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E5677" w14:textId="77777777" w:rsidR="008E47FE" w:rsidRPr="00A517CA" w:rsidRDefault="00DE460C" w:rsidP="00A517CA">
      <w:pPr>
        <w:jc w:val="center"/>
        <w:rPr>
          <w:b/>
          <w:bCs/>
        </w:rPr>
      </w:pPr>
      <w:r w:rsidRPr="00A517CA">
        <w:rPr>
          <w:b/>
          <w:bCs/>
        </w:rPr>
        <w:t>Transforming Freight Flow Data Collection</w:t>
      </w:r>
    </w:p>
    <w:p w14:paraId="57280D5D" w14:textId="77777777" w:rsidR="008E47FE" w:rsidRDefault="008E47FE" w:rsidP="00A517CA">
      <w:pPr>
        <w:pStyle w:val="BodyText"/>
        <w:jc w:val="center"/>
      </w:pPr>
    </w:p>
    <w:p w14:paraId="3695859F" w14:textId="77777777" w:rsidR="008E47FE" w:rsidRDefault="008E47FE" w:rsidP="00A517CA">
      <w:pPr>
        <w:pStyle w:val="BodyText"/>
        <w:jc w:val="center"/>
      </w:pPr>
    </w:p>
    <w:p w14:paraId="6308C820" w14:textId="77777777" w:rsidR="008E47FE" w:rsidRDefault="008E47FE" w:rsidP="00A517CA">
      <w:pPr>
        <w:pStyle w:val="BodyText"/>
        <w:jc w:val="center"/>
      </w:pPr>
    </w:p>
    <w:p w14:paraId="62F250D6" w14:textId="0D01A2AB" w:rsidR="008E47FE" w:rsidRDefault="00B3764D" w:rsidP="00A517CA">
      <w:pPr>
        <w:pStyle w:val="BodyText"/>
        <w:jc w:val="center"/>
      </w:pPr>
      <w:r>
        <w:t>Final Report</w:t>
      </w:r>
    </w:p>
    <w:p w14:paraId="12CA35EB" w14:textId="0FBE6A26" w:rsidR="00B3764D" w:rsidRDefault="00B3764D" w:rsidP="00A517CA">
      <w:pPr>
        <w:pStyle w:val="BodyText"/>
        <w:jc w:val="center"/>
      </w:pPr>
      <w:r>
        <w:t>Proposed Sampling Approach and Results</w:t>
      </w:r>
    </w:p>
    <w:p w14:paraId="12ECD00D" w14:textId="77777777" w:rsidR="008E47FE" w:rsidRDefault="008E47FE" w:rsidP="00A517CA">
      <w:pPr>
        <w:pStyle w:val="BodyText"/>
        <w:jc w:val="center"/>
      </w:pPr>
    </w:p>
    <w:p w14:paraId="21F64975" w14:textId="77777777" w:rsidR="008E47FE" w:rsidRDefault="008E47FE" w:rsidP="00A517CA">
      <w:pPr>
        <w:pStyle w:val="BodyText"/>
        <w:jc w:val="center"/>
      </w:pPr>
    </w:p>
    <w:p w14:paraId="006CD2F7" w14:textId="77777777" w:rsidR="008E47FE" w:rsidRDefault="008E47FE" w:rsidP="00A517CA">
      <w:pPr>
        <w:pStyle w:val="BodyText"/>
        <w:jc w:val="center"/>
      </w:pPr>
    </w:p>
    <w:p w14:paraId="69E60FD1" w14:textId="77777777" w:rsidR="008E47FE" w:rsidRDefault="008E47FE" w:rsidP="00A517CA">
      <w:pPr>
        <w:pStyle w:val="BodyText"/>
        <w:jc w:val="center"/>
      </w:pPr>
    </w:p>
    <w:p w14:paraId="39F9A6B6" w14:textId="77777777" w:rsidR="008E47FE" w:rsidRDefault="008E47FE" w:rsidP="00A517CA">
      <w:pPr>
        <w:pStyle w:val="BodyText"/>
        <w:jc w:val="center"/>
      </w:pPr>
    </w:p>
    <w:p w14:paraId="397D54A2" w14:textId="77777777" w:rsidR="008E47FE" w:rsidRDefault="008E47FE" w:rsidP="00A517CA">
      <w:pPr>
        <w:pStyle w:val="BodyText"/>
        <w:jc w:val="center"/>
      </w:pPr>
    </w:p>
    <w:p w14:paraId="18248D64" w14:textId="19F23FB1" w:rsidR="008E47FE" w:rsidRDefault="00DE460C" w:rsidP="00A517CA">
      <w:pPr>
        <w:pStyle w:val="BodyText"/>
        <w:jc w:val="center"/>
      </w:pPr>
      <w:r>
        <w:t>Saeed Ghanbartehrani, Sara Akbar Ghanadian</w:t>
      </w:r>
      <w:r w:rsidR="009418BD">
        <w:t>, Mohammad Al Adailah, Hoda Rahmani</w:t>
      </w:r>
    </w:p>
    <w:p w14:paraId="4D50F431" w14:textId="77777777" w:rsidR="008E47FE" w:rsidRDefault="00DE460C" w:rsidP="00A517CA">
      <w:pPr>
        <w:pStyle w:val="BodyText"/>
        <w:jc w:val="center"/>
      </w:pPr>
      <w:r>
        <w:t>Ohio University</w:t>
      </w:r>
    </w:p>
    <w:p w14:paraId="35B4E4DA" w14:textId="77777777" w:rsidR="008E47FE" w:rsidRDefault="008E47FE" w:rsidP="00A517CA">
      <w:pPr>
        <w:pStyle w:val="BodyText"/>
        <w:jc w:val="center"/>
      </w:pPr>
    </w:p>
    <w:p w14:paraId="77BC4BFE" w14:textId="77777777" w:rsidR="00480F0B" w:rsidRDefault="00DE460C" w:rsidP="00A517CA">
      <w:pPr>
        <w:pStyle w:val="BodyText"/>
        <w:jc w:val="center"/>
      </w:pPr>
      <w:r>
        <w:t>Athens, OH</w:t>
      </w:r>
    </w:p>
    <w:p w14:paraId="0D4D20F8" w14:textId="35543E41" w:rsidR="008E47FE" w:rsidRDefault="00B3764D" w:rsidP="00B3764D">
      <w:pPr>
        <w:pStyle w:val="BodyText"/>
        <w:jc w:val="center"/>
        <w:sectPr w:rsidR="008E47FE" w:rsidSect="00561694">
          <w:footerReference w:type="default" r:id="rId8"/>
          <w:type w:val="continuous"/>
          <w:pgSz w:w="12240" w:h="15840"/>
          <w:pgMar w:top="1360" w:right="1320" w:bottom="1800" w:left="1340" w:header="720" w:footer="1620" w:gutter="0"/>
          <w:pgNumType w:start="1"/>
          <w:cols w:space="720"/>
          <w:titlePg/>
          <w:docGrid w:linePitch="326"/>
        </w:sectPr>
      </w:pPr>
      <w:r>
        <w:t>Jan</w:t>
      </w:r>
      <w:r w:rsidR="00DE460C">
        <w:t xml:space="preserve"> 2</w:t>
      </w:r>
      <w:r>
        <w:t>020</w:t>
      </w:r>
    </w:p>
    <w:sdt>
      <w:sdtPr>
        <w:rPr>
          <w:b w:val="0"/>
          <w:bCs w:val="0"/>
          <w:sz w:val="24"/>
          <w:szCs w:val="24"/>
        </w:rPr>
        <w:id w:val="-1650045142"/>
        <w:docPartObj>
          <w:docPartGallery w:val="Table of Contents"/>
          <w:docPartUnique/>
        </w:docPartObj>
      </w:sdtPr>
      <w:sdtEndPr>
        <w:rPr>
          <w:noProof/>
        </w:rPr>
      </w:sdtEndPr>
      <w:sdtContent>
        <w:p w14:paraId="62F67D7E" w14:textId="77777777" w:rsidR="008F64C1" w:rsidRPr="00B3219C" w:rsidRDefault="008F64C1" w:rsidP="00B3219C">
          <w:pPr>
            <w:pStyle w:val="TOCHeading"/>
          </w:pPr>
          <w:r w:rsidRPr="00B3219C">
            <w:t>Contents</w:t>
          </w:r>
        </w:p>
        <w:p w14:paraId="4680C25E" w14:textId="739E4C55" w:rsidR="00C93217" w:rsidRDefault="008F64C1">
          <w:pPr>
            <w:pStyle w:val="TOC1"/>
            <w:tabs>
              <w:tab w:val="right" w:leader="dot" w:pos="9570"/>
            </w:tabs>
            <w:rPr>
              <w:rFonts w:asciiTheme="minorHAnsi" w:hAnsiTheme="minorHAnsi" w:cstheme="minorBidi"/>
              <w:noProof/>
              <w:sz w:val="22"/>
              <w:szCs w:val="22"/>
              <w:lang w:bidi="ar-SA"/>
            </w:rPr>
          </w:pPr>
          <w:r>
            <w:rPr>
              <w:b/>
              <w:bCs/>
              <w:noProof/>
            </w:rPr>
            <w:fldChar w:fldCharType="begin"/>
          </w:r>
          <w:r>
            <w:rPr>
              <w:b/>
              <w:bCs/>
              <w:noProof/>
            </w:rPr>
            <w:instrText xml:space="preserve"> TOC \o "1-3" \h \z \u </w:instrText>
          </w:r>
          <w:r>
            <w:rPr>
              <w:b/>
              <w:bCs/>
              <w:noProof/>
            </w:rPr>
            <w:fldChar w:fldCharType="separate"/>
          </w:r>
          <w:hyperlink w:anchor="_Toc29161445" w:history="1">
            <w:r w:rsidR="00C93217" w:rsidRPr="00E52147">
              <w:rPr>
                <w:rStyle w:val="Hyperlink"/>
                <w:noProof/>
              </w:rPr>
              <w:t>1</w:t>
            </w:r>
            <w:r w:rsidR="00C93217">
              <w:rPr>
                <w:rFonts w:asciiTheme="minorHAnsi" w:hAnsiTheme="minorHAnsi" w:cstheme="minorBidi"/>
                <w:noProof/>
                <w:sz w:val="22"/>
                <w:szCs w:val="22"/>
                <w:lang w:bidi="ar-SA"/>
              </w:rPr>
              <w:tab/>
            </w:r>
            <w:r w:rsidR="00C93217" w:rsidRPr="00E52147">
              <w:rPr>
                <w:rStyle w:val="Hyperlink"/>
                <w:noProof/>
              </w:rPr>
              <w:t>Introduction</w:t>
            </w:r>
            <w:r w:rsidR="00C93217">
              <w:rPr>
                <w:noProof/>
                <w:webHidden/>
              </w:rPr>
              <w:tab/>
            </w:r>
            <w:r w:rsidR="00C93217">
              <w:rPr>
                <w:noProof/>
                <w:webHidden/>
              </w:rPr>
              <w:fldChar w:fldCharType="begin"/>
            </w:r>
            <w:r w:rsidR="00C93217">
              <w:rPr>
                <w:noProof/>
                <w:webHidden/>
              </w:rPr>
              <w:instrText xml:space="preserve"> PAGEREF _Toc29161445 \h </w:instrText>
            </w:r>
            <w:r w:rsidR="00C93217">
              <w:rPr>
                <w:noProof/>
                <w:webHidden/>
              </w:rPr>
            </w:r>
            <w:r w:rsidR="00C93217">
              <w:rPr>
                <w:noProof/>
                <w:webHidden/>
              </w:rPr>
              <w:fldChar w:fldCharType="separate"/>
            </w:r>
            <w:r w:rsidR="00C93217">
              <w:rPr>
                <w:noProof/>
                <w:webHidden/>
              </w:rPr>
              <w:t>5</w:t>
            </w:r>
            <w:r w:rsidR="00C93217">
              <w:rPr>
                <w:noProof/>
                <w:webHidden/>
              </w:rPr>
              <w:fldChar w:fldCharType="end"/>
            </w:r>
          </w:hyperlink>
        </w:p>
        <w:p w14:paraId="54AD6DF5" w14:textId="4E64C764"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46" w:history="1">
            <w:r w:rsidRPr="00E52147">
              <w:rPr>
                <w:rStyle w:val="Hyperlink"/>
                <w:noProof/>
              </w:rPr>
              <w:t>1.1</w:t>
            </w:r>
            <w:r>
              <w:rPr>
                <w:rFonts w:asciiTheme="minorHAnsi" w:hAnsiTheme="minorHAnsi" w:cstheme="minorBidi"/>
                <w:noProof/>
                <w:sz w:val="22"/>
                <w:szCs w:val="22"/>
                <w:lang w:bidi="ar-SA"/>
              </w:rPr>
              <w:tab/>
            </w:r>
            <w:r w:rsidRPr="00E52147">
              <w:rPr>
                <w:rStyle w:val="Hyperlink"/>
                <w:noProof/>
              </w:rPr>
              <w:t>Sampling</w:t>
            </w:r>
            <w:r>
              <w:rPr>
                <w:noProof/>
                <w:webHidden/>
              </w:rPr>
              <w:tab/>
            </w:r>
            <w:r>
              <w:rPr>
                <w:noProof/>
                <w:webHidden/>
              </w:rPr>
              <w:fldChar w:fldCharType="begin"/>
            </w:r>
            <w:r>
              <w:rPr>
                <w:noProof/>
                <w:webHidden/>
              </w:rPr>
              <w:instrText xml:space="preserve"> PAGEREF _Toc29161446 \h </w:instrText>
            </w:r>
            <w:r>
              <w:rPr>
                <w:noProof/>
                <w:webHidden/>
              </w:rPr>
            </w:r>
            <w:r>
              <w:rPr>
                <w:noProof/>
                <w:webHidden/>
              </w:rPr>
              <w:fldChar w:fldCharType="separate"/>
            </w:r>
            <w:r>
              <w:rPr>
                <w:noProof/>
                <w:webHidden/>
              </w:rPr>
              <w:t>5</w:t>
            </w:r>
            <w:r>
              <w:rPr>
                <w:noProof/>
                <w:webHidden/>
              </w:rPr>
              <w:fldChar w:fldCharType="end"/>
            </w:r>
          </w:hyperlink>
        </w:p>
        <w:p w14:paraId="1C6039BB" w14:textId="2D79C2D2" w:rsidR="00C93217" w:rsidRDefault="00C93217">
          <w:pPr>
            <w:pStyle w:val="TOC3"/>
            <w:tabs>
              <w:tab w:val="left" w:pos="1320"/>
              <w:tab w:val="right" w:leader="dot" w:pos="9570"/>
            </w:tabs>
            <w:rPr>
              <w:rFonts w:asciiTheme="minorHAnsi" w:hAnsiTheme="minorHAnsi" w:cstheme="minorBidi"/>
              <w:noProof/>
              <w:sz w:val="22"/>
              <w:szCs w:val="22"/>
              <w:lang w:bidi="ar-SA"/>
            </w:rPr>
          </w:pPr>
          <w:hyperlink w:anchor="_Toc29161447" w:history="1">
            <w:r w:rsidRPr="00E52147">
              <w:rPr>
                <w:rStyle w:val="Hyperlink"/>
                <w:noProof/>
              </w:rPr>
              <w:t>1.1.1</w:t>
            </w:r>
            <w:r>
              <w:rPr>
                <w:rFonts w:asciiTheme="minorHAnsi" w:hAnsiTheme="minorHAnsi" w:cstheme="minorBidi"/>
                <w:noProof/>
                <w:sz w:val="22"/>
                <w:szCs w:val="22"/>
                <w:lang w:bidi="ar-SA"/>
              </w:rPr>
              <w:tab/>
            </w:r>
            <w:r w:rsidRPr="00E52147">
              <w:rPr>
                <w:rStyle w:val="Hyperlink"/>
                <w:noProof/>
              </w:rPr>
              <w:t>Simple Random Sampling</w:t>
            </w:r>
            <w:r>
              <w:rPr>
                <w:noProof/>
                <w:webHidden/>
              </w:rPr>
              <w:tab/>
            </w:r>
            <w:r>
              <w:rPr>
                <w:noProof/>
                <w:webHidden/>
              </w:rPr>
              <w:fldChar w:fldCharType="begin"/>
            </w:r>
            <w:r>
              <w:rPr>
                <w:noProof/>
                <w:webHidden/>
              </w:rPr>
              <w:instrText xml:space="preserve"> PAGEREF _Toc29161447 \h </w:instrText>
            </w:r>
            <w:r>
              <w:rPr>
                <w:noProof/>
                <w:webHidden/>
              </w:rPr>
            </w:r>
            <w:r>
              <w:rPr>
                <w:noProof/>
                <w:webHidden/>
              </w:rPr>
              <w:fldChar w:fldCharType="separate"/>
            </w:r>
            <w:r>
              <w:rPr>
                <w:noProof/>
                <w:webHidden/>
              </w:rPr>
              <w:t>5</w:t>
            </w:r>
            <w:r>
              <w:rPr>
                <w:noProof/>
                <w:webHidden/>
              </w:rPr>
              <w:fldChar w:fldCharType="end"/>
            </w:r>
          </w:hyperlink>
        </w:p>
        <w:p w14:paraId="329379BA" w14:textId="4D2577FB" w:rsidR="00C93217" w:rsidRDefault="00C93217">
          <w:pPr>
            <w:pStyle w:val="TOC3"/>
            <w:tabs>
              <w:tab w:val="left" w:pos="1320"/>
              <w:tab w:val="right" w:leader="dot" w:pos="9570"/>
            </w:tabs>
            <w:rPr>
              <w:rFonts w:asciiTheme="minorHAnsi" w:hAnsiTheme="minorHAnsi" w:cstheme="minorBidi"/>
              <w:noProof/>
              <w:sz w:val="22"/>
              <w:szCs w:val="22"/>
              <w:lang w:bidi="ar-SA"/>
            </w:rPr>
          </w:pPr>
          <w:hyperlink w:anchor="_Toc29161448" w:history="1">
            <w:r w:rsidRPr="00E52147">
              <w:rPr>
                <w:rStyle w:val="Hyperlink"/>
                <w:noProof/>
              </w:rPr>
              <w:t>1.1.2</w:t>
            </w:r>
            <w:r>
              <w:rPr>
                <w:rFonts w:asciiTheme="minorHAnsi" w:hAnsiTheme="minorHAnsi" w:cstheme="minorBidi"/>
                <w:noProof/>
                <w:sz w:val="22"/>
                <w:szCs w:val="22"/>
                <w:lang w:bidi="ar-SA"/>
              </w:rPr>
              <w:tab/>
            </w:r>
            <w:r w:rsidRPr="00E52147">
              <w:rPr>
                <w:rStyle w:val="Hyperlink"/>
                <w:noProof/>
              </w:rPr>
              <w:t>Stratified Sampling</w:t>
            </w:r>
            <w:r>
              <w:rPr>
                <w:noProof/>
                <w:webHidden/>
              </w:rPr>
              <w:tab/>
            </w:r>
            <w:r>
              <w:rPr>
                <w:noProof/>
                <w:webHidden/>
              </w:rPr>
              <w:fldChar w:fldCharType="begin"/>
            </w:r>
            <w:r>
              <w:rPr>
                <w:noProof/>
                <w:webHidden/>
              </w:rPr>
              <w:instrText xml:space="preserve"> PAGEREF _Toc29161448 \h </w:instrText>
            </w:r>
            <w:r>
              <w:rPr>
                <w:noProof/>
                <w:webHidden/>
              </w:rPr>
            </w:r>
            <w:r>
              <w:rPr>
                <w:noProof/>
                <w:webHidden/>
              </w:rPr>
              <w:fldChar w:fldCharType="separate"/>
            </w:r>
            <w:r>
              <w:rPr>
                <w:noProof/>
                <w:webHidden/>
              </w:rPr>
              <w:t>5</w:t>
            </w:r>
            <w:r>
              <w:rPr>
                <w:noProof/>
                <w:webHidden/>
              </w:rPr>
              <w:fldChar w:fldCharType="end"/>
            </w:r>
          </w:hyperlink>
        </w:p>
        <w:p w14:paraId="5EB19049" w14:textId="14E65CDD" w:rsidR="00C93217" w:rsidRDefault="00C93217">
          <w:pPr>
            <w:pStyle w:val="TOC3"/>
            <w:tabs>
              <w:tab w:val="left" w:pos="1320"/>
              <w:tab w:val="right" w:leader="dot" w:pos="9570"/>
            </w:tabs>
            <w:rPr>
              <w:rFonts w:asciiTheme="minorHAnsi" w:hAnsiTheme="minorHAnsi" w:cstheme="minorBidi"/>
              <w:noProof/>
              <w:sz w:val="22"/>
              <w:szCs w:val="22"/>
              <w:lang w:bidi="ar-SA"/>
            </w:rPr>
          </w:pPr>
          <w:hyperlink w:anchor="_Toc29161449" w:history="1">
            <w:r w:rsidRPr="00E52147">
              <w:rPr>
                <w:rStyle w:val="Hyperlink"/>
                <w:noProof/>
              </w:rPr>
              <w:t>1.1.3</w:t>
            </w:r>
            <w:r>
              <w:rPr>
                <w:rFonts w:asciiTheme="minorHAnsi" w:hAnsiTheme="minorHAnsi" w:cstheme="minorBidi"/>
                <w:noProof/>
                <w:sz w:val="22"/>
                <w:szCs w:val="22"/>
                <w:lang w:bidi="ar-SA"/>
              </w:rPr>
              <w:tab/>
            </w:r>
            <w:r w:rsidRPr="00E52147">
              <w:rPr>
                <w:rStyle w:val="Hyperlink"/>
                <w:noProof/>
              </w:rPr>
              <w:t>Cluster Sampling</w:t>
            </w:r>
            <w:r>
              <w:rPr>
                <w:noProof/>
                <w:webHidden/>
              </w:rPr>
              <w:tab/>
            </w:r>
            <w:r>
              <w:rPr>
                <w:noProof/>
                <w:webHidden/>
              </w:rPr>
              <w:fldChar w:fldCharType="begin"/>
            </w:r>
            <w:r>
              <w:rPr>
                <w:noProof/>
                <w:webHidden/>
              </w:rPr>
              <w:instrText xml:space="preserve"> PAGEREF _Toc29161449 \h </w:instrText>
            </w:r>
            <w:r>
              <w:rPr>
                <w:noProof/>
                <w:webHidden/>
              </w:rPr>
            </w:r>
            <w:r>
              <w:rPr>
                <w:noProof/>
                <w:webHidden/>
              </w:rPr>
              <w:fldChar w:fldCharType="separate"/>
            </w:r>
            <w:r>
              <w:rPr>
                <w:noProof/>
                <w:webHidden/>
              </w:rPr>
              <w:t>6</w:t>
            </w:r>
            <w:r>
              <w:rPr>
                <w:noProof/>
                <w:webHidden/>
              </w:rPr>
              <w:fldChar w:fldCharType="end"/>
            </w:r>
          </w:hyperlink>
        </w:p>
        <w:p w14:paraId="5CF937CE" w14:textId="49588D5F" w:rsidR="00C93217" w:rsidRDefault="00C93217">
          <w:pPr>
            <w:pStyle w:val="TOC3"/>
            <w:tabs>
              <w:tab w:val="left" w:pos="1320"/>
              <w:tab w:val="right" w:leader="dot" w:pos="9570"/>
            </w:tabs>
            <w:rPr>
              <w:rFonts w:asciiTheme="minorHAnsi" w:hAnsiTheme="minorHAnsi" w:cstheme="minorBidi"/>
              <w:noProof/>
              <w:sz w:val="22"/>
              <w:szCs w:val="22"/>
              <w:lang w:bidi="ar-SA"/>
            </w:rPr>
          </w:pPr>
          <w:hyperlink w:anchor="_Toc29161450" w:history="1">
            <w:r w:rsidRPr="00E52147">
              <w:rPr>
                <w:rStyle w:val="Hyperlink"/>
                <w:noProof/>
              </w:rPr>
              <w:t>1.1.4</w:t>
            </w:r>
            <w:r>
              <w:rPr>
                <w:rFonts w:asciiTheme="minorHAnsi" w:hAnsiTheme="minorHAnsi" w:cstheme="minorBidi"/>
                <w:noProof/>
                <w:sz w:val="22"/>
                <w:szCs w:val="22"/>
                <w:lang w:bidi="ar-SA"/>
              </w:rPr>
              <w:tab/>
            </w:r>
            <w:r w:rsidRPr="00E52147">
              <w:rPr>
                <w:rStyle w:val="Hyperlink"/>
                <w:noProof/>
              </w:rPr>
              <w:t>Adaptive Sampling</w:t>
            </w:r>
            <w:r>
              <w:rPr>
                <w:noProof/>
                <w:webHidden/>
              </w:rPr>
              <w:tab/>
            </w:r>
            <w:r>
              <w:rPr>
                <w:noProof/>
                <w:webHidden/>
              </w:rPr>
              <w:fldChar w:fldCharType="begin"/>
            </w:r>
            <w:r>
              <w:rPr>
                <w:noProof/>
                <w:webHidden/>
              </w:rPr>
              <w:instrText xml:space="preserve"> PAGEREF _Toc29161450 \h </w:instrText>
            </w:r>
            <w:r>
              <w:rPr>
                <w:noProof/>
                <w:webHidden/>
              </w:rPr>
            </w:r>
            <w:r>
              <w:rPr>
                <w:noProof/>
                <w:webHidden/>
              </w:rPr>
              <w:fldChar w:fldCharType="separate"/>
            </w:r>
            <w:r>
              <w:rPr>
                <w:noProof/>
                <w:webHidden/>
              </w:rPr>
              <w:t>7</w:t>
            </w:r>
            <w:r>
              <w:rPr>
                <w:noProof/>
                <w:webHidden/>
              </w:rPr>
              <w:fldChar w:fldCharType="end"/>
            </w:r>
          </w:hyperlink>
        </w:p>
        <w:p w14:paraId="5FDEBA44" w14:textId="5A8A4E29"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51" w:history="1">
            <w:r w:rsidRPr="00E52147">
              <w:rPr>
                <w:rStyle w:val="Hyperlink"/>
                <w:noProof/>
              </w:rPr>
              <w:t>1.2</w:t>
            </w:r>
            <w:r>
              <w:rPr>
                <w:rFonts w:asciiTheme="minorHAnsi" w:hAnsiTheme="minorHAnsi" w:cstheme="minorBidi"/>
                <w:noProof/>
                <w:sz w:val="22"/>
                <w:szCs w:val="22"/>
                <w:lang w:bidi="ar-SA"/>
              </w:rPr>
              <w:tab/>
            </w:r>
            <w:r w:rsidRPr="00E52147">
              <w:rPr>
                <w:rStyle w:val="Hyperlink"/>
                <w:noProof/>
              </w:rPr>
              <w:t>Optimal Stratification</w:t>
            </w:r>
            <w:r>
              <w:rPr>
                <w:noProof/>
                <w:webHidden/>
              </w:rPr>
              <w:tab/>
            </w:r>
            <w:r>
              <w:rPr>
                <w:noProof/>
                <w:webHidden/>
              </w:rPr>
              <w:fldChar w:fldCharType="begin"/>
            </w:r>
            <w:r>
              <w:rPr>
                <w:noProof/>
                <w:webHidden/>
              </w:rPr>
              <w:instrText xml:space="preserve"> PAGEREF _Toc29161451 \h </w:instrText>
            </w:r>
            <w:r>
              <w:rPr>
                <w:noProof/>
                <w:webHidden/>
              </w:rPr>
            </w:r>
            <w:r>
              <w:rPr>
                <w:noProof/>
                <w:webHidden/>
              </w:rPr>
              <w:fldChar w:fldCharType="separate"/>
            </w:r>
            <w:r>
              <w:rPr>
                <w:noProof/>
                <w:webHidden/>
              </w:rPr>
              <w:t>7</w:t>
            </w:r>
            <w:r>
              <w:rPr>
                <w:noProof/>
                <w:webHidden/>
              </w:rPr>
              <w:fldChar w:fldCharType="end"/>
            </w:r>
          </w:hyperlink>
        </w:p>
        <w:p w14:paraId="7E9CBA23" w14:textId="6A81CB6C" w:rsidR="00C93217" w:rsidRDefault="00C93217">
          <w:pPr>
            <w:pStyle w:val="TOC3"/>
            <w:tabs>
              <w:tab w:val="left" w:pos="1320"/>
              <w:tab w:val="right" w:leader="dot" w:pos="9570"/>
            </w:tabs>
            <w:rPr>
              <w:rFonts w:asciiTheme="minorHAnsi" w:hAnsiTheme="minorHAnsi" w:cstheme="minorBidi"/>
              <w:noProof/>
              <w:sz w:val="22"/>
              <w:szCs w:val="22"/>
              <w:lang w:bidi="ar-SA"/>
            </w:rPr>
          </w:pPr>
          <w:hyperlink w:anchor="_Toc29161452" w:history="1">
            <w:r w:rsidRPr="00E52147">
              <w:rPr>
                <w:rStyle w:val="Hyperlink"/>
                <w:noProof/>
              </w:rPr>
              <w:t>1.2.1</w:t>
            </w:r>
            <w:r>
              <w:rPr>
                <w:rFonts w:asciiTheme="minorHAnsi" w:hAnsiTheme="minorHAnsi" w:cstheme="minorBidi"/>
                <w:noProof/>
                <w:sz w:val="22"/>
                <w:szCs w:val="22"/>
                <w:lang w:bidi="ar-SA"/>
              </w:rPr>
              <w:tab/>
            </w:r>
            <w:r w:rsidRPr="00E52147">
              <w:rPr>
                <w:rStyle w:val="Hyperlink"/>
                <w:noProof/>
              </w:rPr>
              <w:t>Auxiliary Variables</w:t>
            </w:r>
            <w:r>
              <w:rPr>
                <w:noProof/>
                <w:webHidden/>
              </w:rPr>
              <w:tab/>
            </w:r>
            <w:r>
              <w:rPr>
                <w:noProof/>
                <w:webHidden/>
              </w:rPr>
              <w:fldChar w:fldCharType="begin"/>
            </w:r>
            <w:r>
              <w:rPr>
                <w:noProof/>
                <w:webHidden/>
              </w:rPr>
              <w:instrText xml:space="preserve"> PAGEREF _Toc29161452 \h </w:instrText>
            </w:r>
            <w:r>
              <w:rPr>
                <w:noProof/>
                <w:webHidden/>
              </w:rPr>
            </w:r>
            <w:r>
              <w:rPr>
                <w:noProof/>
                <w:webHidden/>
              </w:rPr>
              <w:fldChar w:fldCharType="separate"/>
            </w:r>
            <w:r>
              <w:rPr>
                <w:noProof/>
                <w:webHidden/>
              </w:rPr>
              <w:t>7</w:t>
            </w:r>
            <w:r>
              <w:rPr>
                <w:noProof/>
                <w:webHidden/>
              </w:rPr>
              <w:fldChar w:fldCharType="end"/>
            </w:r>
          </w:hyperlink>
        </w:p>
        <w:p w14:paraId="5D9DBF15" w14:textId="5AB2BE5B" w:rsidR="00C93217" w:rsidRDefault="00C93217">
          <w:pPr>
            <w:pStyle w:val="TOC3"/>
            <w:tabs>
              <w:tab w:val="left" w:pos="1320"/>
              <w:tab w:val="right" w:leader="dot" w:pos="9570"/>
            </w:tabs>
            <w:rPr>
              <w:rFonts w:asciiTheme="minorHAnsi" w:hAnsiTheme="minorHAnsi" w:cstheme="minorBidi"/>
              <w:noProof/>
              <w:sz w:val="22"/>
              <w:szCs w:val="22"/>
              <w:lang w:bidi="ar-SA"/>
            </w:rPr>
          </w:pPr>
          <w:hyperlink w:anchor="_Toc29161453" w:history="1">
            <w:r w:rsidRPr="00E52147">
              <w:rPr>
                <w:rStyle w:val="Hyperlink"/>
                <w:noProof/>
              </w:rPr>
              <w:t>1.2.2</w:t>
            </w:r>
            <w:r>
              <w:rPr>
                <w:rFonts w:asciiTheme="minorHAnsi" w:hAnsiTheme="minorHAnsi" w:cstheme="minorBidi"/>
                <w:noProof/>
                <w:sz w:val="22"/>
                <w:szCs w:val="22"/>
                <w:lang w:bidi="ar-SA"/>
              </w:rPr>
              <w:tab/>
            </w:r>
            <w:r w:rsidRPr="00E52147">
              <w:rPr>
                <w:rStyle w:val="Hyperlink"/>
                <w:noProof/>
              </w:rPr>
              <w:t>Atomic Strata</w:t>
            </w:r>
            <w:r>
              <w:rPr>
                <w:noProof/>
                <w:webHidden/>
              </w:rPr>
              <w:tab/>
            </w:r>
            <w:r>
              <w:rPr>
                <w:noProof/>
                <w:webHidden/>
              </w:rPr>
              <w:fldChar w:fldCharType="begin"/>
            </w:r>
            <w:r>
              <w:rPr>
                <w:noProof/>
                <w:webHidden/>
              </w:rPr>
              <w:instrText xml:space="preserve"> PAGEREF _Toc29161453 \h </w:instrText>
            </w:r>
            <w:r>
              <w:rPr>
                <w:noProof/>
                <w:webHidden/>
              </w:rPr>
            </w:r>
            <w:r>
              <w:rPr>
                <w:noProof/>
                <w:webHidden/>
              </w:rPr>
              <w:fldChar w:fldCharType="separate"/>
            </w:r>
            <w:r>
              <w:rPr>
                <w:noProof/>
                <w:webHidden/>
              </w:rPr>
              <w:t>8</w:t>
            </w:r>
            <w:r>
              <w:rPr>
                <w:noProof/>
                <w:webHidden/>
              </w:rPr>
              <w:fldChar w:fldCharType="end"/>
            </w:r>
          </w:hyperlink>
        </w:p>
        <w:p w14:paraId="07B877E7" w14:textId="6C4C4FA6" w:rsidR="00C93217" w:rsidRDefault="00C93217">
          <w:pPr>
            <w:pStyle w:val="TOC3"/>
            <w:tabs>
              <w:tab w:val="left" w:pos="1320"/>
              <w:tab w:val="right" w:leader="dot" w:pos="9570"/>
            </w:tabs>
            <w:rPr>
              <w:rFonts w:asciiTheme="minorHAnsi" w:hAnsiTheme="minorHAnsi" w:cstheme="minorBidi"/>
              <w:noProof/>
              <w:sz w:val="22"/>
              <w:szCs w:val="22"/>
              <w:lang w:bidi="ar-SA"/>
            </w:rPr>
          </w:pPr>
          <w:hyperlink w:anchor="_Toc29161454" w:history="1">
            <w:r w:rsidRPr="00E52147">
              <w:rPr>
                <w:rStyle w:val="Hyperlink"/>
                <w:noProof/>
              </w:rPr>
              <w:t>1.2.3</w:t>
            </w:r>
            <w:r>
              <w:rPr>
                <w:rFonts w:asciiTheme="minorHAnsi" w:hAnsiTheme="minorHAnsi" w:cstheme="minorBidi"/>
                <w:noProof/>
                <w:sz w:val="22"/>
                <w:szCs w:val="22"/>
                <w:lang w:bidi="ar-SA"/>
              </w:rPr>
              <w:tab/>
            </w:r>
            <w:r w:rsidRPr="00E52147">
              <w:rPr>
                <w:rStyle w:val="Hyperlink"/>
                <w:noProof/>
              </w:rPr>
              <w:t>Obj</w:t>
            </w:r>
            <w:r w:rsidRPr="00E52147">
              <w:rPr>
                <w:rStyle w:val="Hyperlink"/>
                <w:noProof/>
              </w:rPr>
              <w:t>e</w:t>
            </w:r>
            <w:r w:rsidRPr="00E52147">
              <w:rPr>
                <w:rStyle w:val="Hyperlink"/>
                <w:noProof/>
              </w:rPr>
              <w:t xml:space="preserve">ctive </w:t>
            </w:r>
            <w:r>
              <w:rPr>
                <w:rStyle w:val="Hyperlink"/>
                <w:noProof/>
              </w:rPr>
              <w:t>F</w:t>
            </w:r>
            <w:bookmarkStart w:id="0" w:name="_GoBack"/>
            <w:bookmarkEnd w:id="0"/>
            <w:r w:rsidRPr="00E52147">
              <w:rPr>
                <w:rStyle w:val="Hyperlink"/>
                <w:noProof/>
              </w:rPr>
              <w:t>unction</w:t>
            </w:r>
            <w:r>
              <w:rPr>
                <w:noProof/>
                <w:webHidden/>
              </w:rPr>
              <w:tab/>
            </w:r>
            <w:r>
              <w:rPr>
                <w:noProof/>
                <w:webHidden/>
              </w:rPr>
              <w:fldChar w:fldCharType="begin"/>
            </w:r>
            <w:r>
              <w:rPr>
                <w:noProof/>
                <w:webHidden/>
              </w:rPr>
              <w:instrText xml:space="preserve"> PAGEREF _Toc29161454 \h </w:instrText>
            </w:r>
            <w:r>
              <w:rPr>
                <w:noProof/>
                <w:webHidden/>
              </w:rPr>
            </w:r>
            <w:r>
              <w:rPr>
                <w:noProof/>
                <w:webHidden/>
              </w:rPr>
              <w:fldChar w:fldCharType="separate"/>
            </w:r>
            <w:r>
              <w:rPr>
                <w:noProof/>
                <w:webHidden/>
              </w:rPr>
              <w:t>8</w:t>
            </w:r>
            <w:r>
              <w:rPr>
                <w:noProof/>
                <w:webHidden/>
              </w:rPr>
              <w:fldChar w:fldCharType="end"/>
            </w:r>
          </w:hyperlink>
        </w:p>
        <w:p w14:paraId="4ADC8247" w14:textId="494CFFA8" w:rsidR="00C93217" w:rsidRDefault="00C93217">
          <w:pPr>
            <w:pStyle w:val="TOC3"/>
            <w:tabs>
              <w:tab w:val="left" w:pos="1320"/>
              <w:tab w:val="right" w:leader="dot" w:pos="9570"/>
            </w:tabs>
            <w:rPr>
              <w:rFonts w:asciiTheme="minorHAnsi" w:hAnsiTheme="minorHAnsi" w:cstheme="minorBidi"/>
              <w:noProof/>
              <w:sz w:val="22"/>
              <w:szCs w:val="22"/>
              <w:lang w:bidi="ar-SA"/>
            </w:rPr>
          </w:pPr>
          <w:hyperlink w:anchor="_Toc29161455" w:history="1">
            <w:r w:rsidRPr="00E52147">
              <w:rPr>
                <w:rStyle w:val="Hyperlink"/>
                <w:noProof/>
              </w:rPr>
              <w:t>1.2.4</w:t>
            </w:r>
            <w:r>
              <w:rPr>
                <w:rFonts w:asciiTheme="minorHAnsi" w:hAnsiTheme="minorHAnsi" w:cstheme="minorBidi"/>
                <w:noProof/>
                <w:sz w:val="22"/>
                <w:szCs w:val="22"/>
                <w:lang w:bidi="ar-SA"/>
              </w:rPr>
              <w:tab/>
            </w:r>
            <w:r w:rsidRPr="00E52147">
              <w:rPr>
                <w:rStyle w:val="Hyperlink"/>
                <w:noProof/>
              </w:rPr>
              <w:t>Optimal Solution</w:t>
            </w:r>
            <w:r>
              <w:rPr>
                <w:noProof/>
                <w:webHidden/>
              </w:rPr>
              <w:tab/>
            </w:r>
            <w:r>
              <w:rPr>
                <w:noProof/>
                <w:webHidden/>
              </w:rPr>
              <w:fldChar w:fldCharType="begin"/>
            </w:r>
            <w:r>
              <w:rPr>
                <w:noProof/>
                <w:webHidden/>
              </w:rPr>
              <w:instrText xml:space="preserve"> PAGEREF _Toc29161455 \h </w:instrText>
            </w:r>
            <w:r>
              <w:rPr>
                <w:noProof/>
                <w:webHidden/>
              </w:rPr>
            </w:r>
            <w:r>
              <w:rPr>
                <w:noProof/>
                <w:webHidden/>
              </w:rPr>
              <w:fldChar w:fldCharType="separate"/>
            </w:r>
            <w:r>
              <w:rPr>
                <w:noProof/>
                <w:webHidden/>
              </w:rPr>
              <w:t>9</w:t>
            </w:r>
            <w:r>
              <w:rPr>
                <w:noProof/>
                <w:webHidden/>
              </w:rPr>
              <w:fldChar w:fldCharType="end"/>
            </w:r>
          </w:hyperlink>
        </w:p>
        <w:p w14:paraId="087EC1D3" w14:textId="4CAC216F" w:rsidR="00C93217" w:rsidRDefault="00C93217">
          <w:pPr>
            <w:pStyle w:val="TOC1"/>
            <w:tabs>
              <w:tab w:val="right" w:leader="dot" w:pos="9570"/>
            </w:tabs>
            <w:rPr>
              <w:rFonts w:asciiTheme="minorHAnsi" w:hAnsiTheme="minorHAnsi" w:cstheme="minorBidi"/>
              <w:noProof/>
              <w:sz w:val="22"/>
              <w:szCs w:val="22"/>
              <w:lang w:bidi="ar-SA"/>
            </w:rPr>
          </w:pPr>
          <w:hyperlink w:anchor="_Toc29161456" w:history="1">
            <w:r w:rsidRPr="00E52147">
              <w:rPr>
                <w:rStyle w:val="Hyperlink"/>
                <w:noProof/>
              </w:rPr>
              <w:t>2</w:t>
            </w:r>
            <w:r>
              <w:rPr>
                <w:rFonts w:asciiTheme="minorHAnsi" w:hAnsiTheme="minorHAnsi" w:cstheme="minorBidi"/>
                <w:noProof/>
                <w:sz w:val="22"/>
                <w:szCs w:val="22"/>
                <w:lang w:bidi="ar-SA"/>
              </w:rPr>
              <w:tab/>
            </w:r>
            <w:r w:rsidRPr="00E52147">
              <w:rPr>
                <w:rStyle w:val="Hyperlink"/>
                <w:noProof/>
              </w:rPr>
              <w:t>Related Literature</w:t>
            </w:r>
            <w:r>
              <w:rPr>
                <w:noProof/>
                <w:webHidden/>
              </w:rPr>
              <w:tab/>
            </w:r>
            <w:r>
              <w:rPr>
                <w:noProof/>
                <w:webHidden/>
              </w:rPr>
              <w:fldChar w:fldCharType="begin"/>
            </w:r>
            <w:r>
              <w:rPr>
                <w:noProof/>
                <w:webHidden/>
              </w:rPr>
              <w:instrText xml:space="preserve"> PAGEREF _Toc29161456 \h </w:instrText>
            </w:r>
            <w:r>
              <w:rPr>
                <w:noProof/>
                <w:webHidden/>
              </w:rPr>
            </w:r>
            <w:r>
              <w:rPr>
                <w:noProof/>
                <w:webHidden/>
              </w:rPr>
              <w:fldChar w:fldCharType="separate"/>
            </w:r>
            <w:r>
              <w:rPr>
                <w:noProof/>
                <w:webHidden/>
              </w:rPr>
              <w:t>9</w:t>
            </w:r>
            <w:r>
              <w:rPr>
                <w:noProof/>
                <w:webHidden/>
              </w:rPr>
              <w:fldChar w:fldCharType="end"/>
            </w:r>
          </w:hyperlink>
        </w:p>
        <w:p w14:paraId="01DE81F0" w14:textId="62A06B6B"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57" w:history="1">
            <w:r w:rsidRPr="00E52147">
              <w:rPr>
                <w:rStyle w:val="Hyperlink"/>
                <w:noProof/>
              </w:rPr>
              <w:t>2.1</w:t>
            </w:r>
            <w:r>
              <w:rPr>
                <w:rFonts w:asciiTheme="minorHAnsi" w:hAnsiTheme="minorHAnsi" w:cstheme="minorBidi"/>
                <w:noProof/>
                <w:sz w:val="22"/>
                <w:szCs w:val="22"/>
                <w:lang w:bidi="ar-SA"/>
              </w:rPr>
              <w:tab/>
            </w:r>
            <w:r w:rsidRPr="00E52147">
              <w:rPr>
                <w:rStyle w:val="Hyperlink"/>
                <w:noProof/>
              </w:rPr>
              <w:t>Optimal Stratification</w:t>
            </w:r>
            <w:r>
              <w:rPr>
                <w:noProof/>
                <w:webHidden/>
              </w:rPr>
              <w:tab/>
            </w:r>
            <w:r>
              <w:rPr>
                <w:noProof/>
                <w:webHidden/>
              </w:rPr>
              <w:fldChar w:fldCharType="begin"/>
            </w:r>
            <w:r>
              <w:rPr>
                <w:noProof/>
                <w:webHidden/>
              </w:rPr>
              <w:instrText xml:space="preserve"> PAGEREF _Toc29161457 \h </w:instrText>
            </w:r>
            <w:r>
              <w:rPr>
                <w:noProof/>
                <w:webHidden/>
              </w:rPr>
            </w:r>
            <w:r>
              <w:rPr>
                <w:noProof/>
                <w:webHidden/>
              </w:rPr>
              <w:fldChar w:fldCharType="separate"/>
            </w:r>
            <w:r>
              <w:rPr>
                <w:noProof/>
                <w:webHidden/>
              </w:rPr>
              <w:t>9</w:t>
            </w:r>
            <w:r>
              <w:rPr>
                <w:noProof/>
                <w:webHidden/>
              </w:rPr>
              <w:fldChar w:fldCharType="end"/>
            </w:r>
          </w:hyperlink>
        </w:p>
        <w:p w14:paraId="502B9633" w14:textId="37100C15"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58" w:history="1">
            <w:r w:rsidRPr="00E52147">
              <w:rPr>
                <w:rStyle w:val="Hyperlink"/>
                <w:noProof/>
              </w:rPr>
              <w:t>2.2</w:t>
            </w:r>
            <w:r>
              <w:rPr>
                <w:rFonts w:asciiTheme="minorHAnsi" w:hAnsiTheme="minorHAnsi" w:cstheme="minorBidi"/>
                <w:noProof/>
                <w:sz w:val="22"/>
                <w:szCs w:val="22"/>
                <w:lang w:bidi="ar-SA"/>
              </w:rPr>
              <w:tab/>
            </w:r>
            <w:r w:rsidRPr="00E52147">
              <w:rPr>
                <w:rStyle w:val="Hyperlink"/>
                <w:noProof/>
              </w:rPr>
              <w:t>Optimal Allocation</w:t>
            </w:r>
            <w:r>
              <w:rPr>
                <w:noProof/>
                <w:webHidden/>
              </w:rPr>
              <w:tab/>
            </w:r>
            <w:r>
              <w:rPr>
                <w:noProof/>
                <w:webHidden/>
              </w:rPr>
              <w:fldChar w:fldCharType="begin"/>
            </w:r>
            <w:r>
              <w:rPr>
                <w:noProof/>
                <w:webHidden/>
              </w:rPr>
              <w:instrText xml:space="preserve"> PAGEREF _Toc29161458 \h </w:instrText>
            </w:r>
            <w:r>
              <w:rPr>
                <w:noProof/>
                <w:webHidden/>
              </w:rPr>
            </w:r>
            <w:r>
              <w:rPr>
                <w:noProof/>
                <w:webHidden/>
              </w:rPr>
              <w:fldChar w:fldCharType="separate"/>
            </w:r>
            <w:r>
              <w:rPr>
                <w:noProof/>
                <w:webHidden/>
              </w:rPr>
              <w:t>13</w:t>
            </w:r>
            <w:r>
              <w:rPr>
                <w:noProof/>
                <w:webHidden/>
              </w:rPr>
              <w:fldChar w:fldCharType="end"/>
            </w:r>
          </w:hyperlink>
        </w:p>
        <w:p w14:paraId="332DFD58" w14:textId="38B72B32"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59" w:history="1">
            <w:r w:rsidRPr="00E52147">
              <w:rPr>
                <w:rStyle w:val="Hyperlink"/>
                <w:noProof/>
              </w:rPr>
              <w:t>2.3</w:t>
            </w:r>
            <w:r>
              <w:rPr>
                <w:rFonts w:asciiTheme="minorHAnsi" w:hAnsiTheme="minorHAnsi" w:cstheme="minorBidi"/>
                <w:noProof/>
                <w:sz w:val="22"/>
                <w:szCs w:val="22"/>
                <w:lang w:bidi="ar-SA"/>
              </w:rPr>
              <w:tab/>
            </w:r>
            <w:r w:rsidRPr="00E52147">
              <w:rPr>
                <w:rStyle w:val="Hyperlink"/>
                <w:noProof/>
              </w:rPr>
              <w:t>Joint Stratification-Allocation</w:t>
            </w:r>
            <w:r>
              <w:rPr>
                <w:noProof/>
                <w:webHidden/>
              </w:rPr>
              <w:tab/>
            </w:r>
            <w:r>
              <w:rPr>
                <w:noProof/>
                <w:webHidden/>
              </w:rPr>
              <w:fldChar w:fldCharType="begin"/>
            </w:r>
            <w:r>
              <w:rPr>
                <w:noProof/>
                <w:webHidden/>
              </w:rPr>
              <w:instrText xml:space="preserve"> PAGEREF _Toc29161459 \h </w:instrText>
            </w:r>
            <w:r>
              <w:rPr>
                <w:noProof/>
                <w:webHidden/>
              </w:rPr>
            </w:r>
            <w:r>
              <w:rPr>
                <w:noProof/>
                <w:webHidden/>
              </w:rPr>
              <w:fldChar w:fldCharType="separate"/>
            </w:r>
            <w:r>
              <w:rPr>
                <w:noProof/>
                <w:webHidden/>
              </w:rPr>
              <w:t>14</w:t>
            </w:r>
            <w:r>
              <w:rPr>
                <w:noProof/>
                <w:webHidden/>
              </w:rPr>
              <w:fldChar w:fldCharType="end"/>
            </w:r>
          </w:hyperlink>
        </w:p>
        <w:p w14:paraId="065CE925" w14:textId="04D306C9"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60" w:history="1">
            <w:r w:rsidRPr="00E52147">
              <w:rPr>
                <w:rStyle w:val="Hyperlink"/>
                <w:noProof/>
              </w:rPr>
              <w:t>2.4</w:t>
            </w:r>
            <w:r>
              <w:rPr>
                <w:rFonts w:asciiTheme="minorHAnsi" w:hAnsiTheme="minorHAnsi" w:cstheme="minorBidi"/>
                <w:noProof/>
                <w:sz w:val="22"/>
                <w:szCs w:val="22"/>
                <w:lang w:bidi="ar-SA"/>
              </w:rPr>
              <w:tab/>
            </w:r>
            <w:r w:rsidRPr="00E52147">
              <w:rPr>
                <w:rStyle w:val="Hyperlink"/>
                <w:noProof/>
              </w:rPr>
              <w:t>Genetic Algorithm</w:t>
            </w:r>
            <w:r>
              <w:rPr>
                <w:noProof/>
                <w:webHidden/>
              </w:rPr>
              <w:tab/>
            </w:r>
            <w:r>
              <w:rPr>
                <w:noProof/>
                <w:webHidden/>
              </w:rPr>
              <w:fldChar w:fldCharType="begin"/>
            </w:r>
            <w:r>
              <w:rPr>
                <w:noProof/>
                <w:webHidden/>
              </w:rPr>
              <w:instrText xml:space="preserve"> PAGEREF _Toc29161460 \h </w:instrText>
            </w:r>
            <w:r>
              <w:rPr>
                <w:noProof/>
                <w:webHidden/>
              </w:rPr>
            </w:r>
            <w:r>
              <w:rPr>
                <w:noProof/>
                <w:webHidden/>
              </w:rPr>
              <w:fldChar w:fldCharType="separate"/>
            </w:r>
            <w:r>
              <w:rPr>
                <w:noProof/>
                <w:webHidden/>
              </w:rPr>
              <w:t>14</w:t>
            </w:r>
            <w:r>
              <w:rPr>
                <w:noProof/>
                <w:webHidden/>
              </w:rPr>
              <w:fldChar w:fldCharType="end"/>
            </w:r>
          </w:hyperlink>
        </w:p>
        <w:p w14:paraId="3568F18E" w14:textId="24866272"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61" w:history="1">
            <w:r w:rsidRPr="00E52147">
              <w:rPr>
                <w:rStyle w:val="Hyperlink"/>
                <w:noProof/>
              </w:rPr>
              <w:t>2.5</w:t>
            </w:r>
            <w:r>
              <w:rPr>
                <w:rFonts w:asciiTheme="minorHAnsi" w:hAnsiTheme="minorHAnsi" w:cstheme="minorBidi"/>
                <w:noProof/>
                <w:sz w:val="22"/>
                <w:szCs w:val="22"/>
                <w:lang w:bidi="ar-SA"/>
              </w:rPr>
              <w:tab/>
            </w:r>
            <w:r w:rsidRPr="00E52147">
              <w:rPr>
                <w:rStyle w:val="Hyperlink"/>
                <w:noProof/>
              </w:rPr>
              <w:t>Simulated Annealing</w:t>
            </w:r>
            <w:r>
              <w:rPr>
                <w:noProof/>
                <w:webHidden/>
              </w:rPr>
              <w:tab/>
            </w:r>
            <w:r>
              <w:rPr>
                <w:noProof/>
                <w:webHidden/>
              </w:rPr>
              <w:fldChar w:fldCharType="begin"/>
            </w:r>
            <w:r>
              <w:rPr>
                <w:noProof/>
                <w:webHidden/>
              </w:rPr>
              <w:instrText xml:space="preserve"> PAGEREF _Toc29161461 \h </w:instrText>
            </w:r>
            <w:r>
              <w:rPr>
                <w:noProof/>
                <w:webHidden/>
              </w:rPr>
            </w:r>
            <w:r>
              <w:rPr>
                <w:noProof/>
                <w:webHidden/>
              </w:rPr>
              <w:fldChar w:fldCharType="separate"/>
            </w:r>
            <w:r>
              <w:rPr>
                <w:noProof/>
                <w:webHidden/>
              </w:rPr>
              <w:t>16</w:t>
            </w:r>
            <w:r>
              <w:rPr>
                <w:noProof/>
                <w:webHidden/>
              </w:rPr>
              <w:fldChar w:fldCharType="end"/>
            </w:r>
          </w:hyperlink>
        </w:p>
        <w:p w14:paraId="1607A882" w14:textId="1C17D847" w:rsidR="00C93217" w:rsidRDefault="00C93217">
          <w:pPr>
            <w:pStyle w:val="TOC1"/>
            <w:tabs>
              <w:tab w:val="right" w:leader="dot" w:pos="9570"/>
            </w:tabs>
            <w:rPr>
              <w:rFonts w:asciiTheme="minorHAnsi" w:hAnsiTheme="minorHAnsi" w:cstheme="minorBidi"/>
              <w:noProof/>
              <w:sz w:val="22"/>
              <w:szCs w:val="22"/>
              <w:lang w:bidi="ar-SA"/>
            </w:rPr>
          </w:pPr>
          <w:hyperlink w:anchor="_Toc29161462" w:history="1">
            <w:r w:rsidRPr="00E52147">
              <w:rPr>
                <w:rStyle w:val="Hyperlink"/>
                <w:noProof/>
              </w:rPr>
              <w:t>3</w:t>
            </w:r>
            <w:r>
              <w:rPr>
                <w:rFonts w:asciiTheme="minorHAnsi" w:hAnsiTheme="minorHAnsi" w:cstheme="minorBidi"/>
                <w:noProof/>
                <w:sz w:val="22"/>
                <w:szCs w:val="22"/>
                <w:lang w:bidi="ar-SA"/>
              </w:rPr>
              <w:tab/>
            </w:r>
            <w:r w:rsidRPr="00E52147">
              <w:rPr>
                <w:rStyle w:val="Hyperlink"/>
                <w:noProof/>
              </w:rPr>
              <w:t>Proposed Methodology</w:t>
            </w:r>
            <w:r>
              <w:rPr>
                <w:noProof/>
                <w:webHidden/>
              </w:rPr>
              <w:tab/>
            </w:r>
            <w:r>
              <w:rPr>
                <w:noProof/>
                <w:webHidden/>
              </w:rPr>
              <w:fldChar w:fldCharType="begin"/>
            </w:r>
            <w:r>
              <w:rPr>
                <w:noProof/>
                <w:webHidden/>
              </w:rPr>
              <w:instrText xml:space="preserve"> PAGEREF _Toc29161462 \h </w:instrText>
            </w:r>
            <w:r>
              <w:rPr>
                <w:noProof/>
                <w:webHidden/>
              </w:rPr>
            </w:r>
            <w:r>
              <w:rPr>
                <w:noProof/>
                <w:webHidden/>
              </w:rPr>
              <w:fldChar w:fldCharType="separate"/>
            </w:r>
            <w:r>
              <w:rPr>
                <w:noProof/>
                <w:webHidden/>
              </w:rPr>
              <w:t>17</w:t>
            </w:r>
            <w:r>
              <w:rPr>
                <w:noProof/>
                <w:webHidden/>
              </w:rPr>
              <w:fldChar w:fldCharType="end"/>
            </w:r>
          </w:hyperlink>
        </w:p>
        <w:p w14:paraId="3ED8477D" w14:textId="39CD0CF3"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63" w:history="1">
            <w:r w:rsidRPr="00E52147">
              <w:rPr>
                <w:rStyle w:val="Hyperlink"/>
                <w:noProof/>
              </w:rPr>
              <w:t>3.1</w:t>
            </w:r>
            <w:r>
              <w:rPr>
                <w:rFonts w:asciiTheme="minorHAnsi" w:hAnsiTheme="minorHAnsi" w:cstheme="minorBidi"/>
                <w:noProof/>
                <w:sz w:val="22"/>
                <w:szCs w:val="22"/>
                <w:lang w:bidi="ar-SA"/>
              </w:rPr>
              <w:tab/>
            </w:r>
            <w:r w:rsidRPr="00E52147">
              <w:rPr>
                <w:rStyle w:val="Hyperlink"/>
                <w:noProof/>
              </w:rPr>
              <w:t>Current CFS Sample Design</w:t>
            </w:r>
            <w:r>
              <w:rPr>
                <w:noProof/>
                <w:webHidden/>
              </w:rPr>
              <w:tab/>
            </w:r>
            <w:r>
              <w:rPr>
                <w:noProof/>
                <w:webHidden/>
              </w:rPr>
              <w:fldChar w:fldCharType="begin"/>
            </w:r>
            <w:r>
              <w:rPr>
                <w:noProof/>
                <w:webHidden/>
              </w:rPr>
              <w:instrText xml:space="preserve"> PAGEREF _Toc29161463 \h </w:instrText>
            </w:r>
            <w:r>
              <w:rPr>
                <w:noProof/>
                <w:webHidden/>
              </w:rPr>
            </w:r>
            <w:r>
              <w:rPr>
                <w:noProof/>
                <w:webHidden/>
              </w:rPr>
              <w:fldChar w:fldCharType="separate"/>
            </w:r>
            <w:r>
              <w:rPr>
                <w:noProof/>
                <w:webHidden/>
              </w:rPr>
              <w:t>18</w:t>
            </w:r>
            <w:r>
              <w:rPr>
                <w:noProof/>
                <w:webHidden/>
              </w:rPr>
              <w:fldChar w:fldCharType="end"/>
            </w:r>
          </w:hyperlink>
        </w:p>
        <w:p w14:paraId="0A3B4C19" w14:textId="5576DE85"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64" w:history="1">
            <w:r w:rsidRPr="00E52147">
              <w:rPr>
                <w:rStyle w:val="Hyperlink"/>
                <w:noProof/>
              </w:rPr>
              <w:t>3.2</w:t>
            </w:r>
            <w:r>
              <w:rPr>
                <w:rFonts w:asciiTheme="minorHAnsi" w:hAnsiTheme="minorHAnsi" w:cstheme="minorBidi"/>
                <w:noProof/>
                <w:sz w:val="22"/>
                <w:szCs w:val="22"/>
                <w:lang w:bidi="ar-SA"/>
              </w:rPr>
              <w:tab/>
            </w:r>
            <w:r w:rsidRPr="00E52147">
              <w:rPr>
                <w:rStyle w:val="Hyperlink"/>
                <w:noProof/>
              </w:rPr>
              <w:t>Candidate Methods</w:t>
            </w:r>
            <w:r>
              <w:rPr>
                <w:noProof/>
                <w:webHidden/>
              </w:rPr>
              <w:tab/>
            </w:r>
            <w:r>
              <w:rPr>
                <w:noProof/>
                <w:webHidden/>
              </w:rPr>
              <w:fldChar w:fldCharType="begin"/>
            </w:r>
            <w:r>
              <w:rPr>
                <w:noProof/>
                <w:webHidden/>
              </w:rPr>
              <w:instrText xml:space="preserve"> PAGEREF _Toc29161464 \h </w:instrText>
            </w:r>
            <w:r>
              <w:rPr>
                <w:noProof/>
                <w:webHidden/>
              </w:rPr>
            </w:r>
            <w:r>
              <w:rPr>
                <w:noProof/>
                <w:webHidden/>
              </w:rPr>
              <w:fldChar w:fldCharType="separate"/>
            </w:r>
            <w:r>
              <w:rPr>
                <w:noProof/>
                <w:webHidden/>
              </w:rPr>
              <w:t>19</w:t>
            </w:r>
            <w:r>
              <w:rPr>
                <w:noProof/>
                <w:webHidden/>
              </w:rPr>
              <w:fldChar w:fldCharType="end"/>
            </w:r>
          </w:hyperlink>
        </w:p>
        <w:p w14:paraId="1FE30BB6" w14:textId="343A9FDF" w:rsidR="00C93217" w:rsidRDefault="00C93217">
          <w:pPr>
            <w:pStyle w:val="TOC3"/>
            <w:tabs>
              <w:tab w:val="left" w:pos="1320"/>
              <w:tab w:val="right" w:leader="dot" w:pos="9570"/>
            </w:tabs>
            <w:rPr>
              <w:rFonts w:asciiTheme="minorHAnsi" w:hAnsiTheme="minorHAnsi" w:cstheme="minorBidi"/>
              <w:noProof/>
              <w:sz w:val="22"/>
              <w:szCs w:val="22"/>
              <w:lang w:bidi="ar-SA"/>
            </w:rPr>
          </w:pPr>
          <w:hyperlink w:anchor="_Toc29161465" w:history="1">
            <w:r w:rsidRPr="00E52147">
              <w:rPr>
                <w:rStyle w:val="Hyperlink"/>
                <w:noProof/>
              </w:rPr>
              <w:t>3.2.1</w:t>
            </w:r>
            <w:r>
              <w:rPr>
                <w:rFonts w:asciiTheme="minorHAnsi" w:hAnsiTheme="minorHAnsi" w:cstheme="minorBidi"/>
                <w:noProof/>
                <w:sz w:val="22"/>
                <w:szCs w:val="22"/>
                <w:lang w:bidi="ar-SA"/>
              </w:rPr>
              <w:tab/>
            </w:r>
            <w:r w:rsidRPr="00E52147">
              <w:rPr>
                <w:rStyle w:val="Hyperlink"/>
                <w:noProof/>
              </w:rPr>
              <w:t>Comparison of the Candidate Methodologies</w:t>
            </w:r>
            <w:r>
              <w:rPr>
                <w:noProof/>
                <w:webHidden/>
              </w:rPr>
              <w:tab/>
            </w:r>
            <w:r>
              <w:rPr>
                <w:noProof/>
                <w:webHidden/>
              </w:rPr>
              <w:fldChar w:fldCharType="begin"/>
            </w:r>
            <w:r>
              <w:rPr>
                <w:noProof/>
                <w:webHidden/>
              </w:rPr>
              <w:instrText xml:space="preserve"> PAGEREF _Toc29161465 \h </w:instrText>
            </w:r>
            <w:r>
              <w:rPr>
                <w:noProof/>
                <w:webHidden/>
              </w:rPr>
            </w:r>
            <w:r>
              <w:rPr>
                <w:noProof/>
                <w:webHidden/>
              </w:rPr>
              <w:fldChar w:fldCharType="separate"/>
            </w:r>
            <w:r>
              <w:rPr>
                <w:noProof/>
                <w:webHidden/>
              </w:rPr>
              <w:t>21</w:t>
            </w:r>
            <w:r>
              <w:rPr>
                <w:noProof/>
                <w:webHidden/>
              </w:rPr>
              <w:fldChar w:fldCharType="end"/>
            </w:r>
          </w:hyperlink>
        </w:p>
        <w:p w14:paraId="64451A89" w14:textId="60883913" w:rsidR="00C93217" w:rsidRDefault="00C93217">
          <w:pPr>
            <w:pStyle w:val="TOC1"/>
            <w:tabs>
              <w:tab w:val="right" w:leader="dot" w:pos="9570"/>
            </w:tabs>
            <w:rPr>
              <w:rFonts w:asciiTheme="minorHAnsi" w:hAnsiTheme="minorHAnsi" w:cstheme="minorBidi"/>
              <w:noProof/>
              <w:sz w:val="22"/>
              <w:szCs w:val="22"/>
              <w:lang w:bidi="ar-SA"/>
            </w:rPr>
          </w:pPr>
          <w:hyperlink w:anchor="_Toc29161466" w:history="1">
            <w:r w:rsidRPr="00E52147">
              <w:rPr>
                <w:rStyle w:val="Hyperlink"/>
                <w:noProof/>
              </w:rPr>
              <w:t>4</w:t>
            </w:r>
            <w:r>
              <w:rPr>
                <w:rFonts w:asciiTheme="minorHAnsi" w:hAnsiTheme="minorHAnsi" w:cstheme="minorBidi"/>
                <w:noProof/>
                <w:sz w:val="22"/>
                <w:szCs w:val="22"/>
                <w:lang w:bidi="ar-SA"/>
              </w:rPr>
              <w:tab/>
            </w:r>
            <w:r w:rsidRPr="00E52147">
              <w:rPr>
                <w:rStyle w:val="Hyperlink"/>
                <w:noProof/>
              </w:rPr>
              <w:t>Case Study</w:t>
            </w:r>
            <w:r>
              <w:rPr>
                <w:noProof/>
                <w:webHidden/>
              </w:rPr>
              <w:tab/>
            </w:r>
            <w:r>
              <w:rPr>
                <w:noProof/>
                <w:webHidden/>
              </w:rPr>
              <w:fldChar w:fldCharType="begin"/>
            </w:r>
            <w:r>
              <w:rPr>
                <w:noProof/>
                <w:webHidden/>
              </w:rPr>
              <w:instrText xml:space="preserve"> PAGEREF _Toc29161466 \h </w:instrText>
            </w:r>
            <w:r>
              <w:rPr>
                <w:noProof/>
                <w:webHidden/>
              </w:rPr>
            </w:r>
            <w:r>
              <w:rPr>
                <w:noProof/>
                <w:webHidden/>
              </w:rPr>
              <w:fldChar w:fldCharType="separate"/>
            </w:r>
            <w:r>
              <w:rPr>
                <w:noProof/>
                <w:webHidden/>
              </w:rPr>
              <w:t>22</w:t>
            </w:r>
            <w:r>
              <w:rPr>
                <w:noProof/>
                <w:webHidden/>
              </w:rPr>
              <w:fldChar w:fldCharType="end"/>
            </w:r>
          </w:hyperlink>
        </w:p>
        <w:p w14:paraId="4A17D64E" w14:textId="2839EDB2"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67" w:history="1">
            <w:r w:rsidRPr="00E52147">
              <w:rPr>
                <w:rStyle w:val="Hyperlink"/>
                <w:noProof/>
              </w:rPr>
              <w:t>4.1</w:t>
            </w:r>
            <w:r>
              <w:rPr>
                <w:rFonts w:asciiTheme="minorHAnsi" w:hAnsiTheme="minorHAnsi" w:cstheme="minorBidi"/>
                <w:noProof/>
                <w:sz w:val="22"/>
                <w:szCs w:val="22"/>
                <w:lang w:bidi="ar-SA"/>
              </w:rPr>
              <w:tab/>
            </w:r>
            <w:r w:rsidRPr="00E52147">
              <w:rPr>
                <w:rStyle w:val="Hyperlink"/>
                <w:noProof/>
              </w:rPr>
              <w:t>Data Sources</w:t>
            </w:r>
            <w:r>
              <w:rPr>
                <w:noProof/>
                <w:webHidden/>
              </w:rPr>
              <w:tab/>
            </w:r>
            <w:r>
              <w:rPr>
                <w:noProof/>
                <w:webHidden/>
              </w:rPr>
              <w:fldChar w:fldCharType="begin"/>
            </w:r>
            <w:r>
              <w:rPr>
                <w:noProof/>
                <w:webHidden/>
              </w:rPr>
              <w:instrText xml:space="preserve"> PAGEREF _Toc29161467 \h </w:instrText>
            </w:r>
            <w:r>
              <w:rPr>
                <w:noProof/>
                <w:webHidden/>
              </w:rPr>
            </w:r>
            <w:r>
              <w:rPr>
                <w:noProof/>
                <w:webHidden/>
              </w:rPr>
              <w:fldChar w:fldCharType="separate"/>
            </w:r>
            <w:r>
              <w:rPr>
                <w:noProof/>
                <w:webHidden/>
              </w:rPr>
              <w:t>23</w:t>
            </w:r>
            <w:r>
              <w:rPr>
                <w:noProof/>
                <w:webHidden/>
              </w:rPr>
              <w:fldChar w:fldCharType="end"/>
            </w:r>
          </w:hyperlink>
        </w:p>
        <w:p w14:paraId="0F8554B1" w14:textId="6057C5D4"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68" w:history="1">
            <w:r w:rsidRPr="00E52147">
              <w:rPr>
                <w:rStyle w:val="Hyperlink"/>
                <w:noProof/>
              </w:rPr>
              <w:t>4.2</w:t>
            </w:r>
            <w:r>
              <w:rPr>
                <w:rFonts w:asciiTheme="minorHAnsi" w:hAnsiTheme="minorHAnsi" w:cstheme="minorBidi"/>
                <w:noProof/>
                <w:sz w:val="22"/>
                <w:szCs w:val="22"/>
                <w:lang w:bidi="ar-SA"/>
              </w:rPr>
              <w:tab/>
            </w:r>
            <w:r w:rsidRPr="00E52147">
              <w:rPr>
                <w:rStyle w:val="Hyperlink"/>
                <w:noProof/>
              </w:rPr>
              <w:t>Pre-processing of the Data</w:t>
            </w:r>
            <w:r>
              <w:rPr>
                <w:noProof/>
                <w:webHidden/>
              </w:rPr>
              <w:tab/>
            </w:r>
            <w:r>
              <w:rPr>
                <w:noProof/>
                <w:webHidden/>
              </w:rPr>
              <w:fldChar w:fldCharType="begin"/>
            </w:r>
            <w:r>
              <w:rPr>
                <w:noProof/>
                <w:webHidden/>
              </w:rPr>
              <w:instrText xml:space="preserve"> PAGEREF _Toc29161468 \h </w:instrText>
            </w:r>
            <w:r>
              <w:rPr>
                <w:noProof/>
                <w:webHidden/>
              </w:rPr>
            </w:r>
            <w:r>
              <w:rPr>
                <w:noProof/>
                <w:webHidden/>
              </w:rPr>
              <w:fldChar w:fldCharType="separate"/>
            </w:r>
            <w:r>
              <w:rPr>
                <w:noProof/>
                <w:webHidden/>
              </w:rPr>
              <w:t>23</w:t>
            </w:r>
            <w:r>
              <w:rPr>
                <w:noProof/>
                <w:webHidden/>
              </w:rPr>
              <w:fldChar w:fldCharType="end"/>
            </w:r>
          </w:hyperlink>
        </w:p>
        <w:p w14:paraId="090EC26D" w14:textId="07488260"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69" w:history="1">
            <w:r w:rsidRPr="00E52147">
              <w:rPr>
                <w:rStyle w:val="Hyperlink"/>
                <w:noProof/>
              </w:rPr>
              <w:t>4.3</w:t>
            </w:r>
            <w:r>
              <w:rPr>
                <w:rFonts w:asciiTheme="minorHAnsi" w:hAnsiTheme="minorHAnsi" w:cstheme="minorBidi"/>
                <w:noProof/>
                <w:sz w:val="22"/>
                <w:szCs w:val="22"/>
                <w:lang w:bidi="ar-SA"/>
              </w:rPr>
              <w:tab/>
            </w:r>
            <w:r w:rsidRPr="00E52147">
              <w:rPr>
                <w:rStyle w:val="Hyperlink"/>
                <w:noProof/>
              </w:rPr>
              <w:t>Frame Data Generation</w:t>
            </w:r>
            <w:r>
              <w:rPr>
                <w:noProof/>
                <w:webHidden/>
              </w:rPr>
              <w:tab/>
            </w:r>
            <w:r>
              <w:rPr>
                <w:noProof/>
                <w:webHidden/>
              </w:rPr>
              <w:fldChar w:fldCharType="begin"/>
            </w:r>
            <w:r>
              <w:rPr>
                <w:noProof/>
                <w:webHidden/>
              </w:rPr>
              <w:instrText xml:space="preserve"> PAGEREF _Toc29161469 \h </w:instrText>
            </w:r>
            <w:r>
              <w:rPr>
                <w:noProof/>
                <w:webHidden/>
              </w:rPr>
            </w:r>
            <w:r>
              <w:rPr>
                <w:noProof/>
                <w:webHidden/>
              </w:rPr>
              <w:fldChar w:fldCharType="separate"/>
            </w:r>
            <w:r>
              <w:rPr>
                <w:noProof/>
                <w:webHidden/>
              </w:rPr>
              <w:t>24</w:t>
            </w:r>
            <w:r>
              <w:rPr>
                <w:noProof/>
                <w:webHidden/>
              </w:rPr>
              <w:fldChar w:fldCharType="end"/>
            </w:r>
          </w:hyperlink>
        </w:p>
        <w:p w14:paraId="164584F3" w14:textId="58A4093E"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70" w:history="1">
            <w:r w:rsidRPr="00E52147">
              <w:rPr>
                <w:rStyle w:val="Hyperlink"/>
                <w:noProof/>
              </w:rPr>
              <w:t>4.4</w:t>
            </w:r>
            <w:r>
              <w:rPr>
                <w:rFonts w:asciiTheme="minorHAnsi" w:hAnsiTheme="minorHAnsi" w:cstheme="minorBidi"/>
                <w:noProof/>
                <w:sz w:val="22"/>
                <w:szCs w:val="22"/>
                <w:lang w:bidi="ar-SA"/>
              </w:rPr>
              <w:tab/>
            </w:r>
            <w:r w:rsidRPr="00E52147">
              <w:rPr>
                <w:rStyle w:val="Hyperlink"/>
                <w:noProof/>
              </w:rPr>
              <w:t>Method 1: Optimal Stratification and Allocation Based on Genetic Algorithm</w:t>
            </w:r>
            <w:r>
              <w:rPr>
                <w:noProof/>
                <w:webHidden/>
              </w:rPr>
              <w:tab/>
            </w:r>
            <w:r>
              <w:rPr>
                <w:noProof/>
                <w:webHidden/>
              </w:rPr>
              <w:fldChar w:fldCharType="begin"/>
            </w:r>
            <w:r>
              <w:rPr>
                <w:noProof/>
                <w:webHidden/>
              </w:rPr>
              <w:instrText xml:space="preserve"> PAGEREF _Toc29161470 \h </w:instrText>
            </w:r>
            <w:r>
              <w:rPr>
                <w:noProof/>
                <w:webHidden/>
              </w:rPr>
            </w:r>
            <w:r>
              <w:rPr>
                <w:noProof/>
                <w:webHidden/>
              </w:rPr>
              <w:fldChar w:fldCharType="separate"/>
            </w:r>
            <w:r>
              <w:rPr>
                <w:noProof/>
                <w:webHidden/>
              </w:rPr>
              <w:t>26</w:t>
            </w:r>
            <w:r>
              <w:rPr>
                <w:noProof/>
                <w:webHidden/>
              </w:rPr>
              <w:fldChar w:fldCharType="end"/>
            </w:r>
          </w:hyperlink>
        </w:p>
        <w:p w14:paraId="040A1E58" w14:textId="45529A22" w:rsidR="00C93217" w:rsidRDefault="00C93217">
          <w:pPr>
            <w:pStyle w:val="TOC3"/>
            <w:tabs>
              <w:tab w:val="left" w:pos="1320"/>
              <w:tab w:val="right" w:leader="dot" w:pos="9570"/>
            </w:tabs>
            <w:rPr>
              <w:rFonts w:asciiTheme="minorHAnsi" w:hAnsiTheme="minorHAnsi" w:cstheme="minorBidi"/>
              <w:noProof/>
              <w:sz w:val="22"/>
              <w:szCs w:val="22"/>
              <w:lang w:bidi="ar-SA"/>
            </w:rPr>
          </w:pPr>
          <w:hyperlink w:anchor="_Toc29161471" w:history="1">
            <w:r w:rsidRPr="00E52147">
              <w:rPr>
                <w:rStyle w:val="Hyperlink"/>
                <w:noProof/>
              </w:rPr>
              <w:t>4.4.1</w:t>
            </w:r>
            <w:r>
              <w:rPr>
                <w:rFonts w:asciiTheme="minorHAnsi" w:hAnsiTheme="minorHAnsi" w:cstheme="minorBidi"/>
                <w:noProof/>
                <w:sz w:val="22"/>
                <w:szCs w:val="22"/>
                <w:lang w:bidi="ar-SA"/>
              </w:rPr>
              <w:tab/>
            </w:r>
            <w:r w:rsidRPr="00E52147">
              <w:rPr>
                <w:rStyle w:val="Hyperlink"/>
                <w:noProof/>
              </w:rPr>
              <w:t>Method 1 Procedure</w:t>
            </w:r>
            <w:r>
              <w:rPr>
                <w:noProof/>
                <w:webHidden/>
              </w:rPr>
              <w:tab/>
            </w:r>
            <w:r>
              <w:rPr>
                <w:noProof/>
                <w:webHidden/>
              </w:rPr>
              <w:fldChar w:fldCharType="begin"/>
            </w:r>
            <w:r>
              <w:rPr>
                <w:noProof/>
                <w:webHidden/>
              </w:rPr>
              <w:instrText xml:space="preserve"> PAGEREF _Toc29161471 \h </w:instrText>
            </w:r>
            <w:r>
              <w:rPr>
                <w:noProof/>
                <w:webHidden/>
              </w:rPr>
            </w:r>
            <w:r>
              <w:rPr>
                <w:noProof/>
                <w:webHidden/>
              </w:rPr>
              <w:fldChar w:fldCharType="separate"/>
            </w:r>
            <w:r>
              <w:rPr>
                <w:noProof/>
                <w:webHidden/>
              </w:rPr>
              <w:t>27</w:t>
            </w:r>
            <w:r>
              <w:rPr>
                <w:noProof/>
                <w:webHidden/>
              </w:rPr>
              <w:fldChar w:fldCharType="end"/>
            </w:r>
          </w:hyperlink>
        </w:p>
        <w:p w14:paraId="133AD510" w14:textId="0B6F2459" w:rsidR="00C93217" w:rsidRDefault="00C93217">
          <w:pPr>
            <w:pStyle w:val="TOC3"/>
            <w:tabs>
              <w:tab w:val="left" w:pos="1320"/>
              <w:tab w:val="right" w:leader="dot" w:pos="9570"/>
            </w:tabs>
            <w:rPr>
              <w:rFonts w:asciiTheme="minorHAnsi" w:hAnsiTheme="minorHAnsi" w:cstheme="minorBidi"/>
              <w:noProof/>
              <w:sz w:val="22"/>
              <w:szCs w:val="22"/>
              <w:lang w:bidi="ar-SA"/>
            </w:rPr>
          </w:pPr>
          <w:hyperlink w:anchor="_Toc29161472" w:history="1">
            <w:r w:rsidRPr="00E52147">
              <w:rPr>
                <w:rStyle w:val="Hyperlink"/>
                <w:noProof/>
              </w:rPr>
              <w:t>4.4.2</w:t>
            </w:r>
            <w:r>
              <w:rPr>
                <w:rFonts w:asciiTheme="minorHAnsi" w:hAnsiTheme="minorHAnsi" w:cstheme="minorBidi"/>
                <w:noProof/>
                <w:sz w:val="22"/>
                <w:szCs w:val="22"/>
                <w:lang w:bidi="ar-SA"/>
              </w:rPr>
              <w:tab/>
            </w:r>
            <w:r w:rsidRPr="00E52147">
              <w:rPr>
                <w:rStyle w:val="Hyperlink"/>
                <w:noProof/>
              </w:rPr>
              <w:t>Method 1 Results</w:t>
            </w:r>
            <w:r>
              <w:rPr>
                <w:noProof/>
                <w:webHidden/>
              </w:rPr>
              <w:tab/>
            </w:r>
            <w:r>
              <w:rPr>
                <w:noProof/>
                <w:webHidden/>
              </w:rPr>
              <w:fldChar w:fldCharType="begin"/>
            </w:r>
            <w:r>
              <w:rPr>
                <w:noProof/>
                <w:webHidden/>
              </w:rPr>
              <w:instrText xml:space="preserve"> PAGEREF _Toc29161472 \h </w:instrText>
            </w:r>
            <w:r>
              <w:rPr>
                <w:noProof/>
                <w:webHidden/>
              </w:rPr>
            </w:r>
            <w:r>
              <w:rPr>
                <w:noProof/>
                <w:webHidden/>
              </w:rPr>
              <w:fldChar w:fldCharType="separate"/>
            </w:r>
            <w:r>
              <w:rPr>
                <w:noProof/>
                <w:webHidden/>
              </w:rPr>
              <w:t>34</w:t>
            </w:r>
            <w:r>
              <w:rPr>
                <w:noProof/>
                <w:webHidden/>
              </w:rPr>
              <w:fldChar w:fldCharType="end"/>
            </w:r>
          </w:hyperlink>
        </w:p>
        <w:p w14:paraId="530C780A" w14:textId="1161228B"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73" w:history="1">
            <w:r w:rsidRPr="00E52147">
              <w:rPr>
                <w:rStyle w:val="Hyperlink"/>
                <w:noProof/>
              </w:rPr>
              <w:t>4.5</w:t>
            </w:r>
            <w:r>
              <w:rPr>
                <w:rFonts w:asciiTheme="minorHAnsi" w:hAnsiTheme="minorHAnsi" w:cstheme="minorBidi"/>
                <w:noProof/>
                <w:sz w:val="22"/>
                <w:szCs w:val="22"/>
                <w:lang w:bidi="ar-SA"/>
              </w:rPr>
              <w:tab/>
            </w:r>
            <w:r w:rsidRPr="00E52147">
              <w:rPr>
                <w:rStyle w:val="Hyperlink"/>
                <w:noProof/>
              </w:rPr>
              <w:t>Method 2: Optimal Stratification and Allocation Using Genetic Algorithm and Simulated Annealing</w:t>
            </w:r>
            <w:r>
              <w:rPr>
                <w:noProof/>
                <w:webHidden/>
              </w:rPr>
              <w:tab/>
            </w:r>
            <w:r>
              <w:rPr>
                <w:noProof/>
                <w:webHidden/>
              </w:rPr>
              <w:fldChar w:fldCharType="begin"/>
            </w:r>
            <w:r>
              <w:rPr>
                <w:noProof/>
                <w:webHidden/>
              </w:rPr>
              <w:instrText xml:space="preserve"> PAGEREF _Toc29161473 \h </w:instrText>
            </w:r>
            <w:r>
              <w:rPr>
                <w:noProof/>
                <w:webHidden/>
              </w:rPr>
            </w:r>
            <w:r>
              <w:rPr>
                <w:noProof/>
                <w:webHidden/>
              </w:rPr>
              <w:fldChar w:fldCharType="separate"/>
            </w:r>
            <w:r>
              <w:rPr>
                <w:noProof/>
                <w:webHidden/>
              </w:rPr>
              <w:t>40</w:t>
            </w:r>
            <w:r>
              <w:rPr>
                <w:noProof/>
                <w:webHidden/>
              </w:rPr>
              <w:fldChar w:fldCharType="end"/>
            </w:r>
          </w:hyperlink>
        </w:p>
        <w:p w14:paraId="2065FE70" w14:textId="00D9C922" w:rsidR="00C93217" w:rsidRDefault="00C93217">
          <w:pPr>
            <w:pStyle w:val="TOC3"/>
            <w:tabs>
              <w:tab w:val="left" w:pos="1320"/>
              <w:tab w:val="right" w:leader="dot" w:pos="9570"/>
            </w:tabs>
            <w:rPr>
              <w:rFonts w:asciiTheme="minorHAnsi" w:hAnsiTheme="minorHAnsi" w:cstheme="minorBidi"/>
              <w:noProof/>
              <w:sz w:val="22"/>
              <w:szCs w:val="22"/>
              <w:lang w:bidi="ar-SA"/>
            </w:rPr>
          </w:pPr>
          <w:hyperlink w:anchor="_Toc29161474" w:history="1">
            <w:r w:rsidRPr="00E52147">
              <w:rPr>
                <w:rStyle w:val="Hyperlink"/>
                <w:noProof/>
              </w:rPr>
              <w:t>4.5.1</w:t>
            </w:r>
            <w:r>
              <w:rPr>
                <w:rFonts w:asciiTheme="minorHAnsi" w:hAnsiTheme="minorHAnsi" w:cstheme="minorBidi"/>
                <w:noProof/>
                <w:sz w:val="22"/>
                <w:szCs w:val="22"/>
                <w:lang w:bidi="ar-SA"/>
              </w:rPr>
              <w:tab/>
            </w:r>
            <w:r w:rsidRPr="00E52147">
              <w:rPr>
                <w:rStyle w:val="Hyperlink"/>
                <w:noProof/>
              </w:rPr>
              <w:t>Method 2 Procedure</w:t>
            </w:r>
            <w:r>
              <w:rPr>
                <w:noProof/>
                <w:webHidden/>
              </w:rPr>
              <w:tab/>
            </w:r>
            <w:r>
              <w:rPr>
                <w:noProof/>
                <w:webHidden/>
              </w:rPr>
              <w:fldChar w:fldCharType="begin"/>
            </w:r>
            <w:r>
              <w:rPr>
                <w:noProof/>
                <w:webHidden/>
              </w:rPr>
              <w:instrText xml:space="preserve"> PAGEREF _Toc29161474 \h </w:instrText>
            </w:r>
            <w:r>
              <w:rPr>
                <w:noProof/>
                <w:webHidden/>
              </w:rPr>
            </w:r>
            <w:r>
              <w:rPr>
                <w:noProof/>
                <w:webHidden/>
              </w:rPr>
              <w:fldChar w:fldCharType="separate"/>
            </w:r>
            <w:r>
              <w:rPr>
                <w:noProof/>
                <w:webHidden/>
              </w:rPr>
              <w:t>41</w:t>
            </w:r>
            <w:r>
              <w:rPr>
                <w:noProof/>
                <w:webHidden/>
              </w:rPr>
              <w:fldChar w:fldCharType="end"/>
            </w:r>
          </w:hyperlink>
        </w:p>
        <w:p w14:paraId="03DECA42" w14:textId="29468111" w:rsidR="00C93217" w:rsidRDefault="00C93217">
          <w:pPr>
            <w:pStyle w:val="TOC3"/>
            <w:tabs>
              <w:tab w:val="left" w:pos="1320"/>
              <w:tab w:val="right" w:leader="dot" w:pos="9570"/>
            </w:tabs>
            <w:rPr>
              <w:rFonts w:asciiTheme="minorHAnsi" w:hAnsiTheme="minorHAnsi" w:cstheme="minorBidi"/>
              <w:noProof/>
              <w:sz w:val="22"/>
              <w:szCs w:val="22"/>
              <w:lang w:bidi="ar-SA"/>
            </w:rPr>
          </w:pPr>
          <w:hyperlink w:anchor="_Toc29161475" w:history="1">
            <w:r w:rsidRPr="00E52147">
              <w:rPr>
                <w:rStyle w:val="Hyperlink"/>
                <w:noProof/>
              </w:rPr>
              <w:t>4.5.2</w:t>
            </w:r>
            <w:r>
              <w:rPr>
                <w:rFonts w:asciiTheme="minorHAnsi" w:hAnsiTheme="minorHAnsi" w:cstheme="minorBidi"/>
                <w:noProof/>
                <w:sz w:val="22"/>
                <w:szCs w:val="22"/>
                <w:lang w:bidi="ar-SA"/>
              </w:rPr>
              <w:tab/>
            </w:r>
            <w:r w:rsidRPr="00E52147">
              <w:rPr>
                <w:rStyle w:val="Hyperlink"/>
                <w:noProof/>
              </w:rPr>
              <w:t>Method 2 Results</w:t>
            </w:r>
            <w:r>
              <w:rPr>
                <w:noProof/>
                <w:webHidden/>
              </w:rPr>
              <w:tab/>
            </w:r>
            <w:r>
              <w:rPr>
                <w:noProof/>
                <w:webHidden/>
              </w:rPr>
              <w:fldChar w:fldCharType="begin"/>
            </w:r>
            <w:r>
              <w:rPr>
                <w:noProof/>
                <w:webHidden/>
              </w:rPr>
              <w:instrText xml:space="preserve"> PAGEREF _Toc29161475 \h </w:instrText>
            </w:r>
            <w:r>
              <w:rPr>
                <w:noProof/>
                <w:webHidden/>
              </w:rPr>
            </w:r>
            <w:r>
              <w:rPr>
                <w:noProof/>
                <w:webHidden/>
              </w:rPr>
              <w:fldChar w:fldCharType="separate"/>
            </w:r>
            <w:r>
              <w:rPr>
                <w:noProof/>
                <w:webHidden/>
              </w:rPr>
              <w:t>49</w:t>
            </w:r>
            <w:r>
              <w:rPr>
                <w:noProof/>
                <w:webHidden/>
              </w:rPr>
              <w:fldChar w:fldCharType="end"/>
            </w:r>
          </w:hyperlink>
        </w:p>
        <w:p w14:paraId="150208F7" w14:textId="1502C9A8"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76" w:history="1">
            <w:r w:rsidRPr="00E52147">
              <w:rPr>
                <w:rStyle w:val="Hyperlink"/>
                <w:noProof/>
              </w:rPr>
              <w:t>4.6</w:t>
            </w:r>
            <w:r>
              <w:rPr>
                <w:rFonts w:asciiTheme="minorHAnsi" w:hAnsiTheme="minorHAnsi" w:cstheme="minorBidi"/>
                <w:noProof/>
                <w:sz w:val="22"/>
                <w:szCs w:val="22"/>
                <w:lang w:bidi="ar-SA"/>
              </w:rPr>
              <w:tab/>
            </w:r>
            <w:r w:rsidRPr="00E52147">
              <w:rPr>
                <w:rStyle w:val="Hyperlink"/>
                <w:noProof/>
              </w:rPr>
              <w:t>Comparison of GA and GA/SA Methods</w:t>
            </w:r>
            <w:r>
              <w:rPr>
                <w:noProof/>
                <w:webHidden/>
              </w:rPr>
              <w:tab/>
            </w:r>
            <w:r>
              <w:rPr>
                <w:noProof/>
                <w:webHidden/>
              </w:rPr>
              <w:fldChar w:fldCharType="begin"/>
            </w:r>
            <w:r>
              <w:rPr>
                <w:noProof/>
                <w:webHidden/>
              </w:rPr>
              <w:instrText xml:space="preserve"> PAGEREF _Toc29161476 \h </w:instrText>
            </w:r>
            <w:r>
              <w:rPr>
                <w:noProof/>
                <w:webHidden/>
              </w:rPr>
            </w:r>
            <w:r>
              <w:rPr>
                <w:noProof/>
                <w:webHidden/>
              </w:rPr>
              <w:fldChar w:fldCharType="separate"/>
            </w:r>
            <w:r>
              <w:rPr>
                <w:noProof/>
                <w:webHidden/>
              </w:rPr>
              <w:t>53</w:t>
            </w:r>
            <w:r>
              <w:rPr>
                <w:noProof/>
                <w:webHidden/>
              </w:rPr>
              <w:fldChar w:fldCharType="end"/>
            </w:r>
          </w:hyperlink>
        </w:p>
        <w:p w14:paraId="0A1EAE0C" w14:textId="2838F4D7"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77" w:history="1">
            <w:r w:rsidRPr="00E52147">
              <w:rPr>
                <w:rStyle w:val="Hyperlink"/>
                <w:noProof/>
              </w:rPr>
              <w:t>4.7</w:t>
            </w:r>
            <w:r>
              <w:rPr>
                <w:rFonts w:asciiTheme="minorHAnsi" w:hAnsiTheme="minorHAnsi" w:cstheme="minorBidi"/>
                <w:noProof/>
                <w:sz w:val="22"/>
                <w:szCs w:val="22"/>
                <w:lang w:bidi="ar-SA"/>
              </w:rPr>
              <w:tab/>
            </w:r>
            <w:r w:rsidRPr="00E52147">
              <w:rPr>
                <w:rStyle w:val="Hyperlink"/>
                <w:noProof/>
              </w:rPr>
              <w:t>Method 3: Generalized Lavallée-Hidiroglou Method for Strata Construction</w:t>
            </w:r>
            <w:r>
              <w:rPr>
                <w:noProof/>
                <w:webHidden/>
              </w:rPr>
              <w:tab/>
            </w:r>
            <w:r>
              <w:rPr>
                <w:noProof/>
                <w:webHidden/>
              </w:rPr>
              <w:fldChar w:fldCharType="begin"/>
            </w:r>
            <w:r>
              <w:rPr>
                <w:noProof/>
                <w:webHidden/>
              </w:rPr>
              <w:instrText xml:space="preserve"> PAGEREF _Toc29161477 \h </w:instrText>
            </w:r>
            <w:r>
              <w:rPr>
                <w:noProof/>
                <w:webHidden/>
              </w:rPr>
            </w:r>
            <w:r>
              <w:rPr>
                <w:noProof/>
                <w:webHidden/>
              </w:rPr>
              <w:fldChar w:fldCharType="separate"/>
            </w:r>
            <w:r>
              <w:rPr>
                <w:noProof/>
                <w:webHidden/>
              </w:rPr>
              <w:t>54</w:t>
            </w:r>
            <w:r>
              <w:rPr>
                <w:noProof/>
                <w:webHidden/>
              </w:rPr>
              <w:fldChar w:fldCharType="end"/>
            </w:r>
          </w:hyperlink>
        </w:p>
        <w:p w14:paraId="5607AC51" w14:textId="1FED3706" w:rsidR="00C93217" w:rsidRDefault="00C93217">
          <w:pPr>
            <w:pStyle w:val="TOC3"/>
            <w:tabs>
              <w:tab w:val="left" w:pos="1320"/>
              <w:tab w:val="right" w:leader="dot" w:pos="9570"/>
            </w:tabs>
            <w:rPr>
              <w:rFonts w:asciiTheme="minorHAnsi" w:hAnsiTheme="minorHAnsi" w:cstheme="minorBidi"/>
              <w:noProof/>
              <w:sz w:val="22"/>
              <w:szCs w:val="22"/>
              <w:lang w:bidi="ar-SA"/>
            </w:rPr>
          </w:pPr>
          <w:hyperlink w:anchor="_Toc29161478" w:history="1">
            <w:r w:rsidRPr="00E52147">
              <w:rPr>
                <w:rStyle w:val="Hyperlink"/>
                <w:noProof/>
              </w:rPr>
              <w:t>4.7.1</w:t>
            </w:r>
            <w:r>
              <w:rPr>
                <w:rFonts w:asciiTheme="minorHAnsi" w:hAnsiTheme="minorHAnsi" w:cstheme="minorBidi"/>
                <w:noProof/>
                <w:sz w:val="22"/>
                <w:szCs w:val="22"/>
                <w:lang w:bidi="ar-SA"/>
              </w:rPr>
              <w:tab/>
            </w:r>
            <w:r w:rsidRPr="00E52147">
              <w:rPr>
                <w:rStyle w:val="Hyperlink"/>
                <w:noProof/>
              </w:rPr>
              <w:t>Method 3 results</w:t>
            </w:r>
            <w:r>
              <w:rPr>
                <w:noProof/>
                <w:webHidden/>
              </w:rPr>
              <w:tab/>
            </w:r>
            <w:r>
              <w:rPr>
                <w:noProof/>
                <w:webHidden/>
              </w:rPr>
              <w:fldChar w:fldCharType="begin"/>
            </w:r>
            <w:r>
              <w:rPr>
                <w:noProof/>
                <w:webHidden/>
              </w:rPr>
              <w:instrText xml:space="preserve"> PAGEREF _Toc29161478 \h </w:instrText>
            </w:r>
            <w:r>
              <w:rPr>
                <w:noProof/>
                <w:webHidden/>
              </w:rPr>
            </w:r>
            <w:r>
              <w:rPr>
                <w:noProof/>
                <w:webHidden/>
              </w:rPr>
              <w:fldChar w:fldCharType="separate"/>
            </w:r>
            <w:r>
              <w:rPr>
                <w:noProof/>
                <w:webHidden/>
              </w:rPr>
              <w:t>57</w:t>
            </w:r>
            <w:r>
              <w:rPr>
                <w:noProof/>
                <w:webHidden/>
              </w:rPr>
              <w:fldChar w:fldCharType="end"/>
            </w:r>
          </w:hyperlink>
        </w:p>
        <w:p w14:paraId="7F6A94D6" w14:textId="6E8E89E3" w:rsidR="00C93217" w:rsidRDefault="00C93217">
          <w:pPr>
            <w:pStyle w:val="TOC3"/>
            <w:tabs>
              <w:tab w:val="left" w:pos="1320"/>
              <w:tab w:val="right" w:leader="dot" w:pos="9570"/>
            </w:tabs>
            <w:rPr>
              <w:rFonts w:asciiTheme="minorHAnsi" w:hAnsiTheme="minorHAnsi" w:cstheme="minorBidi"/>
              <w:noProof/>
              <w:sz w:val="22"/>
              <w:szCs w:val="22"/>
              <w:lang w:bidi="ar-SA"/>
            </w:rPr>
          </w:pPr>
          <w:hyperlink w:anchor="_Toc29161479" w:history="1">
            <w:r w:rsidRPr="00E52147">
              <w:rPr>
                <w:rStyle w:val="Hyperlink"/>
                <w:noProof/>
              </w:rPr>
              <w:t>4.7.2</w:t>
            </w:r>
            <w:r>
              <w:rPr>
                <w:rFonts w:asciiTheme="minorHAnsi" w:hAnsiTheme="minorHAnsi" w:cstheme="minorBidi"/>
                <w:noProof/>
                <w:sz w:val="22"/>
                <w:szCs w:val="22"/>
                <w:lang w:bidi="ar-SA"/>
              </w:rPr>
              <w:tab/>
            </w:r>
            <w:r w:rsidRPr="00E52147">
              <w:rPr>
                <w:rStyle w:val="Hyperlink"/>
                <w:noProof/>
              </w:rPr>
              <w:t>Comparing Results from Method 2 (SA_GA) and Generalized LH Method</w:t>
            </w:r>
            <w:r>
              <w:rPr>
                <w:noProof/>
                <w:webHidden/>
              </w:rPr>
              <w:tab/>
            </w:r>
            <w:r>
              <w:rPr>
                <w:noProof/>
                <w:webHidden/>
              </w:rPr>
              <w:fldChar w:fldCharType="begin"/>
            </w:r>
            <w:r>
              <w:rPr>
                <w:noProof/>
                <w:webHidden/>
              </w:rPr>
              <w:instrText xml:space="preserve"> PAGEREF _Toc29161479 \h </w:instrText>
            </w:r>
            <w:r>
              <w:rPr>
                <w:noProof/>
                <w:webHidden/>
              </w:rPr>
            </w:r>
            <w:r>
              <w:rPr>
                <w:noProof/>
                <w:webHidden/>
              </w:rPr>
              <w:fldChar w:fldCharType="separate"/>
            </w:r>
            <w:r>
              <w:rPr>
                <w:noProof/>
                <w:webHidden/>
              </w:rPr>
              <w:t>59</w:t>
            </w:r>
            <w:r>
              <w:rPr>
                <w:noProof/>
                <w:webHidden/>
              </w:rPr>
              <w:fldChar w:fldCharType="end"/>
            </w:r>
          </w:hyperlink>
        </w:p>
        <w:p w14:paraId="36DCC7C9" w14:textId="45149901" w:rsidR="00C93217" w:rsidRDefault="00C93217">
          <w:pPr>
            <w:pStyle w:val="TOC1"/>
            <w:tabs>
              <w:tab w:val="right" w:leader="dot" w:pos="9570"/>
            </w:tabs>
            <w:rPr>
              <w:rFonts w:asciiTheme="minorHAnsi" w:hAnsiTheme="minorHAnsi" w:cstheme="minorBidi"/>
              <w:noProof/>
              <w:sz w:val="22"/>
              <w:szCs w:val="22"/>
              <w:lang w:bidi="ar-SA"/>
            </w:rPr>
          </w:pPr>
          <w:hyperlink w:anchor="_Toc29161480" w:history="1">
            <w:r w:rsidRPr="00E52147">
              <w:rPr>
                <w:rStyle w:val="Hyperlink"/>
                <w:noProof/>
              </w:rPr>
              <w:t>5</w:t>
            </w:r>
            <w:r>
              <w:rPr>
                <w:rFonts w:asciiTheme="minorHAnsi" w:hAnsiTheme="minorHAnsi" w:cstheme="minorBidi"/>
                <w:noProof/>
                <w:sz w:val="22"/>
                <w:szCs w:val="22"/>
                <w:lang w:bidi="ar-SA"/>
              </w:rPr>
              <w:tab/>
            </w:r>
            <w:r w:rsidRPr="00E52147">
              <w:rPr>
                <w:rStyle w:val="Hyperlink"/>
                <w:noProof/>
              </w:rPr>
              <w:t>Appendix</w:t>
            </w:r>
            <w:r>
              <w:rPr>
                <w:noProof/>
                <w:webHidden/>
              </w:rPr>
              <w:tab/>
            </w:r>
            <w:r>
              <w:rPr>
                <w:noProof/>
                <w:webHidden/>
              </w:rPr>
              <w:fldChar w:fldCharType="begin"/>
            </w:r>
            <w:r>
              <w:rPr>
                <w:noProof/>
                <w:webHidden/>
              </w:rPr>
              <w:instrText xml:space="preserve"> PAGEREF _Toc29161480 \h </w:instrText>
            </w:r>
            <w:r>
              <w:rPr>
                <w:noProof/>
                <w:webHidden/>
              </w:rPr>
            </w:r>
            <w:r>
              <w:rPr>
                <w:noProof/>
                <w:webHidden/>
              </w:rPr>
              <w:fldChar w:fldCharType="separate"/>
            </w:r>
            <w:r>
              <w:rPr>
                <w:noProof/>
                <w:webHidden/>
              </w:rPr>
              <w:t>61</w:t>
            </w:r>
            <w:r>
              <w:rPr>
                <w:noProof/>
                <w:webHidden/>
              </w:rPr>
              <w:fldChar w:fldCharType="end"/>
            </w:r>
          </w:hyperlink>
        </w:p>
        <w:p w14:paraId="4EE92F2E" w14:textId="47E16C2B"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81" w:history="1">
            <w:r w:rsidRPr="00E52147">
              <w:rPr>
                <w:rStyle w:val="Hyperlink"/>
                <w:noProof/>
              </w:rPr>
              <w:t>5.1</w:t>
            </w:r>
            <w:r>
              <w:rPr>
                <w:rFonts w:asciiTheme="minorHAnsi" w:hAnsiTheme="minorHAnsi" w:cstheme="minorBidi"/>
                <w:noProof/>
                <w:sz w:val="22"/>
                <w:szCs w:val="22"/>
                <w:lang w:bidi="ar-SA"/>
              </w:rPr>
              <w:tab/>
            </w:r>
            <w:r w:rsidRPr="00E52147">
              <w:rPr>
                <w:rStyle w:val="Hyperlink"/>
                <w:noProof/>
              </w:rPr>
              <w:t>Method 1 Scripts</w:t>
            </w:r>
            <w:r>
              <w:rPr>
                <w:noProof/>
                <w:webHidden/>
              </w:rPr>
              <w:tab/>
            </w:r>
            <w:r>
              <w:rPr>
                <w:noProof/>
                <w:webHidden/>
              </w:rPr>
              <w:fldChar w:fldCharType="begin"/>
            </w:r>
            <w:r>
              <w:rPr>
                <w:noProof/>
                <w:webHidden/>
              </w:rPr>
              <w:instrText xml:space="preserve"> PAGEREF _Toc29161481 \h </w:instrText>
            </w:r>
            <w:r>
              <w:rPr>
                <w:noProof/>
                <w:webHidden/>
              </w:rPr>
            </w:r>
            <w:r>
              <w:rPr>
                <w:noProof/>
                <w:webHidden/>
              </w:rPr>
              <w:fldChar w:fldCharType="separate"/>
            </w:r>
            <w:r>
              <w:rPr>
                <w:noProof/>
                <w:webHidden/>
              </w:rPr>
              <w:t>61</w:t>
            </w:r>
            <w:r>
              <w:rPr>
                <w:noProof/>
                <w:webHidden/>
              </w:rPr>
              <w:fldChar w:fldCharType="end"/>
            </w:r>
          </w:hyperlink>
        </w:p>
        <w:p w14:paraId="62C3C449" w14:textId="27230BAD"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82" w:history="1">
            <w:r w:rsidRPr="00E52147">
              <w:rPr>
                <w:rStyle w:val="Hyperlink"/>
                <w:noProof/>
              </w:rPr>
              <w:t>5.2</w:t>
            </w:r>
            <w:r>
              <w:rPr>
                <w:rFonts w:asciiTheme="minorHAnsi" w:hAnsiTheme="minorHAnsi" w:cstheme="minorBidi"/>
                <w:noProof/>
                <w:sz w:val="22"/>
                <w:szCs w:val="22"/>
                <w:lang w:bidi="ar-SA"/>
              </w:rPr>
              <w:tab/>
            </w:r>
            <w:r w:rsidRPr="00E52147">
              <w:rPr>
                <w:rStyle w:val="Hyperlink"/>
                <w:noProof/>
              </w:rPr>
              <w:t>Method 1 Summary of the Results With Random Initial Solution (no K-means)</w:t>
            </w:r>
            <w:r>
              <w:rPr>
                <w:noProof/>
                <w:webHidden/>
              </w:rPr>
              <w:tab/>
            </w:r>
            <w:r>
              <w:rPr>
                <w:noProof/>
                <w:webHidden/>
              </w:rPr>
              <w:fldChar w:fldCharType="begin"/>
            </w:r>
            <w:r>
              <w:rPr>
                <w:noProof/>
                <w:webHidden/>
              </w:rPr>
              <w:instrText xml:space="preserve"> PAGEREF _Toc29161482 \h </w:instrText>
            </w:r>
            <w:r>
              <w:rPr>
                <w:noProof/>
                <w:webHidden/>
              </w:rPr>
            </w:r>
            <w:r>
              <w:rPr>
                <w:noProof/>
                <w:webHidden/>
              </w:rPr>
              <w:fldChar w:fldCharType="separate"/>
            </w:r>
            <w:r>
              <w:rPr>
                <w:noProof/>
                <w:webHidden/>
              </w:rPr>
              <w:t>63</w:t>
            </w:r>
            <w:r>
              <w:rPr>
                <w:noProof/>
                <w:webHidden/>
              </w:rPr>
              <w:fldChar w:fldCharType="end"/>
            </w:r>
          </w:hyperlink>
        </w:p>
        <w:p w14:paraId="0B4E16CA" w14:textId="07FDCAF2"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83" w:history="1">
            <w:r w:rsidRPr="00E52147">
              <w:rPr>
                <w:rStyle w:val="Hyperlink"/>
                <w:noProof/>
              </w:rPr>
              <w:t>5.3</w:t>
            </w:r>
            <w:r>
              <w:rPr>
                <w:rFonts w:asciiTheme="minorHAnsi" w:hAnsiTheme="minorHAnsi" w:cstheme="minorBidi"/>
                <w:noProof/>
                <w:sz w:val="22"/>
                <w:szCs w:val="22"/>
                <w:lang w:bidi="ar-SA"/>
              </w:rPr>
              <w:tab/>
            </w:r>
            <w:r w:rsidRPr="00E52147">
              <w:rPr>
                <w:rStyle w:val="Hyperlink"/>
                <w:noProof/>
              </w:rPr>
              <w:t>Method 1 Summary of Results With K-means Initial Solution</w:t>
            </w:r>
            <w:r>
              <w:rPr>
                <w:noProof/>
                <w:webHidden/>
              </w:rPr>
              <w:tab/>
            </w:r>
            <w:r>
              <w:rPr>
                <w:noProof/>
                <w:webHidden/>
              </w:rPr>
              <w:fldChar w:fldCharType="begin"/>
            </w:r>
            <w:r>
              <w:rPr>
                <w:noProof/>
                <w:webHidden/>
              </w:rPr>
              <w:instrText xml:space="preserve"> PAGEREF _Toc29161483 \h </w:instrText>
            </w:r>
            <w:r>
              <w:rPr>
                <w:noProof/>
                <w:webHidden/>
              </w:rPr>
            </w:r>
            <w:r>
              <w:rPr>
                <w:noProof/>
                <w:webHidden/>
              </w:rPr>
              <w:fldChar w:fldCharType="separate"/>
            </w:r>
            <w:r>
              <w:rPr>
                <w:noProof/>
                <w:webHidden/>
              </w:rPr>
              <w:t>65</w:t>
            </w:r>
            <w:r>
              <w:rPr>
                <w:noProof/>
                <w:webHidden/>
              </w:rPr>
              <w:fldChar w:fldCharType="end"/>
            </w:r>
          </w:hyperlink>
        </w:p>
        <w:p w14:paraId="4DCCF6EF" w14:textId="51ABDF12"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84" w:history="1">
            <w:r w:rsidRPr="00E52147">
              <w:rPr>
                <w:rStyle w:val="Hyperlink"/>
                <w:noProof/>
              </w:rPr>
              <w:t>5.4</w:t>
            </w:r>
            <w:r>
              <w:rPr>
                <w:rFonts w:asciiTheme="minorHAnsi" w:hAnsiTheme="minorHAnsi" w:cstheme="minorBidi"/>
                <w:noProof/>
                <w:sz w:val="22"/>
                <w:szCs w:val="22"/>
                <w:lang w:bidi="ar-SA"/>
              </w:rPr>
              <w:tab/>
            </w:r>
            <w:r w:rsidRPr="00E52147">
              <w:rPr>
                <w:rStyle w:val="Hyperlink"/>
                <w:noProof/>
              </w:rPr>
              <w:t>Method 2 Scripts</w:t>
            </w:r>
            <w:r>
              <w:rPr>
                <w:noProof/>
                <w:webHidden/>
              </w:rPr>
              <w:tab/>
            </w:r>
            <w:r>
              <w:rPr>
                <w:noProof/>
                <w:webHidden/>
              </w:rPr>
              <w:fldChar w:fldCharType="begin"/>
            </w:r>
            <w:r>
              <w:rPr>
                <w:noProof/>
                <w:webHidden/>
              </w:rPr>
              <w:instrText xml:space="preserve"> PAGEREF _Toc29161484 \h </w:instrText>
            </w:r>
            <w:r>
              <w:rPr>
                <w:noProof/>
                <w:webHidden/>
              </w:rPr>
            </w:r>
            <w:r>
              <w:rPr>
                <w:noProof/>
                <w:webHidden/>
              </w:rPr>
              <w:fldChar w:fldCharType="separate"/>
            </w:r>
            <w:r>
              <w:rPr>
                <w:noProof/>
                <w:webHidden/>
              </w:rPr>
              <w:t>69</w:t>
            </w:r>
            <w:r>
              <w:rPr>
                <w:noProof/>
                <w:webHidden/>
              </w:rPr>
              <w:fldChar w:fldCharType="end"/>
            </w:r>
          </w:hyperlink>
        </w:p>
        <w:p w14:paraId="4B2A0777" w14:textId="21E30B64"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85" w:history="1">
            <w:r w:rsidRPr="00E52147">
              <w:rPr>
                <w:rStyle w:val="Hyperlink"/>
                <w:noProof/>
              </w:rPr>
              <w:t>5.5</w:t>
            </w:r>
            <w:r>
              <w:rPr>
                <w:rFonts w:asciiTheme="minorHAnsi" w:hAnsiTheme="minorHAnsi" w:cstheme="minorBidi"/>
                <w:noProof/>
                <w:sz w:val="22"/>
                <w:szCs w:val="22"/>
                <w:lang w:bidi="ar-SA"/>
              </w:rPr>
              <w:tab/>
            </w:r>
            <w:r w:rsidRPr="00E52147">
              <w:rPr>
                <w:rStyle w:val="Hyperlink"/>
                <w:noProof/>
              </w:rPr>
              <w:t>Method 2 Results Based on Sample Size From GA Without K-means Initial Solution</w:t>
            </w:r>
            <w:r>
              <w:rPr>
                <w:noProof/>
                <w:webHidden/>
              </w:rPr>
              <w:tab/>
            </w:r>
            <w:r>
              <w:rPr>
                <w:noProof/>
                <w:webHidden/>
              </w:rPr>
              <w:fldChar w:fldCharType="begin"/>
            </w:r>
            <w:r>
              <w:rPr>
                <w:noProof/>
                <w:webHidden/>
              </w:rPr>
              <w:instrText xml:space="preserve"> PAGEREF _Toc29161485 \h </w:instrText>
            </w:r>
            <w:r>
              <w:rPr>
                <w:noProof/>
                <w:webHidden/>
              </w:rPr>
            </w:r>
            <w:r>
              <w:rPr>
                <w:noProof/>
                <w:webHidden/>
              </w:rPr>
              <w:fldChar w:fldCharType="separate"/>
            </w:r>
            <w:r>
              <w:rPr>
                <w:noProof/>
                <w:webHidden/>
              </w:rPr>
              <w:t>73</w:t>
            </w:r>
            <w:r>
              <w:rPr>
                <w:noProof/>
                <w:webHidden/>
              </w:rPr>
              <w:fldChar w:fldCharType="end"/>
            </w:r>
          </w:hyperlink>
        </w:p>
        <w:p w14:paraId="266D3580" w14:textId="1FE48F5E"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86" w:history="1">
            <w:r w:rsidRPr="00E52147">
              <w:rPr>
                <w:rStyle w:val="Hyperlink"/>
                <w:noProof/>
              </w:rPr>
              <w:t>5.6</w:t>
            </w:r>
            <w:r>
              <w:rPr>
                <w:rFonts w:asciiTheme="minorHAnsi" w:hAnsiTheme="minorHAnsi" w:cstheme="minorBidi"/>
                <w:noProof/>
                <w:sz w:val="22"/>
                <w:szCs w:val="22"/>
                <w:lang w:bidi="ar-SA"/>
              </w:rPr>
              <w:tab/>
            </w:r>
            <w:r w:rsidRPr="00E52147">
              <w:rPr>
                <w:rStyle w:val="Hyperlink"/>
                <w:noProof/>
              </w:rPr>
              <w:t>Method 2 Results Based on GA With Random Initial Solution (No K-means)</w:t>
            </w:r>
            <w:r>
              <w:rPr>
                <w:noProof/>
                <w:webHidden/>
              </w:rPr>
              <w:tab/>
            </w:r>
            <w:r>
              <w:rPr>
                <w:noProof/>
                <w:webHidden/>
              </w:rPr>
              <w:fldChar w:fldCharType="begin"/>
            </w:r>
            <w:r>
              <w:rPr>
                <w:noProof/>
                <w:webHidden/>
              </w:rPr>
              <w:instrText xml:space="preserve"> PAGEREF _Toc29161486 \h </w:instrText>
            </w:r>
            <w:r>
              <w:rPr>
                <w:noProof/>
                <w:webHidden/>
              </w:rPr>
            </w:r>
            <w:r>
              <w:rPr>
                <w:noProof/>
                <w:webHidden/>
              </w:rPr>
              <w:fldChar w:fldCharType="separate"/>
            </w:r>
            <w:r>
              <w:rPr>
                <w:noProof/>
                <w:webHidden/>
              </w:rPr>
              <w:t>83</w:t>
            </w:r>
            <w:r>
              <w:rPr>
                <w:noProof/>
                <w:webHidden/>
              </w:rPr>
              <w:fldChar w:fldCharType="end"/>
            </w:r>
          </w:hyperlink>
        </w:p>
        <w:p w14:paraId="46AA3E1A" w14:textId="72EB2FEE"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87" w:history="1">
            <w:r w:rsidRPr="00E52147">
              <w:rPr>
                <w:rStyle w:val="Hyperlink"/>
                <w:noProof/>
              </w:rPr>
              <w:t>5.7</w:t>
            </w:r>
            <w:r>
              <w:rPr>
                <w:rFonts w:asciiTheme="minorHAnsi" w:hAnsiTheme="minorHAnsi" w:cstheme="minorBidi"/>
                <w:noProof/>
                <w:sz w:val="22"/>
                <w:szCs w:val="22"/>
                <w:lang w:bidi="ar-SA"/>
              </w:rPr>
              <w:tab/>
            </w:r>
            <w:r w:rsidRPr="00E52147">
              <w:rPr>
                <w:rStyle w:val="Hyperlink"/>
                <w:noProof/>
              </w:rPr>
              <w:t>Method 2 Results Based on Sample Size Vector From GA With K-means Initial Solution</w:t>
            </w:r>
            <w:r>
              <w:rPr>
                <w:noProof/>
                <w:webHidden/>
              </w:rPr>
              <w:tab/>
            </w:r>
            <w:r>
              <w:rPr>
                <w:noProof/>
                <w:webHidden/>
              </w:rPr>
              <w:fldChar w:fldCharType="begin"/>
            </w:r>
            <w:r>
              <w:rPr>
                <w:noProof/>
                <w:webHidden/>
              </w:rPr>
              <w:instrText xml:space="preserve"> PAGEREF _Toc29161487 \h </w:instrText>
            </w:r>
            <w:r>
              <w:rPr>
                <w:noProof/>
                <w:webHidden/>
              </w:rPr>
            </w:r>
            <w:r>
              <w:rPr>
                <w:noProof/>
                <w:webHidden/>
              </w:rPr>
              <w:fldChar w:fldCharType="separate"/>
            </w:r>
            <w:r>
              <w:rPr>
                <w:noProof/>
                <w:webHidden/>
              </w:rPr>
              <w:t>95</w:t>
            </w:r>
            <w:r>
              <w:rPr>
                <w:noProof/>
                <w:webHidden/>
              </w:rPr>
              <w:fldChar w:fldCharType="end"/>
            </w:r>
          </w:hyperlink>
        </w:p>
        <w:p w14:paraId="0C1D33AE" w14:textId="05F04592"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88" w:history="1">
            <w:r w:rsidRPr="00E52147">
              <w:rPr>
                <w:rStyle w:val="Hyperlink"/>
                <w:noProof/>
              </w:rPr>
              <w:t>5.8</w:t>
            </w:r>
            <w:r>
              <w:rPr>
                <w:rFonts w:asciiTheme="minorHAnsi" w:hAnsiTheme="minorHAnsi" w:cstheme="minorBidi"/>
                <w:noProof/>
                <w:sz w:val="22"/>
                <w:szCs w:val="22"/>
                <w:lang w:bidi="ar-SA"/>
              </w:rPr>
              <w:tab/>
            </w:r>
            <w:r w:rsidRPr="00E52147">
              <w:rPr>
                <w:rStyle w:val="Hyperlink"/>
                <w:noProof/>
              </w:rPr>
              <w:t>Method 2 Results Based on Total Sample Size From GA with K-means Initial Solution</w:t>
            </w:r>
            <w:r>
              <w:rPr>
                <w:noProof/>
                <w:webHidden/>
              </w:rPr>
              <w:tab/>
            </w:r>
            <w:r>
              <w:rPr>
                <w:noProof/>
                <w:webHidden/>
              </w:rPr>
              <w:fldChar w:fldCharType="begin"/>
            </w:r>
            <w:r>
              <w:rPr>
                <w:noProof/>
                <w:webHidden/>
              </w:rPr>
              <w:instrText xml:space="preserve"> PAGEREF _Toc29161488 \h </w:instrText>
            </w:r>
            <w:r>
              <w:rPr>
                <w:noProof/>
                <w:webHidden/>
              </w:rPr>
            </w:r>
            <w:r>
              <w:rPr>
                <w:noProof/>
                <w:webHidden/>
              </w:rPr>
              <w:fldChar w:fldCharType="separate"/>
            </w:r>
            <w:r>
              <w:rPr>
                <w:noProof/>
                <w:webHidden/>
              </w:rPr>
              <w:t>99</w:t>
            </w:r>
            <w:r>
              <w:rPr>
                <w:noProof/>
                <w:webHidden/>
              </w:rPr>
              <w:fldChar w:fldCharType="end"/>
            </w:r>
          </w:hyperlink>
        </w:p>
        <w:p w14:paraId="57545195" w14:textId="5FC367B7"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89" w:history="1">
            <w:r w:rsidRPr="00E52147">
              <w:rPr>
                <w:rStyle w:val="Hyperlink"/>
                <w:noProof/>
              </w:rPr>
              <w:t>5.9</w:t>
            </w:r>
            <w:r>
              <w:rPr>
                <w:rFonts w:asciiTheme="minorHAnsi" w:hAnsiTheme="minorHAnsi" w:cstheme="minorBidi"/>
                <w:noProof/>
                <w:sz w:val="22"/>
                <w:szCs w:val="22"/>
                <w:lang w:bidi="ar-SA"/>
              </w:rPr>
              <w:tab/>
            </w:r>
            <w:r w:rsidRPr="00E52147">
              <w:rPr>
                <w:rStyle w:val="Hyperlink"/>
                <w:noProof/>
              </w:rPr>
              <w:t>Method 3 Scripts</w:t>
            </w:r>
            <w:r>
              <w:rPr>
                <w:noProof/>
                <w:webHidden/>
              </w:rPr>
              <w:tab/>
            </w:r>
            <w:r>
              <w:rPr>
                <w:noProof/>
                <w:webHidden/>
              </w:rPr>
              <w:fldChar w:fldCharType="begin"/>
            </w:r>
            <w:r>
              <w:rPr>
                <w:noProof/>
                <w:webHidden/>
              </w:rPr>
              <w:instrText xml:space="preserve"> PAGEREF _Toc29161489 \h </w:instrText>
            </w:r>
            <w:r>
              <w:rPr>
                <w:noProof/>
                <w:webHidden/>
              </w:rPr>
            </w:r>
            <w:r>
              <w:rPr>
                <w:noProof/>
                <w:webHidden/>
              </w:rPr>
              <w:fldChar w:fldCharType="separate"/>
            </w:r>
            <w:r>
              <w:rPr>
                <w:noProof/>
                <w:webHidden/>
              </w:rPr>
              <w:t>105</w:t>
            </w:r>
            <w:r>
              <w:rPr>
                <w:noProof/>
                <w:webHidden/>
              </w:rPr>
              <w:fldChar w:fldCharType="end"/>
            </w:r>
          </w:hyperlink>
        </w:p>
        <w:p w14:paraId="58CAA3E2" w14:textId="019429E4"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90" w:history="1">
            <w:r w:rsidRPr="00E52147">
              <w:rPr>
                <w:rStyle w:val="Hyperlink"/>
                <w:noProof/>
              </w:rPr>
              <w:t>5.10</w:t>
            </w:r>
            <w:r>
              <w:rPr>
                <w:rFonts w:asciiTheme="minorHAnsi" w:hAnsiTheme="minorHAnsi" w:cstheme="minorBidi"/>
                <w:noProof/>
                <w:sz w:val="22"/>
                <w:szCs w:val="22"/>
                <w:lang w:bidi="ar-SA"/>
              </w:rPr>
              <w:tab/>
            </w:r>
            <w:r w:rsidRPr="00E52147">
              <w:rPr>
                <w:rStyle w:val="Hyperlink"/>
                <w:noProof/>
              </w:rPr>
              <w:t>Method 3 Results</w:t>
            </w:r>
            <w:r>
              <w:rPr>
                <w:noProof/>
                <w:webHidden/>
              </w:rPr>
              <w:tab/>
            </w:r>
            <w:r>
              <w:rPr>
                <w:noProof/>
                <w:webHidden/>
              </w:rPr>
              <w:fldChar w:fldCharType="begin"/>
            </w:r>
            <w:r>
              <w:rPr>
                <w:noProof/>
                <w:webHidden/>
              </w:rPr>
              <w:instrText xml:space="preserve"> PAGEREF _Toc29161490 \h </w:instrText>
            </w:r>
            <w:r>
              <w:rPr>
                <w:noProof/>
                <w:webHidden/>
              </w:rPr>
            </w:r>
            <w:r>
              <w:rPr>
                <w:noProof/>
                <w:webHidden/>
              </w:rPr>
              <w:fldChar w:fldCharType="separate"/>
            </w:r>
            <w:r>
              <w:rPr>
                <w:noProof/>
                <w:webHidden/>
              </w:rPr>
              <w:t>106</w:t>
            </w:r>
            <w:r>
              <w:rPr>
                <w:noProof/>
                <w:webHidden/>
              </w:rPr>
              <w:fldChar w:fldCharType="end"/>
            </w:r>
          </w:hyperlink>
        </w:p>
        <w:p w14:paraId="70FDFE60" w14:textId="58ABE665" w:rsidR="00C93217" w:rsidRDefault="00C93217">
          <w:pPr>
            <w:pStyle w:val="TOC2"/>
            <w:tabs>
              <w:tab w:val="left" w:pos="880"/>
              <w:tab w:val="right" w:leader="dot" w:pos="9570"/>
            </w:tabs>
            <w:rPr>
              <w:rFonts w:asciiTheme="minorHAnsi" w:hAnsiTheme="minorHAnsi" w:cstheme="minorBidi"/>
              <w:noProof/>
              <w:sz w:val="22"/>
              <w:szCs w:val="22"/>
              <w:lang w:bidi="ar-SA"/>
            </w:rPr>
          </w:pPr>
          <w:hyperlink w:anchor="_Toc29161491" w:history="1">
            <w:r w:rsidRPr="00E52147">
              <w:rPr>
                <w:rStyle w:val="Hyperlink"/>
                <w:noProof/>
              </w:rPr>
              <w:t>5.11</w:t>
            </w:r>
            <w:r>
              <w:rPr>
                <w:rFonts w:asciiTheme="minorHAnsi" w:hAnsiTheme="minorHAnsi" w:cstheme="minorBidi"/>
                <w:noProof/>
                <w:sz w:val="22"/>
                <w:szCs w:val="22"/>
                <w:lang w:bidi="ar-SA"/>
              </w:rPr>
              <w:tab/>
            </w:r>
            <w:r w:rsidRPr="00E52147">
              <w:rPr>
                <w:rStyle w:val="Hyperlink"/>
                <w:noProof/>
              </w:rPr>
              <w:t>Related formulae</w:t>
            </w:r>
            <w:r>
              <w:rPr>
                <w:noProof/>
                <w:webHidden/>
              </w:rPr>
              <w:tab/>
            </w:r>
            <w:r>
              <w:rPr>
                <w:noProof/>
                <w:webHidden/>
              </w:rPr>
              <w:fldChar w:fldCharType="begin"/>
            </w:r>
            <w:r>
              <w:rPr>
                <w:noProof/>
                <w:webHidden/>
              </w:rPr>
              <w:instrText xml:space="preserve"> PAGEREF _Toc29161491 \h </w:instrText>
            </w:r>
            <w:r>
              <w:rPr>
                <w:noProof/>
                <w:webHidden/>
              </w:rPr>
            </w:r>
            <w:r>
              <w:rPr>
                <w:noProof/>
                <w:webHidden/>
              </w:rPr>
              <w:fldChar w:fldCharType="separate"/>
            </w:r>
            <w:r>
              <w:rPr>
                <w:noProof/>
                <w:webHidden/>
              </w:rPr>
              <w:t>109</w:t>
            </w:r>
            <w:r>
              <w:rPr>
                <w:noProof/>
                <w:webHidden/>
              </w:rPr>
              <w:fldChar w:fldCharType="end"/>
            </w:r>
          </w:hyperlink>
        </w:p>
        <w:p w14:paraId="5B148A95" w14:textId="61C9E763" w:rsidR="00C93217" w:rsidRDefault="00C93217">
          <w:pPr>
            <w:pStyle w:val="TOC1"/>
            <w:tabs>
              <w:tab w:val="right" w:leader="dot" w:pos="9570"/>
            </w:tabs>
            <w:rPr>
              <w:rFonts w:asciiTheme="minorHAnsi" w:hAnsiTheme="minorHAnsi" w:cstheme="minorBidi"/>
              <w:noProof/>
              <w:sz w:val="22"/>
              <w:szCs w:val="22"/>
              <w:lang w:bidi="ar-SA"/>
            </w:rPr>
          </w:pPr>
          <w:hyperlink w:anchor="_Toc29161492" w:history="1">
            <w:r w:rsidRPr="00E52147">
              <w:rPr>
                <w:rStyle w:val="Hyperlink"/>
                <w:noProof/>
              </w:rPr>
              <w:t>6</w:t>
            </w:r>
            <w:r>
              <w:rPr>
                <w:rFonts w:asciiTheme="minorHAnsi" w:hAnsiTheme="minorHAnsi" w:cstheme="minorBidi"/>
                <w:noProof/>
                <w:sz w:val="22"/>
                <w:szCs w:val="22"/>
                <w:lang w:bidi="ar-SA"/>
              </w:rPr>
              <w:tab/>
            </w:r>
            <w:r w:rsidRPr="00E52147">
              <w:rPr>
                <w:rStyle w:val="Hyperlink"/>
                <w:noProof/>
              </w:rPr>
              <w:t>References</w:t>
            </w:r>
            <w:r>
              <w:rPr>
                <w:noProof/>
                <w:webHidden/>
              </w:rPr>
              <w:tab/>
            </w:r>
            <w:r>
              <w:rPr>
                <w:noProof/>
                <w:webHidden/>
              </w:rPr>
              <w:fldChar w:fldCharType="begin"/>
            </w:r>
            <w:r>
              <w:rPr>
                <w:noProof/>
                <w:webHidden/>
              </w:rPr>
              <w:instrText xml:space="preserve"> PAGEREF _Toc29161492 \h </w:instrText>
            </w:r>
            <w:r>
              <w:rPr>
                <w:noProof/>
                <w:webHidden/>
              </w:rPr>
            </w:r>
            <w:r>
              <w:rPr>
                <w:noProof/>
                <w:webHidden/>
              </w:rPr>
              <w:fldChar w:fldCharType="separate"/>
            </w:r>
            <w:r>
              <w:rPr>
                <w:noProof/>
                <w:webHidden/>
              </w:rPr>
              <w:t>111</w:t>
            </w:r>
            <w:r>
              <w:rPr>
                <w:noProof/>
                <w:webHidden/>
              </w:rPr>
              <w:fldChar w:fldCharType="end"/>
            </w:r>
          </w:hyperlink>
        </w:p>
        <w:p w14:paraId="4F3A1E22" w14:textId="3E154A93" w:rsidR="008F64C1" w:rsidRDefault="008F64C1" w:rsidP="00464704">
          <w:r>
            <w:rPr>
              <w:noProof/>
            </w:rPr>
            <w:fldChar w:fldCharType="end"/>
          </w:r>
        </w:p>
      </w:sdtContent>
    </w:sdt>
    <w:p w14:paraId="03A2ED66" w14:textId="77777777" w:rsidR="008E47FE" w:rsidRDefault="008E47FE" w:rsidP="00464704">
      <w:pPr>
        <w:sectPr w:rsidR="008E47FE">
          <w:pgSz w:w="12240" w:h="15840"/>
          <w:pgMar w:top="1360" w:right="1320" w:bottom="1800" w:left="1340" w:header="0" w:footer="1620" w:gutter="0"/>
          <w:cols w:space="720"/>
        </w:sectPr>
      </w:pPr>
    </w:p>
    <w:p w14:paraId="5EB545F1" w14:textId="63BFB46C" w:rsidR="00F75BAF" w:rsidRDefault="00F75BAF" w:rsidP="002B358E">
      <w:pPr>
        <w:pStyle w:val="Heading1"/>
      </w:pPr>
      <w:bookmarkStart w:id="1" w:name="_Toc534760225"/>
      <w:bookmarkStart w:id="2" w:name="_Toc29161445"/>
      <w:r w:rsidRPr="00835F2F">
        <w:lastRenderedPageBreak/>
        <w:t>Introductio</w:t>
      </w:r>
      <w:bookmarkEnd w:id="1"/>
      <w:r w:rsidR="00835F2F" w:rsidRPr="00835F2F">
        <w:t>n</w:t>
      </w:r>
      <w:bookmarkEnd w:id="2"/>
    </w:p>
    <w:p w14:paraId="4C79898C" w14:textId="2BF79AD3" w:rsidR="00237151" w:rsidRDefault="00237151" w:rsidP="00237151">
      <w:pPr>
        <w:pStyle w:val="Heading2"/>
      </w:pPr>
      <w:bookmarkStart w:id="3" w:name="_Toc29161446"/>
      <w:r>
        <w:t>Sampling</w:t>
      </w:r>
      <w:bookmarkEnd w:id="3"/>
    </w:p>
    <w:p w14:paraId="6B491008" w14:textId="122A8243" w:rsidR="00F75BAF" w:rsidRDefault="00F75BAF" w:rsidP="00F75BAF">
      <w:pPr>
        <w:pStyle w:val="NormalWeb"/>
        <w:rPr>
          <w:color w:val="282323"/>
        </w:rPr>
      </w:pPr>
      <w:r>
        <w:t>The term ‘sampling’ has been used to refer to situations in which a fraction of a population is taken to be representative of the entire population. In other words, sampling is the process of observing selected members to approximate characteristics of the whole population from which they are drawn</w:t>
      </w:r>
      <w:r>
        <w:rPr>
          <w:color w:val="282323"/>
        </w:rPr>
        <w:t xml:space="preserve">. By the same token, sampling design is defined as the methodology by which the sample units are chosen </w:t>
      </w:r>
      <w:r w:rsidRPr="00F50FE8">
        <w:rPr>
          <w:color w:val="282323"/>
        </w:rPr>
        <w:fldChar w:fldCharType="begin"/>
      </w:r>
      <w:r w:rsidR="00BD18AC">
        <w:rPr>
          <w:color w:val="282323"/>
        </w:rPr>
        <w:instrText xml:space="preserve"> ADDIN ZOTERO_ITEM CSL_CITATION {"citationID":"u7WC0fOK","properties":{"formattedCitation":"(Thompson, 2012)","plainCitation":"(Thompson, 2012)","noteIndex":0},"citationItems":[{"id":3012,"uris":["http://zotero.org/groups/2128091/items/AMTLVVMQ"],"uri":["http://zotero.org/groups/2128091/items/AMTLVVMQ"],"itemData":{"id":3012,"type":"book","abstract":"\"The Third Edition retains the general organization of the prior two editions, but it incorporates new material throughout the text. The book is organized into six parts: Part I covers basic sampling from simple random sampling to unequal probability sampling; Part II treats the use of auxiliary data with ratio and regression estimation and looks at the ideas of sufficient data, model, and design in practical sampling; Part III covers major useful designs such as stratified, cluster and systematic, multistage, and double and network sampling; Part IV examines detectability methods for elusive populations, and basic problems in detectability, visibility, and catchability are discussed; Part V concerns spatial sampling with the prediction methods of geostatistics, considerations of efficient spatial designs, and comparisons of different observational methods including plot shapes and detection aspects; and Part VI introduces adaptive sampling designs in which the sampling procedure depends on what is observed during the survey. For this new edition, the author has focused on thoroughly updating the book with a special emphasis on the first 14 chapters since these topics are invariably covered in basic sampling courses. The author has also implemented new approaches to explain the various techniques in the book, and as a result, new examples and explanations have been added throughout. In an effort to improve the presentation and visualization of the book, new figures as well as replacement figures for previously existing figures have been added. This book has continuously stood out from other sampling texts since the figures evoke the idea of each sampling design. The new figures will help readers to better visualize and understand the underlying concepts such as the different sampling strategies\"--","call-number":"QA276.6 .T58 2012","collection-title":"Wiley series in probability and statistics","edition":"3rd ed","event-place":"Hoboken, N.J","ISBN":"978-0-470-40231-3","language":"en","note":"OCLC: ocn746489136","number-of-pages":"436","publisher":"Wiley","publisher-place":"Hoboken, N.J","source":"Library of Congress ISBN","title":"Sampling","author":[{"family":"Thompson","given":"Steven K."}],"issued":{"date-parts":[["2012"]]}}}],"schema":"https://github.com/citation-style-language/schema/raw/master/csl-citation.json"} </w:instrText>
      </w:r>
      <w:r w:rsidRPr="00F50FE8">
        <w:rPr>
          <w:color w:val="282323"/>
        </w:rPr>
        <w:fldChar w:fldCharType="separate"/>
      </w:r>
      <w:r w:rsidRPr="00F50FE8">
        <w:rPr>
          <w:noProof/>
          <w:color w:val="282323"/>
        </w:rPr>
        <w:t>(Thompson, 2012)</w:t>
      </w:r>
      <w:r w:rsidRPr="00F50FE8">
        <w:rPr>
          <w:color w:val="282323"/>
        </w:rPr>
        <w:fldChar w:fldCharType="end"/>
      </w:r>
      <w:r>
        <w:rPr>
          <w:color w:val="282323"/>
        </w:rPr>
        <w:t>. Some common sampling methods are simple random sampling, stratified sampling, and cluster sampling. Amongst those techniques, stratified sampling is the primary focus of this document.</w:t>
      </w:r>
    </w:p>
    <w:p w14:paraId="37AEF3ED" w14:textId="2D9C3FA8" w:rsidR="007C4270" w:rsidRDefault="007C4270" w:rsidP="00517E4E">
      <w:pPr>
        <w:pStyle w:val="Heading3"/>
      </w:pPr>
      <w:bookmarkStart w:id="4" w:name="_Toc29161447"/>
      <w:r w:rsidRPr="007C4270">
        <w:t>Simple Random Sampling</w:t>
      </w:r>
      <w:bookmarkEnd w:id="4"/>
    </w:p>
    <w:p w14:paraId="5E42CB39" w14:textId="40E99B96" w:rsidR="00BD18AC" w:rsidRPr="00BD18AC" w:rsidRDefault="00BD18AC" w:rsidP="00287925">
      <w:r>
        <w:t xml:space="preserve">Simple random sampling (SRS) is a method in which a given number of distinct units are selected from a population so that each unit in the population is equally likely to be selected </w:t>
      </w:r>
      <w:r>
        <w:fldChar w:fldCharType="begin"/>
      </w:r>
      <w:r>
        <w:instrText xml:space="preserve"> ADDIN ZOTERO_ITEM CSL_CITATION {"citationID":"nfhAkRLN","properties":{"formattedCitation":"(Thompson, 2012)","plainCitation":"(Thompson, 2012)","noteIndex":0},"citationItems":[{"id":3012,"uris":["http://zotero.org/groups/2128091/items/AMTLVVMQ"],"uri":["http://zotero.org/groups/2128091/items/AMTLVVMQ"],"itemData":{"id":3012,"type":"book","abstract":"\"The Third Edition retains the general organization of the prior two editions, but it incorporates new material throughout the text. The book is organized into six parts: Part I covers basic sampling from simple random sampling to unequal probability sampling; Part II treats the use of auxiliary data with ratio and regression estimation and looks at the ideas of sufficient data, model, and design in practical sampling; Part III covers major useful designs such as stratified, cluster and systematic, multistage, and double and network sampling; Part IV examines detectability methods for elusive populations, and basic problems in detectability, visibility, and catchability are discussed; Part V concerns spatial sampling with the prediction methods of geostatistics, considerations of efficient spatial designs, and comparisons of different observational methods including plot shapes and detection aspects; and Part VI introduces adaptive sampling designs in which the sampling procedure depends on what is observed during the survey. For this new edition, the author has focused on thoroughly updating the book with a special emphasis on the first 14 chapters since these topics are invariably covered in basic sampling courses. The author has also implemented new approaches to explain the various techniques in the book, and as a result, new examples and explanations have been added throughout. In an effort to improve the presentation and visualization of the book, new figures as well as replacement figures for previously existing figures have been added. This book has continuously stood out from other sampling texts since the figures evoke the idea of each sampling design. The new figures will help readers to better visualize and understand the underlying concepts such as the different sampling strategies\"--","call-number":"QA276.6 .T58 2012","collection-title":"Wiley series in probability and statistics","edition":"3rd ed","event-place":"Hoboken, N.J","ISBN":"978-0-470-40231-3","language":"en","note":"OCLC: ocn746489136","number-of-pages":"436","publisher":"Wiley","publisher-place":"Hoboken, N.J","source":"Library of Congress ISBN","title":"Sampling","author":[{"family":"Thompson","given":"Steven K."}],"issued":{"date-parts":[["2012"]]}}}],"schema":"https://github.com/citation-style-language/schema/raw/master/csl-citation.json"} </w:instrText>
      </w:r>
      <w:r>
        <w:fldChar w:fldCharType="separate"/>
      </w:r>
      <w:r w:rsidRPr="00BD18AC">
        <w:t>(Thompson, 2012)</w:t>
      </w:r>
      <w:r>
        <w:fldChar w:fldCharType="end"/>
      </w:r>
      <w:r>
        <w:t xml:space="preserve">. </w:t>
      </w:r>
    </w:p>
    <w:p w14:paraId="6CF8E8CE" w14:textId="77777777" w:rsidR="00F75BAF" w:rsidRPr="00CD5F79" w:rsidRDefault="00F75BAF" w:rsidP="00517E4E">
      <w:pPr>
        <w:pStyle w:val="Heading3"/>
      </w:pPr>
      <w:bookmarkStart w:id="5" w:name="_Toc534760226"/>
      <w:bookmarkStart w:id="6" w:name="_Toc29161448"/>
      <w:r w:rsidRPr="00CD5F79">
        <w:t>Stratified Sampling</w:t>
      </w:r>
      <w:bookmarkEnd w:id="5"/>
      <w:bookmarkEnd w:id="6"/>
    </w:p>
    <w:p w14:paraId="2408283D" w14:textId="0B5AE72E" w:rsidR="00F75BAF" w:rsidRDefault="00F75BAF" w:rsidP="00F75BAF">
      <w:pPr>
        <w:pStyle w:val="NormalWeb"/>
      </w:pPr>
      <w:r>
        <w:rPr>
          <w:lang w:bidi="fa-IR"/>
        </w:rPr>
        <w:t xml:space="preserve">Stratified sampling is a strategy in which the population is divided into several non-overlapping sub groups referred to as stratum from which the samples are selected </w:t>
      </w:r>
      <w:r w:rsidRPr="00F50FE8">
        <w:fldChar w:fldCharType="begin"/>
      </w:r>
      <w:r w:rsidR="00BD18AC">
        <w:instrText xml:space="preserve"> ADDIN ZOTERO_ITEM CSL_CITATION {"citationID":"ArmDFqRL","properties":{"formattedCitation":"(Al-Kateb &amp; Lee, 2014)","plainCitation":"(Al-Kateb &amp; Lee, 2014)","noteIndex":0},"citationItems":[{"id":3132,"uris":["http://zotero.org/groups/2128091/items/SDWNUGW8"],"uri":["http://zotero.org/groups/2128091/items/SDWNUGW8"],"itemData":{"id":3132,"type":"article-journal","abstract":"Reservoir sampling is a known technique for maintaining a random sample of a ﬁxed size over a data stream of an unknown size. While reservoir sampling is suitable for applications demanding a sample over the whole data stream, it is not designed for applications in which an input stream is composed of sub-streams with heterogeneous statistical properties. For this class of applications, the conventional reservoir sampling technique can lead to a potential damage in the statistical quality of the sample because it does not guarantee the inclusion of a statistically sufﬁcient number of tuples in the sample from each sub-stream. In this paper, we address this heterogeneity problem by stratifying the reservoir sample among the underlying sub-streams. This stratiﬁcation poses two challenges. First, a ﬁxed-size reservoir should be allocated to individual substreams optimally, speciﬁcally to have the stratiﬁed reservoir sample used to generate estimates at the level of either the whole data stream or the individual sub-streams. Second, the allocation should be adjusted adaptively if and when new sub-streams appear in or existing sub-streams disappear from the input stream and as their statistical properties change. We propose a novel adaptive stratiﬁed reservoir sampling algorithm designed to meet these challenges. An extensive performance study shows the superiority of the achieved sample quality and demonstrates the adaptivity of the proposed sampling algorithm.","container-title":"Information Systems","DOI":"10.1016/j.is.2012.03.005","ISSN":"03064379","language":"en","page":"199-216","source":"Crossref","title":"Adaptive stratified reservoir sampling over heterogeneous data streams","volume":"39","author":[{"family":"Al-Kateb","given":"Mohammed"},{"family":"Lee","given":"Byung Suk"}],"issued":{"date-parts":[["2014",1]]}}}],"schema":"https://github.com/citation-style-language/schema/raw/master/csl-citation.json"} </w:instrText>
      </w:r>
      <w:r w:rsidRPr="00F50FE8">
        <w:fldChar w:fldCharType="separate"/>
      </w:r>
      <w:r w:rsidRPr="00F50FE8">
        <w:rPr>
          <w:noProof/>
        </w:rPr>
        <w:t>(Al-Kateb &amp; Lee, 2014)</w:t>
      </w:r>
      <w:r w:rsidRPr="00F50FE8">
        <w:fldChar w:fldCharType="end"/>
      </w:r>
      <w:r>
        <w:rPr>
          <w:lang w:bidi="fa-IR"/>
        </w:rPr>
        <w:t xml:space="preserve">. </w:t>
      </w:r>
      <w:r>
        <w:t xml:space="preserve">The main objective of this kind of sampling design is to acquire a sample with the desired level of accuracy while decreasing the sampling error. Stratified sampling can also be used to obtain a smaller sample with maintaining the desired level of accuracy. </w:t>
      </w:r>
      <w:r>
        <w:rPr>
          <w:lang w:bidi="fa-IR"/>
        </w:rPr>
        <w:t xml:space="preserve">The variable that the study seeks to measure is assumed to be homogeneous among different strata in stratified sampling </w:t>
      </w:r>
      <w:r w:rsidRPr="00F50FE8">
        <w:fldChar w:fldCharType="begin"/>
      </w:r>
      <w:r w:rsidR="00BD18AC">
        <w:instrText xml:space="preserve"> ADDIN ZOTERO_ITEM CSL_CITATION {"citationID":"aZGpND7M","properties":{"formattedCitation":"(Manly, 2004)","plainCitation":"(Manly, 2004)","noteIndex":0},"citationItems":[{"id":3131,"uris":["http://zotero.org/groups/2128091/items/SI7QUZ98"],"uri":["http://zotero.org/groups/2128091/items/SI7QUZ98"],"itemData":{"id":3131,"type":"article-journal","abstract":"Recently the two-phase adaptive stratified sampling design proposed by Francis (1984) has been extended by Manly et al. (2002) for situations where several biological populations are sampled simultaneously, and where this is done at several different geographical locations in order to estimate population totals or means. The method uses the results from a first phase sample to decide how best to allocate a second phase sample to locations and strata, in order to maximise a criterion (based on estimated coefficients of variation) that measures the accuracy of estimation for population totals, for all variables at all locations. One potential problem with this method is bias in the estimators of the population totals and means. In this paper bootstrapping is considered as a means of overcoming these biases. It is shown using model populations of Pacific walrus and shellfish, based on real data, that bootstrapping is a useful tool for removing about half of the bias. This is also confirmed from some simulations using artificial data.","container-title":"Environmental &amp; Ecological Statistics","ISSN":"13528505","issue":"4","journalAbbreviation":"Environmental &amp; Ecological Statistics","page":"367-383","source":"EBSCOhost","title":"Using the bootstrap with two-phase adaptive stratified samples from multiple populations at multiple locations","volume":"11","author":[{"family":"Manly","given":"Bryan F. J."}],"issued":{"date-parts":[["2004",12]]}}}],"schema":"https://github.com/citation-style-language/schema/raw/master/csl-citation.json"} </w:instrText>
      </w:r>
      <w:r w:rsidRPr="00F50FE8">
        <w:fldChar w:fldCharType="separate"/>
      </w:r>
      <w:r w:rsidRPr="00F50FE8">
        <w:rPr>
          <w:noProof/>
        </w:rPr>
        <w:t xml:space="preserve">(Manly, </w:t>
      </w:r>
      <w:r w:rsidRPr="00F50FE8">
        <w:rPr>
          <w:noProof/>
        </w:rPr>
        <w:lastRenderedPageBreak/>
        <w:t>2004)</w:t>
      </w:r>
      <w:r w:rsidRPr="00F50FE8">
        <w:fldChar w:fldCharType="end"/>
      </w:r>
      <w:r>
        <w:t xml:space="preserve">. </w:t>
      </w:r>
      <w:proofErr w:type="gramStart"/>
      <w:r>
        <w:t>Despite the fact that</w:t>
      </w:r>
      <w:proofErr w:type="gramEnd"/>
      <w:r>
        <w:t xml:space="preserve"> the variable of interest is anticipated to be similar, there might be some disparities across different strata. These potential inconsistencies are rooted in the nature of the sampling design since samples are selected independently in each stratum. To find the variances of estimators for the whole population, the variances of estimators for each stratum can be calculated and added up </w:t>
      </w:r>
      <w:r w:rsidRPr="00F50FE8">
        <w:rPr>
          <w:color w:val="282323"/>
        </w:rPr>
        <w:fldChar w:fldCharType="begin"/>
      </w:r>
      <w:r w:rsidR="00BD18AC">
        <w:rPr>
          <w:color w:val="282323"/>
        </w:rPr>
        <w:instrText xml:space="preserve"> ADDIN ZOTERO_ITEM CSL_CITATION {"citationID":"Al5AKAD3","properties":{"formattedCitation":"(Thompson, 2012)","plainCitation":"(Thompson, 2012)","noteIndex":0},"citationItems":[{"id":3012,"uris":["http://zotero.org/groups/2128091/items/AMTLVVMQ"],"uri":["http://zotero.org/groups/2128091/items/AMTLVVMQ"],"itemData":{"id":3012,"type":"book","abstract":"\"The Third Edition retains the general organization of the prior two editions, but it incorporates new material throughout the text. The book is organized into six parts: Part I covers basic sampling from simple random sampling to unequal probability sampling; Part II treats the use of auxiliary data with ratio and regression estimation and looks at the ideas of sufficient data, model, and design in practical sampling; Part III covers major useful designs such as stratified, cluster and systematic, multistage, and double and network sampling; Part IV examines detectability methods for elusive populations, and basic problems in detectability, visibility, and catchability are discussed; Part V concerns spatial sampling with the prediction methods of geostatistics, considerations of efficient spatial designs, and comparisons of different observational methods including plot shapes and detection aspects; and Part VI introduces adaptive sampling designs in which the sampling procedure depends on what is observed during the survey. For this new edition, the author has focused on thoroughly updating the book with a special emphasis on the first 14 chapters since these topics are invariably covered in basic sampling courses. The author has also implemented new approaches to explain the various techniques in the book, and as a result, new examples and explanations have been added throughout. In an effort to improve the presentation and visualization of the book, new figures as well as replacement figures for previously existing figures have been added. This book has continuously stood out from other sampling texts since the figures evoke the idea of each sampling design. The new figures will help readers to better visualize and understand the underlying concepts such as the different sampling strategies\"--","call-number":"QA276.6 .T58 2012","collection-title":"Wiley series in probability and statistics","edition":"3rd ed","event-place":"Hoboken, N.J","ISBN":"978-0-470-40231-3","language":"en","note":"OCLC: ocn746489136","number-of-pages":"436","publisher":"Wiley","publisher-place":"Hoboken, N.J","source":"Library of Congress ISBN","title":"Sampling","author":[{"family":"Thompson","given":"Steven K."}],"issued":{"date-parts":[["2012"]]}}}],"schema":"https://github.com/citation-style-language/schema/raw/master/csl-citation.json"} </w:instrText>
      </w:r>
      <w:r w:rsidRPr="00F50FE8">
        <w:rPr>
          <w:color w:val="282323"/>
        </w:rPr>
        <w:fldChar w:fldCharType="separate"/>
      </w:r>
      <w:r w:rsidRPr="00F50FE8">
        <w:rPr>
          <w:noProof/>
          <w:color w:val="282323"/>
        </w:rPr>
        <w:t>(Thompson, 2012)</w:t>
      </w:r>
      <w:r w:rsidRPr="00F50FE8">
        <w:rPr>
          <w:color w:val="282323"/>
        </w:rPr>
        <w:fldChar w:fldCharType="end"/>
      </w:r>
      <w:r>
        <w:t xml:space="preserve">. </w:t>
      </w:r>
    </w:p>
    <w:p w14:paraId="67FC7A4F" w14:textId="184D42FC" w:rsidR="00F75BAF" w:rsidRDefault="00F75BAF" w:rsidP="00F75BAF">
      <w:pPr>
        <w:jc w:val="both"/>
        <w:rPr>
          <w:rFonts w:asciiTheme="majorBidi" w:hAnsiTheme="majorBidi" w:cstheme="majorBidi"/>
        </w:rPr>
      </w:pPr>
      <w:r>
        <w:rPr>
          <w:rFonts w:asciiTheme="majorBidi" w:hAnsiTheme="majorBidi" w:cstheme="majorBidi"/>
        </w:rPr>
        <w:t xml:space="preserve">There are two questions that need to be answered in a stratified sampling design </w:t>
      </w:r>
      <w:r>
        <w:rPr>
          <w:rFonts w:asciiTheme="majorBidi" w:hAnsiTheme="majorBidi" w:cstheme="majorBidi"/>
        </w:rPr>
        <w:fldChar w:fldCharType="begin"/>
      </w:r>
      <w:r w:rsidR="00BD18AC">
        <w:rPr>
          <w:rFonts w:asciiTheme="majorBidi" w:hAnsiTheme="majorBidi" w:cstheme="majorBidi"/>
        </w:rPr>
        <w:instrText xml:space="preserve"> ADDIN ZOTERO_ITEM CSL_CITATION {"citationID":"gULWTGhO","properties":{"formattedCitation":"(Basoglu, 2014)","plainCitation":"(Basoglu, 2014)","noteIndex":0},"citationItems":[{"id":3099,"uris":["http://zotero.org/groups/2128091/items/P7V7HH8A"],"uri":["http://zotero.org/groups/2128091/items/P7V7HH8A"],"itemData":{"id":3099,"type":"thesis","language":"en","publisher":"Bogazici University","title":"ismail_basoglu_phd_thesis.pdf","title-short":"Efficient stratified sampling for financial risk simulation","URL":"http://www.ie.boun.edu.tr/~hormannw/BounQuantitiveFinance/Thesis/ismail_basoglu_phd_thesis.pdf","author":[{"family":"Basoglu","given":"ismail"}],"accessed":{"date-parts":[["2018",10,23]]},"issued":{"date-parts":[["2014"]]}}}],"schema":"https://github.com/citation-style-language/schema/raw/master/csl-citation.json"} </w:instrText>
      </w:r>
      <w:r>
        <w:rPr>
          <w:rFonts w:asciiTheme="majorBidi" w:hAnsiTheme="majorBidi" w:cstheme="majorBidi"/>
        </w:rPr>
        <w:fldChar w:fldCharType="separate"/>
      </w:r>
      <w:r w:rsidRPr="00855C2E">
        <w:t>(Basoglu, 2014)</w:t>
      </w:r>
      <w:r>
        <w:rPr>
          <w:rFonts w:asciiTheme="majorBidi" w:hAnsiTheme="majorBidi" w:cstheme="majorBidi"/>
        </w:rPr>
        <w:fldChar w:fldCharType="end"/>
      </w:r>
      <w:r>
        <w:rPr>
          <w:rFonts w:asciiTheme="majorBidi" w:hAnsiTheme="majorBidi" w:cstheme="majorBidi"/>
        </w:rPr>
        <w:t xml:space="preserve">: </w:t>
      </w:r>
      <w:r w:rsidRPr="00C977F9">
        <w:rPr>
          <w:rFonts w:asciiTheme="majorBidi" w:hAnsiTheme="majorBidi" w:cstheme="majorBidi"/>
        </w:rPr>
        <w:t xml:space="preserve">(i) How </w:t>
      </w:r>
      <w:r>
        <w:rPr>
          <w:rFonts w:asciiTheme="majorBidi" w:hAnsiTheme="majorBidi" w:cstheme="majorBidi"/>
        </w:rPr>
        <w:t xml:space="preserve">the population should be </w:t>
      </w:r>
      <w:r w:rsidRPr="00C977F9">
        <w:rPr>
          <w:rFonts w:asciiTheme="majorBidi" w:hAnsiTheme="majorBidi" w:cstheme="majorBidi"/>
        </w:rPr>
        <w:t>partition</w:t>
      </w:r>
      <w:r>
        <w:rPr>
          <w:rFonts w:asciiTheme="majorBidi" w:hAnsiTheme="majorBidi" w:cstheme="majorBidi"/>
        </w:rPr>
        <w:t>ed</w:t>
      </w:r>
      <w:r w:rsidRPr="00C977F9">
        <w:rPr>
          <w:rFonts w:asciiTheme="majorBidi" w:hAnsiTheme="majorBidi" w:cstheme="majorBidi"/>
        </w:rPr>
        <w:t xml:space="preserve"> into </w:t>
      </w:r>
      <w:r>
        <w:rPr>
          <w:rFonts w:asciiTheme="majorBidi" w:hAnsiTheme="majorBidi" w:cstheme="majorBidi"/>
        </w:rPr>
        <w:t xml:space="preserve">a </w:t>
      </w:r>
      <w:r w:rsidRPr="00C977F9">
        <w:rPr>
          <w:rFonts w:asciiTheme="majorBidi" w:hAnsiTheme="majorBidi" w:cstheme="majorBidi"/>
        </w:rPr>
        <w:t>specific number</w:t>
      </w:r>
      <w:r>
        <w:rPr>
          <w:rFonts w:asciiTheme="majorBidi" w:hAnsiTheme="majorBidi" w:cstheme="majorBidi"/>
        </w:rPr>
        <w:t xml:space="preserve"> </w:t>
      </w:r>
      <w:r w:rsidRPr="00C977F9">
        <w:rPr>
          <w:rFonts w:asciiTheme="majorBidi" w:hAnsiTheme="majorBidi" w:cstheme="majorBidi"/>
        </w:rPr>
        <w:t>of strata</w:t>
      </w:r>
      <w:r>
        <w:rPr>
          <w:rFonts w:asciiTheme="majorBidi" w:hAnsiTheme="majorBidi" w:cstheme="majorBidi"/>
        </w:rPr>
        <w:t xml:space="preserve"> (stratification),</w:t>
      </w:r>
      <w:r w:rsidRPr="00C977F9">
        <w:rPr>
          <w:rFonts w:asciiTheme="majorBidi" w:hAnsiTheme="majorBidi" w:cstheme="majorBidi"/>
        </w:rPr>
        <w:t xml:space="preserve"> (ii) </w:t>
      </w:r>
      <w:r>
        <w:rPr>
          <w:rFonts w:asciiTheme="majorBidi" w:hAnsiTheme="majorBidi" w:cstheme="majorBidi"/>
        </w:rPr>
        <w:t>H</w:t>
      </w:r>
      <w:r w:rsidRPr="00C977F9">
        <w:rPr>
          <w:rFonts w:asciiTheme="majorBidi" w:hAnsiTheme="majorBidi" w:cstheme="majorBidi"/>
        </w:rPr>
        <w:t xml:space="preserve">ow </w:t>
      </w:r>
      <w:r>
        <w:rPr>
          <w:rFonts w:asciiTheme="majorBidi" w:hAnsiTheme="majorBidi" w:cstheme="majorBidi"/>
        </w:rPr>
        <w:t xml:space="preserve">the </w:t>
      </w:r>
      <w:r w:rsidRPr="00C977F9">
        <w:rPr>
          <w:rFonts w:asciiTheme="majorBidi" w:hAnsiTheme="majorBidi" w:cstheme="majorBidi"/>
        </w:rPr>
        <w:t>sample size</w:t>
      </w:r>
      <w:r>
        <w:rPr>
          <w:rFonts w:asciiTheme="majorBidi" w:hAnsiTheme="majorBidi" w:cstheme="majorBidi"/>
        </w:rPr>
        <w:t xml:space="preserve"> for each strata is determined (allocation). </w:t>
      </w:r>
    </w:p>
    <w:p w14:paraId="5BED13D8" w14:textId="12454D88" w:rsidR="00F75BAF" w:rsidRDefault="00F75BAF" w:rsidP="00F75BAF">
      <w:pPr>
        <w:spacing w:before="0" w:after="160"/>
        <w:jc w:val="both"/>
        <w:rPr>
          <w:rFonts w:asciiTheme="majorBidi" w:hAnsiTheme="majorBidi" w:cstheme="majorBidi"/>
        </w:rPr>
      </w:pPr>
      <w:r>
        <w:rPr>
          <w:rFonts w:asciiTheme="majorBidi" w:hAnsiTheme="majorBidi" w:cstheme="majorBidi"/>
        </w:rPr>
        <w:t>There are two approaches to stratification and allocation in the literature. The first approach solves the problems of</w:t>
      </w:r>
      <w:r w:rsidRPr="00217C60">
        <w:rPr>
          <w:rFonts w:asciiTheme="majorBidi" w:hAnsiTheme="majorBidi" w:cstheme="majorBidi"/>
        </w:rPr>
        <w:t xml:space="preserve"> stratification and allocation in two separate phases</w:t>
      </w:r>
      <w:r>
        <w:rPr>
          <w:rFonts w:asciiTheme="majorBidi" w:hAnsiTheme="majorBidi" w:cstheme="majorBidi"/>
        </w:rPr>
        <w:t>. Stratification can be performed based on</w:t>
      </w:r>
      <w:r w:rsidRPr="00217C60">
        <w:rPr>
          <w:rFonts w:asciiTheme="majorBidi" w:hAnsiTheme="majorBidi" w:cstheme="majorBidi"/>
        </w:rPr>
        <w:t xml:space="preserve"> </w:t>
      </w:r>
      <w:r>
        <w:rPr>
          <w:rFonts w:asciiTheme="majorBidi" w:hAnsiTheme="majorBidi" w:cstheme="majorBidi"/>
        </w:rPr>
        <w:t>various</w:t>
      </w:r>
      <w:r w:rsidRPr="00217C60">
        <w:rPr>
          <w:rFonts w:asciiTheme="majorBidi" w:hAnsiTheme="majorBidi" w:cstheme="majorBidi"/>
        </w:rPr>
        <w:t xml:space="preserve"> variance reduction techniques such as Naive Monte Carlo Simulation, importance sampling, and stratified sampling, which </w:t>
      </w:r>
      <w:r>
        <w:rPr>
          <w:rFonts w:asciiTheme="majorBidi" w:hAnsiTheme="majorBidi" w:cstheme="majorBidi"/>
        </w:rPr>
        <w:t>will be discussed</w:t>
      </w:r>
      <w:r w:rsidRPr="00217C60">
        <w:rPr>
          <w:rFonts w:asciiTheme="majorBidi" w:hAnsiTheme="majorBidi" w:cstheme="majorBidi"/>
        </w:rPr>
        <w:t xml:space="preserve"> in </w:t>
      </w:r>
      <w:r>
        <w:rPr>
          <w:rFonts w:asciiTheme="majorBidi" w:hAnsiTheme="majorBidi" w:cstheme="majorBidi"/>
        </w:rPr>
        <w:fldChar w:fldCharType="begin"/>
      </w:r>
      <w:r>
        <w:rPr>
          <w:rFonts w:asciiTheme="majorBidi" w:hAnsiTheme="majorBidi" w:cstheme="majorBidi"/>
        </w:rPr>
        <w:instrText xml:space="preserve"> REF _Ref534717575 \r \h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cs/>
        </w:rPr>
        <w:t>‎</w:t>
      </w:r>
      <w:r>
        <w:rPr>
          <w:rFonts w:asciiTheme="majorBidi" w:hAnsiTheme="majorBidi" w:cstheme="majorBidi"/>
        </w:rPr>
        <w:t>4.1</w:t>
      </w:r>
      <w:r>
        <w:rPr>
          <w:rFonts w:asciiTheme="majorBidi" w:hAnsiTheme="majorBidi" w:cstheme="majorBidi"/>
        </w:rPr>
        <w:fldChar w:fldCharType="end"/>
      </w:r>
      <w:r w:rsidRPr="00217C60">
        <w:rPr>
          <w:rFonts w:asciiTheme="majorBidi" w:hAnsiTheme="majorBidi" w:cstheme="majorBidi"/>
        </w:rPr>
        <w:t xml:space="preserve">. When the strata are created, the </w:t>
      </w:r>
      <w:r>
        <w:rPr>
          <w:rFonts w:asciiTheme="majorBidi" w:hAnsiTheme="majorBidi" w:cstheme="majorBidi"/>
        </w:rPr>
        <w:t>allocation</w:t>
      </w:r>
      <w:r w:rsidRPr="00217C60">
        <w:rPr>
          <w:rFonts w:asciiTheme="majorBidi" w:hAnsiTheme="majorBidi" w:cstheme="majorBidi"/>
        </w:rPr>
        <w:t xml:space="preserve"> can be </w:t>
      </w:r>
      <w:r>
        <w:rPr>
          <w:rFonts w:asciiTheme="majorBidi" w:hAnsiTheme="majorBidi" w:cstheme="majorBidi"/>
        </w:rPr>
        <w:t>determined</w:t>
      </w:r>
      <w:r w:rsidRPr="00217C60">
        <w:rPr>
          <w:rFonts w:asciiTheme="majorBidi" w:hAnsiTheme="majorBidi" w:cstheme="majorBidi"/>
        </w:rPr>
        <w:t xml:space="preserve"> </w:t>
      </w:r>
      <w:r>
        <w:rPr>
          <w:rFonts w:asciiTheme="majorBidi" w:hAnsiTheme="majorBidi" w:cstheme="majorBidi"/>
        </w:rPr>
        <w:t>using an allo</w:t>
      </w:r>
      <w:r w:rsidRPr="00217C60">
        <w:rPr>
          <w:rFonts w:asciiTheme="majorBidi" w:hAnsiTheme="majorBidi" w:cstheme="majorBidi"/>
        </w:rPr>
        <w:t>cation fractions technique.</w:t>
      </w:r>
      <w:r>
        <w:rPr>
          <w:rFonts w:asciiTheme="majorBidi" w:hAnsiTheme="majorBidi" w:cstheme="majorBidi"/>
        </w:rPr>
        <w:t xml:space="preserve"> Allocation techniques are reviewed in </w:t>
      </w:r>
      <w:r>
        <w:rPr>
          <w:rFonts w:asciiTheme="majorBidi" w:hAnsiTheme="majorBidi" w:cstheme="majorBidi"/>
        </w:rPr>
        <w:fldChar w:fldCharType="begin"/>
      </w:r>
      <w:r>
        <w:rPr>
          <w:rFonts w:asciiTheme="majorBidi" w:hAnsiTheme="majorBidi" w:cstheme="majorBidi"/>
        </w:rPr>
        <w:instrText xml:space="preserve"> REF _Ref534717527 \r \h </w:instrText>
      </w:r>
      <w:r>
        <w:rPr>
          <w:rFonts w:asciiTheme="majorBidi" w:hAnsiTheme="majorBidi" w:cstheme="majorBidi"/>
        </w:rPr>
      </w:r>
      <w:r>
        <w:rPr>
          <w:rFonts w:asciiTheme="majorBidi" w:hAnsiTheme="majorBidi" w:cstheme="majorBidi"/>
        </w:rPr>
        <w:fldChar w:fldCharType="separate"/>
      </w:r>
      <w:r w:rsidR="00B2236E">
        <w:rPr>
          <w:rFonts w:asciiTheme="majorBidi" w:hAnsiTheme="majorBidi" w:cstheme="majorBidi"/>
          <w:cs/>
        </w:rPr>
        <w:t>‎</w:t>
      </w:r>
      <w:r w:rsidR="00B2236E">
        <w:rPr>
          <w:rFonts w:asciiTheme="majorBidi" w:hAnsiTheme="majorBidi" w:cstheme="majorBidi"/>
        </w:rPr>
        <w:t>4.2</w:t>
      </w:r>
      <w:r>
        <w:rPr>
          <w:rFonts w:asciiTheme="majorBidi" w:hAnsiTheme="majorBidi" w:cstheme="majorBidi"/>
        </w:rPr>
        <w:fldChar w:fldCharType="end"/>
      </w:r>
      <w:r>
        <w:rPr>
          <w:rFonts w:asciiTheme="majorBidi" w:hAnsiTheme="majorBidi" w:cstheme="majorBidi"/>
        </w:rPr>
        <w:t>.</w:t>
      </w:r>
    </w:p>
    <w:p w14:paraId="311F3BEE" w14:textId="01841D0A" w:rsidR="00F75BAF" w:rsidRDefault="00F75BAF" w:rsidP="00F75BAF">
      <w:pPr>
        <w:spacing w:before="0" w:after="160"/>
        <w:jc w:val="both"/>
        <w:rPr>
          <w:rFonts w:asciiTheme="majorBidi" w:hAnsiTheme="majorBidi" w:cstheme="majorBidi"/>
        </w:rPr>
      </w:pPr>
      <w:r>
        <w:rPr>
          <w:rFonts w:asciiTheme="majorBidi" w:hAnsiTheme="majorBidi" w:cstheme="majorBidi"/>
        </w:rPr>
        <w:t>The second approach employs</w:t>
      </w:r>
      <w:r w:rsidRPr="004E70BF">
        <w:rPr>
          <w:rFonts w:asciiTheme="majorBidi" w:hAnsiTheme="majorBidi" w:cstheme="majorBidi"/>
        </w:rPr>
        <w:t xml:space="preserve"> techniques to solve the problem of stratification and allocation in </w:t>
      </w:r>
      <w:r>
        <w:rPr>
          <w:rFonts w:asciiTheme="majorBidi" w:hAnsiTheme="majorBidi" w:cstheme="majorBidi"/>
        </w:rPr>
        <w:t>one</w:t>
      </w:r>
      <w:r w:rsidRPr="004E70BF">
        <w:rPr>
          <w:rFonts w:asciiTheme="majorBidi" w:hAnsiTheme="majorBidi" w:cstheme="majorBidi"/>
        </w:rPr>
        <w:t xml:space="preserve"> </w:t>
      </w:r>
      <w:r>
        <w:rPr>
          <w:rFonts w:asciiTheme="majorBidi" w:hAnsiTheme="majorBidi" w:cstheme="majorBidi"/>
        </w:rPr>
        <w:t xml:space="preserve">phase as a joint stratification-allocation method. Joint stratification-allocation techniques are reviewed in </w:t>
      </w:r>
      <w:r>
        <w:rPr>
          <w:rFonts w:asciiTheme="majorBidi" w:hAnsiTheme="majorBidi" w:cstheme="majorBidi"/>
        </w:rPr>
        <w:fldChar w:fldCharType="begin"/>
      </w:r>
      <w:r>
        <w:rPr>
          <w:rFonts w:asciiTheme="majorBidi" w:hAnsiTheme="majorBidi" w:cstheme="majorBidi"/>
        </w:rPr>
        <w:instrText xml:space="preserve"> REF _Ref534717610 \r \h </w:instrText>
      </w:r>
      <w:r>
        <w:rPr>
          <w:rFonts w:asciiTheme="majorBidi" w:hAnsiTheme="majorBidi" w:cstheme="majorBidi"/>
        </w:rPr>
      </w:r>
      <w:r>
        <w:rPr>
          <w:rFonts w:asciiTheme="majorBidi" w:hAnsiTheme="majorBidi" w:cstheme="majorBidi"/>
        </w:rPr>
        <w:fldChar w:fldCharType="separate"/>
      </w:r>
      <w:r w:rsidR="00B2236E">
        <w:rPr>
          <w:rFonts w:asciiTheme="majorBidi" w:hAnsiTheme="majorBidi" w:cstheme="majorBidi"/>
          <w:cs/>
        </w:rPr>
        <w:t>‎</w:t>
      </w:r>
      <w:r w:rsidR="00B2236E">
        <w:rPr>
          <w:rFonts w:asciiTheme="majorBidi" w:hAnsiTheme="majorBidi" w:cstheme="majorBidi"/>
        </w:rPr>
        <w:t>4.3</w:t>
      </w:r>
      <w:r>
        <w:rPr>
          <w:rFonts w:asciiTheme="majorBidi" w:hAnsiTheme="majorBidi" w:cstheme="majorBidi"/>
        </w:rPr>
        <w:fldChar w:fldCharType="end"/>
      </w:r>
      <w:r>
        <w:rPr>
          <w:rFonts w:asciiTheme="majorBidi" w:hAnsiTheme="majorBidi" w:cstheme="majorBidi"/>
        </w:rPr>
        <w:t>.</w:t>
      </w:r>
    </w:p>
    <w:p w14:paraId="445ABE0F" w14:textId="532D9A1C" w:rsidR="007C4270" w:rsidRDefault="007C4270" w:rsidP="00517E4E">
      <w:pPr>
        <w:pStyle w:val="Heading3"/>
      </w:pPr>
      <w:bookmarkStart w:id="7" w:name="_Toc29161449"/>
      <w:r>
        <w:t>Cluster Sampling</w:t>
      </w:r>
      <w:bookmarkEnd w:id="7"/>
    </w:p>
    <w:p w14:paraId="177E02CF" w14:textId="27F70F7B" w:rsidR="00287925" w:rsidRPr="00287925" w:rsidRDefault="00287925" w:rsidP="00287925">
      <w:r>
        <w:t xml:space="preserve">Cluster sampling is a sampling method in which the population is divided into separate groups known as clusters and then a simple random sample of clusters are selected from the population. When a cluster is selected, all units in the cluster are included in the sample. </w:t>
      </w:r>
    </w:p>
    <w:p w14:paraId="164AF9F9" w14:textId="77777777" w:rsidR="00F75BAF" w:rsidRPr="00CD5F79" w:rsidRDefault="00F75BAF" w:rsidP="00517E4E">
      <w:pPr>
        <w:pStyle w:val="Heading3"/>
      </w:pPr>
      <w:bookmarkStart w:id="8" w:name="_Toc534760227"/>
      <w:bookmarkStart w:id="9" w:name="_Toc29161450"/>
      <w:r w:rsidRPr="00CD5F79">
        <w:lastRenderedPageBreak/>
        <w:t>Adaptive Sampling</w:t>
      </w:r>
      <w:bookmarkEnd w:id="8"/>
      <w:bookmarkEnd w:id="9"/>
    </w:p>
    <w:p w14:paraId="645574D3" w14:textId="0ECE6A64" w:rsidR="0065734C" w:rsidRDefault="00F75BAF" w:rsidP="00385553">
      <w:pPr>
        <w:pStyle w:val="NormalWeb"/>
      </w:pPr>
      <w:r>
        <w:t xml:space="preserve">One significant concept in sampling design is the procedure that alters as the experiment progresses, referred to as ‘adaptive sampling’. Adaptive sampling enables the model to learn from the gathered data during the survey and to be modified accordingly </w:t>
      </w:r>
      <w:r w:rsidRPr="00F50FE8">
        <w:fldChar w:fldCharType="begin"/>
      </w:r>
      <w:r w:rsidR="00BD18AC">
        <w:instrText xml:space="preserve"> ADDIN ZOTERO_ITEM CSL_CITATION {"citationID":"oFfH9F2S","properties":{"formattedCitation":"(Lermusiaux, 2007)","plainCitation":"(Lermusiaux, 2007)","noteIndex":0},"citationItems":[{"id":3135,"uris":["http://zotero.org/groups/2128091/items/BV3XG9FK"],"uri":["http://zotero.org/groups/2128091/items/BV3XG9FK"],"itemData":{"id":3135,"type":"article-journal","abstract":"For efﬁcient progress, model properties and measurement needs can adapt to oceanic events and interactions as they occur. The combination of models and data via data assimilation can also be adaptive. These adaptive concepts are discussed and exempliﬁed within the context of comprehensive real-time ocean observing and prediction systems. Novel adaptive modeling approaches based on simpliﬁed maximum likelihood principles are developed and applied to physical and physical–biogeochemical dynamics. In the regional examples shown, they allow the joint calibration of parameter values and model structures. Adaptable components of the Error Subspace Statistical Estimation (ESSE) system are reviewed and illustrated. Results indicate that error estimates, ensemble sizes, error subspace ranks, covariance tapering parameters and stochastic error models can be calibrated by such quantitative adaptation. New adaptive sampling approaches and schemes are outlined. Illustrations suggest that these adaptive schemes can be used in real time with the potential for most efﬁcient sampling.","container-title":"Physica D: Nonlinear Phenomena","DOI":"10.1016/j.physd.2007.02.014","ISSN":"01672789","issue":"1-2","language":"en","page":"172-196","source":"Crossref","title":"Adaptive modeling, adaptive data assimilation and adaptive sampling","volume":"230","author":[{"family":"Lermusiaux","given":"Pierre F.J."}],"issued":{"date-parts":[["2007",6]]}}}],"schema":"https://github.com/citation-style-language/schema/raw/master/csl-citation.json"} </w:instrText>
      </w:r>
      <w:r w:rsidRPr="00F50FE8">
        <w:fldChar w:fldCharType="separate"/>
      </w:r>
      <w:r w:rsidRPr="00F50FE8">
        <w:rPr>
          <w:noProof/>
        </w:rPr>
        <w:t>(Lermusiaux, 2007)</w:t>
      </w:r>
      <w:r w:rsidRPr="00F50FE8">
        <w:fldChar w:fldCharType="end"/>
      </w:r>
      <w:r>
        <w:t xml:space="preserve">. </w:t>
      </w:r>
      <w:r w:rsidR="0065734C">
        <w:t xml:space="preserve">The main advantage of adaptive designs compared to non-adaptive design of the same size is the improve in precision and efficiency by taking advantage of the observed characteristics of the population </w:t>
      </w:r>
      <w:r w:rsidR="0065734C">
        <w:fldChar w:fldCharType="begin"/>
      </w:r>
      <w:r w:rsidR="0065734C">
        <w:instrText xml:space="preserve"> ADDIN ZOTERO_ITEM CSL_CITATION {"citationID":"g9FEcGSL","properties":{"formattedCitation":"(Thompson, 2012)","plainCitation":"(Thompson, 2012)","noteIndex":0},"citationItems":[{"id":3012,"uris":["http://zotero.org/groups/2128091/items/AMTLVVMQ"],"uri":["http://zotero.org/groups/2128091/items/AMTLVVMQ"],"itemData":{"id":3012,"type":"book","abstract":"\"The Third Edition retains the general organization of the prior two editions, but it incorporates new material throughout the text. The book is organized into six parts: Part I covers basic sampling from simple random sampling to unequal probability sampling; Part II treats the use of auxiliary data with ratio and regression estimation and looks at the ideas of sufficient data, model, and design in practical sampling; Part III covers major useful designs such as stratified, cluster and systematic, multistage, and double and network sampling; Part IV examines detectability methods for elusive populations, and basic problems in detectability, visibility, and catchability are discussed; Part V concerns spatial sampling with the prediction methods of geostatistics, considerations of efficient spatial designs, and comparisons of different observational methods including plot shapes and detection aspects; and Part VI introduces adaptive sampling designs in which the sampling procedure depends on what is observed during the survey. For this new edition, the author has focused on thoroughly updating the book with a special emphasis on the first 14 chapters since these topics are invariably covered in basic sampling courses. The author has also implemented new approaches to explain the various techniques in the book, and as a result, new examples and explanations have been added throughout. In an effort to improve the presentation and visualization of the book, new figures as well as replacement figures for previously existing figures have been added. This book has continuously stood out from other sampling texts since the figures evoke the idea of each sampling design. The new figures will help readers to better visualize and understand the underlying concepts such as the different sampling strategies\"--","call-number":"QA276.6 .T58 2012","collection-title":"Wiley series in probability and statistics","edition":"3rd ed","event-place":"Hoboken, N.J","ISBN":"978-0-470-40231-3","language":"en","note":"OCLC: ocn746489136","number-of-pages":"436","publisher":"Wiley","publisher-place":"Hoboken, N.J","source":"Library of Congress ISBN","title":"Sampling","author":[{"family":"Thompson","given":"Steven K."}],"issued":{"date-parts":[["2012"]]}}}],"schema":"https://github.com/citation-style-language/schema/raw/master/csl-citation.json"} </w:instrText>
      </w:r>
      <w:r w:rsidR="0065734C">
        <w:fldChar w:fldCharType="separate"/>
      </w:r>
      <w:r w:rsidR="0065734C" w:rsidRPr="0065734C">
        <w:t>(Thompson, 2012)</w:t>
      </w:r>
      <w:r w:rsidR="0065734C">
        <w:fldChar w:fldCharType="end"/>
      </w:r>
      <w:r w:rsidR="0065734C">
        <w:t xml:space="preserve">. </w:t>
      </w:r>
      <w:r>
        <w:t xml:space="preserve">As a result, adaptive sampling approach can contribute to a more comprehensive understanding of the target population. </w:t>
      </w:r>
    </w:p>
    <w:p w14:paraId="55647722" w14:textId="0B94BE4E" w:rsidR="00F75BAF" w:rsidRDefault="00F75BAF" w:rsidP="00E30E29">
      <w:pPr>
        <w:pStyle w:val="NormalWeb"/>
      </w:pPr>
      <w:r>
        <w:t>One of the most remarkable current discussions in adaptive design is adaptive stratification. This strategy seeks to find the strata in which the variability in the variables of interest is abundant. Hence, by collecting more samples from such subgroups in which the variations are inconsistent with the rest of the subgroups (i.e. have significantly larger variability compared to the others), one can have samples that better reflect the larger population (</w:t>
      </w:r>
      <w:r w:rsidRPr="00F72709">
        <w:t>Carpentier &amp; Munos, 2013</w:t>
      </w:r>
      <w:r>
        <w:t xml:space="preserve">). </w:t>
      </w:r>
    </w:p>
    <w:p w14:paraId="2643E462" w14:textId="2B1D5E90" w:rsidR="00517E4E" w:rsidRDefault="00517E4E" w:rsidP="00517E4E">
      <w:pPr>
        <w:pStyle w:val="Heading2"/>
      </w:pPr>
      <w:bookmarkStart w:id="10" w:name="_Toc29161451"/>
      <w:r>
        <w:t>Optimal Stratification</w:t>
      </w:r>
      <w:bookmarkEnd w:id="10"/>
    </w:p>
    <w:p w14:paraId="20C18DDC" w14:textId="34A3FFCB" w:rsidR="00517E4E" w:rsidRDefault="00517E4E" w:rsidP="00517E4E">
      <w:pPr>
        <w:pStyle w:val="Heading3"/>
      </w:pPr>
      <w:bookmarkStart w:id="11" w:name="_Toc29161452"/>
      <w:r>
        <w:t xml:space="preserve">Auxiliary </w:t>
      </w:r>
      <w:r w:rsidR="007E19F2">
        <w:t>V</w:t>
      </w:r>
      <w:r>
        <w:t>ariables</w:t>
      </w:r>
      <w:bookmarkEnd w:id="11"/>
    </w:p>
    <w:p w14:paraId="23DC3DB6" w14:textId="15130BCC" w:rsidR="00517E4E" w:rsidRPr="00517E4E" w:rsidRDefault="00346D97" w:rsidP="00517E4E">
      <w:r>
        <w:t>The main objective in sampling is to gain information (i.e. estimate) regarding variable or variables of interests. Auxiliary variables are variables that can help provide superior estimates of the variable(s) of interest. Therefore, auxiliary variables are variables which their values are available for every unit of population, however, they are not among the variables of interest</w:t>
      </w:r>
      <w:r w:rsidR="00032198">
        <w:t xml:space="preserve"> </w:t>
      </w:r>
      <w:r w:rsidR="00032198">
        <w:fldChar w:fldCharType="begin"/>
      </w:r>
      <w:r w:rsidR="00032198">
        <w:instrText xml:space="preserve"> ADDIN ZOTERO_ITEM CSL_CITATION {"citationID":"pd9e6Vf9","properties":{"formattedCitation":"(\\uc0\\u8220{}Auxiliary Variable,\\uc0\\u8221{} 2008)","plainCitation":"(“Auxiliary Variable,” 2008)","noteIndex":0},"citationItems":[{"id":3902,"uris":["http://zotero.org/groups/1092145/items/AYCBCACA"],"uri":["http://zotero.org/groups/1092145/items/AYCBCACA"],"itemData":{"id":3902,"type":"chapter","container-title":"Encyclopedia of Survey Research Methods","event-place":"2455 Teller Road, Thousand Oaks California 91320 United States of America","ISBN":"978-1-4129-1808-4","note":"DOI: 10.4135/9781412963947.n31","publisher":"Sage Publications, Inc.","publisher-place":"2455 Teller Road, Thousand Oaks California 91320 United States of America","source":"DOI.org (Crossref)","title":"Auxiliary Variable","URL":"http://methods.sagepub.com/reference/encyclopedia-of-survey-research-methods/n31.xml","container-author":[{"family":"Lavrakas","given":"Paul"}],"accessed":{"date-parts":[["2020",1,2]]},"issued":{"date-parts":[["2008"]]}}}],"schema":"https://github.com/citation-style-language/schema/raw/master/csl-citation.json"} </w:instrText>
      </w:r>
      <w:r w:rsidR="00032198">
        <w:fldChar w:fldCharType="separate"/>
      </w:r>
      <w:r w:rsidR="00032198" w:rsidRPr="00032198">
        <w:t>(“Auxiliary Variable,” 2008)</w:t>
      </w:r>
      <w:r w:rsidR="00032198">
        <w:fldChar w:fldCharType="end"/>
      </w:r>
      <w:r>
        <w:t xml:space="preserve">. For example, in a survey on the annual income of people in a country, age, gender, and education can be considered auxiliary variables. </w:t>
      </w:r>
    </w:p>
    <w:p w14:paraId="5E78F797" w14:textId="0EB25915" w:rsidR="00517E4E" w:rsidRDefault="00517E4E" w:rsidP="00517E4E">
      <w:pPr>
        <w:pStyle w:val="Heading3"/>
      </w:pPr>
      <w:bookmarkStart w:id="12" w:name="_Toc29161453"/>
      <w:r>
        <w:lastRenderedPageBreak/>
        <w:t xml:space="preserve">Atomic </w:t>
      </w:r>
      <w:r w:rsidR="007E19F2">
        <w:t>S</w:t>
      </w:r>
      <w:r>
        <w:t>trata</w:t>
      </w:r>
      <w:bookmarkEnd w:id="12"/>
    </w:p>
    <w:p w14:paraId="2CAD2070" w14:textId="2C63EAE0" w:rsidR="00517E4E" w:rsidRDefault="00750193" w:rsidP="00517E4E">
      <w:r>
        <w:t xml:space="preserve">In stratified sample designs, the stratification is performed based on the values of auxiliary variables. In order to do that, the auxiliary variables need to be either categorical or converted to categorical variables. Variables such as education (degree), ethnicity, and gender are categorical, while variables such as weight or height can be converted to categorical variables by breaking down their domain of values to </w:t>
      </w:r>
      <w:r w:rsidR="00082A6D">
        <w:t>several</w:t>
      </w:r>
      <w:r>
        <w:t xml:space="preserve"> intervals (50-60, 60-70, etc.). </w:t>
      </w:r>
    </w:p>
    <w:p w14:paraId="6A6555F5" w14:textId="725B1E98" w:rsidR="00750193" w:rsidRDefault="00750193" w:rsidP="00517E4E">
      <w:r>
        <w:t xml:space="preserve">Atomic strata are the strata constructed by the cartesian product of the values of all auxiliary variables. In other words, atomic strata are the strata formed by combining all possible values of the auxiliary variables. For example, if variable X1 takes values of 1, 2, and 3 and variable X2 takes values of </w:t>
      </w:r>
      <w:r w:rsidR="00402474">
        <w:t>4</w:t>
      </w:r>
      <w:r>
        <w:t xml:space="preserve">, </w:t>
      </w:r>
      <w:r w:rsidR="00402474">
        <w:t>5</w:t>
      </w:r>
      <w:r>
        <w:t xml:space="preserve">, and </w:t>
      </w:r>
      <w:r w:rsidR="00402474">
        <w:t>6</w:t>
      </w:r>
      <w:r>
        <w:t>, the atomic strata formed by X1 and X2 variable will be as follows.</w:t>
      </w:r>
    </w:p>
    <w:tbl>
      <w:tblPr>
        <w:tblStyle w:val="TableGrid"/>
        <w:tblW w:w="0" w:type="auto"/>
        <w:jc w:val="center"/>
        <w:tblLook w:val="04A0" w:firstRow="1" w:lastRow="0" w:firstColumn="1" w:lastColumn="0" w:noHBand="0" w:noVBand="1"/>
      </w:tblPr>
      <w:tblGrid>
        <w:gridCol w:w="540"/>
        <w:gridCol w:w="485"/>
        <w:gridCol w:w="485"/>
        <w:gridCol w:w="913"/>
      </w:tblGrid>
      <w:tr w:rsidR="00082A6D" w14:paraId="06FA5BB7" w14:textId="77777777" w:rsidTr="00082A6D">
        <w:trPr>
          <w:jc w:val="center"/>
        </w:trPr>
        <w:tc>
          <w:tcPr>
            <w:tcW w:w="0" w:type="auto"/>
            <w:shd w:val="clear" w:color="auto" w:fill="D9D9D9" w:themeFill="background1" w:themeFillShade="D9"/>
          </w:tcPr>
          <w:p w14:paraId="72A59F72" w14:textId="02AC6414" w:rsidR="00082A6D" w:rsidRDefault="00082A6D" w:rsidP="00750193">
            <w:pPr>
              <w:pStyle w:val="TableContents"/>
            </w:pPr>
            <w:r>
              <w:t>No.</w:t>
            </w:r>
          </w:p>
        </w:tc>
        <w:tc>
          <w:tcPr>
            <w:tcW w:w="0" w:type="auto"/>
            <w:shd w:val="clear" w:color="auto" w:fill="D9D9D9" w:themeFill="background1" w:themeFillShade="D9"/>
          </w:tcPr>
          <w:p w14:paraId="1DABB604" w14:textId="01248F99" w:rsidR="00082A6D" w:rsidRDefault="00082A6D" w:rsidP="00750193">
            <w:pPr>
              <w:pStyle w:val="TableContents"/>
            </w:pPr>
            <w:r>
              <w:t>X1</w:t>
            </w:r>
          </w:p>
        </w:tc>
        <w:tc>
          <w:tcPr>
            <w:tcW w:w="0" w:type="auto"/>
            <w:shd w:val="clear" w:color="auto" w:fill="D9D9D9" w:themeFill="background1" w:themeFillShade="D9"/>
          </w:tcPr>
          <w:p w14:paraId="5F728A79" w14:textId="4F497ACC" w:rsidR="00082A6D" w:rsidRDefault="00082A6D" w:rsidP="00750193">
            <w:pPr>
              <w:pStyle w:val="TableContents"/>
            </w:pPr>
            <w:r>
              <w:t>X2</w:t>
            </w:r>
          </w:p>
        </w:tc>
        <w:tc>
          <w:tcPr>
            <w:tcW w:w="0" w:type="auto"/>
            <w:shd w:val="clear" w:color="auto" w:fill="D9D9D9" w:themeFill="background1" w:themeFillShade="D9"/>
          </w:tcPr>
          <w:p w14:paraId="483727B0" w14:textId="2DC03B8E" w:rsidR="00082A6D" w:rsidRDefault="00082A6D" w:rsidP="00750193">
            <w:pPr>
              <w:pStyle w:val="TableContents"/>
            </w:pPr>
            <w:r>
              <w:t>Stratum</w:t>
            </w:r>
          </w:p>
        </w:tc>
      </w:tr>
      <w:tr w:rsidR="00082A6D" w14:paraId="13A6DA84" w14:textId="77777777" w:rsidTr="000466E1">
        <w:trPr>
          <w:jc w:val="center"/>
        </w:trPr>
        <w:tc>
          <w:tcPr>
            <w:tcW w:w="0" w:type="auto"/>
          </w:tcPr>
          <w:p w14:paraId="5424CA92" w14:textId="2A87FD9A" w:rsidR="00082A6D" w:rsidRDefault="00082A6D" w:rsidP="00750193">
            <w:pPr>
              <w:pStyle w:val="TableContents"/>
            </w:pPr>
            <w:r>
              <w:t>1</w:t>
            </w:r>
          </w:p>
        </w:tc>
        <w:tc>
          <w:tcPr>
            <w:tcW w:w="0" w:type="auto"/>
          </w:tcPr>
          <w:p w14:paraId="4D9D279D" w14:textId="56E2C177" w:rsidR="00082A6D" w:rsidRDefault="00082A6D" w:rsidP="00750193">
            <w:pPr>
              <w:pStyle w:val="TableContents"/>
            </w:pPr>
            <w:r>
              <w:t>1</w:t>
            </w:r>
          </w:p>
        </w:tc>
        <w:tc>
          <w:tcPr>
            <w:tcW w:w="0" w:type="auto"/>
          </w:tcPr>
          <w:p w14:paraId="21058B5A" w14:textId="37065D9A" w:rsidR="00082A6D" w:rsidRDefault="00402474" w:rsidP="00750193">
            <w:pPr>
              <w:pStyle w:val="TableContents"/>
            </w:pPr>
            <w:r>
              <w:t>4</w:t>
            </w:r>
          </w:p>
        </w:tc>
        <w:tc>
          <w:tcPr>
            <w:tcW w:w="0" w:type="auto"/>
          </w:tcPr>
          <w:p w14:paraId="6CBFC2F3" w14:textId="5B09548E" w:rsidR="00082A6D" w:rsidRDefault="00082A6D" w:rsidP="00750193">
            <w:pPr>
              <w:pStyle w:val="TableContents"/>
            </w:pPr>
            <w:r>
              <w:t>1*</w:t>
            </w:r>
            <w:r w:rsidR="00402474">
              <w:t>4</w:t>
            </w:r>
          </w:p>
        </w:tc>
      </w:tr>
      <w:tr w:rsidR="00082A6D" w14:paraId="3B6B2773" w14:textId="77777777" w:rsidTr="000466E1">
        <w:trPr>
          <w:jc w:val="center"/>
        </w:trPr>
        <w:tc>
          <w:tcPr>
            <w:tcW w:w="0" w:type="auto"/>
          </w:tcPr>
          <w:p w14:paraId="0F4FCB32" w14:textId="3E18C87A" w:rsidR="00082A6D" w:rsidRDefault="00082A6D" w:rsidP="00750193">
            <w:pPr>
              <w:pStyle w:val="TableContents"/>
            </w:pPr>
            <w:r>
              <w:t>2</w:t>
            </w:r>
          </w:p>
        </w:tc>
        <w:tc>
          <w:tcPr>
            <w:tcW w:w="0" w:type="auto"/>
          </w:tcPr>
          <w:p w14:paraId="0319C5B6" w14:textId="227C22CD" w:rsidR="00082A6D" w:rsidRDefault="00082A6D" w:rsidP="00750193">
            <w:pPr>
              <w:pStyle w:val="TableContents"/>
            </w:pPr>
            <w:r>
              <w:t>1</w:t>
            </w:r>
          </w:p>
        </w:tc>
        <w:tc>
          <w:tcPr>
            <w:tcW w:w="0" w:type="auto"/>
          </w:tcPr>
          <w:p w14:paraId="0EC27CBC" w14:textId="1713A2ED" w:rsidR="00082A6D" w:rsidRDefault="00402474" w:rsidP="00750193">
            <w:pPr>
              <w:pStyle w:val="TableContents"/>
            </w:pPr>
            <w:r>
              <w:t>5</w:t>
            </w:r>
          </w:p>
        </w:tc>
        <w:tc>
          <w:tcPr>
            <w:tcW w:w="0" w:type="auto"/>
          </w:tcPr>
          <w:p w14:paraId="5637F2D1" w14:textId="15468427" w:rsidR="00082A6D" w:rsidRDefault="00082A6D" w:rsidP="00750193">
            <w:pPr>
              <w:pStyle w:val="TableContents"/>
            </w:pPr>
            <w:r>
              <w:t>1*</w:t>
            </w:r>
            <w:r w:rsidR="00402474">
              <w:t>5</w:t>
            </w:r>
          </w:p>
        </w:tc>
      </w:tr>
      <w:tr w:rsidR="00082A6D" w14:paraId="0F19C910" w14:textId="77777777" w:rsidTr="000466E1">
        <w:trPr>
          <w:jc w:val="center"/>
        </w:trPr>
        <w:tc>
          <w:tcPr>
            <w:tcW w:w="0" w:type="auto"/>
          </w:tcPr>
          <w:p w14:paraId="57295403" w14:textId="57CFBE65" w:rsidR="00082A6D" w:rsidRDefault="00082A6D" w:rsidP="00750193">
            <w:pPr>
              <w:pStyle w:val="TableContents"/>
            </w:pPr>
            <w:r>
              <w:t>3</w:t>
            </w:r>
          </w:p>
        </w:tc>
        <w:tc>
          <w:tcPr>
            <w:tcW w:w="0" w:type="auto"/>
          </w:tcPr>
          <w:p w14:paraId="62D1F333" w14:textId="125A3B66" w:rsidR="00082A6D" w:rsidRDefault="00082A6D" w:rsidP="00750193">
            <w:pPr>
              <w:pStyle w:val="TableContents"/>
            </w:pPr>
            <w:r>
              <w:t>1</w:t>
            </w:r>
          </w:p>
        </w:tc>
        <w:tc>
          <w:tcPr>
            <w:tcW w:w="0" w:type="auto"/>
          </w:tcPr>
          <w:p w14:paraId="2B6BD0C2" w14:textId="200E57FB" w:rsidR="00082A6D" w:rsidRDefault="00402474" w:rsidP="00750193">
            <w:pPr>
              <w:pStyle w:val="TableContents"/>
            </w:pPr>
            <w:r>
              <w:t>6</w:t>
            </w:r>
          </w:p>
        </w:tc>
        <w:tc>
          <w:tcPr>
            <w:tcW w:w="0" w:type="auto"/>
          </w:tcPr>
          <w:p w14:paraId="62346529" w14:textId="7557E071" w:rsidR="00082A6D" w:rsidRDefault="00082A6D" w:rsidP="00750193">
            <w:pPr>
              <w:pStyle w:val="TableContents"/>
            </w:pPr>
            <w:r>
              <w:t>1*</w:t>
            </w:r>
            <w:r w:rsidR="00402474">
              <w:t>6</w:t>
            </w:r>
          </w:p>
        </w:tc>
      </w:tr>
      <w:tr w:rsidR="00082A6D" w14:paraId="1F9CA314" w14:textId="77777777" w:rsidTr="000466E1">
        <w:trPr>
          <w:jc w:val="center"/>
        </w:trPr>
        <w:tc>
          <w:tcPr>
            <w:tcW w:w="0" w:type="auto"/>
          </w:tcPr>
          <w:p w14:paraId="08F4A9EC" w14:textId="57C80CDF" w:rsidR="00082A6D" w:rsidRDefault="00082A6D" w:rsidP="00750193">
            <w:pPr>
              <w:pStyle w:val="TableContents"/>
            </w:pPr>
            <w:r>
              <w:t>4</w:t>
            </w:r>
          </w:p>
        </w:tc>
        <w:tc>
          <w:tcPr>
            <w:tcW w:w="0" w:type="auto"/>
          </w:tcPr>
          <w:p w14:paraId="7FE0A5C5" w14:textId="2AA580D0" w:rsidR="00082A6D" w:rsidRDefault="00082A6D" w:rsidP="00750193">
            <w:pPr>
              <w:pStyle w:val="TableContents"/>
            </w:pPr>
            <w:r>
              <w:t>2</w:t>
            </w:r>
          </w:p>
        </w:tc>
        <w:tc>
          <w:tcPr>
            <w:tcW w:w="0" w:type="auto"/>
          </w:tcPr>
          <w:p w14:paraId="68447651" w14:textId="20659193" w:rsidR="00082A6D" w:rsidRDefault="00402474" w:rsidP="00750193">
            <w:pPr>
              <w:pStyle w:val="TableContents"/>
            </w:pPr>
            <w:r>
              <w:t>4</w:t>
            </w:r>
          </w:p>
        </w:tc>
        <w:tc>
          <w:tcPr>
            <w:tcW w:w="0" w:type="auto"/>
          </w:tcPr>
          <w:p w14:paraId="257BF617" w14:textId="06BB7A5D" w:rsidR="00082A6D" w:rsidRDefault="00082A6D" w:rsidP="00750193">
            <w:pPr>
              <w:pStyle w:val="TableContents"/>
            </w:pPr>
            <w:r>
              <w:t>2*</w:t>
            </w:r>
            <w:r w:rsidR="00402474">
              <w:t>4</w:t>
            </w:r>
          </w:p>
        </w:tc>
      </w:tr>
      <w:tr w:rsidR="00082A6D" w14:paraId="0A7E65D1" w14:textId="77777777" w:rsidTr="000466E1">
        <w:trPr>
          <w:jc w:val="center"/>
        </w:trPr>
        <w:tc>
          <w:tcPr>
            <w:tcW w:w="0" w:type="auto"/>
          </w:tcPr>
          <w:p w14:paraId="5CCF5438" w14:textId="30A29B3B" w:rsidR="00082A6D" w:rsidRDefault="00082A6D" w:rsidP="00750193">
            <w:pPr>
              <w:pStyle w:val="TableContents"/>
            </w:pPr>
            <w:r>
              <w:t>5</w:t>
            </w:r>
          </w:p>
        </w:tc>
        <w:tc>
          <w:tcPr>
            <w:tcW w:w="0" w:type="auto"/>
          </w:tcPr>
          <w:p w14:paraId="11457377" w14:textId="2A4B6D5A" w:rsidR="00082A6D" w:rsidRDefault="00082A6D" w:rsidP="00750193">
            <w:pPr>
              <w:pStyle w:val="TableContents"/>
            </w:pPr>
            <w:r>
              <w:t>2</w:t>
            </w:r>
          </w:p>
        </w:tc>
        <w:tc>
          <w:tcPr>
            <w:tcW w:w="0" w:type="auto"/>
          </w:tcPr>
          <w:p w14:paraId="306B692F" w14:textId="3CCEAAE6" w:rsidR="00082A6D" w:rsidRDefault="00402474" w:rsidP="00750193">
            <w:pPr>
              <w:pStyle w:val="TableContents"/>
            </w:pPr>
            <w:r>
              <w:t>5</w:t>
            </w:r>
          </w:p>
        </w:tc>
        <w:tc>
          <w:tcPr>
            <w:tcW w:w="0" w:type="auto"/>
          </w:tcPr>
          <w:p w14:paraId="23AEF875" w14:textId="21856E24" w:rsidR="00082A6D" w:rsidRDefault="00082A6D" w:rsidP="00750193">
            <w:pPr>
              <w:pStyle w:val="TableContents"/>
            </w:pPr>
            <w:r>
              <w:t>2*</w:t>
            </w:r>
            <w:r w:rsidR="00402474">
              <w:t>5</w:t>
            </w:r>
          </w:p>
        </w:tc>
      </w:tr>
      <w:tr w:rsidR="00082A6D" w14:paraId="31E2EA2D" w14:textId="77777777" w:rsidTr="00082A6D">
        <w:trPr>
          <w:trHeight w:val="133"/>
          <w:jc w:val="center"/>
        </w:trPr>
        <w:tc>
          <w:tcPr>
            <w:tcW w:w="0" w:type="auto"/>
          </w:tcPr>
          <w:p w14:paraId="38FF6661" w14:textId="692A0690" w:rsidR="00082A6D" w:rsidRDefault="00082A6D" w:rsidP="00750193">
            <w:pPr>
              <w:pStyle w:val="TableContents"/>
            </w:pPr>
            <w:r>
              <w:t>6</w:t>
            </w:r>
          </w:p>
        </w:tc>
        <w:tc>
          <w:tcPr>
            <w:tcW w:w="0" w:type="auto"/>
          </w:tcPr>
          <w:p w14:paraId="33A91596" w14:textId="2AAEDB9B" w:rsidR="00082A6D" w:rsidRDefault="00082A6D" w:rsidP="00750193">
            <w:pPr>
              <w:pStyle w:val="TableContents"/>
            </w:pPr>
            <w:r>
              <w:t>2</w:t>
            </w:r>
          </w:p>
        </w:tc>
        <w:tc>
          <w:tcPr>
            <w:tcW w:w="0" w:type="auto"/>
          </w:tcPr>
          <w:p w14:paraId="78ADFBD9" w14:textId="26437BF5" w:rsidR="00082A6D" w:rsidRDefault="00402474" w:rsidP="00750193">
            <w:pPr>
              <w:pStyle w:val="TableContents"/>
            </w:pPr>
            <w:r>
              <w:t>6</w:t>
            </w:r>
          </w:p>
        </w:tc>
        <w:tc>
          <w:tcPr>
            <w:tcW w:w="0" w:type="auto"/>
          </w:tcPr>
          <w:p w14:paraId="45A3A44D" w14:textId="09E4653B" w:rsidR="00082A6D" w:rsidRDefault="00082A6D" w:rsidP="00750193">
            <w:pPr>
              <w:pStyle w:val="TableContents"/>
            </w:pPr>
            <w:r>
              <w:t>2*</w:t>
            </w:r>
            <w:r w:rsidR="00402474">
              <w:t>6</w:t>
            </w:r>
          </w:p>
        </w:tc>
      </w:tr>
      <w:tr w:rsidR="00082A6D" w14:paraId="3DED5E1E" w14:textId="77777777" w:rsidTr="00082A6D">
        <w:trPr>
          <w:trHeight w:val="133"/>
          <w:jc w:val="center"/>
        </w:trPr>
        <w:tc>
          <w:tcPr>
            <w:tcW w:w="0" w:type="auto"/>
          </w:tcPr>
          <w:p w14:paraId="6A9C8AB0" w14:textId="3D9BA137" w:rsidR="00082A6D" w:rsidRDefault="00082A6D" w:rsidP="00750193">
            <w:pPr>
              <w:pStyle w:val="TableContents"/>
            </w:pPr>
            <w:r>
              <w:t>7</w:t>
            </w:r>
          </w:p>
        </w:tc>
        <w:tc>
          <w:tcPr>
            <w:tcW w:w="0" w:type="auto"/>
          </w:tcPr>
          <w:p w14:paraId="12816778" w14:textId="112B8ED8" w:rsidR="00082A6D" w:rsidRDefault="00082A6D" w:rsidP="00750193">
            <w:pPr>
              <w:pStyle w:val="TableContents"/>
            </w:pPr>
            <w:r>
              <w:t>3</w:t>
            </w:r>
          </w:p>
        </w:tc>
        <w:tc>
          <w:tcPr>
            <w:tcW w:w="0" w:type="auto"/>
          </w:tcPr>
          <w:p w14:paraId="096B1ECB" w14:textId="73EF9179" w:rsidR="00082A6D" w:rsidRDefault="00402474" w:rsidP="00750193">
            <w:pPr>
              <w:pStyle w:val="TableContents"/>
            </w:pPr>
            <w:r>
              <w:t>4</w:t>
            </w:r>
          </w:p>
        </w:tc>
        <w:tc>
          <w:tcPr>
            <w:tcW w:w="0" w:type="auto"/>
          </w:tcPr>
          <w:p w14:paraId="6D890E10" w14:textId="62D34645" w:rsidR="00082A6D" w:rsidRDefault="00082A6D" w:rsidP="00750193">
            <w:pPr>
              <w:pStyle w:val="TableContents"/>
            </w:pPr>
            <w:r>
              <w:t>3*</w:t>
            </w:r>
            <w:r w:rsidR="00402474">
              <w:t>4</w:t>
            </w:r>
          </w:p>
        </w:tc>
      </w:tr>
      <w:tr w:rsidR="00082A6D" w14:paraId="445170D0" w14:textId="77777777" w:rsidTr="00082A6D">
        <w:trPr>
          <w:trHeight w:val="133"/>
          <w:jc w:val="center"/>
        </w:trPr>
        <w:tc>
          <w:tcPr>
            <w:tcW w:w="0" w:type="auto"/>
          </w:tcPr>
          <w:p w14:paraId="10A06D0B" w14:textId="168493B3" w:rsidR="00082A6D" w:rsidRDefault="00082A6D" w:rsidP="00750193">
            <w:pPr>
              <w:pStyle w:val="TableContents"/>
            </w:pPr>
            <w:r>
              <w:t>8</w:t>
            </w:r>
          </w:p>
        </w:tc>
        <w:tc>
          <w:tcPr>
            <w:tcW w:w="0" w:type="auto"/>
          </w:tcPr>
          <w:p w14:paraId="7583E701" w14:textId="4F13BD86" w:rsidR="00082A6D" w:rsidRDefault="00082A6D" w:rsidP="00750193">
            <w:pPr>
              <w:pStyle w:val="TableContents"/>
            </w:pPr>
            <w:r>
              <w:t>3</w:t>
            </w:r>
          </w:p>
        </w:tc>
        <w:tc>
          <w:tcPr>
            <w:tcW w:w="0" w:type="auto"/>
          </w:tcPr>
          <w:p w14:paraId="6042116A" w14:textId="273B392A" w:rsidR="00082A6D" w:rsidRDefault="00402474" w:rsidP="00750193">
            <w:pPr>
              <w:pStyle w:val="TableContents"/>
            </w:pPr>
            <w:r>
              <w:t>5</w:t>
            </w:r>
          </w:p>
        </w:tc>
        <w:tc>
          <w:tcPr>
            <w:tcW w:w="0" w:type="auto"/>
          </w:tcPr>
          <w:p w14:paraId="61A2F9AE" w14:textId="34E3A70F" w:rsidR="00082A6D" w:rsidRDefault="00082A6D" w:rsidP="00750193">
            <w:pPr>
              <w:pStyle w:val="TableContents"/>
            </w:pPr>
            <w:r>
              <w:t>3*</w:t>
            </w:r>
            <w:r w:rsidR="00402474">
              <w:t>5</w:t>
            </w:r>
          </w:p>
        </w:tc>
      </w:tr>
      <w:tr w:rsidR="00082A6D" w14:paraId="198926A1" w14:textId="77777777" w:rsidTr="00082A6D">
        <w:trPr>
          <w:trHeight w:val="133"/>
          <w:jc w:val="center"/>
        </w:trPr>
        <w:tc>
          <w:tcPr>
            <w:tcW w:w="0" w:type="auto"/>
          </w:tcPr>
          <w:p w14:paraId="093CC39D" w14:textId="7722EFE6" w:rsidR="00082A6D" w:rsidRDefault="00082A6D" w:rsidP="00750193">
            <w:pPr>
              <w:pStyle w:val="TableContents"/>
            </w:pPr>
            <w:r>
              <w:t>9</w:t>
            </w:r>
          </w:p>
        </w:tc>
        <w:tc>
          <w:tcPr>
            <w:tcW w:w="0" w:type="auto"/>
          </w:tcPr>
          <w:p w14:paraId="7B2909F1" w14:textId="435A9B57" w:rsidR="00082A6D" w:rsidRDefault="00082A6D" w:rsidP="00750193">
            <w:pPr>
              <w:pStyle w:val="TableContents"/>
            </w:pPr>
            <w:r>
              <w:t>3</w:t>
            </w:r>
          </w:p>
        </w:tc>
        <w:tc>
          <w:tcPr>
            <w:tcW w:w="0" w:type="auto"/>
          </w:tcPr>
          <w:p w14:paraId="706F4D52" w14:textId="50B120F5" w:rsidR="00082A6D" w:rsidRDefault="00402474" w:rsidP="00750193">
            <w:pPr>
              <w:pStyle w:val="TableContents"/>
            </w:pPr>
            <w:r>
              <w:t>6</w:t>
            </w:r>
          </w:p>
        </w:tc>
        <w:tc>
          <w:tcPr>
            <w:tcW w:w="0" w:type="auto"/>
          </w:tcPr>
          <w:p w14:paraId="78F63CD8" w14:textId="5FA0B910" w:rsidR="00082A6D" w:rsidRDefault="00082A6D" w:rsidP="00750193">
            <w:pPr>
              <w:pStyle w:val="TableContents"/>
            </w:pPr>
            <w:r>
              <w:t>3*</w:t>
            </w:r>
            <w:r w:rsidR="00402474">
              <w:t>6</w:t>
            </w:r>
          </w:p>
        </w:tc>
      </w:tr>
    </w:tbl>
    <w:p w14:paraId="6280EDA3" w14:textId="77777777" w:rsidR="006E0571" w:rsidRDefault="006E0571" w:rsidP="006E0571">
      <w:pPr>
        <w:pStyle w:val="Heading3"/>
        <w:numPr>
          <w:ilvl w:val="0"/>
          <w:numId w:val="0"/>
        </w:numPr>
      </w:pPr>
    </w:p>
    <w:p w14:paraId="3518C733" w14:textId="42D22527" w:rsidR="00750193" w:rsidRDefault="006E0571" w:rsidP="006E0571">
      <w:pPr>
        <w:pStyle w:val="Heading3"/>
      </w:pPr>
      <w:bookmarkStart w:id="13" w:name="_Toc29161454"/>
      <w:r w:rsidRPr="006E0571">
        <w:t xml:space="preserve">Objective </w:t>
      </w:r>
      <w:r w:rsidR="00C93217">
        <w:t>F</w:t>
      </w:r>
      <w:r w:rsidRPr="006E0571">
        <w:t>unction</w:t>
      </w:r>
      <w:bookmarkEnd w:id="13"/>
    </w:p>
    <w:p w14:paraId="673784E7" w14:textId="505670AE" w:rsidR="006E0571" w:rsidRDefault="006E0571" w:rsidP="00141491">
      <w:r>
        <w:t xml:space="preserve">In mathematical programming, optimization is a technique that helps finding the best alternative (i.e. course of action) from a set of available alternatives. A mathematical model is an abstract representation of an existing problem using variables and mathematical and logical operators. </w:t>
      </w:r>
      <w:r w:rsidR="00141491">
        <w:t xml:space="preserve">A mathematical model typically includes one or more objectives functions as swell as a set of </w:t>
      </w:r>
      <w:r w:rsidR="0004065D">
        <w:t>constraints</w:t>
      </w:r>
      <w:r w:rsidR="00141491">
        <w:t>. The o</w:t>
      </w:r>
      <w:r>
        <w:t>bjective function</w:t>
      </w:r>
      <w:r w:rsidR="00C2708F">
        <w:t xml:space="preserve"> is a function that</w:t>
      </w:r>
      <w:r w:rsidR="00141491">
        <w:t xml:space="preserve"> defines what needs to be optimized while the </w:t>
      </w:r>
      <w:r w:rsidR="0004065D">
        <w:lastRenderedPageBreak/>
        <w:t>constraints</w:t>
      </w:r>
      <w:r w:rsidR="00141491">
        <w:t xml:space="preserve"> define how the variables in the model can change. An objective function is typically formulated as maximizing profit (revenue) or minimizing loss (cost). </w:t>
      </w:r>
    </w:p>
    <w:p w14:paraId="6B5B5071" w14:textId="781CF9B8" w:rsidR="00141491" w:rsidRDefault="00141491" w:rsidP="00141491">
      <w:r>
        <w:t>Below is an example of a mathematical model aiming at maximizing the volume of a cylindrical container (can) made from a L by W sheet of material.</w:t>
      </w:r>
    </w:p>
    <w:p w14:paraId="24D104AB" w14:textId="604BFDE5" w:rsidR="00AC03CC" w:rsidRDefault="00AC03CC" w:rsidP="00AC03CC">
      <w:pPr>
        <w:pStyle w:val="Code"/>
      </w:pPr>
      <w:r>
        <w:t>Objective function</w:t>
      </w:r>
    </w:p>
    <w:p w14:paraId="54DD97EA" w14:textId="62634A75" w:rsidR="00141491" w:rsidRDefault="00141491" w:rsidP="00AC03CC">
      <w:pPr>
        <w:pStyle w:val="Code"/>
        <w:ind w:firstLine="619"/>
      </w:pPr>
      <w:r>
        <w:t>Max Z = r</w:t>
      </w:r>
      <w:r>
        <w:rPr>
          <w:vertAlign w:val="superscript"/>
        </w:rPr>
        <w:t>2</w:t>
      </w:r>
      <w:r w:rsidR="005105F6">
        <w:t>.</w:t>
      </w:r>
      <w:r>
        <w:t>π</w:t>
      </w:r>
      <w:r w:rsidR="005105F6">
        <w:t>.</w:t>
      </w:r>
      <w:r>
        <w:t>h</w:t>
      </w:r>
    </w:p>
    <w:p w14:paraId="01DE1287" w14:textId="06EDCF2A" w:rsidR="00141491" w:rsidRDefault="009036A0" w:rsidP="00AC03CC">
      <w:pPr>
        <w:pStyle w:val="Code"/>
      </w:pPr>
      <w:r>
        <w:t>Subject to (constraints)</w:t>
      </w:r>
    </w:p>
    <w:p w14:paraId="638A33C1" w14:textId="23B44239" w:rsidR="00141491" w:rsidRDefault="00AC03CC" w:rsidP="00AC03CC">
      <w:pPr>
        <w:pStyle w:val="Code"/>
        <w:ind w:firstLine="619"/>
      </w:pPr>
      <w:r>
        <w:t>2</w:t>
      </w:r>
      <w:r w:rsidR="005105F6">
        <w:t>.</w:t>
      </w:r>
      <w:r>
        <w:t>π</w:t>
      </w:r>
      <w:r w:rsidR="005105F6">
        <w:t>.</w:t>
      </w:r>
      <w:r>
        <w:t>r</w:t>
      </w:r>
      <w:r w:rsidR="005105F6">
        <w:t xml:space="preserve"> (</w:t>
      </w:r>
      <w:r>
        <w:t>h</w:t>
      </w:r>
      <w:r w:rsidR="005105F6">
        <w:t xml:space="preserve"> </w:t>
      </w:r>
      <w:r>
        <w:t>+</w:t>
      </w:r>
      <w:r w:rsidR="005105F6">
        <w:t xml:space="preserve"> </w:t>
      </w:r>
      <w:r>
        <w:t>r</w:t>
      </w:r>
      <w:r w:rsidR="005105F6">
        <w:t xml:space="preserve">) </w:t>
      </w:r>
      <w:r>
        <w:t>≤ L</w:t>
      </w:r>
      <w:r w:rsidR="005105F6">
        <w:t>.</w:t>
      </w:r>
      <w:r>
        <w:t>W</w:t>
      </w:r>
    </w:p>
    <w:p w14:paraId="2A6AB006" w14:textId="1D8E7037" w:rsidR="00AC03CC" w:rsidRPr="00141491" w:rsidRDefault="00AC03CC" w:rsidP="00AC03CC">
      <w:pPr>
        <w:pStyle w:val="Code"/>
        <w:ind w:firstLine="619"/>
      </w:pPr>
      <w:proofErr w:type="gramStart"/>
      <w:r>
        <w:t>r,h</w:t>
      </w:r>
      <w:proofErr w:type="gramEnd"/>
      <w:r>
        <w:t xml:space="preserve"> &gt;0</w:t>
      </w:r>
    </w:p>
    <w:p w14:paraId="7929BAFB" w14:textId="46ECDAFC" w:rsidR="009036A0" w:rsidRPr="009036A0" w:rsidRDefault="009036A0" w:rsidP="009036A0">
      <w:r>
        <w:t xml:space="preserve">It is worth mentioning that the model presented above assumes that no material is wasted in the cutting process </w:t>
      </w:r>
      <w:r w:rsidR="00E5105A">
        <w:t>for simplicity</w:t>
      </w:r>
      <w:r>
        <w:t xml:space="preserve">. </w:t>
      </w:r>
    </w:p>
    <w:p w14:paraId="7AD1BCC9" w14:textId="672D0ED3" w:rsidR="006E0571" w:rsidRDefault="006E0571" w:rsidP="006E0571">
      <w:pPr>
        <w:pStyle w:val="Heading3"/>
      </w:pPr>
      <w:bookmarkStart w:id="14" w:name="_Toc29161455"/>
      <w:r>
        <w:t xml:space="preserve">Optimal </w:t>
      </w:r>
      <w:r w:rsidR="007E19F2">
        <w:t>S</w:t>
      </w:r>
      <w:r>
        <w:t>olution</w:t>
      </w:r>
      <w:bookmarkEnd w:id="14"/>
    </w:p>
    <w:p w14:paraId="337BB706" w14:textId="15D4E0FD" w:rsidR="005A3F53" w:rsidRDefault="0004065D" w:rsidP="005A3F53">
      <w:r>
        <w:t xml:space="preserve">Optimal solution is referred to the </w:t>
      </w:r>
      <w:r w:rsidR="009036A0">
        <w:t xml:space="preserve">specific </w:t>
      </w:r>
      <w:r>
        <w:t xml:space="preserve">values for </w:t>
      </w:r>
      <w:r w:rsidR="009036A0">
        <w:t xml:space="preserve">the variables in a </w:t>
      </w:r>
      <w:r>
        <w:t xml:space="preserve">mathematical model that optimize the value of the objective function while satisfying all constraints. </w:t>
      </w:r>
    </w:p>
    <w:p w14:paraId="22C80D93" w14:textId="21F6CCA0" w:rsidR="009036A0" w:rsidRPr="00411275" w:rsidRDefault="00411275" w:rsidP="005A3F53">
      <w:r>
        <w:t>When the mathematical model in the previous section is solved for a letter sized sheet of paper (8.5” by 11”) the optimal values for r (radius) and h (height) of the cylinder container would be 2.23” and 4.45” respectively resulting in a 69.41 in</w:t>
      </w:r>
      <w:r>
        <w:rPr>
          <w:vertAlign w:val="superscript"/>
        </w:rPr>
        <w:t>3</w:t>
      </w:r>
      <w:r>
        <w:t xml:space="preserve"> container. </w:t>
      </w:r>
    </w:p>
    <w:p w14:paraId="0A3B3D9A" w14:textId="77777777" w:rsidR="00F75BAF" w:rsidRPr="002B358E" w:rsidRDefault="00F75BAF" w:rsidP="002B358E">
      <w:pPr>
        <w:pStyle w:val="Heading1"/>
      </w:pPr>
      <w:bookmarkStart w:id="15" w:name="_Toc534760228"/>
      <w:bookmarkStart w:id="16" w:name="_Toc29161456"/>
      <w:r w:rsidRPr="002B358E">
        <w:t>Related Literature</w:t>
      </w:r>
      <w:bookmarkEnd w:id="15"/>
      <w:bookmarkEnd w:id="16"/>
    </w:p>
    <w:p w14:paraId="1DB70627" w14:textId="77777777" w:rsidR="00F75BAF" w:rsidRDefault="00F75BAF" w:rsidP="00F75BAF">
      <w:r>
        <w:t xml:space="preserve">In this section, related literature in the areas of stratification, allocation, and joint stratification-allocation is reviewed. </w:t>
      </w:r>
    </w:p>
    <w:p w14:paraId="1173CB68" w14:textId="31624773" w:rsidR="00F75BAF" w:rsidRPr="002B358E" w:rsidRDefault="002B358E" w:rsidP="002B358E">
      <w:pPr>
        <w:pStyle w:val="Heading2"/>
      </w:pPr>
      <w:bookmarkStart w:id="17" w:name="_Ref534717575"/>
      <w:bookmarkStart w:id="18" w:name="_Toc534760229"/>
      <w:r w:rsidRPr="002B358E">
        <w:t xml:space="preserve"> </w:t>
      </w:r>
      <w:bookmarkStart w:id="19" w:name="_Toc29161457"/>
      <w:r w:rsidRPr="002B358E">
        <w:t xml:space="preserve">Optimal </w:t>
      </w:r>
      <w:r w:rsidR="00F75BAF" w:rsidRPr="002B358E">
        <w:t>Stratification</w:t>
      </w:r>
      <w:bookmarkEnd w:id="17"/>
      <w:bookmarkEnd w:id="18"/>
      <w:bookmarkEnd w:id="19"/>
    </w:p>
    <w:p w14:paraId="224F01F7" w14:textId="5B7427E3" w:rsidR="00F75BAF" w:rsidRDefault="00F75BAF" w:rsidP="00F75BAF">
      <w:pPr>
        <w:pStyle w:val="NormalWeb"/>
        <w:rPr>
          <w:rFonts w:eastAsiaTheme="minorHAnsi"/>
        </w:rPr>
      </w:pPr>
      <w:proofErr w:type="gramStart"/>
      <w:r>
        <w:lastRenderedPageBreak/>
        <w:t>A number of</w:t>
      </w:r>
      <w:proofErr w:type="gramEnd"/>
      <w:r>
        <w:t xml:space="preserve"> techniques have been developed to determine the optimal number of strata along with an efficient allocation approach. </w:t>
      </w:r>
      <w:r w:rsidRPr="00F72709">
        <w:t xml:space="preserve">Carpentier </w:t>
      </w:r>
      <w:r>
        <w:t>and</w:t>
      </w:r>
      <w:r w:rsidRPr="00F72709">
        <w:t xml:space="preserve"> Munos</w:t>
      </w:r>
      <w:r>
        <w:t xml:space="preserve"> (</w:t>
      </w:r>
      <w:r w:rsidRPr="00F72709">
        <w:t>2013</w:t>
      </w:r>
      <w:r>
        <w:t xml:space="preserve">) proposed an algorithm referred to as </w:t>
      </w:r>
      <w:r w:rsidRPr="00B73AA0">
        <w:rPr>
          <w:rFonts w:eastAsiaTheme="minorHAnsi"/>
        </w:rPr>
        <w:t xml:space="preserve">Monte-Carlo Upper Lower Confidence </w:t>
      </w:r>
      <w:r>
        <w:rPr>
          <w:rFonts w:eastAsiaTheme="minorHAnsi"/>
        </w:rPr>
        <w:t>B</w:t>
      </w:r>
      <w:r w:rsidRPr="00B73AA0">
        <w:rPr>
          <w:rFonts w:eastAsiaTheme="minorHAnsi"/>
        </w:rPr>
        <w:t>and</w:t>
      </w:r>
      <w:r>
        <w:rPr>
          <w:rFonts w:eastAsiaTheme="minorHAnsi"/>
        </w:rPr>
        <w:t xml:space="preserve"> (MC-ULCB) which adapts the Monte-Carlo integration algorithm in the stratification methodology. The objective function of this algorithm is based on a ‘noisy function’ which refers to a function involving a random component (i.e. noise). Therefore, the adaptive strategy aims at discovering the areas where the variation of the noisy function is bountiful besides finding the best partitioning method for the sampling procedure. Once the samples are extracted, the algorithm proceeds to get some parameters related to the upper and lower confidence bounds on the variability of the noisy function in each stratum since the function is assumed to be bounded </w:t>
      </w:r>
      <w:r>
        <w:fldChar w:fldCharType="begin"/>
      </w:r>
      <w:r w:rsidR="00BD18AC">
        <w:instrText xml:space="preserve"> ADDIN ZOTERO_ITEM CSL_CITATION {"citationID":"WxNxqVpR","properties":{"formattedCitation":"(Carpentier &amp; Munos, n.d.)","plainCitation":"(Carpentier &amp; Munos, n.d.)","dontUpdate":true,"noteIndex":0},"citationItems":[{"id":3142,"uris":["http://zotero.org/groups/2128091/items/88YYJBEC"],"uri":["http://zotero.org/groups/2128091/items/88YYJBEC"],"itemData":{"id":3142,"type":"article-journal","abstract":"We consider the problem of adaptive stratiﬁed sampling for Monte Carlo integration of a noisy function, given a ﬁnite budget n of noisy evaluations to the function. We tackle in this paper the problem of adapting to the function at the same time the number of samples into each stratum and the partition itself. More precisely, it is interesting to reﬁne the partition of the domain in area where the noise to the function, or where the variations of the function, are very heterogeneous. On the other hand, having a (too) reﬁned stratiﬁcation is not optimal. Indeed, the more reﬁned the stratiﬁcation, the more diﬃcult it is to adjust the allocation of the samples to the stratiﬁcation, i.e. sample more points where the noise or variations of the function are larger. We provide in this paper an algorithm that selects online, among a large class of partitions, the partition that provides the optimal trade-oﬀ, and allocates the samples almost optimally on this partition.","language":"en","page":"9","source":"Zotero","title":"Toward Optimal Stratification for Stratified Monte-Carlo Integration","author":[{"family":"Carpentier","given":"Alexandra"},{"family":"Munos","given":"Rémi"}]}}],"schema":"https://github.com/citation-style-language/schema/raw/master/csl-citation.json"} </w:instrText>
      </w:r>
      <w:r>
        <w:fldChar w:fldCharType="separate"/>
      </w:r>
      <w:r>
        <w:rPr>
          <w:noProof/>
        </w:rPr>
        <w:t>(Carpentier &amp; Munos, 2013)</w:t>
      </w:r>
      <w:r>
        <w:fldChar w:fldCharType="end"/>
      </w:r>
      <w:r>
        <w:rPr>
          <w:rFonts w:eastAsiaTheme="minorHAnsi"/>
        </w:rPr>
        <w:t xml:space="preserve">. The variability of the variable of interest in each partition is measured in the form of standard deviation. Following this process, the samples are allocated to each stratum proportional to the variability of each stratum multiplied by its upper confidence band. In this study, the authors concluded that the proposed model can obtain more homogenous samples from each stratum as well as maintaining the number of strata it contains as small as possible </w:t>
      </w:r>
      <w:r>
        <w:fldChar w:fldCharType="begin"/>
      </w:r>
      <w:r w:rsidR="00BD18AC">
        <w:instrText xml:space="preserve"> ADDIN ZOTERO_ITEM CSL_CITATION {"citationID":"otWnOy0f","properties":{"formattedCitation":"(Carpentier &amp; Munos, n.d.)","plainCitation":"(Carpentier &amp; Munos, n.d.)","dontUpdate":true,"noteIndex":0},"citationItems":[{"id":3142,"uris":["http://zotero.org/groups/2128091/items/88YYJBEC"],"uri":["http://zotero.org/groups/2128091/items/88YYJBEC"],"itemData":{"id":3142,"type":"article-journal","abstract":"We consider the problem of adaptive stratiﬁed sampling for Monte Carlo integration of a noisy function, given a ﬁnite budget n of noisy evaluations to the function. We tackle in this paper the problem of adapting to the function at the same time the number of samples into each stratum and the partition itself. More precisely, it is interesting to reﬁne the partition of the domain in area where the noise to the function, or where the variations of the function, are very heterogeneous. On the other hand, having a (too) reﬁned stratiﬁcation is not optimal. Indeed, the more reﬁned the stratiﬁcation, the more diﬃcult it is to adjust the allocation of the samples to the stratiﬁcation, i.e. sample more points where the noise or variations of the function are larger. We provide in this paper an algorithm that selects online, among a large class of partitions, the partition that provides the optimal trade-oﬀ, and allocates the samples almost optimally on this partition.","language":"en","page":"9","source":"Zotero","title":"Toward Optimal Stratification for Stratified Monte-Carlo Integration","author":[{"family":"Carpentier","given":"Alexandra"},{"family":"Munos","given":"Rémi"}]}}],"schema":"https://github.com/citation-style-language/schema/raw/master/csl-citation.json"} </w:instrText>
      </w:r>
      <w:r>
        <w:fldChar w:fldCharType="separate"/>
      </w:r>
      <w:r>
        <w:rPr>
          <w:noProof/>
        </w:rPr>
        <w:t>(Carpentier &amp; Munos, 2013)</w:t>
      </w:r>
      <w:r>
        <w:fldChar w:fldCharType="end"/>
      </w:r>
      <w:r>
        <w:rPr>
          <w:rFonts w:eastAsiaTheme="minorHAnsi"/>
        </w:rPr>
        <w:t>.</w:t>
      </w:r>
    </w:p>
    <w:p w14:paraId="4C0B2883" w14:textId="71CA170C" w:rsidR="00F75BAF" w:rsidRPr="00802368" w:rsidRDefault="00F75BAF" w:rsidP="00F75BAF">
      <w:pPr>
        <w:pStyle w:val="NormalWeb"/>
      </w:pPr>
      <w:r>
        <w:t xml:space="preserve">In another study, </w:t>
      </w:r>
      <w:r>
        <w:rPr>
          <w:noProof/>
        </w:rPr>
        <w:t xml:space="preserve">Glasserman et al. (1999) proposed a procedure aiming to reduce the variability in Monte-Carlo simulation using stratification technique. In this scheme, the authors developed a methodology in which some samples are taken from a population that is considered to have a standard normal distribution. In this reserach, </w:t>
      </w:r>
      <w:r>
        <w:t xml:space="preserve">the Monte-Carlo technique </w:t>
      </w:r>
      <w:r>
        <w:rPr>
          <w:noProof/>
        </w:rPr>
        <w:t xml:space="preserve">is performed as well as stratification with a vector along different directions which are defined by the conditional covariance matrix </w:t>
      </w:r>
      <w:r>
        <w:fldChar w:fldCharType="begin"/>
      </w:r>
      <w:r w:rsidR="00BD18AC">
        <w:instrText xml:space="preserve"> ADDIN ZOTERO_ITEM CSL_CITATION {"citationID":"tDTHLRwj","properties":{"formattedCitation":"(Glasserman, Heidelberger, &amp; Shahabuddin, 1999)","plainCitation":"(Glasserman, Heidelberger, &amp; Shahabuddin, 1999)","dontUpdate":true,"noteIndex":0},"citationItems":[{"id":3137,"uris":["http://zotero.org/groups/2128091/items/3G26436J"],"uri":["http://zotero.org/groups/2128091/items/3G26436J"],"itemData":{"id":3137,"type":"article-journal","abstract":"This paper develops a variance reduction technique for Monte Carlo simulations of path-dependent options driven by high-dimensional Gaussian vectors. The method combines importance sampling based on a change of drift with stratiﬁed sampling along a small number of key dimensions. The change of drift is selected through a large deviations analysis and is shown to be optimal in an asymptotic sense. The drift selected has an interpretation as the path of the underlying state variables which maximizes the product of probability and payoff—the most important path. The directions used for stratiﬁed sampling are optimal for a quadratic approximation to the integrand or payoff function. Indeed, under differentiability assumptions our importance sampling method eliminates variability due to the linear part of the payoff function, and stratiﬁcation eliminates much of the variability due to the quadratic part of the payoff. The two parts of the method are linked because the asymptotically optimal drift vector frequently provides a particularly effective direction for stratiﬁcation. We illustrate the use of the method with path-dependent options, a stochastic volatility model, and interest rate derivatives. The method reveals novel features of the structure of their payoffs.","container-title":"Mathematical Finance","DOI":"10.1111/1467-9965.00065","ISSN":"0960-1627, 1467-9965","issue":"2","language":"en","page":"117-152","source":"Crossref","title":"Asymptotically Optimal Importance Sampling and Stratification for Pricing Path-Dependent Options","volume":"9","author":[{"family":"Glasserman","given":"Paul"},{"family":"Heidelberger","given":"Philip"},{"family":"Shahabuddin","given":"Perwez"}],"issued":{"date-parts":[["1999",4]]}}}],"schema":"https://github.com/citation-style-language/schema/raw/master/csl-citation.json"} </w:instrText>
      </w:r>
      <w:r>
        <w:fldChar w:fldCharType="separate"/>
      </w:r>
      <w:r>
        <w:rPr>
          <w:noProof/>
        </w:rPr>
        <w:t>(Glasserman et al., 1999)</w:t>
      </w:r>
      <w:r>
        <w:fldChar w:fldCharType="end"/>
      </w:r>
      <w:r>
        <w:t xml:space="preserve">. In order to stratify in different dimensions of the matrix, each dimension is split into multiple intervals with equal width. After obtaining the </w:t>
      </w:r>
      <w:r>
        <w:lastRenderedPageBreak/>
        <w:t xml:space="preserve">intervals, a point is uniformly selected from each interval. Finally, samples are selected by calculating the inverse of the cumulative normal distribution for each dimension </w:t>
      </w:r>
      <w:r>
        <w:fldChar w:fldCharType="begin"/>
      </w:r>
      <w:r w:rsidR="00BD18AC">
        <w:instrText xml:space="preserve"> ADDIN ZOTERO_ITEM CSL_CITATION {"citationID":"TiNZdFU8","properties":{"formattedCitation":"(Glasserman, Heidelberger, &amp; Shahabuddin, 1999)","plainCitation":"(Glasserman, Heidelberger, &amp; Shahabuddin, 1999)","dontUpdate":true,"noteIndex":0},"citationItems":[{"id":3137,"uris":["http://zotero.org/groups/2128091/items/3G26436J"],"uri":["http://zotero.org/groups/2128091/items/3G26436J"],"itemData":{"id":3137,"type":"article-journal","abstract":"This paper develops a variance reduction technique for Monte Carlo simulations of path-dependent options driven by high-dimensional Gaussian vectors. The method combines importance sampling based on a change of drift with stratiﬁed sampling along a small number of key dimensions. The change of drift is selected through a large deviations analysis and is shown to be optimal in an asymptotic sense. The drift selected has an interpretation as the path of the underlying state variables which maximizes the product of probability and payoff—the most important path. The directions used for stratiﬁed sampling are optimal for a quadratic approximation to the integrand or payoff function. Indeed, under differentiability assumptions our importance sampling method eliminates variability due to the linear part of the payoff function, and stratiﬁcation eliminates much of the variability due to the quadratic part of the payoff. The two parts of the method are linked because the asymptotically optimal drift vector frequently provides a particularly effective direction for stratiﬁcation. We illustrate the use of the method with path-dependent options, a stochastic volatility model, and interest rate derivatives. The method reveals novel features of the structure of their payoffs.","container-title":"Mathematical Finance","DOI":"10.1111/1467-9965.00065","ISSN":"0960-1627, 1467-9965","issue":"2","language":"en","page":"117-152","source":"Crossref","title":"Asymptotically Optimal Importance Sampling and Stratification for Pricing Path-Dependent Options","volume":"9","author":[{"family":"Glasserman","given":"Paul"},{"family":"Heidelberger","given":"Philip"},{"family":"Shahabuddin","given":"Perwez"}],"issued":{"date-parts":[["1999",4]]}}}],"schema":"https://github.com/citation-style-language/schema/raw/master/csl-citation.json"} </w:instrText>
      </w:r>
      <w:r>
        <w:fldChar w:fldCharType="separate"/>
      </w:r>
      <w:r>
        <w:rPr>
          <w:noProof/>
        </w:rPr>
        <w:t>(Glasserman et al., 1999)</w:t>
      </w:r>
      <w:r>
        <w:fldChar w:fldCharType="end"/>
      </w:r>
      <w:r>
        <w:t>.</w:t>
      </w:r>
    </w:p>
    <w:p w14:paraId="631E03E0" w14:textId="4718D8B3" w:rsidR="00F75BAF" w:rsidRDefault="00F75BAF" w:rsidP="00D17058">
      <w:pPr>
        <w:pStyle w:val="NormalWeb"/>
        <w:rPr>
          <w:noProof/>
        </w:rPr>
      </w:pPr>
      <w:r>
        <w:rPr>
          <w:noProof/>
        </w:rPr>
        <w:t xml:space="preserve">In a study conducted by </w:t>
      </w:r>
      <w:r w:rsidR="00D17058">
        <w:rPr>
          <w:noProof/>
        </w:rPr>
        <w:fldChar w:fldCharType="begin"/>
      </w:r>
      <w:r w:rsidR="00BD18AC">
        <w:rPr>
          <w:noProof/>
        </w:rPr>
        <w:instrText xml:space="preserve"> ADDIN ZOTERO_ITEM CSL_CITATION {"citationID":"CszWmJ5K","properties":{"formattedCitation":"(Yong, Tian, Yu, Cai, &amp; Wei, 2016)","plainCitation":"(Yong, Tian, Yu, Cai, &amp; Wei, 2016)","dontUpdate":true,"noteIndex":0},"citationItems":[{"id":3111,"uris":["http://zotero.org/groups/2128091/items/U4T958R7"],"uri":["http://zotero.org/groups/2128091/items/U4T958R7"],"itemData":{"id":3111,"type":"article-journal","abstract":"A common practice in predictive medicine is to use current study data to construct a stratiﬁcation procedure, which groups subjects according to baseline information and forms stratum-speciﬁc prevention or intervention strategies. A desirable stratiﬁcation scheme would not only have small intra-stratum variation but also have a clinically meaningful discriminatory capability. We show how to obtain optimal stratiﬁcation rules with such desirable properties from ﬁtting a set of regression models relating the outcome to baseline covariates and creating scoring systems for predicting potential outcomes. We propose that all available optimal stratiﬁcations be evaluated with an independent dataset to select a ﬁnal stratiﬁcation. Lastly, we obtain inferential results for this selected stratiﬁcation scheme with a holdout dataset. When only one study of moderate size is available, we combine the ﬁrst two steps via crossvalidation. Extensive simulation studies are used to compare the proposed stratiﬁcation strategy with alternatives. We illustrate the new proposal using an AIDS clinical trial for binary outcomes and a cardiovascular clinical study for censored event time outcomes.","container-title":"Biometrika","DOI":"10.1093/biomet/asw049","ISSN":"0006-3444, 1464-3510","issue":"4","language":"en","page":"817-828","source":"Crossref","title":"Optimal stratification in outcome prediction using baseline information","volume":"103","author":[{"family":"Yong","given":"Florence H."},{"family":"Tian","given":"Lu"},{"family":"Yu","given":"Sheng"},{"family":"Cai","given":"Tianxi"},{"family":"Wei","given":"L. J."}],"issued":{"date-parts":[["2016",12]]}}}],"schema":"https://github.com/citation-style-language/schema/raw/master/csl-citation.json"} </w:instrText>
      </w:r>
      <w:r w:rsidR="00D17058">
        <w:rPr>
          <w:noProof/>
        </w:rPr>
        <w:fldChar w:fldCharType="separate"/>
      </w:r>
      <w:r w:rsidR="00D17058" w:rsidRPr="00D17058">
        <w:t xml:space="preserve">Yong, </w:t>
      </w:r>
      <w:r w:rsidR="00D17058">
        <w:t>et al.</w:t>
      </w:r>
      <w:r w:rsidR="00D17058" w:rsidRPr="00D17058">
        <w:t xml:space="preserve"> </w:t>
      </w:r>
      <w:r w:rsidR="00D17058">
        <w:t>(</w:t>
      </w:r>
      <w:r w:rsidR="00D17058" w:rsidRPr="00D17058">
        <w:t>2016)</w:t>
      </w:r>
      <w:r w:rsidR="00D17058">
        <w:rPr>
          <w:noProof/>
        </w:rPr>
        <w:fldChar w:fldCharType="end"/>
      </w:r>
      <w:r w:rsidR="00D17058">
        <w:rPr>
          <w:noProof/>
        </w:rPr>
        <w:t>,</w:t>
      </w:r>
      <w:r>
        <w:rPr>
          <w:noProof/>
        </w:rPr>
        <w:t xml:space="preserve"> the authors attempted to establish an optimal stratification method in the field of medical science using the stratum specific mean. The researchers highlight the importance of employing the baseline information of previous patints in order to predict a variable of interest which is the probability of subject’s response to a certain medicine or procedure. To begin this process, a dataset consisting of the subjects’ predicted values is created. This dataset can provide the researchers with a scoring system. Once the dataset is generated, a regression model is used to associate predicted values to their corresponding actual results. Stratification process is incorporated into this approach to predict future outcomes for the patients. To put it simply, scores are classified into several strata and the average score is calculated as a mean for anticipating the results of future individuals. The authors propose a scheme that can find the best stratifying method which minimizes the prediction error using a loss function.</w:t>
      </w:r>
    </w:p>
    <w:p w14:paraId="1187A3DC" w14:textId="738768C4" w:rsidR="00F75BAF" w:rsidRPr="00323E84" w:rsidRDefault="00F75BAF" w:rsidP="00F75BAF">
      <w:pPr>
        <w:rPr>
          <w:rFonts w:asciiTheme="majorBidi" w:hAnsiTheme="majorBidi" w:cstheme="majorBidi"/>
          <w:noProof/>
        </w:rPr>
      </w:pPr>
      <w:r w:rsidRPr="00323E84">
        <w:fldChar w:fldCharType="begin"/>
      </w:r>
      <w:r w:rsidR="00BD18AC">
        <w:instrText xml:space="preserve"> ADDIN ZOTERO_ITEM CSL_CITATION {"citationID":"xhEWfZzT","properties":{"formattedCitation":"(Etore &amp; Jourdain, 2010)","plainCitation":"(Etore &amp; Jourdain, 2010)","dontUpdate":true,"noteIndex":0},"citationItems":[{"id":3113,"uris":["http://zotero.org/groups/2128091/items/2UX99KNB"],"uri":["http://zotero.org/groups/2128091/items/2UX99KNB"],"itemData":{"id":3113,"type":"article-journal","abstract":"In this paper, we propose a stratified sampling algorithm in which the random drawings made in the strata to compute the expectation of interest are also used to adaptively modify the proportion of further drawings in each stratum. These proportions converge to the optimal allocation in terms of variance reduction. And our stratified estimator is asymptotically normal with asymptotic variance equal to the minimal one. Numerical experiments confirm the efficiency of our algorithm.","container-title":"Methodology and Computing in Applied Probability","DOI":"10.1007/s11009-008-9108-0","issue":"3","page":"335-360","source":"HAL Archives Ouvertes","title":"Adaptive optimal allocation in stratified sampling methods","volume":"12","author":[{"family":"Etore","given":"Pierre"},{"family":"Jourdain","given":"Benjamin"}],"issued":{"date-parts":[["2010",9]]}}}],"schema":"https://github.com/citation-style-language/schema/raw/master/csl-citation.json"} </w:instrText>
      </w:r>
      <w:r w:rsidRPr="00323E84">
        <w:fldChar w:fldCharType="separate"/>
      </w:r>
      <w:r w:rsidRPr="00323E84">
        <w:t xml:space="preserve">Etore </w:t>
      </w:r>
      <w:r>
        <w:t xml:space="preserve">and </w:t>
      </w:r>
      <w:r w:rsidRPr="00323E84">
        <w:t xml:space="preserve">Jourdain </w:t>
      </w:r>
      <w:r>
        <w:t>(</w:t>
      </w:r>
      <w:r w:rsidRPr="00323E84">
        <w:t>2010)</w:t>
      </w:r>
      <w:r w:rsidRPr="00323E84">
        <w:fldChar w:fldCharType="end"/>
      </w:r>
      <w:r>
        <w:t xml:space="preserve"> </w:t>
      </w:r>
      <w:r w:rsidRPr="00323E84">
        <w:t>present</w:t>
      </w:r>
      <w:r>
        <w:t xml:space="preserve">ed an adaptive </w:t>
      </w:r>
      <w:r w:rsidRPr="00323E84">
        <w:t xml:space="preserve">stratified sampling </w:t>
      </w:r>
      <w:r>
        <w:t>algorithm in</w:t>
      </w:r>
      <w:r w:rsidRPr="00323E84">
        <w:t xml:space="preserve"> </w:t>
      </w:r>
      <w:r>
        <w:t>which the randomly selected samples from strata converge to an</w:t>
      </w:r>
      <w:r w:rsidRPr="00323E84">
        <w:t xml:space="preserve"> optimal allocation. In their study, the authors claim that the Monte-Carlo estimator in stratified sampling can be used to </w:t>
      </w:r>
      <w:r>
        <w:t>find</w:t>
      </w:r>
      <w:r w:rsidRPr="00323E84">
        <w:t xml:space="preserve"> the expectation of </w:t>
      </w:r>
      <w:r>
        <w:t>a</w:t>
      </w:r>
      <w:r w:rsidRPr="00323E84">
        <w:t xml:space="preserve"> </w:t>
      </w:r>
      <w:r>
        <w:t>target function (of the drawings)</w:t>
      </w:r>
      <w:r w:rsidRPr="00323E84">
        <w:t>. It is assumed in the model that the probability of each random variable un</w:t>
      </w:r>
      <w:r>
        <w:t>der study is known and follows the</w:t>
      </w:r>
      <w:r w:rsidRPr="00323E84">
        <w:t xml:space="preserve"> normal distribution. As a result, the expectation of the target function can be computed through multiplying the expectation of each </w:t>
      </w:r>
      <w:r w:rsidRPr="00323E84">
        <w:lastRenderedPageBreak/>
        <w:t xml:space="preserve">stratum by its probability. In fact, the number of total samples drawn from all strata and the proportion of extracted samples from each stratum are formulated in terms of the expectation of interest. In the same way, the variance can be calculated given the conditional expectations. </w:t>
      </w:r>
      <w:r>
        <w:t>This</w:t>
      </w:r>
      <w:r w:rsidRPr="00323E84">
        <w:t xml:space="preserve"> framework can contribute to variance reduction if the proportion of samples taken from each stratum is computed appropriately.</w:t>
      </w:r>
      <w:r w:rsidRPr="00323E84">
        <w:rPr>
          <w:rFonts w:asciiTheme="majorBidi" w:hAnsiTheme="majorBidi" w:cstheme="majorBidi"/>
          <w:noProof/>
        </w:rPr>
        <w:t xml:space="preserve"> </w:t>
      </w:r>
    </w:p>
    <w:p w14:paraId="1BA5EF96" w14:textId="29E47EFB" w:rsidR="00F75BAF" w:rsidRDefault="00D17058" w:rsidP="00D17058">
      <w:pPr>
        <w:pStyle w:val="NormalWeb"/>
        <w:rPr>
          <w:noProof/>
        </w:rPr>
      </w:pPr>
      <w:r>
        <w:rPr>
          <w:noProof/>
        </w:rPr>
        <w:fldChar w:fldCharType="begin"/>
      </w:r>
      <w:r w:rsidR="00BD18AC">
        <w:rPr>
          <w:noProof/>
        </w:rPr>
        <w:instrText xml:space="preserve"> ADDIN ZOTERO_ITEM CSL_CITATION {"citationID":"8nArDtIg","properties":{"formattedCitation":"(Basoglu, 2014)","plainCitation":"(Basoglu, 2014)","dontUpdate":true,"noteIndex":0},"citationItems":[{"id":3099,"uris":["http://zotero.org/groups/2128091/items/P7V7HH8A"],"uri":["http://zotero.org/groups/2128091/items/P7V7HH8A"],"itemData":{"id":3099,"type":"thesis","language":"en","publisher":"Bogazici University","title":"ismail_basoglu_phd_thesis.pdf","title-short":"Efficient stratified sampling for financial risk simulation","URL":"http://www.ie.boun.edu.tr/~hormannw/BounQuantitiveFinance/Thesis/ismail_basoglu_phd_thesis.pdf","author":[{"family":"Basoglu","given":"ismail"}],"accessed":{"date-parts":[["2018",10,23]]},"issued":{"date-parts":[["2014"]]}}}],"schema":"https://github.com/citation-style-language/schema/raw/master/csl-citation.json"} </w:instrText>
      </w:r>
      <w:r>
        <w:rPr>
          <w:noProof/>
        </w:rPr>
        <w:fldChar w:fldCharType="separate"/>
      </w:r>
      <w:r w:rsidRPr="00D17058">
        <w:t xml:space="preserve">Basoglu </w:t>
      </w:r>
      <w:r>
        <w:t>(</w:t>
      </w:r>
      <w:r w:rsidRPr="00D17058">
        <w:t>2014)</w:t>
      </w:r>
      <w:r>
        <w:rPr>
          <w:noProof/>
        </w:rPr>
        <w:fldChar w:fldCharType="end"/>
      </w:r>
      <w:r w:rsidR="00F75BAF">
        <w:rPr>
          <w:noProof/>
        </w:rPr>
        <w:t xml:space="preserve"> applied variance reduction techniques to reduce the size of confidence intervals generated by Monte Carlo simulation used in computing financial risk involved in realistic and complex portfolio models. In this study, an</w:t>
      </w:r>
      <w:r w:rsidR="00F75BAF" w:rsidRPr="00216FCF">
        <w:rPr>
          <w:noProof/>
        </w:rPr>
        <w:t xml:space="preserve"> efficient implementation of stratified</w:t>
      </w:r>
      <w:r w:rsidR="00F75BAF">
        <w:rPr>
          <w:noProof/>
        </w:rPr>
        <w:t xml:space="preserve"> </w:t>
      </w:r>
      <w:r w:rsidR="00F75BAF" w:rsidRPr="00216FCF">
        <w:rPr>
          <w:noProof/>
        </w:rPr>
        <w:t>sampling technique for</w:t>
      </w:r>
      <w:r w:rsidR="00F75BAF">
        <w:rPr>
          <w:noProof/>
        </w:rPr>
        <w:t xml:space="preserve"> Monte Carlo simulation</w:t>
      </w:r>
      <w:r w:rsidR="00F75BAF" w:rsidRPr="00216FCF">
        <w:rPr>
          <w:noProof/>
        </w:rPr>
        <w:t xml:space="preserve"> problems</w:t>
      </w:r>
      <w:r w:rsidR="00F75BAF">
        <w:rPr>
          <w:noProof/>
        </w:rPr>
        <w:t xml:space="preserve"> referred to as Optimal A</w:t>
      </w:r>
      <w:r w:rsidR="00F75BAF" w:rsidRPr="00DC105A">
        <w:rPr>
          <w:noProof/>
        </w:rPr>
        <w:t>llocation</w:t>
      </w:r>
      <w:r w:rsidR="00F75BAF">
        <w:rPr>
          <w:noProof/>
        </w:rPr>
        <w:t xml:space="preserve"> S</w:t>
      </w:r>
      <w:r w:rsidR="00F75BAF" w:rsidRPr="00DC105A">
        <w:rPr>
          <w:noProof/>
        </w:rPr>
        <w:t>tratification</w:t>
      </w:r>
      <w:r w:rsidR="00F75BAF">
        <w:rPr>
          <w:noProof/>
        </w:rPr>
        <w:t xml:space="preserve"> </w:t>
      </w:r>
      <w:r w:rsidR="00F75BAF" w:rsidRPr="00DC105A">
        <w:rPr>
          <w:noProof/>
        </w:rPr>
        <w:t>and</w:t>
      </w:r>
      <w:r w:rsidR="00F75BAF">
        <w:rPr>
          <w:noProof/>
        </w:rPr>
        <w:t xml:space="preserve"> I</w:t>
      </w:r>
      <w:r w:rsidR="00F75BAF" w:rsidRPr="00DC105A">
        <w:rPr>
          <w:noProof/>
        </w:rPr>
        <w:t xml:space="preserve">mportance </w:t>
      </w:r>
      <w:r w:rsidR="00F75BAF">
        <w:rPr>
          <w:noProof/>
        </w:rPr>
        <w:t>S</w:t>
      </w:r>
      <w:r w:rsidR="00F75BAF" w:rsidRPr="00DC105A">
        <w:rPr>
          <w:noProof/>
        </w:rPr>
        <w:t>ampling</w:t>
      </w:r>
      <w:r w:rsidR="00F75BAF">
        <w:rPr>
          <w:noProof/>
        </w:rPr>
        <w:t xml:space="preserve"> (OASIS) is proposed. The proposed approach involves an</w:t>
      </w:r>
      <w:r w:rsidR="00F75BAF" w:rsidRPr="00A673A8">
        <w:rPr>
          <w:noProof/>
        </w:rPr>
        <w:t xml:space="preserve"> efficient simulation algorithm that combines optimal stratification</w:t>
      </w:r>
      <w:r w:rsidR="00F75BAF">
        <w:rPr>
          <w:noProof/>
        </w:rPr>
        <w:t xml:space="preserve"> </w:t>
      </w:r>
      <w:r w:rsidR="00F75BAF" w:rsidRPr="00A673A8">
        <w:rPr>
          <w:noProof/>
        </w:rPr>
        <w:t xml:space="preserve">and importance sampling to estimate multiple </w:t>
      </w:r>
      <w:r w:rsidR="00F75BAF">
        <w:rPr>
          <w:noProof/>
        </w:rPr>
        <w:t>conditional loss and gain</w:t>
      </w:r>
      <w:r w:rsidR="00F75BAF" w:rsidRPr="00A673A8">
        <w:rPr>
          <w:noProof/>
        </w:rPr>
        <w:t xml:space="preserve"> probabilities </w:t>
      </w:r>
      <w:r w:rsidR="00F75BAF">
        <w:rPr>
          <w:noProof/>
        </w:rPr>
        <w:t xml:space="preserve">for asset portfolios. </w:t>
      </w:r>
    </w:p>
    <w:p w14:paraId="47E51DF7" w14:textId="77777777" w:rsidR="00F75BAF" w:rsidRPr="00912FE7" w:rsidRDefault="00F75BAF" w:rsidP="00F75BAF">
      <w:r w:rsidRPr="00113698">
        <w:t>Two classes of objective functions are proposed to represent the overall error. The first class of error function minimizes a linear function of the variance-covariance matrix of the stratified estimates. The second class minimizes the maximum of variances weighted with non-negative coefficients.  Both objective functions are used in nonlinear optimization models with allocation fractions as decision variables. A closed-form solution is developed for the first class of objective functions. For the second class, an optimal allocation heuristic is utilized to find a near optimal</w:t>
      </w:r>
      <w:r>
        <w:t xml:space="preserve"> solution. Solutions from these</w:t>
      </w:r>
      <w:r w:rsidRPr="00113698">
        <w:t xml:space="preserve"> models are used in the sampling phase to minimize quantities such as the mean-squared (relative) error or the maximum absolute (relative) error that represent the overall error of the simulation. The idea of the OASIS algorithm can be used to minimize the </w:t>
      </w:r>
      <w:r w:rsidRPr="00113698">
        <w:lastRenderedPageBreak/>
        <w:t>overall error of an arbitrary simulation associated with multiple estimates. The numerical results show that the OASIS algorithm is an efficient and flexible method for simulation problems for which we can find efficient stratification functions.</w:t>
      </w:r>
    </w:p>
    <w:p w14:paraId="3BBB69B8" w14:textId="50F7E8DC" w:rsidR="00F75BAF" w:rsidRDefault="002B358E" w:rsidP="002B358E">
      <w:pPr>
        <w:pStyle w:val="Heading2"/>
      </w:pPr>
      <w:bookmarkStart w:id="20" w:name="_Ref534717527"/>
      <w:bookmarkStart w:id="21" w:name="_Toc534760230"/>
      <w:bookmarkStart w:id="22" w:name="_Toc29161458"/>
      <w:r>
        <w:t xml:space="preserve">Optimal </w:t>
      </w:r>
      <w:r w:rsidR="00F75BAF">
        <w:t>Allocation</w:t>
      </w:r>
      <w:bookmarkEnd w:id="20"/>
      <w:bookmarkEnd w:id="21"/>
      <w:bookmarkEnd w:id="22"/>
    </w:p>
    <w:p w14:paraId="1FD37B48" w14:textId="49599766" w:rsidR="00F75BAF" w:rsidRDefault="00F75BAF" w:rsidP="00F75BAF">
      <w:pPr>
        <w:rPr>
          <w:rFonts w:asciiTheme="majorBidi" w:hAnsiTheme="majorBidi" w:cstheme="majorBidi"/>
          <w:color w:val="0000FF"/>
        </w:rPr>
      </w:pPr>
      <w:r w:rsidRPr="00C977F9">
        <w:rPr>
          <w:rFonts w:asciiTheme="majorBidi" w:hAnsiTheme="majorBidi" w:cstheme="majorBidi"/>
        </w:rPr>
        <w:t>The optimal allocation</w:t>
      </w:r>
      <w:r>
        <w:rPr>
          <w:rFonts w:asciiTheme="majorBidi" w:hAnsiTheme="majorBidi" w:cstheme="majorBidi"/>
        </w:rPr>
        <w:t xml:space="preserve"> is a</w:t>
      </w:r>
      <w:r>
        <w:t xml:space="preserve"> sample allocation method used with stratified sampling, which is designed to provide the best precision (lowest variation) for the least cost (least sample size) </w:t>
      </w:r>
      <w:r>
        <w:fldChar w:fldCharType="begin"/>
      </w:r>
      <w:r w:rsidR="00BD18AC">
        <w:instrText xml:space="preserve"> ADDIN ZOTERO_ITEM CSL_CITATION {"citationID":"qiDdV79V","properties":{"formattedCitation":"(Statistics Dictionary, 2019b)","plainCitation":"(Statistics Dictionary, 2019b)","noteIndex":0},"citationItems":[{"id":3082,"uris":["http://zotero.org/groups/2128091/items/DU7GE2XF"],"uri":["http://zotero.org/groups/2128091/items/DU7GE2XF"],"itemData":{"id":3082,"type":"webpage","title":"Optimum Allocation: Definition","URL":"https://stattrek.com/statistics/dictionary.aspx?definition=optimum_allocation","author":[{"literal":"Statistics Dictionary"}],"accessed":{"date-parts":[["2019",1,8]]},"issued":{"date-parts":[["2019"]]}}}],"schema":"https://github.com/citation-style-language/schema/raw/master/csl-citation.json"} </w:instrText>
      </w:r>
      <w:r>
        <w:fldChar w:fldCharType="separate"/>
      </w:r>
      <w:r w:rsidRPr="00240A6C">
        <w:t>(Statistics Dictionary, 2019b)</w:t>
      </w:r>
      <w:r>
        <w:fldChar w:fldCharType="end"/>
      </w:r>
      <w:r>
        <w:t xml:space="preserve">. </w:t>
      </w:r>
      <w:r w:rsidRPr="00C977F9">
        <w:rPr>
          <w:rFonts w:asciiTheme="majorBidi" w:hAnsiTheme="majorBidi" w:cstheme="majorBidi"/>
        </w:rPr>
        <w:t>Neyman allocation</w:t>
      </w:r>
      <w:r>
        <w:rPr>
          <w:rFonts w:asciiTheme="majorBidi" w:hAnsiTheme="majorBidi" w:cstheme="majorBidi"/>
        </w:rPr>
        <w:t xml:space="preserve"> is a special case of optimal allocation when the total sample size is fixed </w:t>
      </w:r>
      <w:r>
        <w:rPr>
          <w:rFonts w:asciiTheme="majorBidi" w:hAnsiTheme="majorBidi" w:cstheme="majorBidi"/>
        </w:rPr>
        <w:fldChar w:fldCharType="begin"/>
      </w:r>
      <w:r w:rsidR="00BD18AC">
        <w:rPr>
          <w:rFonts w:asciiTheme="majorBidi" w:hAnsiTheme="majorBidi" w:cstheme="majorBidi"/>
        </w:rPr>
        <w:instrText xml:space="preserve"> ADDIN ZOTERO_ITEM CSL_CITATION {"citationID":"DkxENomq","properties":{"formattedCitation":"(Statistics Dictionary, 2019a)","plainCitation":"(Statistics Dictionary, 2019a)","noteIndex":0},"citationItems":[{"id":3083,"uris":["http://zotero.org/groups/2128091/items/8RS67ICX"],"uri":["http://zotero.org/groups/2128091/items/8RS67ICX"],"itemData":{"id":3083,"type":"webpage","title":"Neyman Allocation: Definition","URL":"https://stattrek.com/statistics/dictionary.aspx?definition=neyman_allocation","author":[{"literal":"Statistics Dictionary"}],"accessed":{"date-parts":[["2019",1,8]]},"issued":{"date-parts":[["2019"]]}}}],"schema":"https://github.com/citation-style-language/schema/raw/master/csl-citation.json"} </w:instrText>
      </w:r>
      <w:r>
        <w:rPr>
          <w:rFonts w:asciiTheme="majorBidi" w:hAnsiTheme="majorBidi" w:cstheme="majorBidi"/>
        </w:rPr>
        <w:fldChar w:fldCharType="separate"/>
      </w:r>
      <w:r w:rsidRPr="00240A6C">
        <w:t>(Statistics Dictionary, 2019a)</w:t>
      </w:r>
      <w:r>
        <w:rPr>
          <w:rFonts w:asciiTheme="majorBidi" w:hAnsiTheme="majorBidi" w:cstheme="majorBidi"/>
        </w:rPr>
        <w:fldChar w:fldCharType="end"/>
      </w:r>
      <w:r>
        <w:rPr>
          <w:rFonts w:asciiTheme="majorBidi" w:hAnsiTheme="majorBidi" w:cstheme="majorBidi"/>
          <w:color w:val="000000"/>
        </w:rPr>
        <w:t>.</w:t>
      </w:r>
      <w:r w:rsidRPr="00C977F9">
        <w:rPr>
          <w:rFonts w:asciiTheme="majorBidi" w:hAnsiTheme="majorBidi" w:cstheme="majorBidi"/>
          <w:color w:val="0000FF"/>
        </w:rPr>
        <w:t xml:space="preserve"> </w:t>
      </w:r>
    </w:p>
    <w:p w14:paraId="0F2D3EEB" w14:textId="2BC6FEA1" w:rsidR="00F75BAF" w:rsidRPr="00251D1C" w:rsidRDefault="00F75BAF" w:rsidP="00F75BAF">
      <w:pPr>
        <w:rPr>
          <w:rFonts w:asciiTheme="majorBidi" w:hAnsiTheme="majorBidi" w:cstheme="majorBidi"/>
        </w:rPr>
      </w:pPr>
      <w:r>
        <w:rPr>
          <w:rFonts w:asciiTheme="majorBidi" w:hAnsiTheme="majorBidi" w:cstheme="majorBidi"/>
          <w:color w:val="000000"/>
        </w:rPr>
        <w:t xml:space="preserve">Applying </w:t>
      </w:r>
      <w:r w:rsidRPr="00C977F9">
        <w:rPr>
          <w:rFonts w:asciiTheme="majorBidi" w:hAnsiTheme="majorBidi" w:cstheme="majorBidi"/>
          <w:color w:val="000000"/>
        </w:rPr>
        <w:t>N</w:t>
      </w:r>
      <w:r>
        <w:rPr>
          <w:rFonts w:asciiTheme="majorBidi" w:hAnsiTheme="majorBidi" w:cstheme="majorBidi"/>
          <w:color w:val="000000"/>
        </w:rPr>
        <w:t>e</w:t>
      </w:r>
      <w:r w:rsidRPr="00C977F9">
        <w:rPr>
          <w:rFonts w:asciiTheme="majorBidi" w:hAnsiTheme="majorBidi" w:cstheme="majorBidi"/>
          <w:color w:val="000000"/>
        </w:rPr>
        <w:t xml:space="preserve">yman allocation </w:t>
      </w:r>
      <w:r>
        <w:rPr>
          <w:rFonts w:asciiTheme="majorBidi" w:hAnsiTheme="majorBidi" w:cstheme="majorBidi"/>
          <w:color w:val="000000"/>
        </w:rPr>
        <w:t>has been investigated in researches including (</w:t>
      </w:r>
      <w:r w:rsidRPr="00C977F9">
        <w:rPr>
          <w:rFonts w:asciiTheme="majorBidi" w:hAnsiTheme="majorBidi" w:cstheme="majorBidi"/>
          <w:color w:val="000000"/>
        </w:rPr>
        <w:fldChar w:fldCharType="begin"/>
      </w:r>
      <w:r w:rsidR="00BD18AC">
        <w:rPr>
          <w:rFonts w:asciiTheme="majorBidi" w:hAnsiTheme="majorBidi" w:cstheme="majorBidi"/>
          <w:color w:val="000000"/>
        </w:rPr>
        <w:instrText xml:space="preserve"> ADDIN ZOTERO_ITEM CSL_CITATION {"citationID":"Gm0bytr7","properties":{"formattedCitation":"(Lavallee &amp; Hidirogloui, 1988)","plainCitation":"(Lavallee &amp; Hidirogloui, 1988)","dontUpdate":true,"noteIndex":0},"citationItems":[{"id":3069,"uris":["http://zotero.org/groups/2128091/items/PD77R7RN"],"uri":["http://zotero.org/groups/2128091/items/PD77R7RN"],"itemData":{"id":3069,"type":"article-journal","abstract":"For a given level of precision, Hidiroglou (1986) provided an algorithm for dividing the population into a take-all stratum and a take-some stratum so as to minimize the overall sample size assuming simple random sampling without replacement in the take-some stratum. Sethi (1963) provided an algorithm for optimum stratification of the population into a number of take-some strata. For the stratification of a highly skewed population, this article presents an iterative algorithm which has as objective the determination of stratification boundaries which split the population into a take-all stratum and a number of take-some strata. These boundaries are computed so as to minimize the resulting sample size given a level of relative precision, simple random sampling without replacement from the take-some strata and use of a power allocation among the take-some strata. The resulting algorithm is a combination of the procedures of Hidiroglou (1986) and Sethi (1963).","language":"en","page":"12","source":"Zotero","title":"On the Stratification of Skewed Populations","author":[{"family":"Lavallee","given":"Pierre"},{"family":"Hidiroglou","given":"Michel A"}],"issued":{"date-parts":[["1988"]]}}}],"schema":"https://github.com/citation-style-language/schema/raw/master/csl-citation.json"} </w:instrText>
      </w:r>
      <w:r w:rsidRPr="00C977F9">
        <w:rPr>
          <w:rFonts w:asciiTheme="majorBidi" w:hAnsiTheme="majorBidi" w:cstheme="majorBidi"/>
          <w:color w:val="000000"/>
        </w:rPr>
        <w:fldChar w:fldCharType="separate"/>
      </w:r>
      <w:r w:rsidRPr="00C977F9">
        <w:rPr>
          <w:rFonts w:asciiTheme="majorBidi" w:hAnsiTheme="majorBidi" w:cstheme="majorBidi"/>
        </w:rPr>
        <w:t>Lavallee &amp; Hidirogloui</w:t>
      </w:r>
      <w:r>
        <w:rPr>
          <w:rFonts w:asciiTheme="majorBidi" w:hAnsiTheme="majorBidi" w:cstheme="majorBidi"/>
        </w:rPr>
        <w:t xml:space="preserve">, </w:t>
      </w:r>
      <w:r w:rsidRPr="00C977F9">
        <w:rPr>
          <w:rFonts w:asciiTheme="majorBidi" w:hAnsiTheme="majorBidi" w:cstheme="majorBidi"/>
        </w:rPr>
        <w:t>1988)</w:t>
      </w:r>
      <w:r w:rsidRPr="00C977F9">
        <w:rPr>
          <w:rFonts w:asciiTheme="majorBidi" w:hAnsiTheme="majorBidi" w:cstheme="majorBidi"/>
          <w:color w:val="000000"/>
        </w:rPr>
        <w:fldChar w:fldCharType="end"/>
      </w:r>
      <w:r w:rsidRPr="00C977F9">
        <w:rPr>
          <w:rFonts w:asciiTheme="majorBidi" w:hAnsiTheme="majorBidi" w:cstheme="majorBidi"/>
          <w:color w:val="0000FF"/>
        </w:rPr>
        <w:t xml:space="preserve">, </w:t>
      </w:r>
      <w:r w:rsidRPr="00C977F9">
        <w:rPr>
          <w:rFonts w:asciiTheme="majorBidi" w:hAnsiTheme="majorBidi" w:cstheme="majorBidi"/>
          <w:color w:val="0000FF"/>
        </w:rPr>
        <w:fldChar w:fldCharType="begin"/>
      </w:r>
      <w:r w:rsidR="0065734C">
        <w:rPr>
          <w:rFonts w:asciiTheme="majorBidi" w:hAnsiTheme="majorBidi" w:cstheme="majorBidi"/>
          <w:color w:val="0000FF"/>
        </w:rPr>
        <w:instrText xml:space="preserve"> ADDIN ZOTERO_ITEM CSL_CITATION {"citationID":"qzUht1Qq","properties":{"formattedCitation":"(Bendeti, Bee, &amp; Espa, 2010)","plainCitation":"(Bendeti, Bee, &amp; Espa, 2010)","dontUpdate":true,"noteIndex":0},"citationItems":[{"id":"5LBdVvh8/P9VOliyR","uris":["http://zotero.org/groups/2128091/items/EMKA8JW2"],"uri":["http://zotero.org/groups/2128091/items/EMKA8JW2"],"itemData":{"id":3153,"type":"article-journal","title":"A Framework for Cut-off Sampling in Business Survey Design","page":"651-671","volume":"26","issue":"4","source":"Zotero","abstract":"In sampling theory the large concentration of the population with respect to most surveyed variables constitutes a problem which is difﬁcult to tackle by means of classical tools. One possible solution is given by cut-off sampling, which explicitly prescribes to discard part of the population; in particular, if the population is composed by ﬁrms or establishments, the method results in the exclusion of the “smallest” ﬁrms. Whereas this sampling scheme is common among practitioners, its theoretical foundations tend to be considered weak, because the inclusion probability of some units is equal to zero. In this paper we propose a framework to justify cut-off sampling and to determine the census and cut-off thresholds. We use an estimation model which assumes as known the weight of the discarded units with respect to each variable; we compute the variance of the estimator and its bias, which is caused by violations of the aforementioned hypothesis. We develop an algorithm which minimizes the MSE as a function of multivariate auxiliary information at the population level. Considering the combinatorial optimization nature of the model, we resort to the theory of stochastic relaxation: in particular, we use the simulated annealing algorithm.","journalAbbreviation":"Journal of Official Statistics","language":"en","author":[{"family":"Bendeti","given":"Ruberto"},{"family":"Bee","given":"Marco"},{"family":"Espa","given":"Guiseppe"}],"issued":{"date-parts":[["2010"]]}}}],"schema":"https://github.com/citation-style-language/schema/raw/master/csl-citation.json"} </w:instrText>
      </w:r>
      <w:r w:rsidRPr="00C977F9">
        <w:rPr>
          <w:rFonts w:asciiTheme="majorBidi" w:hAnsiTheme="majorBidi" w:cstheme="majorBidi"/>
          <w:color w:val="0000FF"/>
        </w:rPr>
        <w:fldChar w:fldCharType="separate"/>
      </w:r>
      <w:r w:rsidRPr="00C977F9">
        <w:rPr>
          <w:rFonts w:asciiTheme="majorBidi" w:hAnsiTheme="majorBidi" w:cstheme="majorBidi"/>
        </w:rPr>
        <w:t>(Ben</w:t>
      </w:r>
      <w:r>
        <w:rPr>
          <w:rFonts w:asciiTheme="majorBidi" w:hAnsiTheme="majorBidi" w:cstheme="majorBidi"/>
        </w:rPr>
        <w:t>e</w:t>
      </w:r>
      <w:r w:rsidRPr="00C977F9">
        <w:rPr>
          <w:rFonts w:asciiTheme="majorBidi" w:hAnsiTheme="majorBidi" w:cstheme="majorBidi"/>
        </w:rPr>
        <w:t>de</w:t>
      </w:r>
      <w:r>
        <w:rPr>
          <w:rFonts w:asciiTheme="majorBidi" w:hAnsiTheme="majorBidi" w:cstheme="majorBidi"/>
        </w:rPr>
        <w:t>t</w:t>
      </w:r>
      <w:r w:rsidRPr="00C977F9">
        <w:rPr>
          <w:rFonts w:asciiTheme="majorBidi" w:hAnsiTheme="majorBidi" w:cstheme="majorBidi"/>
        </w:rPr>
        <w:t>ti et al. 2010)</w:t>
      </w:r>
      <w:r w:rsidRPr="00C977F9">
        <w:rPr>
          <w:rFonts w:asciiTheme="majorBidi" w:hAnsiTheme="majorBidi" w:cstheme="majorBidi"/>
          <w:color w:val="0000FF"/>
        </w:rPr>
        <w:fldChar w:fldCharType="end"/>
      </w:r>
      <w:r w:rsidRPr="00C977F9">
        <w:rPr>
          <w:rFonts w:asciiTheme="majorBidi" w:hAnsiTheme="majorBidi" w:cstheme="majorBidi"/>
          <w:color w:val="0000FF"/>
        </w:rPr>
        <w:t xml:space="preserve"> </w:t>
      </w:r>
      <w:r w:rsidRPr="00C977F9">
        <w:rPr>
          <w:rFonts w:asciiTheme="majorBidi" w:hAnsiTheme="majorBidi" w:cstheme="majorBidi"/>
          <w:color w:val="000000"/>
        </w:rPr>
        <w:t xml:space="preserve">and </w:t>
      </w:r>
      <w:r w:rsidRPr="00C977F9">
        <w:rPr>
          <w:rFonts w:asciiTheme="majorBidi" w:hAnsiTheme="majorBidi" w:cstheme="majorBidi"/>
          <w:color w:val="000000"/>
        </w:rPr>
        <w:fldChar w:fldCharType="begin"/>
      </w:r>
      <w:r w:rsidR="0065734C">
        <w:rPr>
          <w:rFonts w:asciiTheme="majorBidi" w:hAnsiTheme="majorBidi" w:cstheme="majorBidi"/>
          <w:color w:val="000000"/>
        </w:rPr>
        <w:instrText xml:space="preserve"> ADDIN ZOTERO_ITEM CSL_CITATION {"citationID":"JX2WCyDk","properties":{"formattedCitation":"(Benedetti &amp; Piersimoni, 2012a)","plainCitation":"(Benedetti &amp; Piersimoni, 2012a)","dontUpdate":true,"noteIndex":0},"citationItems":[{"id":"5LBdVvh8/en9A0VhO","uris":["http://zotero.org/groups/2128091/items/BGGHNYB5"],"uri":["http://zotero.org/groups/2128091/items/BGGHNYB5"],"itemData":{"id":3152,"type":"article-journal","title":"Multivariate Boundaries of a Self Representing Stratum of Large Units in Agricultural Survey Design","page":"125-135","volume":"6","source":"Zotero","abstract":"In business surveys in general, and in multipurpose agricultural surveys in particular, the problem of designing a sample from a list frame usually consists of two diﬀerent aspects. The ﬁrst is concerned with the choice of a rule for stratifying the population when several size variables are available and the second is devoted to sample size determination and sample allocation to a given set of strata. The main property that is required of the sample design is that it delivers a speciﬁed level of precision for a set of variables of interest using as few sampling units as possible. This article examines how this can be achieved via a basic partition into two strata, one completely enumerated and the other sampled, deﬁned in such a way as to achieve both these objectives. The procedure was used to design the Italian Milk Products Monthly Survey on the basis of a set of auxiliary variables obtained from an annual census of the same target population. Given the combinatorial optimization nature of the problem, we use stochastic relaxation theory, and in particular, we use simulated annealing because of its ﬂexibility. Our results indicate that in this situation the multivariate partition obtained by using this random search strategy is a suitable solution as it permits identiﬁcation of boundaries of any shape. Furthermore, numerical comparisons between sampling designs obtained by using these procedures and some simple extensions of univariate stratiﬁcation rules are made. The gain from using the proposed strategy is nontrivial as it achieves the required precision using a sample size that is notably smaller than that required by simple extensions to univariate stratiﬁcation rules.","journalAbbreviation":"Survey research method","language":"en","author":[{"family":"Benedetti","given":"Roberto"},{"family":"Piersimoni","given":"Federica"}],"issued":{"date-parts":[["2012"]]}}}],"schema":"https://github.com/citation-style-language/schema/raw/master/csl-citation.json"} </w:instrText>
      </w:r>
      <w:r w:rsidRPr="00C977F9">
        <w:rPr>
          <w:rFonts w:asciiTheme="majorBidi" w:hAnsiTheme="majorBidi" w:cstheme="majorBidi"/>
          <w:color w:val="000000"/>
        </w:rPr>
        <w:fldChar w:fldCharType="separate"/>
      </w:r>
      <w:r w:rsidRPr="00DA7E76">
        <w:t>(Benedetti &amp; Piersimoni, 2012a)</w:t>
      </w:r>
      <w:r w:rsidRPr="00C977F9">
        <w:rPr>
          <w:rFonts w:asciiTheme="majorBidi" w:hAnsiTheme="majorBidi" w:cstheme="majorBidi"/>
          <w:color w:val="000000"/>
        </w:rPr>
        <w:fldChar w:fldCharType="end"/>
      </w:r>
      <w:r w:rsidRPr="00C977F9">
        <w:rPr>
          <w:rFonts w:asciiTheme="majorBidi" w:hAnsiTheme="majorBidi" w:cstheme="majorBidi"/>
          <w:color w:val="000000"/>
        </w:rPr>
        <w:t xml:space="preserve">. </w:t>
      </w:r>
      <w:r>
        <w:rPr>
          <w:rFonts w:asciiTheme="majorBidi" w:hAnsiTheme="majorBidi" w:cstheme="majorBidi"/>
          <w:color w:val="000000"/>
        </w:rPr>
        <w:t>Collectively,</w:t>
      </w:r>
      <w:r w:rsidRPr="00C977F9">
        <w:rPr>
          <w:rFonts w:asciiTheme="majorBidi" w:hAnsiTheme="majorBidi" w:cstheme="majorBidi"/>
          <w:color w:val="000000"/>
        </w:rPr>
        <w:t xml:space="preserve"> these methods</w:t>
      </w:r>
      <w:r>
        <w:rPr>
          <w:rFonts w:asciiTheme="majorBidi" w:hAnsiTheme="majorBidi" w:cstheme="majorBidi"/>
          <w:color w:val="000000"/>
        </w:rPr>
        <w:t xml:space="preserve"> restrict</w:t>
      </w:r>
      <w:r w:rsidRPr="00C977F9">
        <w:rPr>
          <w:rFonts w:asciiTheme="majorBidi" w:hAnsiTheme="majorBidi" w:cstheme="majorBidi"/>
          <w:color w:val="000000"/>
        </w:rPr>
        <w:t xml:space="preserve"> the </w:t>
      </w:r>
      <w:r>
        <w:rPr>
          <w:rFonts w:asciiTheme="majorBidi" w:hAnsiTheme="majorBidi" w:cstheme="majorBidi"/>
          <w:color w:val="000000"/>
        </w:rPr>
        <w:t xml:space="preserve">number of </w:t>
      </w:r>
      <w:r w:rsidRPr="00C977F9">
        <w:rPr>
          <w:rFonts w:asciiTheme="majorBidi" w:hAnsiTheme="majorBidi" w:cstheme="majorBidi"/>
          <w:color w:val="000000"/>
        </w:rPr>
        <w:t xml:space="preserve">strata </w:t>
      </w:r>
      <w:r>
        <w:rPr>
          <w:rFonts w:asciiTheme="majorBidi" w:hAnsiTheme="majorBidi" w:cstheme="majorBidi"/>
          <w:color w:val="000000"/>
        </w:rPr>
        <w:t>in</w:t>
      </w:r>
      <w:r w:rsidRPr="00C977F9">
        <w:rPr>
          <w:rFonts w:asciiTheme="majorBidi" w:hAnsiTheme="majorBidi" w:cstheme="majorBidi"/>
          <w:color w:val="000000"/>
        </w:rPr>
        <w:t>to two or three.</w:t>
      </w:r>
      <w:r w:rsidRPr="00AE0C1C">
        <w:rPr>
          <w:rFonts w:asciiTheme="majorBidi" w:hAnsiTheme="majorBidi" w:cstheme="majorBidi"/>
        </w:rPr>
        <w:t xml:space="preserve"> </w:t>
      </w:r>
      <w:r>
        <w:rPr>
          <w:rFonts w:asciiTheme="majorBidi" w:hAnsiTheme="majorBidi" w:cstheme="majorBidi"/>
        </w:rPr>
        <w:t xml:space="preserve">In </w:t>
      </w:r>
      <w:r>
        <w:rPr>
          <w:rFonts w:asciiTheme="majorBidi" w:hAnsiTheme="majorBidi" w:cstheme="majorBidi"/>
        </w:rPr>
        <w:fldChar w:fldCharType="begin"/>
      </w:r>
      <w:r w:rsidR="00BD18AC">
        <w:rPr>
          <w:rFonts w:asciiTheme="majorBidi" w:hAnsiTheme="majorBidi" w:cstheme="majorBidi"/>
        </w:rPr>
        <w:instrText xml:space="preserve"> ADDIN ZOTERO_ITEM CSL_CITATION {"citationID":"FoNgODiU","properties":{"formattedCitation":"(Lavallee &amp; Hidirogloui, 1988)","plainCitation":"(Lavallee &amp; Hidirogloui, 1988)","dontUpdate":true,"noteIndex":0},"citationItems":[{"id":3069,"uris":["http://zotero.org/groups/2128091/items/PD77R7RN"],"uri":["http://zotero.org/groups/2128091/items/PD77R7RN"],"itemData":{"id":3069,"type":"article-journal","abstract":"For a given level of precision, Hidiroglou (1986) provided an algorithm for dividing the population into a take-all stratum and a take-some stratum so as to minimize the overall sample size assuming simple random sampling without replacement in the take-some stratum. Sethi (1963) provided an algorithm for optimum stratification of the population into a number of take-some strata. For the stratification of a highly skewed population, this article presents an iterative algorithm which has as objective the determination of stratification boundaries which split the population into a take-all stratum and a number of take-some strata. These boundaries are computed so as to minimize the resulting sample size given a level of relative precision, simple random sampling without replacement from the take-some strata and use of a power allocation among the take-some strata. The resulting algorithm is a combination of the procedures of Hidiroglou (1986) and Sethi (1963).","language":"en","page":"12","source":"Zotero","title":"On the Stratification of Skewed Populations","author":[{"family":"Lavallee","given":"Pierre"},{"family":"Hidiroglou","given":"Michel A"}],"issued":{"date-parts":[["1988"]]}}}],"schema":"https://github.com/citation-style-language/schema/raw/master/csl-citation.json"} </w:instrText>
      </w:r>
      <w:r>
        <w:rPr>
          <w:rFonts w:asciiTheme="majorBidi" w:hAnsiTheme="majorBidi" w:cstheme="majorBidi"/>
        </w:rPr>
        <w:fldChar w:fldCharType="separate"/>
      </w:r>
      <w:r w:rsidRPr="000342AE">
        <w:t xml:space="preserve">Lavallee &amp; Hidirogloui </w:t>
      </w:r>
      <w:r>
        <w:t>(</w:t>
      </w:r>
      <w:r w:rsidRPr="000342AE">
        <w:t>1988)</w:t>
      </w:r>
      <w:r>
        <w:rPr>
          <w:rFonts w:asciiTheme="majorBidi" w:hAnsiTheme="majorBidi" w:cstheme="majorBidi"/>
        </w:rPr>
        <w:fldChar w:fldCharType="end"/>
      </w:r>
      <w:r>
        <w:rPr>
          <w:rFonts w:asciiTheme="majorBidi" w:hAnsiTheme="majorBidi" w:cstheme="majorBidi"/>
        </w:rPr>
        <w:t xml:space="preserve"> method, population is divided into two strata, one of which was used as take-all stratum while the other one was sampled stratum.</w:t>
      </w:r>
    </w:p>
    <w:p w14:paraId="55D374F8" w14:textId="4F9E70BF" w:rsidR="00F75BAF" w:rsidRPr="00912FE7" w:rsidRDefault="00F75BAF" w:rsidP="00F75BAF">
      <w:pPr>
        <w:adjustRightInd w:val="0"/>
      </w:pPr>
      <w:r w:rsidRPr="00A4574F">
        <w:rPr>
          <w:rFonts w:asciiTheme="majorBidi" w:hAnsiTheme="majorBidi" w:cstheme="majorBidi"/>
          <w:color w:val="000000" w:themeColor="text1"/>
        </w:rPr>
        <w:t xml:space="preserve">In </w:t>
      </w:r>
      <w:r>
        <w:rPr>
          <w:rFonts w:asciiTheme="majorBidi" w:hAnsiTheme="majorBidi" w:cstheme="majorBidi"/>
          <w:color w:val="000000" w:themeColor="text1"/>
        </w:rPr>
        <w:t>conventional</w:t>
      </w:r>
      <w:r w:rsidRPr="00A4574F">
        <w:rPr>
          <w:rFonts w:asciiTheme="majorBidi" w:hAnsiTheme="majorBidi" w:cstheme="majorBidi"/>
          <w:color w:val="000000" w:themeColor="text1"/>
        </w:rPr>
        <w:t xml:space="preserve"> stratified sampling, the fraction of </w:t>
      </w:r>
      <w:r>
        <w:rPr>
          <w:rFonts w:asciiTheme="majorBidi" w:hAnsiTheme="majorBidi" w:cstheme="majorBidi"/>
          <w:color w:val="000000" w:themeColor="text1"/>
        </w:rPr>
        <w:t>samples</w:t>
      </w:r>
      <w:r w:rsidRPr="00A4574F">
        <w:rPr>
          <w:rFonts w:asciiTheme="majorBidi" w:hAnsiTheme="majorBidi" w:cstheme="majorBidi"/>
          <w:color w:val="000000" w:themeColor="text1"/>
        </w:rPr>
        <w:t xml:space="preserve"> to be allocated to strata </w:t>
      </w:r>
      <w:r>
        <w:rPr>
          <w:rFonts w:asciiTheme="majorBidi" w:hAnsiTheme="majorBidi" w:cstheme="majorBidi"/>
          <w:color w:val="000000" w:themeColor="text1"/>
        </w:rPr>
        <w:t>is</w:t>
      </w:r>
      <w:r w:rsidRPr="00A4574F">
        <w:rPr>
          <w:rFonts w:asciiTheme="majorBidi" w:hAnsiTheme="majorBidi" w:cstheme="majorBidi"/>
          <w:color w:val="000000" w:themeColor="text1"/>
        </w:rPr>
        <w:t xml:space="preserve"> </w:t>
      </w:r>
      <w:r>
        <w:rPr>
          <w:rFonts w:asciiTheme="majorBidi" w:hAnsiTheme="majorBidi" w:cstheme="majorBidi"/>
          <w:color w:val="000000" w:themeColor="text1"/>
        </w:rPr>
        <w:t xml:space="preserve">typically </w:t>
      </w:r>
      <w:r w:rsidRPr="00A4574F">
        <w:rPr>
          <w:rFonts w:asciiTheme="majorBidi" w:hAnsiTheme="majorBidi" w:cstheme="majorBidi"/>
          <w:color w:val="000000" w:themeColor="text1"/>
        </w:rPr>
        <w:t xml:space="preserve">decided </w:t>
      </w:r>
      <w:r>
        <w:rPr>
          <w:rFonts w:asciiTheme="majorBidi" w:hAnsiTheme="majorBidi" w:cstheme="majorBidi"/>
          <w:color w:val="000000" w:themeColor="text1"/>
        </w:rPr>
        <w:t>after the stratification is determined</w:t>
      </w:r>
      <w:r w:rsidRPr="00A4574F">
        <w:rPr>
          <w:rFonts w:asciiTheme="majorBidi" w:hAnsiTheme="majorBidi" w:cstheme="majorBidi"/>
          <w:color w:val="000000" w:themeColor="text1"/>
        </w:rPr>
        <w:t>, and the focus is on the minimization of variance of the final stratified estimators</w:t>
      </w:r>
      <w:r w:rsidRPr="0078733C">
        <w:rPr>
          <w:rFonts w:asciiTheme="majorBidi" w:hAnsiTheme="majorBidi" w:cstheme="majorBidi"/>
          <w:color w:val="000000" w:themeColor="text1"/>
        </w:rPr>
        <w:t>.</w:t>
      </w:r>
      <w:r>
        <w:rPr>
          <w:rFonts w:asciiTheme="majorBidi" w:hAnsiTheme="majorBidi" w:cstheme="majorBidi"/>
          <w:color w:val="000000" w:themeColor="text1"/>
        </w:rPr>
        <w:t xml:space="preserve"> However</w:t>
      </w:r>
      <w:r w:rsidRPr="0078733C">
        <w:rPr>
          <w:rFonts w:asciiTheme="majorBidi" w:hAnsiTheme="majorBidi" w:cstheme="majorBidi"/>
          <w:color w:val="000000" w:themeColor="text1"/>
        </w:rPr>
        <w:t xml:space="preserve">, the optimal allocation </w:t>
      </w:r>
      <w:r>
        <w:rPr>
          <w:rFonts w:asciiTheme="majorBidi" w:hAnsiTheme="majorBidi" w:cstheme="majorBidi"/>
          <w:color w:val="000000" w:themeColor="text1"/>
        </w:rPr>
        <w:t xml:space="preserve">in adaptive </w:t>
      </w:r>
      <w:r w:rsidRPr="0078733C">
        <w:rPr>
          <w:rFonts w:asciiTheme="majorBidi" w:hAnsiTheme="majorBidi" w:cstheme="majorBidi"/>
          <w:color w:val="000000" w:themeColor="text1"/>
        </w:rPr>
        <w:t xml:space="preserve">stratified sampling can </w:t>
      </w:r>
      <w:r>
        <w:rPr>
          <w:rFonts w:asciiTheme="majorBidi" w:hAnsiTheme="majorBidi" w:cstheme="majorBidi"/>
          <w:color w:val="000000" w:themeColor="text1"/>
        </w:rPr>
        <w:t xml:space="preserve">be </w:t>
      </w:r>
      <w:r w:rsidRPr="0078733C">
        <w:rPr>
          <w:rFonts w:asciiTheme="majorBidi" w:hAnsiTheme="majorBidi" w:cstheme="majorBidi"/>
          <w:color w:val="000000" w:themeColor="text1"/>
        </w:rPr>
        <w:t>carried out without variance reduction within each stratum</w:t>
      </w:r>
      <w:r>
        <w:rPr>
          <w:rFonts w:asciiTheme="majorBidi" w:hAnsiTheme="majorBidi" w:cstheme="majorBidi"/>
          <w:color w:val="000000" w:themeColor="text1"/>
        </w:rPr>
        <w:t xml:space="preserve"> </w:t>
      </w:r>
      <w:r w:rsidRPr="00DA7E76">
        <w:rPr>
          <w:rFonts w:asciiTheme="majorBidi" w:hAnsiTheme="majorBidi" w:cstheme="majorBidi"/>
          <w:color w:val="000000" w:themeColor="text1"/>
        </w:rPr>
        <w:fldChar w:fldCharType="begin"/>
      </w:r>
      <w:r w:rsidR="00BD18AC">
        <w:rPr>
          <w:rFonts w:asciiTheme="majorBidi" w:hAnsiTheme="majorBidi" w:cstheme="majorBidi"/>
          <w:color w:val="000000" w:themeColor="text1"/>
        </w:rPr>
        <w:instrText xml:space="preserve"> ADDIN ZOTERO_ITEM CSL_CITATION {"citationID":"TNaGYgRL","properties":{"formattedCitation":"(Kawai, 2010)","plainCitation":"(Kawai, 2010)","noteIndex":0},"citationItems":[{"id":3127,"uris":["http://zotero.org/groups/2128091/items/647KQY5M"],"uri":["http://zotero.org/groups/2128091/items/647KQY5M"],"itemData":{"id":3127,"type":"article-journal","container-title":"ACM Transactions on Modeling and Computer Simulation","DOI":"10.1145/1734222.1734225","ISSN":"10493301","issue":"2","language":"en","page":"1-17","source":"Crossref","title":"Asymptotically optimal allocation of stratified sampling with adaptive variance reduction by strata","volume":"20","author":[{"family":"Kawai","given":"Reiichiro"}],"issued":{"date-parts":[["2010",4,1]]}}}],"schema":"https://github.com/citation-style-language/schema/raw/master/csl-citation.json"} </w:instrText>
      </w:r>
      <w:r w:rsidRPr="00DA7E76">
        <w:rPr>
          <w:rFonts w:asciiTheme="majorBidi" w:hAnsiTheme="majorBidi" w:cstheme="majorBidi"/>
          <w:color w:val="000000" w:themeColor="text1"/>
        </w:rPr>
        <w:fldChar w:fldCharType="separate"/>
      </w:r>
      <w:r w:rsidRPr="00DA7E76">
        <w:rPr>
          <w:rFonts w:asciiTheme="majorBidi" w:hAnsiTheme="majorBidi" w:cstheme="majorBidi"/>
          <w:color w:val="000000" w:themeColor="text1"/>
        </w:rPr>
        <w:t>(Kawai, 2010)</w:t>
      </w:r>
      <w:r w:rsidRPr="00DA7E76">
        <w:rPr>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r w:rsidRPr="00EA3F2D">
        <w:rPr>
          <w:rFonts w:asciiTheme="majorBidi" w:hAnsiTheme="majorBidi" w:cstheme="majorBidi"/>
          <w:color w:val="000000"/>
        </w:rPr>
        <w:fldChar w:fldCharType="begin"/>
      </w:r>
      <w:r w:rsidR="00BD18AC">
        <w:rPr>
          <w:rFonts w:asciiTheme="majorBidi" w:hAnsiTheme="majorBidi" w:cstheme="majorBidi"/>
          <w:color w:val="000000"/>
        </w:rPr>
        <w:instrText xml:space="preserve"> ADDIN ZOTERO_ITEM CSL_CITATION {"citationID":"bLHPkvcp","properties":{"formattedCitation":"(Etore, Fort, Jourdain, &amp; Moulines, 2011)","plainCitation":"(Etore, Fort, Jourdain, &amp; Moulines, 2011)","dontUpdate":true,"noteIndex":0},"citationItems":[{"id":3139,"uris":["http://zotero.org/groups/2128091/items/GPSF94K3"],"uri":["http://zotero.org/groups/2128091/items/GPSF94K3"],"itemData":{"id":3139,"type":"article-journal","abstract":"This paper investigates the use of stratiﬁed sampling as a variance reduction technique for approximating integrals over large dimensional spaces. The accuracy of this method critically depends on the choice of the space partition, the strata, which should be ideally ﬁtted to the subsets where the functions to integrate is nearly constant, and on the allocation of the number of samples within each strata. When the dimension is large and the function to integrate is complex, ﬁnding such partitions and allocating the sample is a highly non-trivial problem. In this work, we investigate a novel method to improve the eﬃciency of the estimator ”on the ﬂy”, by jointly sampling and adapting the strata which are hyperrectangles and the allocation within the strata. The accuracy of estimators when this method is used is examined in detail, in the so-called asymptotic regime (i.e. when both the number of samples and the number of strata are large). It turns out that the limiting variance depends on the directions deﬁning the hyperrectangles but not on the precise abscissae of their boundaries along these directions, which gives a mathematical justiﬁcation to the common choice of equiprobable strata. So, only the directions are adaptively modiﬁed by our algorithm. We illustrate the use of the method for the computation of the price of path-dependent options in models with both constant and stochastic volatility. The use of this adaptive technique yields variance reduction by factors sometimes larger than 1000 compared to classical Monte Carlo estimators.","container-title":"Annals of Operations Research","DOI":"10.1007/s10479-009-0638-9","ISSN":"0254-5330, 1572-9338","issue":"1","language":"en","page":"127-154","source":"Crossref","title":"On adaptive stratification","volume":"189","author":[{"family":"Etore","given":"Pierre"},{"family":"Fort","given":"Gersende"},{"family":"Jourdain","given":"Benjamin"},{"family":"Moulines","given":"Eric"}],"issued":{"date-parts":[["2011",9]]}}}],"schema":"https://github.com/citation-style-language/schema/raw/master/csl-citation.json"} </w:instrText>
      </w:r>
      <w:r w:rsidRPr="00EA3F2D">
        <w:rPr>
          <w:rFonts w:asciiTheme="majorBidi" w:hAnsiTheme="majorBidi" w:cstheme="majorBidi"/>
          <w:color w:val="000000"/>
        </w:rPr>
        <w:fldChar w:fldCharType="separate"/>
      </w:r>
      <w:r w:rsidRPr="00EA3F2D">
        <w:rPr>
          <w:rFonts w:asciiTheme="majorBidi" w:hAnsiTheme="majorBidi" w:cstheme="majorBidi"/>
          <w:color w:val="000000"/>
        </w:rPr>
        <w:t>Etore, et al. (2011)</w:t>
      </w:r>
      <w:r w:rsidRPr="00EA3F2D">
        <w:rPr>
          <w:rFonts w:asciiTheme="majorBidi" w:hAnsiTheme="majorBidi" w:cstheme="majorBidi"/>
          <w:color w:val="000000"/>
        </w:rPr>
        <w:fldChar w:fldCharType="end"/>
      </w:r>
      <w:r>
        <w:rPr>
          <w:rFonts w:asciiTheme="majorBidi" w:hAnsiTheme="majorBidi" w:cstheme="majorBidi"/>
          <w:color w:val="000000"/>
        </w:rPr>
        <w:t xml:space="preserve"> proposed an iterative</w:t>
      </w:r>
      <w:r w:rsidRPr="00EA3F2D">
        <w:rPr>
          <w:rFonts w:asciiTheme="majorBidi" w:hAnsiTheme="majorBidi" w:cstheme="majorBidi"/>
          <w:color w:val="000000"/>
        </w:rPr>
        <w:t xml:space="preserve"> adaptive optimal allocation algorithm.</w:t>
      </w:r>
      <w:r>
        <w:rPr>
          <w:rFonts w:asciiTheme="majorBidi" w:hAnsiTheme="majorBidi" w:cstheme="majorBidi"/>
          <w:color w:val="000000"/>
        </w:rPr>
        <w:t xml:space="preserve"> </w:t>
      </w:r>
      <w:r w:rsidRPr="00EA3F2D">
        <w:rPr>
          <w:rFonts w:asciiTheme="majorBidi" w:hAnsiTheme="majorBidi" w:cstheme="majorBidi"/>
          <w:color w:val="000000"/>
        </w:rPr>
        <w:t xml:space="preserve">In each </w:t>
      </w:r>
      <w:r>
        <w:rPr>
          <w:rFonts w:asciiTheme="majorBidi" w:hAnsiTheme="majorBidi" w:cstheme="majorBidi"/>
          <w:color w:val="000000"/>
        </w:rPr>
        <w:t>iterati</w:t>
      </w:r>
      <w:r w:rsidRPr="00EA3F2D">
        <w:rPr>
          <w:rFonts w:asciiTheme="majorBidi" w:hAnsiTheme="majorBidi" w:cstheme="majorBidi"/>
          <w:color w:val="000000"/>
        </w:rPr>
        <w:t xml:space="preserve">on, </w:t>
      </w:r>
      <w:r>
        <w:rPr>
          <w:rFonts w:asciiTheme="majorBidi" w:hAnsiTheme="majorBidi" w:cstheme="majorBidi"/>
          <w:color w:val="000000"/>
        </w:rPr>
        <w:t>the algorithm</w:t>
      </w:r>
      <w:r w:rsidRPr="00EA3F2D">
        <w:rPr>
          <w:rFonts w:asciiTheme="majorBidi" w:hAnsiTheme="majorBidi" w:cstheme="majorBidi"/>
          <w:color w:val="000000"/>
        </w:rPr>
        <w:t xml:space="preserve"> </w:t>
      </w:r>
      <w:r>
        <w:rPr>
          <w:rFonts w:asciiTheme="majorBidi" w:hAnsiTheme="majorBidi" w:cstheme="majorBidi"/>
          <w:color w:val="000000"/>
        </w:rPr>
        <w:t>adjusts</w:t>
      </w:r>
      <w:r w:rsidRPr="00EA3F2D">
        <w:rPr>
          <w:rFonts w:asciiTheme="majorBidi" w:hAnsiTheme="majorBidi" w:cstheme="majorBidi"/>
          <w:color w:val="000000"/>
        </w:rPr>
        <w:t xml:space="preserve"> the proportion of</w:t>
      </w:r>
      <w:r>
        <w:rPr>
          <w:rFonts w:asciiTheme="majorBidi" w:hAnsiTheme="majorBidi" w:cstheme="majorBidi"/>
          <w:color w:val="000000"/>
        </w:rPr>
        <w:t xml:space="preserve"> </w:t>
      </w:r>
      <w:r w:rsidRPr="00EA3F2D">
        <w:rPr>
          <w:rFonts w:asciiTheme="majorBidi" w:hAnsiTheme="majorBidi" w:cstheme="majorBidi"/>
          <w:color w:val="000000"/>
        </w:rPr>
        <w:t xml:space="preserve">further drawings by </w:t>
      </w:r>
      <w:r>
        <w:rPr>
          <w:rFonts w:asciiTheme="majorBidi" w:hAnsiTheme="majorBidi" w:cstheme="majorBidi"/>
          <w:color w:val="000000"/>
        </w:rPr>
        <w:t>applying</w:t>
      </w:r>
      <w:r w:rsidRPr="00EA3F2D">
        <w:rPr>
          <w:rFonts w:asciiTheme="majorBidi" w:hAnsiTheme="majorBidi" w:cstheme="majorBidi"/>
          <w:color w:val="000000"/>
        </w:rPr>
        <w:t xml:space="preserve"> conditional standard deviation estimates. These proportions</w:t>
      </w:r>
      <w:r>
        <w:rPr>
          <w:rFonts w:asciiTheme="majorBidi" w:hAnsiTheme="majorBidi" w:cstheme="majorBidi"/>
          <w:color w:val="000000"/>
        </w:rPr>
        <w:t xml:space="preserve"> </w:t>
      </w:r>
      <w:r w:rsidRPr="00EA3F2D">
        <w:rPr>
          <w:rFonts w:asciiTheme="majorBidi" w:hAnsiTheme="majorBidi" w:cstheme="majorBidi"/>
          <w:color w:val="000000"/>
        </w:rPr>
        <w:t>converge to the optimal allocation fractions</w:t>
      </w:r>
      <w:r>
        <w:rPr>
          <w:rFonts w:asciiTheme="majorBidi" w:hAnsiTheme="majorBidi" w:cstheme="majorBidi"/>
          <w:color w:val="000000"/>
        </w:rPr>
        <w:t>. In this method, at least one drawing is allocated to each stratum which is similar to the method proposed in (</w:t>
      </w:r>
      <w:r>
        <w:rPr>
          <w:rFonts w:asciiTheme="majorBidi" w:hAnsiTheme="majorBidi" w:cstheme="majorBidi"/>
          <w:color w:val="000000"/>
        </w:rPr>
        <w:fldChar w:fldCharType="begin"/>
      </w:r>
      <w:r w:rsidR="00BD18AC">
        <w:rPr>
          <w:rFonts w:asciiTheme="majorBidi" w:hAnsiTheme="majorBidi" w:cstheme="majorBidi"/>
          <w:color w:val="000000"/>
        </w:rPr>
        <w:instrText xml:space="preserve"> ADDIN ZOTERO_ITEM CSL_CITATION {"citationID":"Ifcdfdxn","properties":{"formattedCitation":"(Etore &amp; Jourdain, 2010)","plainCitation":"(Etore &amp; Jourdain, 2010)","dontUpdate":true,"noteIndex":0},"citationItems":[{"id":3113,"uris":["http://zotero.org/groups/2128091/items/2UX99KNB"],"uri":["http://zotero.org/groups/2128091/items/2UX99KNB"],"itemData":{"id":3113,"type":"article-journal","abstract":"In this paper, we propose a stratified sampling algorithm in which the random drawings made in the strata to compute the expectation of interest are also used to adaptively modify the proportion of further drawings in each stratum. These proportions converge to the optimal allocation in terms of variance reduction. And our stratified estimator is asymptotically normal with asymptotic variance equal to the minimal one. Numerical experiments confirm the efficiency of our algorithm.","container-title":"Methodology and Computing in Applied Probability","DOI":"10.1007/s11009-008-9108-0","issue":"3","page":"335-360","source":"HAL Archives Ouvertes","title":"Adaptive optimal allocation in stratified sampling methods","volume":"12","author":[{"family":"Etore","given":"Pierre"},{"family":"Jourdain","given":"Benjamin"}],"issued":{"date-parts":[["2010",9]]}}}],"schema":"https://github.com/citation-style-language/schema/raw/master/csl-citation.json"} </w:instrText>
      </w:r>
      <w:r>
        <w:rPr>
          <w:rFonts w:asciiTheme="majorBidi" w:hAnsiTheme="majorBidi" w:cstheme="majorBidi"/>
          <w:color w:val="000000"/>
        </w:rPr>
        <w:fldChar w:fldCharType="separate"/>
      </w:r>
      <w:r w:rsidRPr="00670D9B">
        <w:t xml:space="preserve">Etore &amp; </w:t>
      </w:r>
      <w:r w:rsidRPr="00670D9B">
        <w:lastRenderedPageBreak/>
        <w:t>Jourdain</w:t>
      </w:r>
      <w:r>
        <w:t xml:space="preserve">, </w:t>
      </w:r>
      <w:r w:rsidRPr="00670D9B">
        <w:t>2010)</w:t>
      </w:r>
      <w:r>
        <w:rPr>
          <w:rFonts w:asciiTheme="majorBidi" w:hAnsiTheme="majorBidi" w:cstheme="majorBidi"/>
          <w:color w:val="000000"/>
        </w:rPr>
        <w:fldChar w:fldCharType="end"/>
      </w:r>
      <w:r>
        <w:rPr>
          <w:rFonts w:asciiTheme="majorBidi" w:hAnsiTheme="majorBidi" w:cstheme="majorBidi"/>
          <w:color w:val="000000"/>
        </w:rPr>
        <w:t xml:space="preserve"> discussed in </w:t>
      </w:r>
      <w:r>
        <w:rPr>
          <w:rFonts w:asciiTheme="majorBidi" w:hAnsiTheme="majorBidi" w:cstheme="majorBidi"/>
          <w:color w:val="000000"/>
        </w:rPr>
        <w:fldChar w:fldCharType="begin"/>
      </w:r>
      <w:r>
        <w:rPr>
          <w:rFonts w:asciiTheme="majorBidi" w:hAnsiTheme="majorBidi" w:cstheme="majorBidi"/>
          <w:color w:val="000000"/>
        </w:rPr>
        <w:instrText xml:space="preserve"> REF _Ref534717575 \r \h </w:instrText>
      </w:r>
      <w:r>
        <w:rPr>
          <w:rFonts w:asciiTheme="majorBidi" w:hAnsiTheme="majorBidi" w:cstheme="majorBidi"/>
          <w:color w:val="000000"/>
        </w:rPr>
      </w:r>
      <w:r>
        <w:rPr>
          <w:rFonts w:asciiTheme="majorBidi" w:hAnsiTheme="majorBidi" w:cstheme="majorBidi"/>
          <w:color w:val="000000"/>
        </w:rPr>
        <w:fldChar w:fldCharType="separate"/>
      </w:r>
      <w:r>
        <w:rPr>
          <w:rFonts w:asciiTheme="majorBidi" w:hAnsiTheme="majorBidi" w:cstheme="majorBidi"/>
          <w:color w:val="000000"/>
          <w:cs/>
        </w:rPr>
        <w:t>‎</w:t>
      </w:r>
      <w:r>
        <w:rPr>
          <w:rFonts w:asciiTheme="majorBidi" w:hAnsiTheme="majorBidi" w:cstheme="majorBidi"/>
          <w:color w:val="000000"/>
        </w:rPr>
        <w:t>4.1</w:t>
      </w:r>
      <w:r>
        <w:rPr>
          <w:rFonts w:asciiTheme="majorBidi" w:hAnsiTheme="majorBidi" w:cstheme="majorBidi"/>
          <w:color w:val="000000"/>
        </w:rPr>
        <w:fldChar w:fldCharType="end"/>
      </w:r>
      <w:r>
        <w:rPr>
          <w:rFonts w:asciiTheme="majorBidi" w:hAnsiTheme="majorBidi" w:cstheme="majorBidi"/>
          <w:color w:val="000000"/>
        </w:rPr>
        <w:t xml:space="preserve"> which leads to </w:t>
      </w:r>
      <w:r w:rsidRPr="00DF0C8C">
        <w:rPr>
          <w:rFonts w:asciiTheme="majorBidi" w:hAnsiTheme="majorBidi" w:cstheme="majorBidi"/>
          <w:color w:val="000000"/>
        </w:rPr>
        <w:t>suboptimal allocations in initial iterations</w:t>
      </w:r>
      <w:r>
        <w:rPr>
          <w:rFonts w:asciiTheme="majorBidi" w:hAnsiTheme="majorBidi" w:cstheme="majorBidi"/>
          <w:color w:val="000000"/>
        </w:rPr>
        <w:t>.</w:t>
      </w:r>
    </w:p>
    <w:p w14:paraId="2C3B1F64" w14:textId="11FE1F68" w:rsidR="00F75BAF" w:rsidRPr="003D09A2" w:rsidRDefault="00F75BAF" w:rsidP="002B358E">
      <w:pPr>
        <w:pStyle w:val="Heading2"/>
      </w:pPr>
      <w:bookmarkStart w:id="23" w:name="_Ref534717610"/>
      <w:bookmarkStart w:id="24" w:name="_Toc534760231"/>
      <w:bookmarkStart w:id="25" w:name="_Toc29161459"/>
      <w:r>
        <w:t>Joint Stratification-Allocation</w:t>
      </w:r>
      <w:bookmarkEnd w:id="23"/>
      <w:bookmarkEnd w:id="24"/>
      <w:bookmarkEnd w:id="25"/>
    </w:p>
    <w:p w14:paraId="73301C3D" w14:textId="2ADCBBC3" w:rsidR="00F75BAF" w:rsidRPr="00BF06FC" w:rsidRDefault="00F75BAF" w:rsidP="00F75BAF">
      <w:pPr>
        <w:adjustRightInd w:val="0"/>
        <w:spacing w:before="0"/>
        <w:rPr>
          <w:rFonts w:asciiTheme="majorBidi" w:hAnsiTheme="majorBidi" w:cstheme="majorBidi"/>
        </w:rPr>
      </w:pPr>
      <w:r w:rsidRPr="00BF06FC">
        <w:rPr>
          <w:rFonts w:asciiTheme="majorBidi" w:hAnsiTheme="majorBidi" w:cstheme="majorBidi"/>
        </w:rPr>
        <w:fldChar w:fldCharType="begin"/>
      </w:r>
      <w:r w:rsidR="00BD18AC">
        <w:rPr>
          <w:rFonts w:asciiTheme="majorBidi" w:hAnsiTheme="majorBidi" w:cstheme="majorBidi"/>
        </w:rPr>
        <w:instrText xml:space="preserve"> ADDIN ZOTERO_ITEM CSL_CITATION {"citationID":"iEj6bwgm","properties":{"formattedCitation":"(Benedetti &amp; Piersimoni, 2012b)","plainCitation":"(Benedetti &amp; Piersimoni, 2012b)","dontUpdate":true,"noteIndex":0},"citationItems":[{"id":3101,"uris":["http://zotero.org/groups/2128091/items/XLPHYLN2"],"uri":["http://zotero.org/groups/2128091/items/XLPHYLN2"],"itemData":{"id":3101,"type":"article-journal","abstract":"In business surveys in general, and in multipurpose agricultural surveys in particular, the problem of designing a sample from a list frame usually consists of two different aspects. The first is concerned with the choice of a rule for stratifying the population when several size variables are available and the second is devoted to sample size determination and sample allocation to a given set of strata. The main property that is required of the sample design is that it delivers a specified level of precision for a set of variables of interest using as few sampling units as possible. This article examines how this can be achieved via a basic partition into two strata, one completely enumerated and the other sampled, defined in such a way  as to achieve both these objectives.\nThe procedure was used to design the Italian Milk Products Monthly Survey on the basis of a set of auxiliary variables obtained from an annual census of the same target population. Given the combinatorial optimization nature of the problem, we use stochastic relaxation theory, and in particular, we use simulated annealing because of its flexibility. Our results indicate that in this situation the multivariate partition obtained by using this random search strategy is a suitable solution as it permits identification of boundaries of any shape. Furthermore, numerical comparisons between sampling designs obtained by using these procedures and some simple extensions of univariate stratification rules are made. The gain from using the proposed strategy is nontrivial as it achieves the required precision using a sample size that is notably smaller than that required by simple extensions to univariate stratification rules.","container-title":"Survey Research Methods","DOI":"10.18148/srm/2012.v6i3.5127","ISSN":"1864-3361","issue":"3","language":"en","page":"125-135","source":"ojs.ub.uni-konstanz.de","title":"Multivariate Boundaries of a Self Representing Stratum of Large Units in Agricultural Survey Design","volume":"6","author":[{"family":"Benedetti","given":"Roberto"},{"family":"Piersimoni","given":"Federica"}],"issued":{"date-parts":[["2012",12,2]]}}}],"schema":"https://github.com/citation-style-language/schema/raw/master/csl-citation.json"} </w:instrText>
      </w:r>
      <w:r w:rsidRPr="00BF06FC">
        <w:rPr>
          <w:rFonts w:asciiTheme="majorBidi" w:hAnsiTheme="majorBidi" w:cstheme="majorBidi"/>
        </w:rPr>
        <w:fldChar w:fldCharType="separate"/>
      </w:r>
      <w:r w:rsidRPr="00C1319F">
        <w:t xml:space="preserve">Benedetti </w:t>
      </w:r>
      <w:r w:rsidR="00E30E29">
        <w:t>and</w:t>
      </w:r>
      <w:r w:rsidRPr="00C1319F">
        <w:t xml:space="preserve"> Piersimoni </w:t>
      </w:r>
      <w:r>
        <w:t>(</w:t>
      </w:r>
      <w:r w:rsidRPr="00C1319F">
        <w:t>2012b)</w:t>
      </w:r>
      <w:r w:rsidRPr="00BF06FC">
        <w:rPr>
          <w:rFonts w:asciiTheme="majorBidi" w:hAnsiTheme="majorBidi" w:cstheme="majorBidi"/>
        </w:rPr>
        <w:fldChar w:fldCharType="end"/>
      </w:r>
      <w:r w:rsidRPr="00BF06FC">
        <w:rPr>
          <w:rFonts w:asciiTheme="majorBidi" w:hAnsiTheme="majorBidi" w:cstheme="majorBidi"/>
        </w:rPr>
        <w:t xml:space="preserve"> </w:t>
      </w:r>
      <w:r>
        <w:rPr>
          <w:rFonts w:asciiTheme="majorBidi" w:hAnsiTheme="majorBidi" w:cstheme="majorBidi"/>
        </w:rPr>
        <w:t>proposed a</w:t>
      </w:r>
      <w:r w:rsidRPr="00BF06FC">
        <w:rPr>
          <w:rFonts w:asciiTheme="majorBidi" w:hAnsiTheme="majorBidi" w:cstheme="majorBidi"/>
        </w:rPr>
        <w:t xml:space="preserve"> multivariate framework as the extension of Hidiroglou (1986) univariate method</w:t>
      </w:r>
      <w:r>
        <w:rPr>
          <w:rFonts w:asciiTheme="majorBidi" w:hAnsiTheme="majorBidi" w:cstheme="majorBidi"/>
        </w:rPr>
        <w:t xml:space="preserve"> discussed in </w:t>
      </w:r>
      <w:r>
        <w:rPr>
          <w:rFonts w:asciiTheme="majorBidi" w:hAnsiTheme="majorBidi" w:cstheme="majorBidi"/>
        </w:rPr>
        <w:fldChar w:fldCharType="begin"/>
      </w:r>
      <w:r>
        <w:rPr>
          <w:rFonts w:asciiTheme="majorBidi" w:hAnsiTheme="majorBidi" w:cstheme="majorBidi"/>
        </w:rPr>
        <w:instrText xml:space="preserve"> REF _Ref534717527 \r \h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cs/>
        </w:rPr>
        <w:t>‎</w:t>
      </w:r>
      <w:r>
        <w:rPr>
          <w:rFonts w:asciiTheme="majorBidi" w:hAnsiTheme="majorBidi" w:cstheme="majorBidi"/>
        </w:rPr>
        <w:t>4.2</w:t>
      </w:r>
      <w:r>
        <w:rPr>
          <w:rFonts w:asciiTheme="majorBidi" w:hAnsiTheme="majorBidi" w:cstheme="majorBidi"/>
        </w:rPr>
        <w:fldChar w:fldCharType="end"/>
      </w:r>
      <w:r w:rsidRPr="00BF06FC">
        <w:rPr>
          <w:rFonts w:asciiTheme="majorBidi" w:hAnsiTheme="majorBidi" w:cstheme="majorBidi"/>
        </w:rPr>
        <w:t>. The size of each strata is defined by a set of univariate threshold</w:t>
      </w:r>
      <w:r>
        <w:rPr>
          <w:rFonts w:asciiTheme="majorBidi" w:hAnsiTheme="majorBidi" w:cstheme="majorBidi"/>
        </w:rPr>
        <w:t>s</w:t>
      </w:r>
      <w:r w:rsidRPr="00BF06FC">
        <w:rPr>
          <w:rFonts w:asciiTheme="majorBidi" w:hAnsiTheme="majorBidi" w:cstheme="majorBidi"/>
        </w:rPr>
        <w:t xml:space="preserve"> for each auxiliary variable present in </w:t>
      </w:r>
      <w:r>
        <w:rPr>
          <w:rFonts w:asciiTheme="majorBidi" w:hAnsiTheme="majorBidi" w:cstheme="majorBidi"/>
        </w:rPr>
        <w:t xml:space="preserve">the </w:t>
      </w:r>
      <w:r w:rsidRPr="00BF06FC">
        <w:rPr>
          <w:rFonts w:asciiTheme="majorBidi" w:hAnsiTheme="majorBidi" w:cstheme="majorBidi"/>
        </w:rPr>
        <w:t xml:space="preserve">sampling frame. Univariate thresholds make the strata to have “box-shaped” boundaries. However, The multivariate framework </w:t>
      </w:r>
      <w:r>
        <w:rPr>
          <w:rFonts w:asciiTheme="majorBidi" w:hAnsiTheme="majorBidi" w:cstheme="majorBidi"/>
        </w:rPr>
        <w:t xml:space="preserve">lifts </w:t>
      </w:r>
      <w:r w:rsidRPr="00BF06FC">
        <w:rPr>
          <w:rFonts w:asciiTheme="majorBidi" w:hAnsiTheme="majorBidi" w:cstheme="majorBidi"/>
        </w:rPr>
        <w:t xml:space="preserve">the </w:t>
      </w:r>
      <w:r>
        <w:rPr>
          <w:rFonts w:asciiTheme="majorBidi" w:hAnsiTheme="majorBidi" w:cstheme="majorBidi"/>
        </w:rPr>
        <w:t>limitation</w:t>
      </w:r>
      <w:r w:rsidRPr="00BF06FC">
        <w:rPr>
          <w:rFonts w:asciiTheme="majorBidi" w:hAnsiTheme="majorBidi" w:cstheme="majorBidi"/>
        </w:rPr>
        <w:t xml:space="preserve"> of box-shaped partition boundaries by applying a random search algorithm and using simulated annealing to solve a general combinatorial optimization problem</w:t>
      </w:r>
      <w:r>
        <w:rPr>
          <w:rFonts w:asciiTheme="majorBidi" w:hAnsiTheme="majorBidi" w:cstheme="majorBidi"/>
        </w:rPr>
        <w:t xml:space="preserve"> </w:t>
      </w:r>
      <w:r w:rsidRPr="00BF06FC">
        <w:rPr>
          <w:rFonts w:asciiTheme="majorBidi" w:hAnsiTheme="majorBidi" w:cstheme="majorBidi"/>
        </w:rPr>
        <w:fldChar w:fldCharType="begin"/>
      </w:r>
      <w:r w:rsidR="00BD18AC">
        <w:rPr>
          <w:rFonts w:asciiTheme="majorBidi" w:hAnsiTheme="majorBidi" w:cstheme="majorBidi"/>
        </w:rPr>
        <w:instrText xml:space="preserve"> ADDIN ZOTERO_ITEM CSL_CITATION {"citationID":"HrTaGGM3","properties":{"formattedCitation":"(Lisic, Sang, Zhu, &amp; Zimmer, 2018)","plainCitation":"(Lisic, Sang, Zhu, &amp; Zimmer, 2018)","dontUpdate":true,"noteIndex":0},"citationItems":[{"id":3136,"uris":["http://zotero.org/groups/2128091/items/CY39FGQJ"],"uri":["http://zotero.org/groups/2128091/items/CY39FGQJ"],"itemData":{"id":3136,"type":"article-journal","abstract":"A computational approach to optimal multivariate designs with respect to stratification and allocation is investigated under the assumptions of fixed total allocation, known number of strata, and the availability of administrative data correlated with thevariables of interest under coefficient-of-variation constraints. This approach uses a penalized objective function that is optimized by simulated annealing through exchanging sampling units and sample allocations among strata. Computational speed is improved through the use of a computationally efficient machine learning method such as K-means to create an initial stratification close to the optimal stratification. The numeric stability of the algorithm has been investigated and parallel processing has been employed where appropriate. Results are presented for both simulated data and USDA’s June Agricultural Survey. An R package has also been made available for evaluation.","container-title":"Journal of Official Statistics","DOI":"10.1515/jos-2018-0007","ISSN":"2001-7367","issue":"1","language":"en","page":"121-148","source":"Crossref","title":"Optimal Stratification and Allocation for the June Agricultural Survey","volume":"34","author":[{"family":"Lisic","given":"Jonathan"},{"family":"Sang","given":"Hejian"},{"family":"Zhu","given":"Zhengyuan"},{"family":"Zimmer","given":"Stephanie"}],"issued":{"date-parts":[["2018",3,1]]}}}],"schema":"https://github.com/citation-style-language/schema/raw/master/csl-citation.json"} </w:instrText>
      </w:r>
      <w:r w:rsidRPr="00BF06FC">
        <w:rPr>
          <w:rFonts w:asciiTheme="majorBidi" w:hAnsiTheme="majorBidi" w:cstheme="majorBidi"/>
        </w:rPr>
        <w:fldChar w:fldCharType="separate"/>
      </w:r>
      <w:r w:rsidRPr="00BF06FC">
        <w:rPr>
          <w:rFonts w:asciiTheme="majorBidi" w:hAnsiTheme="majorBidi" w:cstheme="majorBidi"/>
        </w:rPr>
        <w:t>(Lisic et al., 2018)</w:t>
      </w:r>
      <w:r w:rsidRPr="00BF06FC">
        <w:rPr>
          <w:rFonts w:asciiTheme="majorBidi" w:hAnsiTheme="majorBidi" w:cstheme="majorBidi"/>
        </w:rPr>
        <w:fldChar w:fldCharType="end"/>
      </w:r>
      <w:r w:rsidRPr="00BF06FC">
        <w:rPr>
          <w:rFonts w:asciiTheme="majorBidi" w:hAnsiTheme="majorBidi" w:cstheme="majorBidi"/>
        </w:rPr>
        <w:t>.</w:t>
      </w:r>
    </w:p>
    <w:p w14:paraId="17B832FE" w14:textId="785685E2" w:rsidR="00F75BAF" w:rsidRPr="00886198" w:rsidRDefault="00F75BAF" w:rsidP="00F75BAF">
      <w:pPr>
        <w:adjustRightInd w:val="0"/>
        <w:spacing w:before="0"/>
        <w:rPr>
          <w:rFonts w:asciiTheme="majorBidi" w:hAnsiTheme="majorBidi" w:cstheme="majorBidi"/>
        </w:rPr>
      </w:pPr>
      <w:r w:rsidRPr="00886198">
        <w:rPr>
          <w:rFonts w:asciiTheme="majorBidi" w:hAnsiTheme="majorBidi" w:cstheme="majorBidi"/>
        </w:rPr>
        <w:fldChar w:fldCharType="begin"/>
      </w:r>
      <w:r w:rsidR="00BD18AC">
        <w:rPr>
          <w:rFonts w:asciiTheme="majorBidi" w:hAnsiTheme="majorBidi" w:cstheme="majorBidi"/>
        </w:rPr>
        <w:instrText xml:space="preserve"> ADDIN ZOTERO_ITEM CSL_CITATION {"citationID":"FKifg2V9","properties":{"formattedCitation":"(Barcaroli, 2014)","plainCitation":"(Barcaroli, 2014)","dontUpdate":true,"noteIndex":0},"citationItems":[{"id":3093,"uris":["http://zotero.org/groups/2128091/items/V6SCP92R"],"uri":["http://zotero.org/groups/2128091/items/V6SCP92R"],"itemData":{"id":3093,"type":"article-journal","container-title":"Journal of Statistical Software","DOI":"10.18637/jss.v061.i04","ISSN":"1548-7660","issue":"1","language":"en","page":"1-24","source":"www.jstatsoft.org","title":"SamplingStrata: An R Package for the Optimization of Stratified Sampling","title-short":"SamplingStrata","volume":"61","author":[{"family":"Barcaroli","given":"Giulio"}],"issued":{"date-parts":[["2014",11,3]]}}}],"schema":"https://github.com/citation-style-language/schema/raw/master/csl-citation.json"} </w:instrText>
      </w:r>
      <w:r w:rsidRPr="00886198">
        <w:rPr>
          <w:rFonts w:asciiTheme="majorBidi" w:hAnsiTheme="majorBidi" w:cstheme="majorBidi"/>
        </w:rPr>
        <w:fldChar w:fldCharType="separate"/>
      </w:r>
      <w:r w:rsidRPr="00445EB0">
        <w:t xml:space="preserve">Barcaroli </w:t>
      </w:r>
      <w:r>
        <w:t>(</w:t>
      </w:r>
      <w:r w:rsidRPr="00445EB0">
        <w:t>2014)</w:t>
      </w:r>
      <w:r w:rsidRPr="00886198">
        <w:rPr>
          <w:rFonts w:asciiTheme="majorBidi" w:hAnsiTheme="majorBidi" w:cstheme="majorBidi"/>
        </w:rPr>
        <w:fldChar w:fldCharType="end"/>
      </w:r>
      <w:r w:rsidRPr="00886198">
        <w:rPr>
          <w:rFonts w:asciiTheme="majorBidi" w:hAnsiTheme="majorBidi" w:cstheme="majorBidi"/>
        </w:rPr>
        <w:t xml:space="preserve"> proposed</w:t>
      </w:r>
      <w:r>
        <w:rPr>
          <w:rFonts w:asciiTheme="majorBidi" w:hAnsiTheme="majorBidi" w:cstheme="majorBidi"/>
        </w:rPr>
        <w:t xml:space="preserve"> an </w:t>
      </w:r>
      <w:r w:rsidRPr="00886198">
        <w:rPr>
          <w:rFonts w:asciiTheme="majorBidi" w:hAnsiTheme="majorBidi" w:cstheme="majorBidi"/>
        </w:rPr>
        <w:t>optimal stratification and allocation</w:t>
      </w:r>
      <w:r>
        <w:rPr>
          <w:rFonts w:asciiTheme="majorBidi" w:hAnsiTheme="majorBidi" w:cstheme="majorBidi"/>
        </w:rPr>
        <w:t xml:space="preserve"> method to </w:t>
      </w:r>
      <w:r w:rsidRPr="00886198">
        <w:rPr>
          <w:rFonts w:asciiTheme="majorBidi" w:hAnsiTheme="majorBidi" w:cstheme="majorBidi"/>
        </w:rPr>
        <w:t>minim</w:t>
      </w:r>
      <w:r>
        <w:rPr>
          <w:rFonts w:asciiTheme="majorBidi" w:hAnsiTheme="majorBidi" w:cstheme="majorBidi"/>
        </w:rPr>
        <w:t>ize the</w:t>
      </w:r>
      <w:r w:rsidRPr="00886198">
        <w:rPr>
          <w:rFonts w:asciiTheme="majorBidi" w:hAnsiTheme="majorBidi" w:cstheme="majorBidi"/>
        </w:rPr>
        <w:t xml:space="preserve"> cost while all precision constraints are satisfied. Their method is used for multivariate cases in which</w:t>
      </w:r>
      <w:r>
        <w:rPr>
          <w:rFonts w:asciiTheme="majorBidi" w:hAnsiTheme="majorBidi" w:cstheme="majorBidi"/>
        </w:rPr>
        <w:t xml:space="preserve"> </w:t>
      </w:r>
      <w:r w:rsidRPr="00886198">
        <w:rPr>
          <w:rFonts w:asciiTheme="majorBidi" w:hAnsiTheme="majorBidi" w:cstheme="majorBidi"/>
        </w:rPr>
        <w:t>the estimate of target variables in strata are available.</w:t>
      </w:r>
      <w:r>
        <w:rPr>
          <w:rFonts w:asciiTheme="majorBidi" w:hAnsiTheme="majorBidi" w:cstheme="majorBidi"/>
        </w:rPr>
        <w:t xml:space="preserve"> </w:t>
      </w:r>
      <w:r w:rsidRPr="00886198">
        <w:rPr>
          <w:rFonts w:asciiTheme="majorBidi" w:hAnsiTheme="majorBidi" w:cstheme="majorBidi"/>
        </w:rPr>
        <w:t>Since the number of possible alternative stratification</w:t>
      </w:r>
      <w:r>
        <w:rPr>
          <w:rFonts w:asciiTheme="majorBidi" w:hAnsiTheme="majorBidi" w:cstheme="majorBidi"/>
        </w:rPr>
        <w:t>s</w:t>
      </w:r>
      <w:r w:rsidRPr="00886198">
        <w:rPr>
          <w:rFonts w:asciiTheme="majorBidi" w:hAnsiTheme="majorBidi" w:cstheme="majorBidi"/>
        </w:rPr>
        <w:t xml:space="preserve"> is</w:t>
      </w:r>
      <w:r>
        <w:rPr>
          <w:rFonts w:asciiTheme="majorBidi" w:hAnsiTheme="majorBidi" w:cstheme="majorBidi"/>
        </w:rPr>
        <w:t xml:space="preserve"> </w:t>
      </w:r>
      <w:r w:rsidRPr="00886198">
        <w:rPr>
          <w:rFonts w:asciiTheme="majorBidi" w:hAnsiTheme="majorBidi" w:cstheme="majorBidi"/>
        </w:rPr>
        <w:t xml:space="preserve">high, Genetic algorithm is </w:t>
      </w:r>
      <w:r>
        <w:rPr>
          <w:rFonts w:asciiTheme="majorBidi" w:hAnsiTheme="majorBidi" w:cstheme="majorBidi"/>
        </w:rPr>
        <w:t>applied to</w:t>
      </w:r>
      <w:r w:rsidRPr="00886198">
        <w:rPr>
          <w:rFonts w:asciiTheme="majorBidi" w:hAnsiTheme="majorBidi" w:cstheme="majorBidi"/>
        </w:rPr>
        <w:t xml:space="preserve"> find near optimal stratification in specific iteration. </w:t>
      </w:r>
    </w:p>
    <w:p w14:paraId="1089043B" w14:textId="4FD4C8C2" w:rsidR="00F75BAF" w:rsidRDefault="00F75BAF" w:rsidP="00F75BAF">
      <w:pPr>
        <w:adjustRightInd w:val="0"/>
        <w:spacing w:before="0"/>
        <w:rPr>
          <w:rFonts w:asciiTheme="majorBidi" w:hAnsiTheme="majorBidi" w:cstheme="majorBidi"/>
        </w:rPr>
      </w:pPr>
      <w:r w:rsidRPr="00E10918">
        <w:rPr>
          <w:rFonts w:asciiTheme="majorBidi" w:hAnsiTheme="majorBidi" w:cstheme="majorBidi"/>
        </w:rPr>
        <w:fldChar w:fldCharType="begin"/>
      </w:r>
      <w:r w:rsidR="00BD18AC">
        <w:rPr>
          <w:rFonts w:asciiTheme="majorBidi" w:hAnsiTheme="majorBidi" w:cstheme="majorBidi"/>
        </w:rPr>
        <w:instrText xml:space="preserve"> ADDIN ZOTERO_ITEM CSL_CITATION {"citationID":"BMb8NA5P","properties":{"formattedCitation":"(Lisic et al., 2018)","plainCitation":"(Lisic et al., 2018)","dontUpdate":true,"noteIndex":0},"citationItems":[{"id":3136,"uris":["http://zotero.org/groups/2128091/items/CY39FGQJ"],"uri":["http://zotero.org/groups/2128091/items/CY39FGQJ"],"itemData":{"id":3136,"type":"article-journal","abstract":"A computational approach to optimal multivariate designs with respect to stratification and allocation is investigated under the assumptions of fixed total allocation, known number of strata, and the availability of administrative data correlated with thevariables of interest under coefficient-of-variation constraints. This approach uses a penalized objective function that is optimized by simulated annealing through exchanging sampling units and sample allocations among strata. Computational speed is improved through the use of a computationally efficient machine learning method such as K-means to create an initial stratification close to the optimal stratification. The numeric stability of the algorithm has been investigated and parallel processing has been employed where appropriate. Results are presented for both simulated data and USDA’s June Agricultural Survey. An R package has also been made available for evaluation.","container-title":"Journal of Official Statistics","DOI":"10.1515/jos-2018-0007","ISSN":"2001-7367","issue":"1","language":"en","page":"121-148","source":"Crossref","title":"Optimal Stratification and Allocation for the June Agricultural Survey","volume":"34","author":[{"family":"Lisic","given":"Jonathan"},{"family":"Sang","given":"Hejian"},{"family":"Zhu","given":"Zhengyuan"},{"family":"Zimmer","given":"Stephanie"}],"issued":{"date-parts":[["2018",3,1]]}}}],"schema":"https://github.com/citation-style-language/schema/raw/master/csl-citation.json"} </w:instrText>
      </w:r>
      <w:r w:rsidRPr="00E10918">
        <w:rPr>
          <w:rFonts w:asciiTheme="majorBidi" w:hAnsiTheme="majorBidi" w:cstheme="majorBidi"/>
        </w:rPr>
        <w:fldChar w:fldCharType="separate"/>
      </w:r>
      <w:r w:rsidRPr="00E10918">
        <w:t>Lisic et al.</w:t>
      </w:r>
      <w:r>
        <w:t xml:space="preserve"> </w:t>
      </w:r>
      <w:r w:rsidRPr="00E10918">
        <w:t>(2018)</w:t>
      </w:r>
      <w:r w:rsidRPr="00E10918">
        <w:rPr>
          <w:rFonts w:asciiTheme="majorBidi" w:hAnsiTheme="majorBidi" w:cstheme="majorBidi"/>
        </w:rPr>
        <w:fldChar w:fldCharType="end"/>
      </w:r>
      <w:r w:rsidRPr="00E10918">
        <w:rPr>
          <w:rFonts w:asciiTheme="majorBidi" w:hAnsiTheme="majorBidi" w:cstheme="majorBidi"/>
        </w:rPr>
        <w:t xml:space="preserve"> proposed </w:t>
      </w:r>
      <w:r>
        <w:rPr>
          <w:rFonts w:asciiTheme="majorBidi" w:hAnsiTheme="majorBidi" w:cstheme="majorBidi"/>
        </w:rPr>
        <w:t>another</w:t>
      </w:r>
      <w:r w:rsidRPr="00E10918">
        <w:rPr>
          <w:rFonts w:asciiTheme="majorBidi" w:hAnsiTheme="majorBidi" w:cstheme="majorBidi"/>
        </w:rPr>
        <w:t xml:space="preserve"> optimal stratification and allocation</w:t>
      </w:r>
      <w:r>
        <w:rPr>
          <w:rFonts w:asciiTheme="majorBidi" w:hAnsiTheme="majorBidi" w:cstheme="majorBidi"/>
        </w:rPr>
        <w:t xml:space="preserve"> method and used</w:t>
      </w:r>
      <w:r w:rsidRPr="00E10918">
        <w:rPr>
          <w:rFonts w:asciiTheme="majorBidi" w:hAnsiTheme="majorBidi" w:cstheme="majorBidi"/>
        </w:rPr>
        <w:t xml:space="preserve"> simulated </w:t>
      </w:r>
      <w:r w:rsidRPr="00E10918">
        <w:rPr>
          <w:rFonts w:asciiTheme="majorBidi" w:hAnsiTheme="majorBidi" w:cstheme="majorBidi"/>
          <w:noProof/>
        </w:rPr>
        <w:t>annealing</w:t>
      </w:r>
      <w:r w:rsidRPr="00E10918">
        <w:rPr>
          <w:rFonts w:asciiTheme="majorBidi" w:hAnsiTheme="majorBidi" w:cstheme="majorBidi"/>
        </w:rPr>
        <w:t xml:space="preserve"> to </w:t>
      </w:r>
      <w:r>
        <w:rPr>
          <w:rFonts w:asciiTheme="majorBidi" w:hAnsiTheme="majorBidi" w:cstheme="majorBidi"/>
        </w:rPr>
        <w:t>solve the optimization model</w:t>
      </w:r>
      <w:r w:rsidRPr="00E10918">
        <w:rPr>
          <w:rFonts w:asciiTheme="majorBidi" w:hAnsiTheme="majorBidi" w:cstheme="majorBidi"/>
        </w:rPr>
        <w:t xml:space="preserve">. </w:t>
      </w:r>
    </w:p>
    <w:p w14:paraId="31269D3C" w14:textId="565804DE" w:rsidR="007D1B7D" w:rsidRDefault="007D1B7D" w:rsidP="007D1B7D">
      <w:pPr>
        <w:pStyle w:val="Heading2"/>
      </w:pPr>
      <w:bookmarkStart w:id="26" w:name="_Toc29161460"/>
      <w:r>
        <w:t>Genetic Algorithm</w:t>
      </w:r>
      <w:bookmarkEnd w:id="26"/>
      <w:r>
        <w:t xml:space="preserve"> </w:t>
      </w:r>
    </w:p>
    <w:p w14:paraId="5D7C5C89" w14:textId="73066C65" w:rsidR="007D1B7D" w:rsidRDefault="007D1B7D" w:rsidP="007D1B7D">
      <w:r w:rsidRPr="00432FCF">
        <w:t xml:space="preserve">Genetic Algorithm (GA) is a heuristic search technique inspired by evolutionary biology. </w:t>
      </w:r>
      <w:r>
        <w:t xml:space="preserve">It is a stochastic algorithm which means that it makes random changes to existing solutions to generate new solutions. </w:t>
      </w:r>
    </w:p>
    <w:p w14:paraId="3DE18E50" w14:textId="77777777" w:rsidR="008D4B04" w:rsidRDefault="007D1B7D" w:rsidP="007D1B7D">
      <w:r>
        <w:lastRenderedPageBreak/>
        <w:t>GA</w:t>
      </w:r>
      <w:r w:rsidRPr="00432FCF">
        <w:t xml:space="preserve"> starts with an initial </w:t>
      </w:r>
      <w:r>
        <w:t xml:space="preserve">population which is a </w:t>
      </w:r>
      <w:r w:rsidRPr="00432FCF">
        <w:t>set of potential solutions</w:t>
      </w:r>
      <w:r>
        <w:t>. Each solution is referred to as an individual and is represented with a chromosome.</w:t>
      </w:r>
      <w:r w:rsidR="008D4B04">
        <w:t xml:space="preserve"> Each </w:t>
      </w:r>
      <w:r>
        <w:t xml:space="preserve">chromosome includes a set of </w:t>
      </w:r>
      <w:r w:rsidR="008D4B04">
        <w:t xml:space="preserve">genes that reflect the important characteristics of an individual. These characteristics (genes) are typically represented with 0 or 1 values. </w:t>
      </w:r>
    </w:p>
    <w:p w14:paraId="7CF4A112" w14:textId="0B60877A" w:rsidR="008D4B04" w:rsidRDefault="008D4B04" w:rsidP="007D1B7D">
      <w:r>
        <w:t xml:space="preserve">To evaluate the quality of </w:t>
      </w:r>
      <w:proofErr w:type="gramStart"/>
      <w:r>
        <w:t>each individual</w:t>
      </w:r>
      <w:proofErr w:type="gramEnd"/>
      <w:r>
        <w:t xml:space="preserve">, GA uses a function referred to as the fitness function to assign a fitness value to the individuals. This way, GA </w:t>
      </w:r>
      <w:proofErr w:type="gramStart"/>
      <w:r>
        <w:t>is able to</w:t>
      </w:r>
      <w:proofErr w:type="gramEnd"/>
      <w:r>
        <w:t xml:space="preserve"> select higher quality solutions from the population. GA combines (mates) high quality individuals (referred to as parents) to generate higher quality offspring (children). This procedure is expected to keep the good properties of the </w:t>
      </w:r>
      <w:proofErr w:type="gramStart"/>
      <w:r>
        <w:t>high quality</w:t>
      </w:r>
      <w:proofErr w:type="gramEnd"/>
      <w:r>
        <w:t xml:space="preserve"> individuals in the next generations and eliminate the lower quality solutions. One drawback with this approach </w:t>
      </w:r>
      <w:r w:rsidR="00A543E9">
        <w:t xml:space="preserve">is that in the new generations, no new characteristics are explored or added to the population which limits the quality of the final solution. </w:t>
      </w:r>
    </w:p>
    <w:p w14:paraId="113A114A" w14:textId="4EEC1735" w:rsidR="00A543E9" w:rsidRDefault="00A543E9" w:rsidP="007D1B7D">
      <w:r>
        <w:t xml:space="preserve">To address this problem, some changes are applied to each offspring to create new individuals which is referred to as mutation. </w:t>
      </w:r>
    </w:p>
    <w:p w14:paraId="52FA03AE" w14:textId="3710E0D2" w:rsidR="007D1B7D" w:rsidRDefault="00A543E9" w:rsidP="00A543E9">
      <w:r>
        <w:t xml:space="preserve">Therefore, GA iteratively generates a new population based on the existing population using </w:t>
      </w:r>
      <w:r w:rsidR="007D1B7D" w:rsidRPr="00432FCF">
        <w:t>inheritance, mutation, selection, and crossover operators</w:t>
      </w:r>
      <w:r>
        <w:t>. The application of these operators along with randomly introduced changes via mutation results in exploring a variety of solutions and finding higher quality</w:t>
      </w:r>
      <w:r w:rsidR="007D1B7D" w:rsidRPr="00432FCF">
        <w:t xml:space="preserve"> solution while there is no guarantee to find the optimal solution. </w:t>
      </w:r>
    </w:p>
    <w:p w14:paraId="1D8DABD6" w14:textId="0A4F2CCD" w:rsidR="00F81AB5" w:rsidRDefault="00F81AB5" w:rsidP="00A543E9">
      <w:r>
        <w:t xml:space="preserve">Several criteria are typically used to terminate GA. It can terminate after certain number of iterations or when the difference between the two best solutions is less than a specified threshold or in case no better solution is discovered within a given number of iterations. </w:t>
      </w:r>
    </w:p>
    <w:p w14:paraId="545AA127" w14:textId="77777777" w:rsidR="00F81AB5" w:rsidRDefault="00F81AB5" w:rsidP="00F81AB5">
      <w:pPr>
        <w:keepNext/>
        <w:jc w:val="center"/>
      </w:pPr>
      <w:r>
        <w:rPr>
          <w:noProof/>
        </w:rPr>
        <w:lastRenderedPageBreak/>
        <mc:AlternateContent>
          <mc:Choice Requires="wpg">
            <w:drawing>
              <wp:inline distT="0" distB="0" distL="0" distR="0" wp14:anchorId="11F3D525" wp14:editId="016588B4">
                <wp:extent cx="3115491" cy="3384369"/>
                <wp:effectExtent l="361950" t="0" r="27940" b="26035"/>
                <wp:docPr id="19" name="Group 19"/>
                <wp:cNvGraphicFramePr/>
                <a:graphic xmlns:a="http://schemas.openxmlformats.org/drawingml/2006/main">
                  <a:graphicData uri="http://schemas.microsoft.com/office/word/2010/wordprocessingGroup">
                    <wpg:wgp>
                      <wpg:cNvGrpSpPr/>
                      <wpg:grpSpPr>
                        <a:xfrm>
                          <a:off x="0" y="0"/>
                          <a:ext cx="3115491" cy="3384369"/>
                          <a:chOff x="0" y="0"/>
                          <a:chExt cx="3115491" cy="3384369"/>
                        </a:xfrm>
                      </wpg:grpSpPr>
                      <wps:wsp>
                        <wps:cNvPr id="14" name="Connector: Elbow 14"/>
                        <wps:cNvCnPr/>
                        <wps:spPr>
                          <a:xfrm flipH="1" flipV="1">
                            <a:off x="155121" y="658586"/>
                            <a:ext cx="260350" cy="2579461"/>
                          </a:xfrm>
                          <a:prstGeom prst="bentConnector3">
                            <a:avLst>
                              <a:gd name="adj1" fmla="val 291955"/>
                            </a:avLst>
                          </a:prstGeom>
                          <a:ln w="22225">
                            <a:tailEnd type="triangle"/>
                          </a:ln>
                        </wps:spPr>
                        <wps:style>
                          <a:lnRef idx="1">
                            <a:schemeClr val="accent1"/>
                          </a:lnRef>
                          <a:fillRef idx="0">
                            <a:schemeClr val="accent1"/>
                          </a:fillRef>
                          <a:effectRef idx="0">
                            <a:schemeClr val="accent1"/>
                          </a:effectRef>
                          <a:fontRef idx="minor">
                            <a:schemeClr val="tx1"/>
                          </a:fontRef>
                        </wps:style>
                        <wps:bodyPr/>
                      </wps:wsp>
                      <wps:wsp>
                        <wps:cNvPr id="2" name="Rectangle 2"/>
                        <wps:cNvSpPr/>
                        <wps:spPr>
                          <a:xfrm>
                            <a:off x="190500" y="0"/>
                            <a:ext cx="1280160" cy="3200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6315C92" w14:textId="1286BB3D" w:rsidR="00D95850" w:rsidRPr="004268D9" w:rsidRDefault="00D95850" w:rsidP="004268D9">
                              <w:pPr>
                                <w:jc w:val="center"/>
                                <w:rPr>
                                  <w:color w:val="000000" w:themeColor="text1"/>
                                </w:rPr>
                              </w:pPr>
                              <w:r>
                                <w:rPr>
                                  <w:color w:val="000000" w:themeColor="text1"/>
                                </w:rPr>
                                <w:t>Initial Popu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 name="Rectangle 3"/>
                        <wps:cNvSpPr/>
                        <wps:spPr>
                          <a:xfrm>
                            <a:off x="141514" y="506186"/>
                            <a:ext cx="1371600" cy="3200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67DA79D" w14:textId="727D00C3" w:rsidR="00D95850" w:rsidRPr="004268D9" w:rsidRDefault="00D95850" w:rsidP="004268D9">
                              <w:pPr>
                                <w:jc w:val="center"/>
                                <w:rPr>
                                  <w:color w:val="000000" w:themeColor="text1"/>
                                </w:rPr>
                              </w:pPr>
                              <w:r>
                                <w:rPr>
                                  <w:color w:val="000000" w:themeColor="text1"/>
                                </w:rPr>
                                <w:t>Fitness Calcul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 name="Rectangle 4"/>
                        <wps:cNvSpPr/>
                        <wps:spPr>
                          <a:xfrm>
                            <a:off x="468086" y="2057400"/>
                            <a:ext cx="731520" cy="3200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5700B1C" w14:textId="55184581" w:rsidR="00D95850" w:rsidRPr="004268D9" w:rsidRDefault="00D95850" w:rsidP="00445C7A">
                              <w:pPr>
                                <w:ind w:right="34"/>
                                <w:jc w:val="center"/>
                                <w:rPr>
                                  <w:color w:val="000000" w:themeColor="text1"/>
                                </w:rPr>
                              </w:pPr>
                              <w:r>
                                <w:rPr>
                                  <w:color w:val="000000" w:themeColor="text1"/>
                                </w:rPr>
                                <w:t>Selec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 name="Straight Arrow Connector 9"/>
                        <wps:cNvCnPr/>
                        <wps:spPr>
                          <a:xfrm>
                            <a:off x="832757" y="321129"/>
                            <a:ext cx="0" cy="175260"/>
                          </a:xfrm>
                          <a:prstGeom prst="straightConnector1">
                            <a:avLst/>
                          </a:prstGeom>
                          <a:ln w="22225">
                            <a:tailEnd type="triangle"/>
                          </a:ln>
                        </wps:spPr>
                        <wps:style>
                          <a:lnRef idx="1">
                            <a:schemeClr val="accent1"/>
                          </a:lnRef>
                          <a:fillRef idx="0">
                            <a:schemeClr val="accent1"/>
                          </a:fillRef>
                          <a:effectRef idx="0">
                            <a:schemeClr val="accent1"/>
                          </a:effectRef>
                          <a:fontRef idx="minor">
                            <a:schemeClr val="tx1"/>
                          </a:fontRef>
                        </wps:style>
                        <wps:bodyPr/>
                      </wps:wsp>
                      <wps:wsp>
                        <wps:cNvPr id="8" name="Flowchart: Decision 8"/>
                        <wps:cNvSpPr/>
                        <wps:spPr>
                          <a:xfrm>
                            <a:off x="0" y="1023257"/>
                            <a:ext cx="1654629" cy="821872"/>
                          </a:xfrm>
                          <a:prstGeom prst="flowChartDecision">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36884F7" w14:textId="26B84B7C" w:rsidR="00D95850" w:rsidRPr="00445C7A" w:rsidRDefault="00D95850" w:rsidP="00445C7A">
                              <w:pPr>
                                <w:jc w:val="center"/>
                                <w:rPr>
                                  <w:color w:val="000000" w:themeColor="text1"/>
                                </w:rPr>
                              </w:pPr>
                              <w:r w:rsidRPr="00445C7A">
                                <w:rPr>
                                  <w:color w:val="000000" w:themeColor="text1"/>
                                </w:rPr>
                                <w:t>Terminate</w:t>
                              </w:r>
                              <w:r>
                                <w:rPr>
                                  <w:color w:val="000000" w:themeColor="text1"/>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 name="Straight Arrow Connector 10"/>
                        <wps:cNvCnPr/>
                        <wps:spPr>
                          <a:xfrm>
                            <a:off x="832757" y="838200"/>
                            <a:ext cx="0" cy="175260"/>
                          </a:xfrm>
                          <a:prstGeom prst="straightConnector1">
                            <a:avLst/>
                          </a:prstGeom>
                          <a:ln w="22225">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589314" y="1137557"/>
                            <a:ext cx="326390" cy="249555"/>
                          </a:xfrm>
                          <a:prstGeom prst="rect">
                            <a:avLst/>
                          </a:prstGeom>
                          <a:noFill/>
                          <a:ln w="9525">
                            <a:noFill/>
                            <a:miter lim="800000"/>
                            <a:headEnd/>
                            <a:tailEnd/>
                          </a:ln>
                        </wps:spPr>
                        <wps:txbx>
                          <w:txbxContent>
                            <w:p w14:paraId="0F67ECB8" w14:textId="78448A16" w:rsidR="00D95850" w:rsidRDefault="00D95850">
                              <w:r>
                                <w:t>Yes</w:t>
                              </w:r>
                            </w:p>
                          </w:txbxContent>
                        </wps:txbx>
                        <wps:bodyPr rot="0" vert="horz" wrap="square" lIns="0" tIns="0" rIns="0" bIns="0" anchor="t" anchorCtr="0">
                          <a:noAutofit/>
                        </wps:bodyPr>
                      </wps:wsp>
                      <wps:wsp>
                        <wps:cNvPr id="7" name="Rectangle 7"/>
                        <wps:cNvSpPr/>
                        <wps:spPr>
                          <a:xfrm>
                            <a:off x="1926771" y="1273629"/>
                            <a:ext cx="1188720" cy="3200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B4158B5" w14:textId="3D3DA93C" w:rsidR="00D95850" w:rsidRPr="004268D9" w:rsidRDefault="00D95850" w:rsidP="00445C7A">
                              <w:pPr>
                                <w:jc w:val="center"/>
                                <w:rPr>
                                  <w:color w:val="000000" w:themeColor="text1"/>
                                </w:rPr>
                              </w:pPr>
                              <w:r>
                                <w:rPr>
                                  <w:color w:val="000000" w:themeColor="text1"/>
                                </w:rPr>
                                <w:t>Final Solu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 name="Straight Arrow Connector 11"/>
                        <wps:cNvCnPr/>
                        <wps:spPr>
                          <a:xfrm>
                            <a:off x="838200" y="1861457"/>
                            <a:ext cx="0" cy="182880"/>
                          </a:xfrm>
                          <a:prstGeom prst="straightConnector1">
                            <a:avLst/>
                          </a:prstGeom>
                          <a:ln w="22225">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827314" y="2383972"/>
                            <a:ext cx="0" cy="182880"/>
                          </a:xfrm>
                          <a:prstGeom prst="straightConnector1">
                            <a:avLst/>
                          </a:prstGeom>
                          <a:ln w="22225">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flipV="1">
                            <a:off x="1643743" y="1436915"/>
                            <a:ext cx="274320" cy="0"/>
                          </a:xfrm>
                          <a:prstGeom prst="straightConnector1">
                            <a:avLst/>
                          </a:prstGeom>
                          <a:ln w="22225">
                            <a:tailEnd type="triangle"/>
                          </a:ln>
                        </wps:spPr>
                        <wps:style>
                          <a:lnRef idx="1">
                            <a:schemeClr val="accent1"/>
                          </a:lnRef>
                          <a:fillRef idx="0">
                            <a:schemeClr val="accent1"/>
                          </a:fillRef>
                          <a:effectRef idx="0">
                            <a:schemeClr val="accent1"/>
                          </a:effectRef>
                          <a:fontRef idx="minor">
                            <a:schemeClr val="tx1"/>
                          </a:fontRef>
                        </wps:style>
                        <wps:bodyPr/>
                      </wps:wsp>
                      <wps:wsp>
                        <wps:cNvPr id="5" name="Rectangle 5"/>
                        <wps:cNvSpPr/>
                        <wps:spPr>
                          <a:xfrm>
                            <a:off x="370114" y="2563586"/>
                            <a:ext cx="914400" cy="3200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BA57367" w14:textId="4668921C" w:rsidR="00D95850" w:rsidRPr="004268D9" w:rsidRDefault="00D95850" w:rsidP="004268D9">
                              <w:pPr>
                                <w:jc w:val="center"/>
                                <w:rPr>
                                  <w:color w:val="000000" w:themeColor="text1"/>
                                </w:rPr>
                              </w:pPr>
                              <w:r>
                                <w:rPr>
                                  <w:color w:val="000000" w:themeColor="text1"/>
                                </w:rPr>
                                <w:t>Crossov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 name="Rectangle 6"/>
                        <wps:cNvSpPr/>
                        <wps:spPr>
                          <a:xfrm>
                            <a:off x="419100" y="3064329"/>
                            <a:ext cx="822960" cy="3200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5E36F67" w14:textId="1B5C7B36" w:rsidR="00D95850" w:rsidRPr="004268D9" w:rsidRDefault="00D95850" w:rsidP="004268D9">
                              <w:pPr>
                                <w:jc w:val="center"/>
                                <w:rPr>
                                  <w:color w:val="000000" w:themeColor="text1"/>
                                </w:rPr>
                              </w:pPr>
                              <w:r>
                                <w:rPr>
                                  <w:color w:val="000000" w:themeColor="text1"/>
                                </w:rPr>
                                <w:t>Mut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3" name="Straight Arrow Connector 13"/>
                        <wps:cNvCnPr/>
                        <wps:spPr>
                          <a:xfrm>
                            <a:off x="827314" y="2890157"/>
                            <a:ext cx="0" cy="182880"/>
                          </a:xfrm>
                          <a:prstGeom prst="straightConnector1">
                            <a:avLst/>
                          </a:prstGeom>
                          <a:ln w="22225">
                            <a:tailEnd type="triangle"/>
                          </a:ln>
                        </wps:spPr>
                        <wps:style>
                          <a:lnRef idx="1">
                            <a:schemeClr val="accent1"/>
                          </a:lnRef>
                          <a:fillRef idx="0">
                            <a:schemeClr val="accent1"/>
                          </a:fillRef>
                          <a:effectRef idx="0">
                            <a:schemeClr val="accent1"/>
                          </a:effectRef>
                          <a:fontRef idx="minor">
                            <a:schemeClr val="tx1"/>
                          </a:fontRef>
                        </wps:style>
                        <wps:bodyPr/>
                      </wps:wsp>
                      <wps:wsp>
                        <wps:cNvPr id="16" name="Text Box 2"/>
                        <wps:cNvSpPr txBox="1">
                          <a:spLocks noChangeArrowheads="1"/>
                        </wps:cNvSpPr>
                        <wps:spPr bwMode="auto">
                          <a:xfrm>
                            <a:off x="892629" y="1758043"/>
                            <a:ext cx="293370" cy="255270"/>
                          </a:xfrm>
                          <a:prstGeom prst="rect">
                            <a:avLst/>
                          </a:prstGeom>
                          <a:noFill/>
                          <a:ln w="9525">
                            <a:noFill/>
                            <a:miter lim="800000"/>
                            <a:headEnd/>
                            <a:tailEnd/>
                          </a:ln>
                        </wps:spPr>
                        <wps:txbx>
                          <w:txbxContent>
                            <w:p w14:paraId="6D4A121F" w14:textId="09AFA71A" w:rsidR="00D95850" w:rsidRDefault="00D95850">
                              <w:r>
                                <w:t>No</w:t>
                              </w:r>
                            </w:p>
                          </w:txbxContent>
                        </wps:txbx>
                        <wps:bodyPr rot="0" vert="horz" wrap="square" lIns="0" tIns="0" rIns="0" bIns="0" anchor="t" anchorCtr="0">
                          <a:noAutofit/>
                        </wps:bodyPr>
                      </wps:wsp>
                    </wpg:wgp>
                  </a:graphicData>
                </a:graphic>
              </wp:inline>
            </w:drawing>
          </mc:Choice>
          <mc:Fallback>
            <w:pict>
              <v:group w14:anchorId="11F3D525" id="Group 19" o:spid="_x0000_s1026" style="width:245.3pt;height:266.5pt;mso-position-horizontal-relative:char;mso-position-vertical-relative:line" coordsize="31154,338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 o:spid="_x0000_s1027" type="#_x0000_t34" style="position:absolute;left:1551;top:6585;width:2603;height:2579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" adj="63062" strokecolor="#4579b8 [3044]" strokeweight="1.75pt">
                  <v:stroke endarrow="block"/>
                </v:shape>
                <v:rect id="Rectangle 2" o:spid="_x0000_s1028" style="position:absolute;left:1905;width:12801;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" filled="f" strokecolor="#243f60 [1604]" strokeweight="2pt">
                  <v:textbox inset="0,0,0,0">
                    <w:txbxContent>
                      <w:p w14:paraId="46315C92" w14:textId="1286BB3D" w:rsidR="00D95850" w:rsidRPr="004268D9" w:rsidRDefault="00D95850" w:rsidP="004268D9">
                        <w:pPr>
                          <w:jc w:val="center"/>
                          <w:rPr>
                            <w:color w:val="000000" w:themeColor="text1"/>
                          </w:rPr>
                        </w:pPr>
                        <w:r>
                          <w:rPr>
                            <w:color w:val="000000" w:themeColor="text1"/>
                          </w:rPr>
                          <w:t>Initial Population</w:t>
                        </w:r>
                      </w:p>
                    </w:txbxContent>
                  </v:textbox>
                </v:rect>
                <v:rect id="Rectangle 3" o:spid="_x0000_s1029" style="position:absolute;left:1415;top:5061;width:13716;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" filled="f" strokecolor="#243f60 [1604]" strokeweight="2pt">
                  <v:textbox inset="0,0,0,0">
                    <w:txbxContent>
                      <w:p w14:paraId="167DA79D" w14:textId="727D00C3" w:rsidR="00D95850" w:rsidRPr="004268D9" w:rsidRDefault="00D95850" w:rsidP="004268D9">
                        <w:pPr>
                          <w:jc w:val="center"/>
                          <w:rPr>
                            <w:color w:val="000000" w:themeColor="text1"/>
                          </w:rPr>
                        </w:pPr>
                        <w:r>
                          <w:rPr>
                            <w:color w:val="000000" w:themeColor="text1"/>
                          </w:rPr>
                          <w:t>Fitness Calculation</w:t>
                        </w:r>
                      </w:p>
                    </w:txbxContent>
                  </v:textbox>
                </v:rect>
                <v:rect id="Rectangle 4" o:spid="_x0000_s1030" style="position:absolute;left:4680;top:20574;width:7316;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" filled="f" strokecolor="#243f60 [1604]" strokeweight="2pt">
                  <v:textbox inset="0,0,0,0">
                    <w:txbxContent>
                      <w:p w14:paraId="55700B1C" w14:textId="55184581" w:rsidR="00D95850" w:rsidRPr="004268D9" w:rsidRDefault="00D95850" w:rsidP="00445C7A">
                        <w:pPr>
                          <w:ind w:right="34"/>
                          <w:jc w:val="center"/>
                          <w:rPr>
                            <w:color w:val="000000" w:themeColor="text1"/>
                          </w:rPr>
                        </w:pPr>
                        <w:r>
                          <w:rPr>
                            <w:color w:val="000000" w:themeColor="text1"/>
                          </w:rPr>
                          <w:t>Selection</w:t>
                        </w:r>
                      </w:p>
                    </w:txbxContent>
                  </v:textbox>
                </v:rect>
                <v:shapetype id="_x0000_t32" coordsize="21600,21600" o:spt="32" o:oned="t" path="m,l21600,21600e" filled="f">
                  <v:path arrowok="t" fillok="f" o:connecttype="none"/>
                  <o:lock v:ext="edit" shapetype="t"/>
                </v:shapetype>
                <v:shape id="Straight Arrow Connector 9" o:spid="_x0000_s1031" type="#_x0000_t32" style="position:absolute;left:8327;top:3211;width:0;height:1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" strokecolor="#4579b8 [3044]" strokeweight="1.75pt">
                  <v:stroke endarrow="block"/>
                </v:shape>
                <v:shapetype id="_x0000_t110" coordsize="21600,21600" o:spt="110" path="m10800,l,10800,10800,21600,21600,10800xe">
                  <v:stroke joinstyle="miter"/>
                  <v:path gradientshapeok="t" o:connecttype="rect" textboxrect="5400,5400,16200,16200"/>
                </v:shapetype>
                <v:shape id="Flowchart: Decision 8" o:spid="_x0000_s1032" type="#_x0000_t110" style="position:absolute;top:10232;width:16546;height:8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" filled="f" strokecolor="#243f60 [1604]" strokeweight="2pt">
                  <v:textbox inset="0,0,0,0">
                    <w:txbxContent>
                      <w:p w14:paraId="636884F7" w14:textId="26B84B7C" w:rsidR="00D95850" w:rsidRPr="00445C7A" w:rsidRDefault="00D95850" w:rsidP="00445C7A">
                        <w:pPr>
                          <w:jc w:val="center"/>
                          <w:rPr>
                            <w:color w:val="000000" w:themeColor="text1"/>
                          </w:rPr>
                        </w:pPr>
                        <w:r w:rsidRPr="00445C7A">
                          <w:rPr>
                            <w:color w:val="000000" w:themeColor="text1"/>
                          </w:rPr>
                          <w:t>Terminate</w:t>
                        </w:r>
                        <w:r>
                          <w:rPr>
                            <w:color w:val="000000" w:themeColor="text1"/>
                          </w:rPr>
                          <w:t>?</w:t>
                        </w:r>
                      </w:p>
                    </w:txbxContent>
                  </v:textbox>
                </v:shape>
                <v:shape id="Straight Arrow Connector 10" o:spid="_x0000_s1033" type="#_x0000_t32" style="position:absolute;left:8327;top:8382;width:0;height:1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" strokecolor="#4579b8 [3044]" strokeweight="1.75pt">
                  <v:stroke endarrow="block"/>
                </v:shape>
                <v:shapetype id="_x0000_t202" coordsize="21600,21600" o:spt="202" path="m,l,21600r21600,l21600,xe">
                  <v:stroke joinstyle="miter"/>
                  <v:path gradientshapeok="t" o:connecttype="rect"/>
                </v:shapetype>
                <v:shape id="Text Box 2" o:spid="_x0000_s1034" type="#_x0000_t202" style="position:absolute;left:15893;top:11375;width:3264;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" filled="f" stroked="f">
                  <v:textbox inset="0,0,0,0">
                    <w:txbxContent>
                      <w:p w14:paraId="0F67ECB8" w14:textId="78448A16" w:rsidR="00D95850" w:rsidRDefault="00D95850">
                        <w:r>
                          <w:t>Yes</w:t>
                        </w:r>
                      </w:p>
                    </w:txbxContent>
                  </v:textbox>
                </v:shape>
                <v:rect id="Rectangle 7" o:spid="_x0000_s1035" style="position:absolute;left:19267;top:12736;width:11887;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" filled="f" strokecolor="#243f60 [1604]" strokeweight="2pt">
                  <v:textbox inset="0,0,0,0">
                    <w:txbxContent>
                      <w:p w14:paraId="0B4158B5" w14:textId="3D3DA93C" w:rsidR="00D95850" w:rsidRPr="004268D9" w:rsidRDefault="00D95850" w:rsidP="00445C7A">
                        <w:pPr>
                          <w:jc w:val="center"/>
                          <w:rPr>
                            <w:color w:val="000000" w:themeColor="text1"/>
                          </w:rPr>
                        </w:pPr>
                        <w:r>
                          <w:rPr>
                            <w:color w:val="000000" w:themeColor="text1"/>
                          </w:rPr>
                          <w:t>Final Solution</w:t>
                        </w:r>
                      </w:p>
                    </w:txbxContent>
                  </v:textbox>
                </v:rect>
                <v:shape id="Straight Arrow Connector 11" o:spid="_x0000_s1036" type="#_x0000_t32" style="position:absolute;left:8382;top:18614;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" strokecolor="#4579b8 [3044]" strokeweight="1.75pt">
                  <v:stroke endarrow="block"/>
                </v:shape>
                <v:shape id="Straight Arrow Connector 12" o:spid="_x0000_s1037" type="#_x0000_t32" style="position:absolute;left:8273;top:23839;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" strokecolor="#4579b8 [3044]" strokeweight="1.75pt">
                  <v:stroke endarrow="block"/>
                </v:shape>
                <v:shape id="Straight Arrow Connector 15" o:spid="_x0000_s1038" type="#_x0000_t32" style="position:absolute;left:16437;top:14369;width:2743;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" strokecolor="#4579b8 [3044]" strokeweight="1.75pt">
                  <v:stroke endarrow="block"/>
                </v:shape>
                <v:rect id="Rectangle 5" o:spid="_x0000_s1039" style="position:absolute;left:3701;top:25635;width:9144;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" filled="f" strokecolor="#243f60 [1604]" strokeweight="2pt">
                  <v:textbox inset="0,0,0,0">
                    <w:txbxContent>
                      <w:p w14:paraId="5BA57367" w14:textId="4668921C" w:rsidR="00D95850" w:rsidRPr="004268D9" w:rsidRDefault="00D95850" w:rsidP="004268D9">
                        <w:pPr>
                          <w:jc w:val="center"/>
                          <w:rPr>
                            <w:color w:val="000000" w:themeColor="text1"/>
                          </w:rPr>
                        </w:pPr>
                        <w:r>
                          <w:rPr>
                            <w:color w:val="000000" w:themeColor="text1"/>
                          </w:rPr>
                          <w:t>Crossover</w:t>
                        </w:r>
                      </w:p>
                    </w:txbxContent>
                  </v:textbox>
                </v:rect>
                <v:rect id="Rectangle 6" o:spid="_x0000_s1040" style="position:absolute;left:4191;top:30643;width:8229;height:3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" filled="f" strokecolor="#243f60 [1604]" strokeweight="2pt">
                  <v:textbox inset="0,0,0,0">
                    <w:txbxContent>
                      <w:p w14:paraId="05E36F67" w14:textId="1B5C7B36" w:rsidR="00D95850" w:rsidRPr="004268D9" w:rsidRDefault="00D95850" w:rsidP="004268D9">
                        <w:pPr>
                          <w:jc w:val="center"/>
                          <w:rPr>
                            <w:color w:val="000000" w:themeColor="text1"/>
                          </w:rPr>
                        </w:pPr>
                        <w:r>
                          <w:rPr>
                            <w:color w:val="000000" w:themeColor="text1"/>
                          </w:rPr>
                          <w:t>Mutation</w:t>
                        </w:r>
                      </w:p>
                    </w:txbxContent>
                  </v:textbox>
                </v:rect>
                <v:shape id="Straight Arrow Connector 13" o:spid="_x0000_s1041" type="#_x0000_t32" style="position:absolute;left:8273;top:28901;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" strokecolor="#4579b8 [3044]" strokeweight="1.75pt">
                  <v:stroke endarrow="block"/>
                </v:shape>
                <v:shape id="Text Box 2" o:spid="_x0000_s1042" type="#_x0000_t202" style="position:absolute;left:8926;top:17580;width:2933;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" filled="f" stroked="f">
                  <v:textbox inset="0,0,0,0">
                    <w:txbxContent>
                      <w:p w14:paraId="6D4A121F" w14:textId="09AFA71A" w:rsidR="00D95850" w:rsidRDefault="00D95850">
                        <w:r>
                          <w:t>No</w:t>
                        </w:r>
                      </w:p>
                    </w:txbxContent>
                  </v:textbox>
                </v:shape>
                <w10:anchorlock/>
              </v:group>
            </w:pict>
          </mc:Fallback>
        </mc:AlternateContent>
      </w:r>
    </w:p>
    <w:p w14:paraId="352B51E2" w14:textId="764102AF" w:rsidR="004268D9" w:rsidRDefault="00F81AB5" w:rsidP="00F81AB5">
      <w:pPr>
        <w:pStyle w:val="Caption"/>
      </w:pPr>
      <w:r>
        <w:t xml:space="preserve">Figure </w:t>
      </w:r>
      <w:r>
        <w:fldChar w:fldCharType="begin"/>
      </w:r>
      <w:r>
        <w:instrText xml:space="preserve"> SEQ Figure \* ARABIC </w:instrText>
      </w:r>
      <w:r>
        <w:fldChar w:fldCharType="separate"/>
      </w:r>
      <w:r>
        <w:rPr>
          <w:noProof/>
        </w:rPr>
        <w:t>1</w:t>
      </w:r>
      <w:r>
        <w:fldChar w:fldCharType="end"/>
      </w:r>
      <w:r>
        <w:t>. Genetic Algorithm Procedure</w:t>
      </w:r>
    </w:p>
    <w:p w14:paraId="2D2366B0" w14:textId="5981E2C9" w:rsidR="00A543E9" w:rsidRPr="007D1B7D" w:rsidRDefault="00A543E9" w:rsidP="00A543E9">
      <w:r>
        <w:t xml:space="preserve">The performance of GA depends on many factors such as the design of chromosomes and genes, operators, and parameters such as the probability of mutation and number of iterations. </w:t>
      </w:r>
    </w:p>
    <w:p w14:paraId="6D48A109" w14:textId="1A766507" w:rsidR="007D1B7D" w:rsidRDefault="007D1B7D" w:rsidP="007D1B7D">
      <w:pPr>
        <w:pStyle w:val="Heading2"/>
      </w:pPr>
      <w:bookmarkStart w:id="27" w:name="_Toc29161461"/>
      <w:r>
        <w:t>Simulated Annealing</w:t>
      </w:r>
      <w:bookmarkEnd w:id="27"/>
    </w:p>
    <w:p w14:paraId="393D322B" w14:textId="77777777" w:rsidR="00DA04C4" w:rsidRDefault="003F5425" w:rsidP="00DA04C4">
      <w:pPr>
        <w:rPr>
          <w:noProof/>
        </w:rPr>
      </w:pPr>
      <w:r>
        <w:rPr>
          <w:noProof/>
        </w:rPr>
        <w:t xml:space="preserve">Simulated </w:t>
      </w:r>
      <w:r w:rsidR="00CF447A">
        <w:rPr>
          <w:noProof/>
        </w:rPr>
        <w:t>A</w:t>
      </w:r>
      <w:r>
        <w:rPr>
          <w:noProof/>
        </w:rPr>
        <w:t>nnealing</w:t>
      </w:r>
      <w:r w:rsidR="00CF447A">
        <w:rPr>
          <w:noProof/>
        </w:rPr>
        <w:t xml:space="preserve"> (SA)</w:t>
      </w:r>
      <w:r>
        <w:rPr>
          <w:noProof/>
        </w:rPr>
        <w:t xml:space="preserve"> </w:t>
      </w:r>
      <w:r>
        <w:t xml:space="preserve">is a stochastic optimization process </w:t>
      </w:r>
      <w:r w:rsidR="00A7658E">
        <w:t>that can potentially find the global optima</w:t>
      </w:r>
      <w:r>
        <w:rPr>
          <w:noProof/>
        </w:rPr>
        <w:t>.</w:t>
      </w:r>
      <w:r w:rsidR="00A7658E">
        <w:rPr>
          <w:noProof/>
        </w:rPr>
        <w:t xml:space="preserve"> “Annealing” is an anlogy with the annealing of metals</w:t>
      </w:r>
      <w:r w:rsidR="00CF447A">
        <w:rPr>
          <w:noProof/>
        </w:rPr>
        <w:t xml:space="preserve"> when they cool down. </w:t>
      </w:r>
    </w:p>
    <w:p w14:paraId="39D307AE" w14:textId="4F34D46F" w:rsidR="00DA04C4" w:rsidRDefault="003923B4" w:rsidP="00DA04C4">
      <w:pPr>
        <w:rPr>
          <w:noProof/>
        </w:rPr>
      </w:pPr>
      <w:r w:rsidRPr="003923B4">
        <w:rPr>
          <w:noProof/>
        </w:rPr>
        <w:t xml:space="preserve">Simulated </w:t>
      </w:r>
      <w:r>
        <w:rPr>
          <w:noProof/>
        </w:rPr>
        <w:t>A</w:t>
      </w:r>
      <w:r w:rsidRPr="003923B4">
        <w:rPr>
          <w:noProof/>
        </w:rPr>
        <w:t xml:space="preserve">nnealing </w:t>
      </w:r>
      <w:r>
        <w:rPr>
          <w:noProof/>
        </w:rPr>
        <w:t xml:space="preserve">method was proposed in </w:t>
      </w:r>
      <w:r>
        <w:rPr>
          <w:noProof/>
        </w:rPr>
        <w:fldChar w:fldCharType="begin"/>
      </w:r>
      <w:r w:rsidR="0065734C">
        <w:rPr>
          <w:noProof/>
        </w:rPr>
        <w:instrText xml:space="preserve"> ADDIN ZOTERO_ITEM CSL_CITATION {"citationID":"CimiB4pq","properties":{"formattedCitation":"(Kirkpatrick et al., 1983)","plainCitation":"(Kirkpatrick et al., 1983)","dontUpdate":true,"noteIndex":0},"citationItems":[{"id":3898,"uris":["http://zotero.org/groups/1092145/items/Z6EGAVFD"],"uri":["http://zotero.org/groups/1092145/items/Z6EGAVFD"],"itemData":{"id":3898,"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N":"0036-8075, 1095-9203","issue":"4598","language":"en","note":"PMID: 17813860","page":"671-680","source":"science.sciencemag.org","title":"Optimization by Simulated Annealing","volume":"220","author":[{"family":"Kirkpatrick","given":"S."},{"family":"Gelatt","given":"C. D."},{"family":"Vecchi","given":"M. P."}],"issued":{"date-parts":[["1983",5,13]]}}}],"schema":"https://github.com/citation-style-language/schema/raw/master/csl-citation.json"} </w:instrText>
      </w:r>
      <w:r>
        <w:rPr>
          <w:noProof/>
        </w:rPr>
        <w:fldChar w:fldCharType="separate"/>
      </w:r>
      <w:r w:rsidRPr="003923B4">
        <w:t xml:space="preserve">Kirkpatrick et al. </w:t>
      </w:r>
      <w:r>
        <w:t>(</w:t>
      </w:r>
      <w:r w:rsidRPr="003923B4">
        <w:t>1983)</w:t>
      </w:r>
      <w:r>
        <w:rPr>
          <w:noProof/>
        </w:rPr>
        <w:fldChar w:fldCharType="end"/>
      </w:r>
      <w:r>
        <w:rPr>
          <w:noProof/>
        </w:rPr>
        <w:t xml:space="preserve"> and </w:t>
      </w:r>
      <w:r>
        <w:rPr>
          <w:noProof/>
        </w:rPr>
        <w:fldChar w:fldCharType="begin"/>
      </w:r>
      <w:r w:rsidR="0065734C">
        <w:rPr>
          <w:noProof/>
        </w:rPr>
        <w:instrText xml:space="preserve"> ADDIN ZOTERO_ITEM CSL_CITATION {"citationID":"zk1D4gDI","properties":{"formattedCitation":"(\\uc0\\u268{}ern\\uc0\\u253{}, 1985)","plainCitation":"(Černý, 1985)","dontUpdate":true,"noteIndex":0},"citationItems":[{"id":3901,"uris":["http://zotero.org/groups/1092145/items/UL4MALAV"],"uri":["http://zotero.org/groups/1092145/items/UL4MALAV"],"itemData":{"id":3901,"type":"article-journal","abstract":"We present a Monte Carlo algorithm to find approximate solutions of the traveling salesman problem. The algorithm generates randomly the permutations of the stations of the traveling salesman trip, with probability depending on the length of the corresponding route. Reasoning by analogy with statistical thermodynamics, we use the probability given by the Boltzmann-Gibbs distribution. Surprisingly enough, using this simple algorithm, one can get very close to the optimal solution of the problem or even find the true optimum. We demonstrate this on several examples.We conjecture that the analogy with thermodynamics can offer a new insight into optimization problems and can suggest efficient algorithms for solving them.","container-title":"Journal of Optimization Theory and Applications","DOI":"10.1007/BF00940812","ISSN":"1573-2878","issue":"1","journalAbbreviation":"J Optim Theory Appl","language":"en","page":"41-51","source":"Springer Link","title":"Thermodynamical approach to the traveling salesman problem: An efficient simulation algorithm","title-short":"Thermodynamical approach to the traveling salesman problem","volume":"45","author":[{"family":"Černý","given":"V."}],"issued":{"date-parts":[["1985",1,1]]}}}],"schema":"https://github.com/citation-style-language/schema/raw/master/csl-citation.json"} </w:instrText>
      </w:r>
      <w:r>
        <w:rPr>
          <w:noProof/>
        </w:rPr>
        <w:fldChar w:fldCharType="separate"/>
      </w:r>
      <w:r w:rsidRPr="003923B4">
        <w:t>Černý</w:t>
      </w:r>
      <w:r>
        <w:t xml:space="preserve"> (</w:t>
      </w:r>
      <w:r w:rsidRPr="003923B4">
        <w:t>1985)</w:t>
      </w:r>
      <w:r>
        <w:rPr>
          <w:noProof/>
        </w:rPr>
        <w:fldChar w:fldCharType="end"/>
      </w:r>
      <w:r>
        <w:rPr>
          <w:noProof/>
        </w:rPr>
        <w:t xml:space="preserve"> to find the minimum of a cost function that has several local minima.</w:t>
      </w:r>
      <w:r w:rsidR="00DA04C4">
        <w:rPr>
          <w:noProof/>
        </w:rPr>
        <w:t xml:space="preserve"> </w:t>
      </w:r>
    </w:p>
    <w:p w14:paraId="30868CF3" w14:textId="081254B0" w:rsidR="00A543E9" w:rsidRDefault="00DA04C4" w:rsidP="00DA04C4">
      <w:r>
        <w:rPr>
          <w:noProof/>
        </w:rPr>
        <w:t>SA</w:t>
      </w:r>
      <w:r w:rsidR="00A7658E">
        <w:rPr>
          <w:noProof/>
        </w:rPr>
        <w:t xml:space="preserve"> algorithm </w:t>
      </w:r>
      <w:r w:rsidR="003923B4">
        <w:rPr>
          <w:noProof/>
        </w:rPr>
        <w:t>makes a random move at each iteration to explore a different solution</w:t>
      </w:r>
      <w:r w:rsidR="00A7658E">
        <w:rPr>
          <w:noProof/>
        </w:rPr>
        <w:t>. If the move improves the solution, then it is always accepted.</w:t>
      </w:r>
      <w:r w:rsidR="003923B4">
        <w:rPr>
          <w:noProof/>
        </w:rPr>
        <w:t xml:space="preserve"> </w:t>
      </w:r>
      <w:r w:rsidR="00A7658E">
        <w:rPr>
          <w:noProof/>
        </w:rPr>
        <w:t xml:space="preserve">Otherwise, the algorithm </w:t>
      </w:r>
      <w:r w:rsidR="003923B4">
        <w:rPr>
          <w:noProof/>
        </w:rPr>
        <w:t>may or may not accept</w:t>
      </w:r>
      <w:r w:rsidR="00A7658E">
        <w:rPr>
          <w:noProof/>
        </w:rPr>
        <w:t xml:space="preserve"> the move with </w:t>
      </w:r>
      <w:r w:rsidR="003923B4">
        <w:rPr>
          <w:noProof/>
        </w:rPr>
        <w:t>some</w:t>
      </w:r>
      <w:r w:rsidR="00A7658E">
        <w:rPr>
          <w:noProof/>
        </w:rPr>
        <w:t xml:space="preserve"> probability less than 1.</w:t>
      </w:r>
      <w:r w:rsidR="003923B4">
        <w:rPr>
          <w:noProof/>
        </w:rPr>
        <w:t xml:space="preserve"> </w:t>
      </w:r>
      <w:r w:rsidR="00A7658E">
        <w:rPr>
          <w:noProof/>
        </w:rPr>
        <w:t xml:space="preserve">The probability </w:t>
      </w:r>
      <w:r w:rsidR="003923B4">
        <w:rPr>
          <w:noProof/>
        </w:rPr>
        <w:t>of accepting a non-improving move</w:t>
      </w:r>
      <w:r w:rsidR="00A7658E">
        <w:rPr>
          <w:noProof/>
        </w:rPr>
        <w:t xml:space="preserve"> </w:t>
      </w:r>
      <w:r w:rsidR="00A7658E">
        <w:rPr>
          <w:noProof/>
        </w:rPr>
        <w:lastRenderedPageBreak/>
        <w:t>exponentially</w:t>
      </w:r>
      <w:r w:rsidR="003923B4">
        <w:rPr>
          <w:noProof/>
        </w:rPr>
        <w:t xml:space="preserve"> decreases</w:t>
      </w:r>
      <w:r w:rsidR="00A7658E">
        <w:rPr>
          <w:noProof/>
        </w:rPr>
        <w:t xml:space="preserve"> with </w:t>
      </w:r>
      <w:r w:rsidR="003923B4">
        <w:rPr>
          <w:noProof/>
        </w:rPr>
        <w:t xml:space="preserve">how bad the move is (i.e. the </w:t>
      </w:r>
      <w:r w:rsidR="00A7658E">
        <w:rPr>
          <w:noProof/>
        </w:rPr>
        <w:t>amount by which the solution is worsened</w:t>
      </w:r>
      <w:r w:rsidR="003923B4">
        <w:rPr>
          <w:noProof/>
        </w:rPr>
        <w:t>). The other factor affecting the probability of accepting a non-improving move is the temperature (</w:t>
      </w:r>
      <w:r w:rsidR="003923B4">
        <w:t xml:space="preserve">T) which is analogous to temperature in the annealing process. At higher temperatures, non-improving moves are more likely to be accepted compared to the lower temperatures. In a typical SA optimization, temperature is high at the beginning and it gradually decreases according to the annealing schedule.  </w:t>
      </w:r>
    </w:p>
    <w:p w14:paraId="22DED1EE" w14:textId="75279A9F" w:rsidR="003923B4" w:rsidRPr="00A543E9" w:rsidRDefault="00EA0562" w:rsidP="00EA0562">
      <w:r>
        <w:t xml:space="preserve">Similar to GA, the quality of SA solutions </w:t>
      </w:r>
      <w:proofErr w:type="gramStart"/>
      <w:r>
        <w:t>depend</w:t>
      </w:r>
      <w:proofErr w:type="gramEnd"/>
      <w:r>
        <w:t xml:space="preserve"> on factors such as the probability and temperature functions as well as the number of iterations. </w:t>
      </w:r>
      <w:r w:rsidR="003923B4">
        <w:t xml:space="preserve">Simulated annealing is used in </w:t>
      </w:r>
      <w:r w:rsidR="00DA04C4">
        <w:t>discrete complex problems</w:t>
      </w:r>
      <w:r w:rsidR="003923B4">
        <w:t xml:space="preserve"> such as the set of possible orders of cities </w:t>
      </w:r>
      <w:r w:rsidR="00DA04C4">
        <w:t xml:space="preserve">to be visited </w:t>
      </w:r>
      <w:r w:rsidR="003923B4">
        <w:t xml:space="preserve">in the Traveling Salesman </w:t>
      </w:r>
      <w:r w:rsidR="00DA04C4">
        <w:t>P</w:t>
      </w:r>
      <w:r w:rsidR="003923B4">
        <w:t>roblem</w:t>
      </w:r>
      <w:r w:rsidR="00DA04C4">
        <w:t xml:space="preserve"> (TSP)</w:t>
      </w:r>
      <w:r w:rsidR="003923B4">
        <w:t>.</w:t>
      </w:r>
      <w:r w:rsidR="00DA04C4">
        <w:t xml:space="preserve"> TSP is an optimization problem dealing with finding the shortest route for a salesman to visit a set of cities. </w:t>
      </w:r>
    </w:p>
    <w:p w14:paraId="45A20FD3" w14:textId="77777777" w:rsidR="00F75BAF" w:rsidRPr="00F77C4E" w:rsidRDefault="00F75BAF" w:rsidP="002B358E">
      <w:pPr>
        <w:pStyle w:val="Heading1"/>
      </w:pPr>
      <w:bookmarkStart w:id="28" w:name="_Toc534760232"/>
      <w:bookmarkStart w:id="29" w:name="_Toc29161462"/>
      <w:r w:rsidRPr="00F77C4E">
        <w:t>Proposed Methodology</w:t>
      </w:r>
      <w:bookmarkEnd w:id="28"/>
      <w:bookmarkEnd w:id="29"/>
    </w:p>
    <w:p w14:paraId="29555BD0" w14:textId="77777777" w:rsidR="000466E1" w:rsidRDefault="00F75BAF" w:rsidP="00F75BAF">
      <w:pPr>
        <w:rPr>
          <w:lang w:bidi="fa-IR"/>
        </w:rPr>
      </w:pPr>
      <w:r>
        <w:t xml:space="preserve">Two of the methodologies reviewed in the literature were selected to be considered as candidate proposed methodologies. The selected methodologies </w:t>
      </w:r>
      <w:r>
        <w:rPr>
          <w:lang w:bidi="fa-IR"/>
        </w:rPr>
        <w:t xml:space="preserve">use an optimization model along with constraints to optimize both stratification and allocation with respect to budget and precision constraints. </w:t>
      </w:r>
    </w:p>
    <w:p w14:paraId="3C94C346" w14:textId="74280E12" w:rsidR="003B18D1" w:rsidRDefault="00385553" w:rsidP="003A3465">
      <w:pPr>
        <w:rPr>
          <w:lang w:bidi="fa-IR"/>
        </w:rPr>
      </w:pPr>
      <w:r>
        <w:rPr>
          <w:lang w:bidi="fa-IR"/>
        </w:rPr>
        <w:t>The comprehensive literature review performed on sampling methods revealed that adaptive sampling is typically used in s</w:t>
      </w:r>
      <w:r w:rsidRPr="00385553">
        <w:rPr>
          <w:lang w:bidi="fa-IR"/>
        </w:rPr>
        <w:t>urveys of rare, clustered populations</w:t>
      </w:r>
      <w:r w:rsidR="003A3465">
        <w:rPr>
          <w:lang w:bidi="fa-IR"/>
        </w:rPr>
        <w:t xml:space="preserve"> </w:t>
      </w:r>
      <w:r w:rsidR="003A3465">
        <w:rPr>
          <w:lang w:bidi="fa-IR"/>
        </w:rPr>
        <w:fldChar w:fldCharType="begin"/>
      </w:r>
      <w:r w:rsidR="003A3465">
        <w:rPr>
          <w:lang w:bidi="fa-IR"/>
        </w:rPr>
        <w:instrText xml:space="preserve"> ADDIN ZOTERO_ITEM CSL_CITATION {"citationID":"fGW6Lo08","properties":{"formattedCitation":"(Thompson, 2012)","plainCitation":"(Thompson, 2012)","noteIndex":0},"citationItems":[{"id":3012,"uris":["http://zotero.org/groups/2128091/items/AMTLVVMQ"],"uri":["http://zotero.org/groups/2128091/items/AMTLVVMQ"],"itemData":{"id":3012,"type":"book","abstract":"\"The Third Edition retains the general organization of the prior two editions, but it incorporates new material throughout the text. The book is organized into six parts: Part I covers basic sampling from simple random sampling to unequal probability sampling; Part II treats the use of auxiliary data with ratio and regression estimation and looks at the ideas of sufficient data, model, and design in practical sampling; Part III covers major useful designs such as stratified, cluster and systematic, multistage, and double and network sampling; Part IV examines detectability methods for elusive populations, and basic problems in detectability, visibility, and catchability are discussed; Part V concerns spatial sampling with the prediction methods of geostatistics, considerations of efficient spatial designs, and comparisons of different observational methods including plot shapes and detection aspects; and Part VI introduces adaptive sampling designs in which the sampling procedure depends on what is observed during the survey. For this new edition, the author has focused on thoroughly updating the book with a special emphasis on the first 14 chapters since these topics are invariably covered in basic sampling courses. The author has also implemented new approaches to explain the various techniques in the book, and as a result, new examples and explanations have been added throughout. In an effort to improve the presentation and visualization of the book, new figures as well as replacement figures for previously existing figures have been added. This book has continuously stood out from other sampling texts since the figures evoke the idea of each sampling design. The new figures will help readers to better visualize and understand the underlying concepts such as the different sampling strategies\"--","call-number":"QA276.6 .T58 2012","collection-title":"Wiley series in probability and statistics","edition":"3rd ed","event-place":"Hoboken, N.J","ISBN":"978-0-470-40231-3","language":"en","note":"OCLC: ocn746489136","number-of-pages":"436","publisher":"Wiley","publisher-place":"Hoboken, N.J","source":"Library of Congress ISBN","title":"Sampling","author":[{"family":"Thompson","given":"Steven K."}],"issued":{"date-parts":[["2012"]]}}}],"schema":"https://github.com/citation-style-language/schema/raw/master/csl-citation.json"} </w:instrText>
      </w:r>
      <w:r w:rsidR="003A3465">
        <w:rPr>
          <w:lang w:bidi="fa-IR"/>
        </w:rPr>
        <w:fldChar w:fldCharType="separate"/>
      </w:r>
      <w:r w:rsidR="003A3465" w:rsidRPr="003A3465">
        <w:t>(Thompson, 2012)</w:t>
      </w:r>
      <w:r w:rsidR="003A3465">
        <w:rPr>
          <w:lang w:bidi="fa-IR"/>
        </w:rPr>
        <w:fldChar w:fldCharType="end"/>
      </w:r>
      <w:r>
        <w:rPr>
          <w:lang w:bidi="fa-IR"/>
        </w:rPr>
        <w:t xml:space="preserve">. Although adaptive designs are advantageous in </w:t>
      </w:r>
      <w:r w:rsidR="003A3465">
        <w:rPr>
          <w:lang w:bidi="fa-IR"/>
        </w:rPr>
        <w:t xml:space="preserve">terms of efficiency and precision compared to conventional designs, the proposed adaptive methods in the literature seem to be limited to surveys involving small and rare populations of </w:t>
      </w:r>
      <w:r w:rsidR="003A3465" w:rsidRPr="003A3465">
        <w:rPr>
          <w:lang w:bidi="fa-IR"/>
        </w:rPr>
        <w:t>animal</w:t>
      </w:r>
      <w:r w:rsidR="003A3465">
        <w:rPr>
          <w:lang w:bidi="fa-IR"/>
        </w:rPr>
        <w:t>s</w:t>
      </w:r>
      <w:r w:rsidR="003A3465" w:rsidRPr="003A3465">
        <w:rPr>
          <w:lang w:bidi="fa-IR"/>
        </w:rPr>
        <w:t>, plant</w:t>
      </w:r>
      <w:r w:rsidR="003A3465">
        <w:rPr>
          <w:lang w:bidi="fa-IR"/>
        </w:rPr>
        <w:t>s</w:t>
      </w:r>
      <w:r w:rsidR="003A3465" w:rsidRPr="003A3465">
        <w:rPr>
          <w:lang w:bidi="fa-IR"/>
        </w:rPr>
        <w:t>, mineral</w:t>
      </w:r>
      <w:r w:rsidR="003A3465">
        <w:rPr>
          <w:lang w:bidi="fa-IR"/>
        </w:rPr>
        <w:t>s</w:t>
      </w:r>
      <w:r w:rsidR="003A3465" w:rsidRPr="003A3465">
        <w:rPr>
          <w:lang w:bidi="fa-IR"/>
        </w:rPr>
        <w:t>, and fossil-fuel resources</w:t>
      </w:r>
      <w:r w:rsidR="003A3465">
        <w:rPr>
          <w:lang w:bidi="fa-IR"/>
        </w:rPr>
        <w:t>.</w:t>
      </w:r>
      <w:r w:rsidR="003B18D1">
        <w:rPr>
          <w:lang w:bidi="fa-IR"/>
        </w:rPr>
        <w:t xml:space="preserve"> </w:t>
      </w:r>
      <w:r w:rsidR="00F95689">
        <w:rPr>
          <w:lang w:bidi="fa-IR"/>
        </w:rPr>
        <w:t xml:space="preserve">The two </w:t>
      </w:r>
      <w:r w:rsidR="00F95689">
        <w:rPr>
          <w:lang w:bidi="fa-IR"/>
        </w:rPr>
        <w:lastRenderedPageBreak/>
        <w:t xml:space="preserve">identified candidate methodologies have been applied to real surveys on large populations and demonstrated significant improvement compared to conventional non-optimal stratification and allocation methods.  </w:t>
      </w:r>
    </w:p>
    <w:p w14:paraId="5955E194" w14:textId="25226C6A" w:rsidR="00F75BAF" w:rsidRDefault="003B18D1" w:rsidP="00FD78C7">
      <w:pPr>
        <w:rPr>
          <w:noProof/>
        </w:rPr>
      </w:pPr>
      <w:r>
        <w:rPr>
          <w:lang w:bidi="fa-IR"/>
        </w:rPr>
        <w:t xml:space="preserve">For the purpose of this exploratory research effort, after consulting with the project stakeholders, the research team decided to implement the data processing and sampling procedures in SQL and R which are popular, open, and platform independent languages. Using this platform </w:t>
      </w:r>
      <w:r w:rsidR="00F77C4E">
        <w:rPr>
          <w:lang w:bidi="fa-IR"/>
        </w:rPr>
        <w:t>makes experimentation and</w:t>
      </w:r>
      <w:r>
        <w:rPr>
          <w:lang w:bidi="fa-IR"/>
        </w:rPr>
        <w:t xml:space="preserve"> </w:t>
      </w:r>
      <w:r w:rsidR="00F77C4E">
        <w:rPr>
          <w:lang w:bidi="fa-IR"/>
        </w:rPr>
        <w:t>customization of</w:t>
      </w:r>
      <w:r>
        <w:rPr>
          <w:lang w:bidi="fa-IR"/>
        </w:rPr>
        <w:t xml:space="preserve"> the proposed procedures and scripts</w:t>
      </w:r>
      <w:r w:rsidR="00F77C4E">
        <w:rPr>
          <w:lang w:bidi="fa-IR"/>
        </w:rPr>
        <w:t xml:space="preserve"> more convenient. On the other hand, b</w:t>
      </w:r>
      <w:r w:rsidR="00F75BAF">
        <w:rPr>
          <w:lang w:bidi="fa-IR"/>
        </w:rPr>
        <w:t>oth</w:t>
      </w:r>
      <w:r w:rsidR="00F77C4E">
        <w:rPr>
          <w:lang w:bidi="fa-IR"/>
        </w:rPr>
        <w:t xml:space="preserve"> identified candidate</w:t>
      </w:r>
      <w:r w:rsidR="00F75BAF">
        <w:rPr>
          <w:lang w:bidi="fa-IR"/>
        </w:rPr>
        <w:t xml:space="preserve"> methods have readily available </w:t>
      </w:r>
      <w:r w:rsidR="00F77C4E">
        <w:rPr>
          <w:lang w:bidi="fa-IR"/>
        </w:rPr>
        <w:t>libraries</w:t>
      </w:r>
      <w:r w:rsidR="00F75BAF">
        <w:rPr>
          <w:lang w:bidi="fa-IR"/>
        </w:rPr>
        <w:t xml:space="preserve"> implemented in R</w:t>
      </w:r>
      <w:r w:rsidR="00F77C4E">
        <w:rPr>
          <w:lang w:bidi="fa-IR"/>
        </w:rPr>
        <w:t>. This would allow the project to benefit from the future updates and improvements made by the original authors of the method.</w:t>
      </w:r>
    </w:p>
    <w:p w14:paraId="7602F434" w14:textId="44C2DF19" w:rsidR="00985951" w:rsidRPr="00DD3EA8" w:rsidRDefault="00985951" w:rsidP="00985951">
      <w:pPr>
        <w:pStyle w:val="Heading2"/>
        <w:rPr>
          <w:noProof/>
        </w:rPr>
      </w:pPr>
      <w:bookmarkStart w:id="30" w:name="_Toc29161463"/>
      <w:r w:rsidRPr="00DD3EA8">
        <w:rPr>
          <w:noProof/>
        </w:rPr>
        <w:t xml:space="preserve">Current CFS </w:t>
      </w:r>
      <w:r w:rsidR="001E6B08" w:rsidRPr="00DD3EA8">
        <w:rPr>
          <w:noProof/>
        </w:rPr>
        <w:t xml:space="preserve">Sample </w:t>
      </w:r>
      <w:r w:rsidRPr="00DD3EA8">
        <w:rPr>
          <w:noProof/>
        </w:rPr>
        <w:t>Design</w:t>
      </w:r>
      <w:bookmarkEnd w:id="30"/>
    </w:p>
    <w:p w14:paraId="552B1336" w14:textId="3EC4DC6A" w:rsidR="00617E01" w:rsidRDefault="00617E01" w:rsidP="005738A0">
      <w:pPr>
        <w:rPr>
          <w:rFonts w:eastAsia="Times New Roman"/>
          <w:bCs/>
        </w:rPr>
      </w:pPr>
      <w:r>
        <w:rPr>
          <w:rFonts w:eastAsia="Times New Roman"/>
          <w:bCs/>
        </w:rPr>
        <w:t>According to the CFS survey methodology t</w:t>
      </w:r>
      <w:r w:rsidRPr="00B4236E">
        <w:rPr>
          <w:rFonts w:eastAsia="Times New Roman"/>
          <w:bCs/>
        </w:rPr>
        <w:t xml:space="preserve">he goal of the Commodity Flow Survey (CFS) is to make reliable estimates of the annual total value of shipments, </w:t>
      </w:r>
      <w:r>
        <w:rPr>
          <w:rFonts w:eastAsia="Times New Roman"/>
          <w:bCs/>
        </w:rPr>
        <w:t xml:space="preserve">as well as the </w:t>
      </w:r>
      <w:r w:rsidRPr="00B4236E">
        <w:rPr>
          <w:rFonts w:eastAsia="Times New Roman"/>
          <w:bCs/>
        </w:rPr>
        <w:t xml:space="preserve">annual total tonnage </w:t>
      </w:r>
      <w:r>
        <w:rPr>
          <w:rFonts w:eastAsia="Times New Roman"/>
          <w:bCs/>
        </w:rPr>
        <w:t xml:space="preserve">and </w:t>
      </w:r>
      <w:r w:rsidRPr="00B4236E">
        <w:rPr>
          <w:rFonts w:eastAsia="Times New Roman"/>
          <w:bCs/>
        </w:rPr>
        <w:t>the annual total ton-miles of shipments</w:t>
      </w:r>
      <w:r>
        <w:rPr>
          <w:rFonts w:eastAsia="Times New Roman"/>
          <w:bCs/>
        </w:rPr>
        <w:t xml:space="preserve"> </w:t>
      </w:r>
      <w:r>
        <w:rPr>
          <w:rFonts w:eastAsia="Times New Roman"/>
          <w:bCs/>
        </w:rPr>
        <w:fldChar w:fldCharType="begin"/>
      </w:r>
      <w:r>
        <w:rPr>
          <w:rFonts w:eastAsia="Times New Roman"/>
          <w:bCs/>
        </w:rPr>
        <w:instrText xml:space="preserve"> ADDIN ZOTERO_ITEM CSL_CITATION {"citationID":"lqyC9ZRv","properties":{"formattedCitation":"(Bureau of Transportation Statistics, 2019a)","plainCitation":"(Bureau of Transportation Statistics, 2019a)","noteIndex":0},"citationItems":[{"id":3055,"uris":["http://zotero.org/groups/2128091/items/FHM8PTXB"],"uri":["http://zotero.org/groups/2128091/items/FHM8PTXB"],"itemData":{"id":3055,"type":"webpage","title":"2017 Commodity Flow Survey Overview and Methodology","URL":"https://www.bts.gov/archive/publications/commodity_flow_survey/methodology_2012","author":[{"literal":"Bureau of Transportation Statistics"}],"accessed":{"date-parts":[["2019",4,23]]},"issued":{"date-parts":[["2019",2,25]]}}}],"schema":"https://github.com/citation-style-language/schema/raw/master/csl-citation.json"} </w:instrText>
      </w:r>
      <w:r>
        <w:rPr>
          <w:rFonts w:eastAsia="Times New Roman"/>
          <w:bCs/>
        </w:rPr>
        <w:fldChar w:fldCharType="separate"/>
      </w:r>
      <w:r w:rsidRPr="00617E01">
        <w:t>(Bureau of Transportation Statistics, 2019a)</w:t>
      </w:r>
      <w:r>
        <w:rPr>
          <w:rFonts w:eastAsia="Times New Roman"/>
          <w:bCs/>
        </w:rPr>
        <w:fldChar w:fldCharType="end"/>
      </w:r>
      <w:r>
        <w:rPr>
          <w:rFonts w:eastAsia="Times New Roman"/>
          <w:bCs/>
        </w:rPr>
        <w:t xml:space="preserve">. </w:t>
      </w:r>
      <w:r w:rsidR="005738A0">
        <w:rPr>
          <w:rFonts w:eastAsia="Times New Roman"/>
          <w:bCs/>
        </w:rPr>
        <w:t>The</w:t>
      </w:r>
      <w:r w:rsidRPr="00B4236E">
        <w:rPr>
          <w:rFonts w:eastAsia="Times New Roman"/>
          <w:bCs/>
        </w:rPr>
        <w:t xml:space="preserve"> estimates </w:t>
      </w:r>
      <w:r w:rsidR="005738A0">
        <w:rPr>
          <w:rFonts w:eastAsia="Times New Roman"/>
          <w:bCs/>
        </w:rPr>
        <w:t>are needed for</w:t>
      </w:r>
      <w:r w:rsidRPr="00B4236E">
        <w:rPr>
          <w:rFonts w:eastAsia="Times New Roman"/>
          <w:bCs/>
        </w:rPr>
        <w:t xml:space="preserve"> areas of interest</w:t>
      </w:r>
      <w:r w:rsidR="005738A0">
        <w:rPr>
          <w:rFonts w:eastAsia="Times New Roman"/>
          <w:bCs/>
        </w:rPr>
        <w:t xml:space="preserve"> specified by combination</w:t>
      </w:r>
      <w:r w:rsidRPr="00B4236E">
        <w:rPr>
          <w:rFonts w:eastAsia="Times New Roman"/>
          <w:bCs/>
        </w:rPr>
        <w:t xml:space="preserve"> of </w:t>
      </w:r>
      <w:r w:rsidR="005738A0">
        <w:rPr>
          <w:rFonts w:eastAsia="Times New Roman"/>
          <w:bCs/>
        </w:rPr>
        <w:t>the auxiliary</w:t>
      </w:r>
      <w:r w:rsidRPr="00B4236E">
        <w:rPr>
          <w:rFonts w:eastAsia="Times New Roman"/>
          <w:bCs/>
        </w:rPr>
        <w:t xml:space="preserve"> variables </w:t>
      </w:r>
      <w:r w:rsidR="005738A0">
        <w:rPr>
          <w:rFonts w:eastAsia="Times New Roman"/>
          <w:bCs/>
        </w:rPr>
        <w:t>including</w:t>
      </w:r>
      <w:r w:rsidRPr="00B4236E">
        <w:rPr>
          <w:rFonts w:eastAsia="Times New Roman"/>
          <w:bCs/>
        </w:rPr>
        <w:t xml:space="preserve"> </w:t>
      </w:r>
      <w:r w:rsidR="005738A0">
        <w:rPr>
          <w:rFonts w:eastAsia="Times New Roman"/>
          <w:bCs/>
        </w:rPr>
        <w:t>the</w:t>
      </w:r>
      <w:r w:rsidRPr="00B4236E">
        <w:rPr>
          <w:rFonts w:eastAsia="Times New Roman"/>
          <w:bCs/>
        </w:rPr>
        <w:t xml:space="preserve"> origin of the shipment</w:t>
      </w:r>
      <w:r w:rsidR="005738A0">
        <w:rPr>
          <w:rFonts w:eastAsia="Times New Roman"/>
          <w:bCs/>
        </w:rPr>
        <w:t xml:space="preserve"> and</w:t>
      </w:r>
      <w:r w:rsidRPr="00B4236E">
        <w:rPr>
          <w:rFonts w:eastAsia="Times New Roman"/>
          <w:bCs/>
        </w:rPr>
        <w:t xml:space="preserve"> industry of the establishment making the shipment</w:t>
      </w:r>
      <w:r w:rsidR="005738A0">
        <w:rPr>
          <w:rFonts w:eastAsia="Times New Roman"/>
          <w:bCs/>
        </w:rPr>
        <w:t xml:space="preserve">. </w:t>
      </w:r>
    </w:p>
    <w:p w14:paraId="27B109E9" w14:textId="121EB85A" w:rsidR="00C94C59" w:rsidRDefault="00C94C59" w:rsidP="00C94C59">
      <w:pPr>
        <w:rPr>
          <w:rFonts w:eastAsia="Times New Roman"/>
          <w:bCs/>
        </w:rPr>
      </w:pPr>
      <w:r>
        <w:rPr>
          <w:rFonts w:eastAsia="Times New Roman"/>
          <w:bCs/>
        </w:rPr>
        <w:t>The sample design consists of three stages. In the first stage, the establishments are sampled, while in the second and third stages, weeks and shipments are sampled.</w:t>
      </w:r>
    </w:p>
    <w:p w14:paraId="0730F3E8" w14:textId="750A5021" w:rsidR="00C94C59" w:rsidRDefault="005738A0" w:rsidP="00C94C59">
      <w:pPr>
        <w:rPr>
          <w:rFonts w:eastAsia="Times New Roman"/>
        </w:rPr>
      </w:pPr>
      <w:r w:rsidRPr="00AA6C0E">
        <w:rPr>
          <w:rFonts w:eastAsia="Times New Roman"/>
        </w:rPr>
        <w:t xml:space="preserve">The sample design </w:t>
      </w:r>
      <w:r>
        <w:rPr>
          <w:rFonts w:eastAsia="Times New Roman"/>
        </w:rPr>
        <w:t>for</w:t>
      </w:r>
      <w:r w:rsidRPr="00AA6C0E">
        <w:rPr>
          <w:rFonts w:eastAsia="Times New Roman"/>
        </w:rPr>
        <w:t xml:space="preserve"> the first stage is stratified simple random sampling without replacement.</w:t>
      </w:r>
      <w:r>
        <w:rPr>
          <w:rFonts w:eastAsia="Times New Roman"/>
        </w:rPr>
        <w:t xml:space="preserve"> </w:t>
      </w:r>
      <w:r w:rsidRPr="00AA6C0E">
        <w:rPr>
          <w:rFonts w:eastAsia="Times New Roman"/>
        </w:rPr>
        <w:t xml:space="preserve">The </w:t>
      </w:r>
      <w:r>
        <w:rPr>
          <w:rFonts w:eastAsia="Times New Roman"/>
        </w:rPr>
        <w:t>stratification is based on</w:t>
      </w:r>
      <w:r w:rsidRPr="00AA6C0E">
        <w:rPr>
          <w:rFonts w:eastAsia="Times New Roman"/>
        </w:rPr>
        <w:t xml:space="preserve"> (establishment) origin </w:t>
      </w:r>
      <w:r>
        <w:rPr>
          <w:rFonts w:eastAsia="Times New Roman"/>
        </w:rPr>
        <w:t>by</w:t>
      </w:r>
      <w:r w:rsidRPr="00AA6C0E">
        <w:rPr>
          <w:rFonts w:eastAsia="Times New Roman"/>
        </w:rPr>
        <w:t xml:space="preserve"> industry </w:t>
      </w:r>
      <w:r>
        <w:rPr>
          <w:rFonts w:eastAsia="Times New Roman"/>
        </w:rPr>
        <w:t>by</w:t>
      </w:r>
      <w:r w:rsidRPr="00AA6C0E">
        <w:rPr>
          <w:rFonts w:eastAsia="Times New Roman"/>
        </w:rPr>
        <w:t xml:space="preserve"> M</w:t>
      </w:r>
      <w:r>
        <w:rPr>
          <w:rFonts w:eastAsia="Times New Roman"/>
        </w:rPr>
        <w:t xml:space="preserve">easure </w:t>
      </w:r>
      <w:proofErr w:type="gramStart"/>
      <w:r>
        <w:rPr>
          <w:rFonts w:eastAsia="Times New Roman"/>
        </w:rPr>
        <w:t>Of</w:t>
      </w:r>
      <w:proofErr w:type="gramEnd"/>
      <w:r>
        <w:rPr>
          <w:rFonts w:eastAsia="Times New Roman"/>
        </w:rPr>
        <w:t xml:space="preserve"> Size (MOS) class. MOS needs to be converted to a categorical variable for stratification, and t</w:t>
      </w:r>
      <w:r w:rsidRPr="00DF1849">
        <w:rPr>
          <w:rFonts w:eastAsia="Times New Roman"/>
        </w:rPr>
        <w:t xml:space="preserve">he boundaries of the </w:t>
      </w:r>
      <w:r w:rsidRPr="00DF1849">
        <w:rPr>
          <w:rFonts w:eastAsia="Times New Roman"/>
        </w:rPr>
        <w:lastRenderedPageBreak/>
        <w:t>MOS size class</w:t>
      </w:r>
      <w:r>
        <w:rPr>
          <w:rFonts w:eastAsia="Times New Roman"/>
        </w:rPr>
        <w:t xml:space="preserve">es are determined by </w:t>
      </w:r>
      <w:r w:rsidRPr="005738A0">
        <w:rPr>
          <w:rFonts w:eastAsia="Times New Roman"/>
        </w:rPr>
        <w:t>Lavallée</w:t>
      </w:r>
      <w:r>
        <w:rPr>
          <w:rFonts w:eastAsia="Times New Roman"/>
        </w:rPr>
        <w:t>-</w:t>
      </w:r>
      <w:r w:rsidRPr="005738A0">
        <w:rPr>
          <w:rFonts w:eastAsia="Times New Roman"/>
        </w:rPr>
        <w:t>Hidiroglou (LH) algorithm</w:t>
      </w:r>
      <w:r>
        <w:rPr>
          <w:rFonts w:eastAsia="Times New Roman"/>
        </w:rPr>
        <w:t xml:space="preserve"> so that the </w:t>
      </w:r>
      <w:r w:rsidRPr="00DF1849">
        <w:rPr>
          <w:rFonts w:eastAsia="Times New Roman"/>
        </w:rPr>
        <w:t>sample size needed to achieve the target CV</w:t>
      </w:r>
      <w:r>
        <w:rPr>
          <w:rFonts w:eastAsia="Times New Roman"/>
        </w:rPr>
        <w:t xml:space="preserve"> is minimized.</w:t>
      </w:r>
      <w:r w:rsidR="00C94C59">
        <w:rPr>
          <w:rFonts w:eastAsia="Times New Roman"/>
        </w:rPr>
        <w:t xml:space="preserve"> T</w:t>
      </w:r>
      <w:r w:rsidRPr="00DF1849">
        <w:rPr>
          <w:rFonts w:eastAsia="Times New Roman"/>
        </w:rPr>
        <w:t xml:space="preserve">he sample </w:t>
      </w:r>
      <w:r w:rsidR="00C94C59">
        <w:rPr>
          <w:rFonts w:eastAsia="Times New Roman"/>
        </w:rPr>
        <w:t xml:space="preserve">size for each stratum </w:t>
      </w:r>
      <w:r w:rsidRPr="00DF1849">
        <w:rPr>
          <w:rFonts w:eastAsia="Times New Roman"/>
        </w:rPr>
        <w:t xml:space="preserve">is </w:t>
      </w:r>
      <w:r w:rsidR="00C94C59">
        <w:rPr>
          <w:rFonts w:eastAsia="Times New Roman"/>
        </w:rPr>
        <w:t xml:space="preserve">them </w:t>
      </w:r>
      <w:r w:rsidRPr="00DF1849">
        <w:rPr>
          <w:rFonts w:eastAsia="Times New Roman"/>
        </w:rPr>
        <w:t>allocated according to the Neyman allocation</w:t>
      </w:r>
      <w:r w:rsidR="00C94C59">
        <w:rPr>
          <w:rFonts w:eastAsia="Times New Roman"/>
        </w:rPr>
        <w:t xml:space="preserve">. </w:t>
      </w:r>
    </w:p>
    <w:p w14:paraId="281A1EF3" w14:textId="2C9AFFE0" w:rsidR="005738A0" w:rsidRDefault="00C94C59" w:rsidP="005738A0">
      <w:r>
        <w:t xml:space="preserve">In the second stage, the 13 weeks in each quarter (referred to as panels) are sequentially allocated to the list of establishments selected in the first stage sorted by origin, industry, and MOS class. </w:t>
      </w:r>
    </w:p>
    <w:p w14:paraId="4C638CA2" w14:textId="7193A750" w:rsidR="00985951" w:rsidRDefault="00C94C59" w:rsidP="00645F05">
      <w:r>
        <w:t xml:space="preserve">In the third stage, survey respondents are asked to systematically sample their shipments in the weeks determined in the second stage. The sampling interval </w:t>
      </w:r>
      <w:r w:rsidR="005566B7">
        <w:t>(i.e. frequency of sampling) is determined by</w:t>
      </w:r>
      <w:r>
        <w:t xml:space="preserve"> the number of shipments</w:t>
      </w:r>
      <w:r w:rsidR="005566B7">
        <w:t xml:space="preserve">. Smaller intervals (more frequent sampling) is assigned to establishments with fewer shipments while wider sample intervals (less frequent sampling) is used for establishments with more shipments in the selected </w:t>
      </w:r>
      <w:r w:rsidR="00010D7B">
        <w:t xml:space="preserve">reporting </w:t>
      </w:r>
      <w:r w:rsidR="005566B7">
        <w:t xml:space="preserve">weeks. </w:t>
      </w:r>
    </w:p>
    <w:p w14:paraId="117B2766" w14:textId="34A5F739" w:rsidR="00985951" w:rsidRDefault="00985951" w:rsidP="00985951">
      <w:pPr>
        <w:pStyle w:val="Heading2"/>
      </w:pPr>
      <w:bookmarkStart w:id="31" w:name="_Toc29161464"/>
      <w:r>
        <w:t>Candidate Methods</w:t>
      </w:r>
      <w:bookmarkEnd w:id="31"/>
    </w:p>
    <w:p w14:paraId="6122338C" w14:textId="62F5315B" w:rsidR="0030280E" w:rsidRDefault="0030280E" w:rsidP="00920047">
      <w:pPr>
        <w:pStyle w:val="NormalWeb"/>
        <w:rPr>
          <w:noProof/>
        </w:rPr>
      </w:pPr>
      <w:r>
        <w:rPr>
          <w:noProof/>
        </w:rPr>
        <w:t xml:space="preserve">The two candidate methodologies are proposed for the first stage of the CFS survey. </w:t>
      </w:r>
      <w:r w:rsidR="00CA57FE">
        <w:rPr>
          <w:noProof/>
        </w:rPr>
        <w:t xml:space="preserve">The second and third stages of the sample design involve the selection of reporting weeks and shipments. Since there is no auxiliary data available on the variability of the establishments’ shipping activities over time as well as the variability of shipments in terms of value, weight, and milage, imporoving the sample design with the existing information is not possible. </w:t>
      </w:r>
    </w:p>
    <w:p w14:paraId="45C50B65" w14:textId="0A65094B" w:rsidR="00FD78C7" w:rsidRDefault="00FD78C7" w:rsidP="00FD78C7">
      <w:pPr>
        <w:pStyle w:val="NormalWeb"/>
        <w:rPr>
          <w:noProof/>
        </w:rPr>
      </w:pPr>
      <w:r>
        <w:rPr>
          <w:noProof/>
        </w:rPr>
        <w:t xml:space="preserve">The first candidate methodology is proposed by Lisic et al. (2018) which is an optimal stratification and allocation method based on simulated annealing that considers coefficient of variance and fixed sample size constraints. This methodology was developed to create an optimal sample design for the June Area Survey (JAS) under quality (coefficient of variance) and sample size constraints. The JAS is </w:t>
      </w:r>
      <w:r>
        <w:t xml:space="preserve">one of the largest annual </w:t>
      </w:r>
      <w:r w:rsidRPr="00D71614">
        <w:t>National Agricultural Statistics Service</w:t>
      </w:r>
      <w:r>
        <w:t xml:space="preserve"> (NASS) agricultural </w:t>
      </w:r>
      <w:r>
        <w:lastRenderedPageBreak/>
        <w:t xml:space="preserve">area survey projects </w:t>
      </w:r>
      <w:r>
        <w:rPr>
          <w:noProof/>
        </w:rPr>
        <w:t xml:space="preserve">over the contiguous 48 states </w:t>
      </w:r>
      <w:r>
        <w:t xml:space="preserve">designed to account for every acre of land, all agricultural activities, and land uses within segment boundaries </w:t>
      </w:r>
      <w:r>
        <w:fldChar w:fldCharType="begin"/>
      </w:r>
      <w:r>
        <w:instrText xml:space="preserve"> ADDIN ZOTERO_ITEM CSL_CITATION {"citationID":"x6oUoUCG","properties":{"formattedCitation":"(National Agricultural Statistics Service, 2018)","plainCitation":"(National Agricultural Statistics Service, 2018)","noteIndex":0},"citationItems":[{"id":3084,"uris":["http://zotero.org/groups/2128091/items/XQ232RNY"],"uri":["http://zotero.org/groups/2128091/items/XQ232RNY"],"itemData":{"id":3084,"type":"webpage","title":"USDA - National Agricultural Statistics Service - Surveys - June Area","URL":"https://www.nass.usda.gov/Surveys/Guide_to_NASS_Surveys/June_Area/","author":[{"literal":"National Agricultural Statistics Service"}],"accessed":{"date-parts":[["2019",1,7]]},"issued":{"date-parts":[["2018",11,9]]}}}],"schema":"https://github.com/citation-style-language/schema/raw/master/csl-citation.json"} </w:instrText>
      </w:r>
      <w:r>
        <w:fldChar w:fldCharType="separate"/>
      </w:r>
      <w:r w:rsidRPr="00D71614">
        <w:t>(National Agricultural Statistics Service, 2018)</w:t>
      </w:r>
      <w:r>
        <w:fldChar w:fldCharType="end"/>
      </w:r>
      <w:r>
        <w:t>.</w:t>
      </w:r>
    </w:p>
    <w:p w14:paraId="5E0A21F1" w14:textId="3352EA4C" w:rsidR="00FD78C7" w:rsidRPr="00FD78C7" w:rsidRDefault="00FD78C7" w:rsidP="00FD78C7">
      <w:r>
        <w:rPr>
          <w:noProof/>
        </w:rPr>
        <w:t>The proposed methodology uses an objective function composed of the sum of penalties of deviations from the target CVs as a proxy for quality constraints. This is a soft constraint since it does not prohibit the model from deviating from the target values. On the other hand, hard constraints are introduced to the model through defining nonlinear constraints.</w:t>
      </w:r>
    </w:p>
    <w:p w14:paraId="4EBBBE89" w14:textId="77777777" w:rsidR="00F75BAF" w:rsidRDefault="00F75BAF" w:rsidP="00F75BAF">
      <w:pPr>
        <w:pStyle w:val="NormalWeb"/>
        <w:rPr>
          <w:noProof/>
        </w:rPr>
      </w:pPr>
      <w:r>
        <w:rPr>
          <w:noProof/>
        </w:rPr>
        <w:t xml:space="preserve">In order to minimize the objective function, simulated annealing heuristic is used. Simulated annealing </w:t>
      </w:r>
      <w:r>
        <w:t xml:space="preserve">is a stochastic optimization process that </w:t>
      </w:r>
      <w:r>
        <w:rPr>
          <w:noProof/>
        </w:rPr>
        <w:t xml:space="preserve">allows the objective function to explore some nonoptimal states with nonzero probabilities. The iterative process starts with a feasible initial stratification and allocation. A primary sampling unit (PSU) is exchanged in each state. In the same way, allocation is performed by choosing a stratum to accept the PSU. The sample size of the stratum which accepts the PSU is increased by 1 and the sample size of the one that loses the PSU is decreased by 1. The algorithm stops after a specified number of iterations or when the threshold is met. In </w:t>
      </w:r>
      <w:r w:rsidRPr="00964586">
        <w:rPr>
          <w:noProof/>
        </w:rPr>
        <w:t>each</w:t>
      </w:r>
      <w:r>
        <w:rPr>
          <w:noProof/>
        </w:rPr>
        <w:t xml:space="preserve"> iteration, a candidate state is randomly generated. Then, a candidate allocation with regards to the new state is created. The inner loop of the algorithm checks whether the new combination of candidate state and allocation improves the objective function. </w:t>
      </w:r>
    </w:p>
    <w:p w14:paraId="13896A75" w14:textId="63125BA4" w:rsidR="00F75BAF" w:rsidRPr="00455432" w:rsidRDefault="00F75BAF" w:rsidP="00F75BAF">
      <w:pPr>
        <w:jc w:val="both"/>
        <w:rPr>
          <w:rFonts w:asciiTheme="majorBidi" w:hAnsiTheme="majorBidi" w:cstheme="majorBidi"/>
          <w:color w:val="000000"/>
          <w:shd w:val="clear" w:color="auto" w:fill="FFFFFF"/>
        </w:rPr>
      </w:pPr>
      <w:r>
        <w:rPr>
          <w:rFonts w:asciiTheme="majorBidi" w:hAnsiTheme="majorBidi" w:cstheme="majorBidi"/>
        </w:rPr>
        <w:t xml:space="preserve">The next candidate methodology proposed by </w:t>
      </w:r>
      <w:r w:rsidRPr="00455432">
        <w:rPr>
          <w:rFonts w:asciiTheme="majorBidi" w:hAnsiTheme="majorBidi" w:cstheme="majorBidi"/>
        </w:rPr>
        <w:fldChar w:fldCharType="begin"/>
      </w:r>
      <w:r w:rsidR="00BD18AC">
        <w:rPr>
          <w:rFonts w:asciiTheme="majorBidi" w:hAnsiTheme="majorBidi" w:cstheme="majorBidi"/>
        </w:rPr>
        <w:instrText xml:space="preserve"> ADDIN ZOTERO_ITEM CSL_CITATION {"citationID":"v09Txhmf","properties":{"formattedCitation":"(Barcaroli, 2014)","plainCitation":"(Barcaroli, 2014)","dontUpdate":true,"noteIndex":0},"citationItems":[{"id":3093,"uris":["http://zotero.org/groups/2128091/items/V6SCP92R"],"uri":["http://zotero.org/groups/2128091/items/V6SCP92R"],"itemData":{"id":3093,"type":"article-journal","container-title":"Journal of Statistical Software","DOI":"10.18637/jss.v061.i04","ISSN":"1548-7660","issue":"1","language":"en","page":"1-24","source":"www.jstatsoft.org","title":"SamplingStrata: An R Package for the Optimization of Stratified Sampling","title-short":"SamplingStrata","volume":"61","author":[{"family":"Barcaroli","given":"Giulio"}],"issued":{"date-parts":[["2014",11,3]]}}}],"schema":"https://github.com/citation-style-language/schema/raw/master/csl-citation.json"} </w:instrText>
      </w:r>
      <w:r w:rsidRPr="00455432">
        <w:rPr>
          <w:rFonts w:asciiTheme="majorBidi" w:hAnsiTheme="majorBidi" w:cstheme="majorBidi"/>
        </w:rPr>
        <w:fldChar w:fldCharType="separate"/>
      </w:r>
      <w:r w:rsidRPr="00445EB0">
        <w:t xml:space="preserve">Barcaroli </w:t>
      </w:r>
      <w:r>
        <w:t>(</w:t>
      </w:r>
      <w:r w:rsidRPr="00445EB0">
        <w:t>2014)</w:t>
      </w:r>
      <w:r w:rsidRPr="00455432">
        <w:rPr>
          <w:rFonts w:asciiTheme="majorBidi" w:hAnsiTheme="majorBidi" w:cstheme="majorBidi"/>
        </w:rPr>
        <w:fldChar w:fldCharType="end"/>
      </w:r>
      <w:r>
        <w:rPr>
          <w:rFonts w:asciiTheme="majorBidi" w:hAnsiTheme="majorBidi" w:cstheme="majorBidi"/>
        </w:rPr>
        <w:t xml:space="preserve">, is an </w:t>
      </w:r>
      <w:r w:rsidRPr="00455432">
        <w:rPr>
          <w:rFonts w:asciiTheme="majorBidi" w:hAnsiTheme="majorBidi" w:cstheme="majorBidi"/>
        </w:rPr>
        <w:t>optimal stratification and allocation</w:t>
      </w:r>
      <w:r>
        <w:rPr>
          <w:rFonts w:asciiTheme="majorBidi" w:hAnsiTheme="majorBidi" w:cstheme="majorBidi"/>
        </w:rPr>
        <w:t xml:space="preserve"> method aiming at</w:t>
      </w:r>
      <w:r w:rsidRPr="00455432">
        <w:rPr>
          <w:rFonts w:asciiTheme="majorBidi" w:hAnsiTheme="majorBidi" w:cstheme="majorBidi"/>
        </w:rPr>
        <w:t xml:space="preserve"> minim</w:t>
      </w:r>
      <w:r>
        <w:rPr>
          <w:rFonts w:asciiTheme="majorBidi" w:hAnsiTheme="majorBidi" w:cstheme="majorBidi"/>
        </w:rPr>
        <w:t>izing the</w:t>
      </w:r>
      <w:r w:rsidRPr="00455432">
        <w:rPr>
          <w:rFonts w:asciiTheme="majorBidi" w:hAnsiTheme="majorBidi" w:cstheme="majorBidi"/>
        </w:rPr>
        <w:t xml:space="preserve"> sample cost </w:t>
      </w:r>
      <w:r>
        <w:rPr>
          <w:rFonts w:asciiTheme="majorBidi" w:hAnsiTheme="majorBidi" w:cstheme="majorBidi"/>
        </w:rPr>
        <w:t>while</w:t>
      </w:r>
      <w:r w:rsidRPr="00455432">
        <w:rPr>
          <w:rFonts w:asciiTheme="majorBidi" w:hAnsiTheme="majorBidi" w:cstheme="majorBidi"/>
        </w:rPr>
        <w:t xml:space="preserve"> </w:t>
      </w:r>
      <w:r>
        <w:rPr>
          <w:rFonts w:asciiTheme="majorBidi" w:hAnsiTheme="majorBidi" w:cstheme="majorBidi"/>
        </w:rPr>
        <w:t xml:space="preserve">satisfying </w:t>
      </w:r>
      <w:r w:rsidRPr="00455432">
        <w:rPr>
          <w:rFonts w:asciiTheme="majorBidi" w:hAnsiTheme="majorBidi" w:cstheme="majorBidi"/>
        </w:rPr>
        <w:t xml:space="preserve">a set of precision constraints. Also, </w:t>
      </w:r>
      <w:r w:rsidRPr="00455432">
        <w:rPr>
          <w:rFonts w:asciiTheme="majorBidi" w:hAnsiTheme="majorBidi" w:cstheme="majorBidi"/>
          <w:color w:val="000000"/>
          <w:shd w:val="clear" w:color="auto" w:fill="FFFFFF"/>
        </w:rPr>
        <w:t>the value of target variable</w:t>
      </w:r>
      <w:r>
        <w:rPr>
          <w:rFonts w:asciiTheme="majorBidi" w:hAnsiTheme="majorBidi" w:cstheme="majorBidi"/>
          <w:color w:val="000000"/>
          <w:shd w:val="clear" w:color="auto" w:fill="FFFFFF"/>
        </w:rPr>
        <w:t>s is assumed to be</w:t>
      </w:r>
      <w:r w:rsidRPr="00455432">
        <w:rPr>
          <w:rFonts w:asciiTheme="majorBidi" w:hAnsiTheme="majorBidi" w:cstheme="majorBidi"/>
          <w:color w:val="000000"/>
          <w:shd w:val="clear" w:color="auto" w:fill="FFFFFF"/>
        </w:rPr>
        <w:t xml:space="preserve"> </w:t>
      </w:r>
      <w:r>
        <w:rPr>
          <w:rFonts w:asciiTheme="majorBidi" w:hAnsiTheme="majorBidi" w:cstheme="majorBidi"/>
          <w:color w:val="000000"/>
          <w:shd w:val="clear" w:color="auto" w:fill="FFFFFF"/>
        </w:rPr>
        <w:t xml:space="preserve">either </w:t>
      </w:r>
      <w:r w:rsidRPr="00455432">
        <w:rPr>
          <w:rFonts w:asciiTheme="majorBidi" w:hAnsiTheme="majorBidi" w:cstheme="majorBidi"/>
          <w:color w:val="000000"/>
          <w:shd w:val="clear" w:color="auto" w:fill="FFFFFF"/>
        </w:rPr>
        <w:t>available</w:t>
      </w:r>
      <w:r>
        <w:rPr>
          <w:rFonts w:asciiTheme="majorBidi" w:hAnsiTheme="majorBidi" w:cstheme="majorBidi"/>
          <w:color w:val="000000"/>
          <w:shd w:val="clear" w:color="auto" w:fill="FFFFFF"/>
        </w:rPr>
        <w:t xml:space="preserve"> </w:t>
      </w:r>
      <w:r w:rsidRPr="00455432">
        <w:rPr>
          <w:rFonts w:asciiTheme="majorBidi" w:hAnsiTheme="majorBidi" w:cstheme="majorBidi"/>
          <w:color w:val="000000"/>
          <w:shd w:val="clear" w:color="auto" w:fill="FFFFFF"/>
        </w:rPr>
        <w:t xml:space="preserve">in the frame or it is possible to estimate </w:t>
      </w:r>
      <w:r>
        <w:rPr>
          <w:rFonts w:asciiTheme="majorBidi" w:hAnsiTheme="majorBidi" w:cstheme="majorBidi"/>
          <w:color w:val="000000"/>
          <w:shd w:val="clear" w:color="auto" w:fill="FFFFFF"/>
        </w:rPr>
        <w:t>their standard deviation and mean</w:t>
      </w:r>
      <w:r w:rsidRPr="00455432">
        <w:rPr>
          <w:rFonts w:asciiTheme="majorBidi" w:hAnsiTheme="majorBidi" w:cstheme="majorBidi"/>
          <w:color w:val="000000"/>
          <w:shd w:val="clear" w:color="auto" w:fill="FFFFFF"/>
        </w:rPr>
        <w:t xml:space="preserve"> from </w:t>
      </w:r>
      <w:r>
        <w:rPr>
          <w:rFonts w:asciiTheme="majorBidi" w:hAnsiTheme="majorBidi" w:cstheme="majorBidi"/>
          <w:color w:val="000000"/>
          <w:shd w:val="clear" w:color="auto" w:fill="FFFFFF"/>
        </w:rPr>
        <w:t>the</w:t>
      </w:r>
      <w:r w:rsidRPr="00455432">
        <w:rPr>
          <w:rFonts w:asciiTheme="majorBidi" w:hAnsiTheme="majorBidi" w:cstheme="majorBidi"/>
          <w:color w:val="000000"/>
          <w:shd w:val="clear" w:color="auto" w:fill="FFFFFF"/>
        </w:rPr>
        <w:t xml:space="preserve"> same or a previous round of the </w:t>
      </w:r>
      <w:r w:rsidRPr="00455432">
        <w:rPr>
          <w:rFonts w:asciiTheme="majorBidi" w:hAnsiTheme="majorBidi" w:cstheme="majorBidi"/>
          <w:color w:val="000000"/>
          <w:shd w:val="clear" w:color="auto" w:fill="FFFFFF"/>
        </w:rPr>
        <w:lastRenderedPageBreak/>
        <w:t xml:space="preserve">same survey. </w:t>
      </w:r>
    </w:p>
    <w:p w14:paraId="19C5D86F" w14:textId="2257C5B2" w:rsidR="00F75BAF" w:rsidRDefault="00F75BAF" w:rsidP="00F75BAF">
      <w:pPr>
        <w:shd w:val="clear" w:color="auto" w:fill="FFFFFF"/>
        <w:rPr>
          <w:rFonts w:asciiTheme="majorBidi" w:hAnsiTheme="majorBidi" w:cstheme="majorBidi"/>
        </w:rPr>
      </w:pPr>
      <w:r w:rsidRPr="00C579F4">
        <w:rPr>
          <w:rFonts w:asciiTheme="majorBidi" w:hAnsiTheme="majorBidi" w:cstheme="majorBidi"/>
        </w:rPr>
        <w:t xml:space="preserve">The process initiates </w:t>
      </w:r>
      <w:r>
        <w:rPr>
          <w:rFonts w:asciiTheme="majorBidi" w:hAnsiTheme="majorBidi" w:cstheme="majorBidi"/>
        </w:rPr>
        <w:t>with the analysis</w:t>
      </w:r>
      <w:r w:rsidRPr="00046DC3">
        <w:rPr>
          <w:rFonts w:asciiTheme="majorBidi" w:hAnsiTheme="majorBidi" w:cstheme="majorBidi"/>
        </w:rPr>
        <w:t xml:space="preserve"> of the frame data. </w:t>
      </w:r>
      <w:r>
        <w:rPr>
          <w:rFonts w:asciiTheme="majorBidi" w:hAnsiTheme="majorBidi" w:cstheme="majorBidi"/>
        </w:rPr>
        <w:t xml:space="preserve">First, </w:t>
      </w:r>
      <w:r w:rsidRPr="00C579F4">
        <w:rPr>
          <w:rFonts w:asciiTheme="majorBidi" w:hAnsiTheme="majorBidi" w:cstheme="majorBidi"/>
        </w:rPr>
        <w:t xml:space="preserve">auxiliary variables are identified from current </w:t>
      </w:r>
      <w:r w:rsidRPr="000A70B0">
        <w:rPr>
          <w:rFonts w:asciiTheme="majorBidi" w:hAnsiTheme="majorBidi" w:cstheme="majorBidi"/>
        </w:rPr>
        <w:t>variables. In case the values of auxiliary variables are contin</w:t>
      </w:r>
      <w:r>
        <w:rPr>
          <w:rFonts w:asciiTheme="majorBidi" w:hAnsiTheme="majorBidi" w:cstheme="majorBidi"/>
        </w:rPr>
        <w:t>uo</w:t>
      </w:r>
      <w:r w:rsidRPr="000A70B0">
        <w:rPr>
          <w:rFonts w:asciiTheme="majorBidi" w:hAnsiTheme="majorBidi" w:cstheme="majorBidi"/>
        </w:rPr>
        <w:t>us, they must be</w:t>
      </w:r>
      <w:r>
        <w:rPr>
          <w:rFonts w:asciiTheme="majorBidi" w:hAnsiTheme="majorBidi" w:cstheme="majorBidi"/>
        </w:rPr>
        <w:t xml:space="preserve"> converted into </w:t>
      </w:r>
      <w:r w:rsidRPr="00C579F4">
        <w:rPr>
          <w:rFonts w:asciiTheme="majorBidi" w:hAnsiTheme="majorBidi" w:cstheme="majorBidi"/>
        </w:rPr>
        <w:t>categorical variables</w:t>
      </w:r>
      <w:r>
        <w:rPr>
          <w:rFonts w:asciiTheme="majorBidi" w:hAnsiTheme="majorBidi" w:cstheme="majorBidi"/>
        </w:rPr>
        <w:t xml:space="preserve"> using the</w:t>
      </w:r>
      <w:r w:rsidRPr="003468A1">
        <w:rPr>
          <w:rFonts w:asciiTheme="majorBidi" w:hAnsiTheme="majorBidi" w:cstheme="majorBidi"/>
        </w:rPr>
        <w:t xml:space="preserve"> </w:t>
      </w:r>
      <w:r w:rsidRPr="00046DC3">
        <w:rPr>
          <w:rFonts w:asciiTheme="majorBidi" w:hAnsiTheme="majorBidi" w:cstheme="majorBidi"/>
        </w:rPr>
        <w:t>k-means clustering technique</w:t>
      </w:r>
      <w:r>
        <w:rPr>
          <w:rFonts w:asciiTheme="majorBidi" w:hAnsiTheme="majorBidi" w:cstheme="majorBidi"/>
        </w:rPr>
        <w:t xml:space="preserve">. Atomic strata are constructed and characterized based on the </w:t>
      </w:r>
      <w:r w:rsidRPr="006A62F2">
        <w:rPr>
          <w:rFonts w:asciiTheme="majorBidi" w:hAnsiTheme="majorBidi" w:cstheme="majorBidi"/>
        </w:rPr>
        <w:t>categorical auxiliary variables</w:t>
      </w:r>
      <w:r>
        <w:rPr>
          <w:rFonts w:asciiTheme="majorBidi" w:hAnsiTheme="majorBidi" w:cstheme="majorBidi"/>
        </w:rPr>
        <w:t xml:space="preserve"> and </w:t>
      </w:r>
      <w:r w:rsidRPr="006A62F2">
        <w:rPr>
          <w:rFonts w:asciiTheme="majorBidi" w:hAnsiTheme="majorBidi" w:cstheme="majorBidi"/>
        </w:rPr>
        <w:t>distributions of the target variables inside the different strata</w:t>
      </w:r>
      <w:r>
        <w:rPr>
          <w:rFonts w:asciiTheme="majorBidi" w:hAnsiTheme="majorBidi" w:cstheme="majorBidi"/>
        </w:rPr>
        <w:t xml:space="preserve">. Then, precision constrains on the target estimates are constructed. These precision constraints are differentiated by domain values. Bethel algorithm is </w:t>
      </w:r>
      <w:r w:rsidR="003E233B">
        <w:rPr>
          <w:rFonts w:asciiTheme="majorBidi" w:hAnsiTheme="majorBidi" w:cstheme="majorBidi"/>
        </w:rPr>
        <w:t>exploited</w:t>
      </w:r>
      <w:r>
        <w:rPr>
          <w:rFonts w:asciiTheme="majorBidi" w:hAnsiTheme="majorBidi" w:cstheme="majorBidi"/>
        </w:rPr>
        <w:t xml:space="preserve"> to determine the </w:t>
      </w:r>
      <w:r w:rsidRPr="009E41E4">
        <w:rPr>
          <w:rFonts w:asciiTheme="majorBidi" w:hAnsiTheme="majorBidi" w:cstheme="majorBidi"/>
        </w:rPr>
        <w:t xml:space="preserve">required </w:t>
      </w:r>
      <w:r>
        <w:rPr>
          <w:rFonts w:asciiTheme="majorBidi" w:hAnsiTheme="majorBidi" w:cstheme="majorBidi"/>
        </w:rPr>
        <w:t>number</w:t>
      </w:r>
      <w:r w:rsidRPr="009E41E4">
        <w:rPr>
          <w:rFonts w:asciiTheme="majorBidi" w:hAnsiTheme="majorBidi" w:cstheme="majorBidi"/>
        </w:rPr>
        <w:t xml:space="preserve"> of units to be selected</w:t>
      </w:r>
      <w:r>
        <w:rPr>
          <w:rFonts w:asciiTheme="majorBidi" w:hAnsiTheme="majorBidi" w:cstheme="majorBidi"/>
        </w:rPr>
        <w:t xml:space="preserve"> which needs to be reduced in optimization of stratification later. Once the strata and constraints data frames have been prepared, the frame stratification is optimized, and the required sample size and allocation to satisfy the precision constraints are determined. T</w:t>
      </w:r>
      <w:r w:rsidRPr="00E809B1">
        <w:rPr>
          <w:rFonts w:asciiTheme="majorBidi" w:hAnsiTheme="majorBidi" w:cstheme="majorBidi"/>
        </w:rPr>
        <w:t>he resulting optimized strata</w:t>
      </w:r>
      <w:r>
        <w:rPr>
          <w:rFonts w:asciiTheme="majorBidi" w:hAnsiTheme="majorBidi" w:cstheme="majorBidi"/>
        </w:rPr>
        <w:t xml:space="preserve"> are then </w:t>
      </w:r>
      <w:proofErr w:type="gramStart"/>
      <w:r>
        <w:rPr>
          <w:rFonts w:asciiTheme="majorBidi" w:hAnsiTheme="majorBidi" w:cstheme="majorBidi"/>
        </w:rPr>
        <w:t>analyzed</w:t>
      </w:r>
      <w:proofErr w:type="gramEnd"/>
      <w:r>
        <w:rPr>
          <w:rFonts w:asciiTheme="majorBidi" w:hAnsiTheme="majorBidi" w:cstheme="majorBidi"/>
        </w:rPr>
        <w:t xml:space="preserve"> and new labels are assigned to the sampling frame units. Each label reflects the new strata resulting from the optimal aggregation of the atomic strata. Finally, </w:t>
      </w:r>
      <w:r w:rsidRPr="00E809B1">
        <w:rPr>
          <w:rFonts w:asciiTheme="majorBidi" w:hAnsiTheme="majorBidi" w:cstheme="majorBidi"/>
        </w:rPr>
        <w:t>units</w:t>
      </w:r>
      <w:r>
        <w:rPr>
          <w:rFonts w:asciiTheme="majorBidi" w:hAnsiTheme="majorBidi" w:cstheme="majorBidi"/>
        </w:rPr>
        <w:t xml:space="preserve"> are selected</w:t>
      </w:r>
      <w:r w:rsidRPr="00E809B1">
        <w:rPr>
          <w:rFonts w:asciiTheme="majorBidi" w:hAnsiTheme="majorBidi" w:cstheme="majorBidi"/>
        </w:rPr>
        <w:t xml:space="preserve"> from the sampling frame </w:t>
      </w:r>
      <w:r>
        <w:rPr>
          <w:rFonts w:asciiTheme="majorBidi" w:hAnsiTheme="majorBidi" w:cstheme="majorBidi"/>
        </w:rPr>
        <w:t xml:space="preserve">based on </w:t>
      </w:r>
      <w:r w:rsidRPr="00E809B1">
        <w:rPr>
          <w:rFonts w:asciiTheme="majorBidi" w:hAnsiTheme="majorBidi" w:cstheme="majorBidi"/>
        </w:rPr>
        <w:t>stratified random sample selection scheme</w:t>
      </w:r>
      <w:r>
        <w:rPr>
          <w:rFonts w:asciiTheme="majorBidi" w:hAnsiTheme="majorBidi" w:cstheme="majorBidi"/>
        </w:rPr>
        <w:t xml:space="preserve"> and the optimal solution is evaluated </w:t>
      </w:r>
      <w:r w:rsidRPr="00E809B1">
        <w:rPr>
          <w:rFonts w:asciiTheme="majorBidi" w:hAnsiTheme="majorBidi" w:cstheme="majorBidi"/>
        </w:rPr>
        <w:t>in terms of expected precision and bias.</w:t>
      </w:r>
    </w:p>
    <w:p w14:paraId="560CCA34" w14:textId="77777777" w:rsidR="00F75BAF" w:rsidRPr="00C579F4" w:rsidRDefault="00F75BAF" w:rsidP="009D1294">
      <w:pPr>
        <w:pStyle w:val="Heading3"/>
      </w:pPr>
      <w:bookmarkStart w:id="32" w:name="_Toc534760233"/>
      <w:bookmarkStart w:id="33" w:name="_Toc29161465"/>
      <w:r>
        <w:t>Comparison of the Candidate Methodologies</w:t>
      </w:r>
      <w:bookmarkEnd w:id="32"/>
      <w:bookmarkEnd w:id="33"/>
    </w:p>
    <w:p w14:paraId="43B6095A" w14:textId="4B6BEA27" w:rsidR="00F75BAF" w:rsidRDefault="00F75BAF" w:rsidP="00F75BAF">
      <w:pPr>
        <w:pStyle w:val="NormalWeb"/>
      </w:pPr>
      <w:r>
        <w:t xml:space="preserve">In the model proposed by </w:t>
      </w:r>
      <w:r>
        <w:fldChar w:fldCharType="begin"/>
      </w:r>
      <w:r w:rsidR="00BD18AC">
        <w:instrText xml:space="preserve"> ADDIN ZOTERO_ITEM CSL_CITATION {"citationID":"JvW3kfAS","properties":{"formattedCitation":"(Lisic et al., 2018)","plainCitation":"(Lisic et al., 2018)","dontUpdate":true,"noteIndex":0},"citationItems":[{"id":3136,"uris":["http://zotero.org/groups/2128091/items/CY39FGQJ"],"uri":["http://zotero.org/groups/2128091/items/CY39FGQJ"],"itemData":{"id":3136,"type":"article-journal","abstract":"A computational approach to optimal multivariate designs with respect to stratification and allocation is investigated under the assumptions of fixed total allocation, known number of strata, and the availability of administrative data correlated with thevariables of interest under coefficient-of-variation constraints. This approach uses a penalized objective function that is optimized by simulated annealing through exchanging sampling units and sample allocations among strata. Computational speed is improved through the use of a computationally efficient machine learning method such as K-means to create an initial stratification close to the optimal stratification. The numeric stability of the algorithm has been investigated and parallel processing has been employed where appropriate. Results are presented for both simulated data and USDA’s June Agricultural Survey. An R package has also been made available for evaluation.","container-title":"Journal of Official Statistics","DOI":"10.1515/jos-2018-0007","ISSN":"2001-7367","issue":"1","language":"en","page":"121-148","source":"Crossref","title":"Optimal Stratification and Allocation for the June Agricultural Survey","volume":"34","author":[{"family":"Lisic","given":"Jonathan"},{"family":"Sang","given":"Hejian"},{"family":"Zhu","given":"Zhengyuan"},{"family":"Zimmer","given":"Stephanie"}],"issued":{"date-parts":[["2018",3,1]]}}}],"schema":"https://github.com/citation-style-language/schema/raw/master/csl-citation.json"} </w:instrText>
      </w:r>
      <w:r>
        <w:fldChar w:fldCharType="separate"/>
      </w:r>
      <w:r w:rsidRPr="00445EB0">
        <w:t xml:space="preserve">Lisic et al. </w:t>
      </w:r>
      <w:r>
        <w:t>(</w:t>
      </w:r>
      <w:r w:rsidRPr="00445EB0">
        <w:t>2018)</w:t>
      </w:r>
      <w:r>
        <w:fldChar w:fldCharType="end"/>
      </w:r>
      <w:r>
        <w:t xml:space="preserve"> </w:t>
      </w:r>
      <w:r w:rsidR="003E233B">
        <w:t xml:space="preserve">(referred to as the SA based method in the rest of the document) </w:t>
      </w:r>
      <w:r>
        <w:t xml:space="preserve">the number of strata and also the total sample size are assumed to be fixed. In </w:t>
      </w:r>
      <w:r>
        <w:fldChar w:fldCharType="begin"/>
      </w:r>
      <w:r w:rsidR="00BD18AC">
        <w:instrText xml:space="preserve"> ADDIN ZOTERO_ITEM CSL_CITATION {"citationID":"dhLRUb0A","properties":{"formattedCitation":"(Barcaroli, 2014)","plainCitation":"(Barcaroli, 2014)","dontUpdate":true,"noteIndex":0},"citationItems":[{"id":3093,"uris":["http://zotero.org/groups/2128091/items/V6SCP92R"],"uri":["http://zotero.org/groups/2128091/items/V6SCP92R"],"itemData":{"id":3093,"type":"article-journal","container-title":"Journal of Statistical Software","DOI":"10.18637/jss.v061.i04","ISSN":"1548-7660","issue":"1","language":"en","page":"1-24","source":"www.jstatsoft.org","title":"SamplingStrata: An R Package for the Optimization of Stratified Sampling","title-short":"SamplingStrata","volume":"61","author":[{"family":"Barcaroli","given":"Giulio"}],"issued":{"date-parts":[["2014",11,3]]}}}],"schema":"https://github.com/citation-style-language/schema/raw/master/csl-citation.json"} </w:instrText>
      </w:r>
      <w:r>
        <w:fldChar w:fldCharType="separate"/>
      </w:r>
      <w:r w:rsidRPr="00445EB0">
        <w:t>Barcaroli</w:t>
      </w:r>
      <w:r>
        <w:t>'s</w:t>
      </w:r>
      <w:r w:rsidRPr="00445EB0">
        <w:t xml:space="preserve"> </w:t>
      </w:r>
      <w:r>
        <w:t>(</w:t>
      </w:r>
      <w:r w:rsidRPr="00445EB0">
        <w:t>2014)</w:t>
      </w:r>
      <w:r>
        <w:fldChar w:fldCharType="end"/>
      </w:r>
      <w:r>
        <w:t xml:space="preserve"> model</w:t>
      </w:r>
      <w:r w:rsidR="003E233B">
        <w:t xml:space="preserve"> (referred to as the GA based method in the rest of the document)</w:t>
      </w:r>
      <w:r>
        <w:t xml:space="preserve">, the number of units in each stratum as well as the maximum of the coefficient of variation (CV) for each variable are required. Based on the provided input variables, unknown population </w:t>
      </w:r>
      <w:r>
        <w:lastRenderedPageBreak/>
        <w:t xml:space="preserve">characteristics are estimated for both models using Horvitz-Thompson estimator. Moreover, the continuous administrative data is transformed into the categorical data in both sampling methods. </w:t>
      </w:r>
    </w:p>
    <w:p w14:paraId="3307F075" w14:textId="22AB9EC0" w:rsidR="003E233B" w:rsidRDefault="00F75BAF" w:rsidP="00F75BAF">
      <w:pPr>
        <w:pStyle w:val="NormalWeb"/>
      </w:pPr>
      <w:r>
        <w:t xml:space="preserve">The objective function for the </w:t>
      </w:r>
      <w:r w:rsidR="003E233B">
        <w:t>SA based method</w:t>
      </w:r>
      <w:r>
        <w:t xml:space="preserve"> consists of two terms; the first term is the weighted norm vector of modeled CVs and the second term is the penalty function for violating the constraints. On the other hand, in the </w:t>
      </w:r>
      <w:r w:rsidR="003E233B">
        <w:t>GA based method</w:t>
      </w:r>
      <w:r>
        <w:t xml:space="preserve"> objective function, a fixed cost is added to the summation of the products of cost of interviewing each unit and the cost of allocation. Both </w:t>
      </w:r>
      <w:r w:rsidR="003E233B">
        <w:t>methods</w:t>
      </w:r>
      <w:r>
        <w:t xml:space="preserve"> </w:t>
      </w:r>
      <w:r w:rsidR="003E233B">
        <w:t>include</w:t>
      </w:r>
      <w:r>
        <w:t xml:space="preserve"> CV </w:t>
      </w:r>
      <w:r w:rsidR="003E233B">
        <w:t>constraints</w:t>
      </w:r>
      <w:r>
        <w:t xml:space="preserve">. </w:t>
      </w:r>
    </w:p>
    <w:p w14:paraId="07E26A47" w14:textId="0DFE4074" w:rsidR="003E233B" w:rsidRPr="003E233B" w:rsidRDefault="00F75BAF" w:rsidP="003E233B">
      <w:r>
        <w:t xml:space="preserve">In </w:t>
      </w:r>
      <w:r w:rsidR="003E233B">
        <w:t>the SA based</w:t>
      </w:r>
      <w:r>
        <w:t xml:space="preserve"> method, simulated annealing algorithm is used for optimizing the objective function. The algorithm stops after a given number of iteration or when </w:t>
      </w:r>
      <w:r w:rsidR="003E233B">
        <w:t xml:space="preserve">the CV constraints are </w:t>
      </w:r>
      <w:r>
        <w:t xml:space="preserve">met. </w:t>
      </w:r>
      <w:r w:rsidR="003E233B">
        <w:t>The GA based method</w:t>
      </w:r>
      <w:r>
        <w:t xml:space="preserve"> use</w:t>
      </w:r>
      <w:r w:rsidR="003E233B">
        <w:t>s</w:t>
      </w:r>
      <w:r>
        <w:t xml:space="preserve"> </w:t>
      </w:r>
      <w:r w:rsidR="003E233B">
        <w:t>G</w:t>
      </w:r>
      <w:r>
        <w:t xml:space="preserve">enetic </w:t>
      </w:r>
      <w:r w:rsidR="003E233B">
        <w:t>A</w:t>
      </w:r>
      <w:r>
        <w:t>lgorithm as the solution method</w:t>
      </w:r>
      <w:r w:rsidR="003E233B">
        <w:t xml:space="preserve"> and</w:t>
      </w:r>
      <w:r>
        <w:t xml:space="preserve"> the algorithm terminates after a specific number of iterations or when the value of the objective function reaches a given minimum. </w:t>
      </w:r>
    </w:p>
    <w:p w14:paraId="1C7A1CE0" w14:textId="31856D4F" w:rsidR="008E47FE" w:rsidRDefault="00C54DD4" w:rsidP="002B358E">
      <w:pPr>
        <w:pStyle w:val="Heading1"/>
      </w:pPr>
      <w:bookmarkStart w:id="34" w:name="_Toc29161466"/>
      <w:r>
        <w:t>Case Study</w:t>
      </w:r>
      <w:bookmarkEnd w:id="34"/>
    </w:p>
    <w:p w14:paraId="13B28768" w14:textId="367EC369" w:rsidR="00FA6850" w:rsidRDefault="00F75BAF" w:rsidP="00464704">
      <w:pPr>
        <w:pStyle w:val="BodyText"/>
      </w:pPr>
      <w:r>
        <w:t>To study and evaluate the candidate methodologies</w:t>
      </w:r>
      <w:r w:rsidR="00FA6850">
        <w:t xml:space="preserve">, </w:t>
      </w:r>
      <w:r w:rsidR="00561694">
        <w:t xml:space="preserve">a case study is presented to demonstrate the </w:t>
      </w:r>
      <w:r w:rsidR="00622AAC">
        <w:t>several proposed methodologies</w:t>
      </w:r>
      <w:r w:rsidR="00561694">
        <w:t xml:space="preserve"> </w:t>
      </w:r>
      <w:r w:rsidR="00622AAC">
        <w:t>for optimal stratification and allocation in</w:t>
      </w:r>
      <w:r w:rsidR="00561694">
        <w:t xml:space="preserve"> a CFS like scenario. Data sources, pre-processing, frame data, and </w:t>
      </w:r>
      <w:r w:rsidR="00C308CA">
        <w:t xml:space="preserve">the optimal solution are discussed in the case study section. </w:t>
      </w:r>
      <w:r w:rsidR="00622AAC">
        <w:t xml:space="preserve">A </w:t>
      </w:r>
      <w:proofErr w:type="gramStart"/>
      <w:r w:rsidR="00622AAC">
        <w:t>high level</w:t>
      </w:r>
      <w:proofErr w:type="gramEnd"/>
      <w:r w:rsidR="00622AAC">
        <w:t xml:space="preserve"> discussion of each method and r</w:t>
      </w:r>
      <w:r w:rsidR="00C308CA">
        <w:t xml:space="preserve">esults are discussed </w:t>
      </w:r>
      <w:r w:rsidR="00622AAC">
        <w:t>for each method separately</w:t>
      </w:r>
      <w:r w:rsidR="00C308CA">
        <w:t xml:space="preserve">. </w:t>
      </w:r>
      <w:r w:rsidR="00561694">
        <w:t xml:space="preserve"> </w:t>
      </w:r>
    </w:p>
    <w:p w14:paraId="24991C07" w14:textId="50BAC24E" w:rsidR="00BA6D91" w:rsidRDefault="00BA6D91" w:rsidP="00464704">
      <w:r>
        <w:t>The optimal stratification and allocation method based on Genetic algorithm is evaluated on a case study involving a sampling frame with 100,000 units.</w:t>
      </w:r>
      <w:r w:rsidR="007A6B9B">
        <w:t xml:space="preserve"> </w:t>
      </w:r>
      <w:r w:rsidR="00604ED3">
        <w:t xml:space="preserve">The units in the case study are </w:t>
      </w:r>
      <w:r w:rsidR="00604ED3">
        <w:lastRenderedPageBreak/>
        <w:t xml:space="preserve">designed to replicate the establishments in CFS. </w:t>
      </w:r>
      <w:r w:rsidR="007A6B9B">
        <w:t xml:space="preserve">The frame size </w:t>
      </w:r>
      <w:r w:rsidR="00604ED3">
        <w:t xml:space="preserve">chosen for the case study </w:t>
      </w:r>
      <w:r w:rsidR="007A6B9B">
        <w:t>is significantly smaller than the actual CFS frame (about 710,000)</w:t>
      </w:r>
      <w:r w:rsidR="00604ED3">
        <w:t xml:space="preserve"> to reduce the processing time required for the experiments. Larger frames can be generated using the SQL function discussed in </w:t>
      </w:r>
      <w:r w:rsidR="00604ED3">
        <w:fldChar w:fldCharType="begin"/>
      </w:r>
      <w:r w:rsidR="00604ED3">
        <w:instrText xml:space="preserve"> REF _Ref20983588 \r \h </w:instrText>
      </w:r>
      <w:r w:rsidR="00604ED3">
        <w:fldChar w:fldCharType="separate"/>
      </w:r>
      <w:r w:rsidR="004372AC">
        <w:rPr>
          <w:cs/>
        </w:rPr>
        <w:t>‎</w:t>
      </w:r>
      <w:r w:rsidR="004372AC">
        <w:t>4.3</w:t>
      </w:r>
      <w:r w:rsidR="00604ED3">
        <w:fldChar w:fldCharType="end"/>
      </w:r>
      <w:r w:rsidR="00604ED3">
        <w:t xml:space="preserve">. </w:t>
      </w:r>
    </w:p>
    <w:p w14:paraId="20D50725" w14:textId="4231D473" w:rsidR="00FA6850" w:rsidRPr="007E66E3" w:rsidRDefault="00FA6850" w:rsidP="002B358E">
      <w:pPr>
        <w:pStyle w:val="Heading2"/>
      </w:pPr>
      <w:bookmarkStart w:id="35" w:name="_Toc29161467"/>
      <w:r w:rsidRPr="007E66E3">
        <w:t xml:space="preserve">Data </w:t>
      </w:r>
      <w:r w:rsidR="009D1294">
        <w:t>S</w:t>
      </w:r>
      <w:r w:rsidRPr="007E66E3">
        <w:t>ources</w:t>
      </w:r>
      <w:bookmarkEnd w:id="35"/>
    </w:p>
    <w:p w14:paraId="277FDEAD" w14:textId="764CF56C" w:rsidR="002E1621" w:rsidRPr="002E1621" w:rsidRDefault="00970374" w:rsidP="001B3AB5">
      <w:pPr>
        <w:rPr>
          <w:rtl/>
          <w:lang w:bidi="fa-IR"/>
        </w:rPr>
      </w:pPr>
      <w:r>
        <w:rPr>
          <w:lang w:bidi="fa-IR"/>
        </w:rPr>
        <w:t xml:space="preserve">The state level freight transportation value and weight were used from FAF 2016 </w:t>
      </w:r>
      <w:r>
        <w:rPr>
          <w:lang w:bidi="fa-IR"/>
        </w:rPr>
        <w:fldChar w:fldCharType="begin"/>
      </w:r>
      <w:r w:rsidR="00BD18AC">
        <w:rPr>
          <w:lang w:bidi="fa-IR"/>
        </w:rPr>
        <w:instrText xml:space="preserve"> ADDIN ZOTERO_ITEM CSL_CITATION {"citationID":"Fpsgckml","properties":{"formattedCitation":"(Bureau of Transportation Statistics, 2019b)","plainCitation":"(Bureau of Transportation Statistics, 2019b)","noteIndex":0},"citationItems":[{"id":3059,"uris":["http://zotero.org/groups/2128091/items/GVSM27SP"],"uri":["http://zotero.org/groups/2128091/items/GVSM27SP"],"itemData":{"id":3059,"type":"webpage","title":"Freight Analysis Framework","URL":"https://www.bts.gov/faf","author":[{"literal":"Bureau of Transportation Statistics"}],"accessed":{"date-parts":[["2019",4,23]]},"issued":{"date-parts":[["2019",3,29]]}}}],"schema":"https://github.com/citation-style-language/schema/raw/master/csl-citation.json"} </w:instrText>
      </w:r>
      <w:r>
        <w:rPr>
          <w:lang w:bidi="fa-IR"/>
        </w:rPr>
        <w:fldChar w:fldCharType="separate"/>
      </w:r>
      <w:r w:rsidR="00561694" w:rsidRPr="00561694">
        <w:t>(Bureau of Transportation Statistics, 2019b)</w:t>
      </w:r>
      <w:r>
        <w:rPr>
          <w:lang w:bidi="fa-IR"/>
        </w:rPr>
        <w:fldChar w:fldCharType="end"/>
      </w:r>
      <w:r>
        <w:rPr>
          <w:lang w:bidi="fa-IR"/>
        </w:rPr>
        <w:t xml:space="preserve"> estimates Access database. </w:t>
      </w:r>
      <w:r w:rsidR="002B4EF3">
        <w:rPr>
          <w:lang w:bidi="fa-IR"/>
        </w:rPr>
        <w:t xml:space="preserve">The selected FAF dataset </w:t>
      </w:r>
      <w:r w:rsidR="000122D7">
        <w:rPr>
          <w:lang w:bidi="fa-IR"/>
        </w:rPr>
        <w:t>with</w:t>
      </w:r>
      <w:r w:rsidR="002B4EF3">
        <w:rPr>
          <w:lang w:bidi="fa-IR"/>
        </w:rPr>
        <w:t xml:space="preserve"> over 1.5 million records</w:t>
      </w:r>
      <w:r w:rsidR="000122D7">
        <w:rPr>
          <w:lang w:bidi="fa-IR"/>
        </w:rPr>
        <w:t xml:space="preserve"> is about 50 MBs in size in CSV format.</w:t>
      </w:r>
      <w:r w:rsidR="002B4EF3">
        <w:rPr>
          <w:lang w:bidi="fa-IR"/>
        </w:rPr>
        <w:t xml:space="preserve"> </w:t>
      </w:r>
      <w:r w:rsidR="00EC164F">
        <w:rPr>
          <w:lang w:bidi="fa-IR"/>
        </w:rPr>
        <w:t>The complete county file for 2016 County Business Patterns (CBP</w:t>
      </w:r>
      <w:r w:rsidR="00E514B7">
        <w:rPr>
          <w:lang w:bidi="fa-IR"/>
        </w:rPr>
        <w:t>)</w:t>
      </w:r>
      <w:r w:rsidR="00EC164F">
        <w:rPr>
          <w:lang w:bidi="fa-IR"/>
        </w:rPr>
        <w:t xml:space="preserve"> </w:t>
      </w:r>
      <w:r w:rsidR="00EC164F">
        <w:rPr>
          <w:lang w:bidi="fa-IR"/>
        </w:rPr>
        <w:fldChar w:fldCharType="begin"/>
      </w:r>
      <w:r w:rsidR="00BD18AC">
        <w:rPr>
          <w:lang w:bidi="fa-IR"/>
        </w:rPr>
        <w:instrText xml:space="preserve"> ADDIN ZOTERO_ITEM CSL_CITATION {"citationID":"WxOuzauF","properties":{"formattedCitation":"(US Census Bureau, 2018)","plainCitation":"(US Census Bureau, 2018)","noteIndex":0},"citationItems":[{"id":3058,"uris":["http://zotero.org/groups/2128091/items/RYM4PQJU"],"uri":["http://zotero.org/groups/2128091/items/RYM4PQJU"],"itemData":{"id":3058,"type":"webpage","language":"EN-US","title":"County Business Patterns: 2016","title-short":"County Business Patterns","URL":"https://www.census.gov/data/datasets/2016/econ/cbp/2016-cbp.html","author":[{"literal":"US Census Bureau"}],"accessed":{"date-parts":[["2019",4,23]]},"issued":{"date-parts":[["2018",9,12]]}}}],"schema":"https://github.com/citation-style-language/schema/raw/master/csl-citation.json"} </w:instrText>
      </w:r>
      <w:r w:rsidR="00EC164F">
        <w:rPr>
          <w:lang w:bidi="fa-IR"/>
        </w:rPr>
        <w:fldChar w:fldCharType="separate"/>
      </w:r>
      <w:r w:rsidR="00EC164F" w:rsidRPr="00EC164F">
        <w:t>(US Census Bureau, 2018)</w:t>
      </w:r>
      <w:r w:rsidR="00EC164F">
        <w:rPr>
          <w:lang w:bidi="fa-IR"/>
        </w:rPr>
        <w:fldChar w:fldCharType="end"/>
      </w:r>
      <w:r w:rsidR="00EC164F">
        <w:rPr>
          <w:lang w:bidi="fa-IR"/>
        </w:rPr>
        <w:t xml:space="preserve"> was used to estimate average freight value and weights for each industry at the county level. </w:t>
      </w:r>
      <w:r w:rsidR="001B3AB5">
        <w:rPr>
          <w:lang w:bidi="fa-IR"/>
        </w:rPr>
        <w:t xml:space="preserve">More </w:t>
      </w:r>
      <w:r w:rsidR="00EC164F">
        <w:rPr>
          <w:lang w:bidi="fa-IR"/>
        </w:rPr>
        <w:t xml:space="preserve">details on the steps involved in the data processing are presented in the next section. </w:t>
      </w:r>
      <w:r w:rsidR="000122D7">
        <w:rPr>
          <w:lang w:bidi="fa-IR"/>
        </w:rPr>
        <w:t>The CBP dataset with over 2 million records is about 12 MBs in CSV format.</w:t>
      </w:r>
      <w:r w:rsidR="00E514B7">
        <w:rPr>
          <w:lang w:bidi="fa-IR"/>
        </w:rPr>
        <w:t xml:space="preserve"> </w:t>
      </w:r>
      <w:r w:rsidR="000122D7">
        <w:rPr>
          <w:lang w:bidi="fa-IR"/>
        </w:rPr>
        <w:t xml:space="preserve">A </w:t>
      </w:r>
      <w:r w:rsidR="00E514B7">
        <w:rPr>
          <w:lang w:bidi="fa-IR"/>
        </w:rPr>
        <w:t xml:space="preserve">mapping between NAICS and SCTG codes </w:t>
      </w:r>
      <w:r w:rsidR="000122EB">
        <w:rPr>
          <w:lang w:bidi="fa-IR"/>
        </w:rPr>
        <w:t>was</w:t>
      </w:r>
      <w:r w:rsidR="00E514B7">
        <w:rPr>
          <w:lang w:bidi="fa-IR"/>
        </w:rPr>
        <w:t xml:space="preserve"> created based on “</w:t>
      </w:r>
      <w:r w:rsidR="00E514B7" w:rsidRPr="00E514B7">
        <w:rPr>
          <w:lang w:bidi="fa-IR"/>
        </w:rPr>
        <w:t>NAICS Industries In-scope to the 2017 CFS</w:t>
      </w:r>
      <w:r w:rsidR="00E514B7">
        <w:rPr>
          <w:lang w:bidi="fa-IR"/>
        </w:rPr>
        <w:t>”</w:t>
      </w:r>
      <w:r w:rsidR="00227E89">
        <w:rPr>
          <w:lang w:bidi="fa-IR"/>
        </w:rPr>
        <w:t xml:space="preserve"> list</w:t>
      </w:r>
      <w:r w:rsidR="00E514B7">
        <w:rPr>
          <w:lang w:bidi="fa-IR"/>
        </w:rPr>
        <w:t xml:space="preserve"> from 2017 CFS methodology </w:t>
      </w:r>
      <w:r w:rsidR="00E514B7">
        <w:rPr>
          <w:lang w:bidi="fa-IR"/>
        </w:rPr>
        <w:fldChar w:fldCharType="begin"/>
      </w:r>
      <w:r w:rsidR="00BD18AC">
        <w:rPr>
          <w:lang w:bidi="fa-IR"/>
        </w:rPr>
        <w:instrText xml:space="preserve"> ADDIN ZOTERO_ITEM CSL_CITATION {"citationID":"BPVKqJk0","properties":{"formattedCitation":"(Bureau of Transportation Statistics, 2019a)","plainCitation":"(Bureau of Transportation Statistics, 2019a)","noteIndex":0},"citationItems":[{"id":3055,"uris":["http://zotero.org/groups/2128091/items/FHM8PTXB"],"uri":["http://zotero.org/groups/2128091/items/FHM8PTXB"],"itemData":{"id":3055,"type":"webpage","title":"2017 Commodity Flow Survey Overview and Methodology","URL":"https://www.bts.gov/archive/publications/commodity_flow_survey/methodology_2012","author":[{"literal":"Bureau of Transportation Statistics"}],"accessed":{"date-parts":[["2019",4,23]]},"issued":{"date-parts":[["2019",2,25]]}}}],"schema":"https://github.com/citation-style-language/schema/raw/master/csl-citation.json"} </w:instrText>
      </w:r>
      <w:r w:rsidR="00E514B7">
        <w:rPr>
          <w:lang w:bidi="fa-IR"/>
        </w:rPr>
        <w:fldChar w:fldCharType="separate"/>
      </w:r>
      <w:r w:rsidR="00561694" w:rsidRPr="00561694">
        <w:t>(Bureau of Transportation Statistics, 2019a)</w:t>
      </w:r>
      <w:r w:rsidR="00E514B7">
        <w:rPr>
          <w:lang w:bidi="fa-IR"/>
        </w:rPr>
        <w:fldChar w:fldCharType="end"/>
      </w:r>
      <w:r w:rsidR="00E514B7">
        <w:rPr>
          <w:lang w:bidi="fa-IR"/>
        </w:rPr>
        <w:t xml:space="preserve">. </w:t>
      </w:r>
      <w:r w:rsidR="006F6F51">
        <w:t xml:space="preserve">The excel sheet containing the list of counties making up the CFS areas in 2012 was retrieved from the US Census Bureau website </w:t>
      </w:r>
      <w:r w:rsidR="006F6F51">
        <w:fldChar w:fldCharType="begin"/>
      </w:r>
      <w:r w:rsidR="006F6F51">
        <w:instrText xml:space="preserve"> ADDIN ZOTERO_ITEM CSL_CITATION {"citationID":"JVXUuHpT","properties":{"formattedCitation":"(US Census Bureau, 2018)","plainCitation":"(US Census Bureau, 2018)","noteIndex":0},"citationItems":[{"id":3905,"uris":["http://zotero.org/groups/1092145/items/L5AG75UJ"],"uri":["http://zotero.org/groups/1092145/items/L5AG75UJ"],"itemData":{"id":3905,"type":"webpage","container-title":"The United States Census Bureau","language":"EN-US","title":"About this Survey","URL":"https://www.census.gov/programs-surveys/cfs/about.html","author":[{"literal":"US Census Bureau"}],"accessed":{"date-parts":[["2020",1,5]]},"issued":{"date-parts":[["2018",12,10]]}}}],"schema":"https://github.com/citation-style-language/schema/raw/master/csl-citation.json"} </w:instrText>
      </w:r>
      <w:r w:rsidR="006F6F51">
        <w:fldChar w:fldCharType="separate"/>
      </w:r>
      <w:r w:rsidR="006F6F51" w:rsidRPr="004706BD">
        <w:t>(US Census Bureau, 2018)</w:t>
      </w:r>
      <w:r w:rsidR="006F6F51">
        <w:fldChar w:fldCharType="end"/>
      </w:r>
      <w:r w:rsidR="006F6F51">
        <w:t xml:space="preserve">. </w:t>
      </w:r>
      <w:r w:rsidR="006620CA">
        <w:rPr>
          <w:lang w:bidi="fa-IR"/>
        </w:rPr>
        <w:t xml:space="preserve">The raw data sources </w:t>
      </w:r>
      <w:r w:rsidR="00C27D66">
        <w:rPr>
          <w:lang w:bidi="fa-IR"/>
        </w:rPr>
        <w:t xml:space="preserve">are </w:t>
      </w:r>
      <w:r w:rsidR="00DA7A52">
        <w:rPr>
          <w:lang w:bidi="fa-IR"/>
        </w:rPr>
        <w:t xml:space="preserve">available in CSV format </w:t>
      </w:r>
      <w:r w:rsidR="003310CB">
        <w:rPr>
          <w:lang w:bidi="fa-IR"/>
        </w:rPr>
        <w:t xml:space="preserve">in “Raw_Data” folder on the GitHub repository </w:t>
      </w:r>
      <w:r w:rsidR="003310CB">
        <w:rPr>
          <w:lang w:bidi="fa-IR"/>
        </w:rPr>
        <w:fldChar w:fldCharType="begin"/>
      </w:r>
      <w:r w:rsidR="00BD18AC">
        <w:rPr>
          <w:lang w:bidi="fa-IR"/>
        </w:rPr>
        <w:instrText xml:space="preserve"> ADDIN ZOTERO_ITEM CSL_CITATION {"citationID":"8p6yM9dq","properties":{"formattedCitation":"(Ghanbartehrani, 2019)","plainCitation":"(Ghanbartehrani, 2019)","noteIndex":0},"citationItems":[{"id":3054,"uris":["http://zotero.org/groups/2128091/items/3NZFUUIV"],"uri":["http://zotero.org/groups/2128091/items/3NZFUUIV"],"itemData":{"id":3054,"type":"webpage","abstract":"Data and scripts for CFS sample design. Contribute to saeedt/CFS_Sampling development by creating an account on GitHub.","container-title":"GitHub","language":"en","title":"saeedt/CFS_Sampling","URL":"https://github.com/saeedt/CFS_Sampling","author":[{"family":"Ghanbartehrani","given":"Saeed"}],"accessed":{"date-parts":[["2019",4,23]]},"issued":{"date-parts":[["2019",4,10]]}}}],"schema":"https://github.com/citation-style-language/schema/raw/master/csl-citation.json"} </w:instrText>
      </w:r>
      <w:r w:rsidR="003310CB">
        <w:rPr>
          <w:lang w:bidi="fa-IR"/>
        </w:rPr>
        <w:fldChar w:fldCharType="separate"/>
      </w:r>
      <w:r w:rsidR="003310CB" w:rsidRPr="003310CB">
        <w:t>(Ghanbartehrani, 2019)</w:t>
      </w:r>
      <w:r w:rsidR="003310CB">
        <w:rPr>
          <w:lang w:bidi="fa-IR"/>
        </w:rPr>
        <w:fldChar w:fldCharType="end"/>
      </w:r>
      <w:r w:rsidR="005C5966">
        <w:rPr>
          <w:lang w:bidi="fa-IR"/>
        </w:rPr>
        <w:t xml:space="preserve">. </w:t>
      </w:r>
    </w:p>
    <w:p w14:paraId="6F8E4A38" w14:textId="1CD5273B" w:rsidR="00FA6850" w:rsidRPr="007E66E3" w:rsidRDefault="00A90899" w:rsidP="002B358E">
      <w:pPr>
        <w:pStyle w:val="Heading2"/>
      </w:pPr>
      <w:bookmarkStart w:id="36" w:name="_Ref20984798"/>
      <w:bookmarkStart w:id="37" w:name="_Ref20985057"/>
      <w:bookmarkStart w:id="38" w:name="_Toc29161468"/>
      <w:r w:rsidRPr="007E66E3">
        <w:t>Pre</w:t>
      </w:r>
      <w:r w:rsidR="000122D7" w:rsidRPr="007E66E3">
        <w:t>-p</w:t>
      </w:r>
      <w:r w:rsidRPr="007E66E3">
        <w:t>rocessing of the</w:t>
      </w:r>
      <w:r w:rsidR="00FA6850" w:rsidRPr="007E66E3">
        <w:t xml:space="preserve"> </w:t>
      </w:r>
      <w:r w:rsidR="009D1294">
        <w:t>D</w:t>
      </w:r>
      <w:r w:rsidR="00FA6850" w:rsidRPr="007E66E3">
        <w:t>ata</w:t>
      </w:r>
      <w:bookmarkEnd w:id="36"/>
      <w:bookmarkEnd w:id="37"/>
      <w:bookmarkEnd w:id="38"/>
      <w:r w:rsidR="00FA6850" w:rsidRPr="007E66E3">
        <w:t xml:space="preserve"> </w:t>
      </w:r>
    </w:p>
    <w:p w14:paraId="27732D8B" w14:textId="55671947" w:rsidR="004706BD" w:rsidRDefault="005C5966" w:rsidP="004706BD">
      <w:r w:rsidRPr="00464704">
        <w:t>All data files</w:t>
      </w:r>
      <w:r w:rsidR="00E514B7" w:rsidRPr="00464704">
        <w:t xml:space="preserve"> were </w:t>
      </w:r>
      <w:r w:rsidRPr="00464704">
        <w:t>imported</w:t>
      </w:r>
      <w:r w:rsidR="00E514B7" w:rsidRPr="00464704">
        <w:t xml:space="preserve"> in a PostgreSQL </w:t>
      </w:r>
      <w:r w:rsidR="00E514B7" w:rsidRPr="00464704">
        <w:fldChar w:fldCharType="begin"/>
      </w:r>
      <w:r w:rsidR="00BD18AC">
        <w:instrText xml:space="preserve"> ADDIN ZOTERO_ITEM CSL_CITATION {"citationID":"xMyO1ymu","properties":{"formattedCitation":"(The PostgreSQL Global Development Group, 2019b)","plainCitation":"(The PostgreSQL Global Development Group, 2019b)","noteIndex":0},"citationItems":[{"id":3057,"uris":["http://zotero.org/groups/2128091/items/V97GQ2CH"],"uri":["http://zotero.org/groups/2128091/items/V97GQ2CH"],"itemData":{"id":3057,"type":"webpage","title":"PostgreSQL: The world's most advanced open source database","URL":"https://www.postgresql.org/","author":[{"literal":"The PostgreSQL Global Development Group"}],"accessed":{"date-parts":[["2019",4,23]]},"issued":{"date-parts":[["2019"]]}}}],"schema":"https://github.com/citation-style-language/schema/raw/master/csl-citation.json"} </w:instrText>
      </w:r>
      <w:r w:rsidR="00E514B7" w:rsidRPr="00464704">
        <w:fldChar w:fldCharType="separate"/>
      </w:r>
      <w:r w:rsidR="00262E6E" w:rsidRPr="00464704">
        <w:t>(The PostgreSQL Global Development Group, 2019b)</w:t>
      </w:r>
      <w:r w:rsidR="00E514B7" w:rsidRPr="00464704">
        <w:fldChar w:fldCharType="end"/>
      </w:r>
      <w:r w:rsidR="00E514B7" w:rsidRPr="00464704">
        <w:t xml:space="preserve"> relational database</w:t>
      </w:r>
      <w:r w:rsidR="000122D7" w:rsidRPr="00464704">
        <w:t xml:space="preserve"> to facilitate the pre-processing stage. </w:t>
      </w:r>
      <w:r w:rsidRPr="00464704">
        <w:t xml:space="preserve">Total value and weight for each </w:t>
      </w:r>
      <w:r w:rsidRPr="00464704">
        <w:lastRenderedPageBreak/>
        <w:t>SCTG code were aggregated at the state level</w:t>
      </w:r>
      <w:r w:rsidR="00227E89" w:rsidRPr="00464704">
        <w:t xml:space="preserve"> in the FAF table. In CBP table, total number of establishments was calculated for each state, county, and NAICS category based on t</w:t>
      </w:r>
      <w:r w:rsidR="00CB2C34" w:rsidRPr="00464704">
        <w:t>he list of industries in-scope to the 2017 CFS. Then, CBP and FAF tables were joined based on the NAICS/SCTG mapping mentioned in the previous section to add total number of establishments in each industry-state combination in the FAF table.</w:t>
      </w:r>
      <w:r w:rsidR="004706BD">
        <w:t xml:space="preserve"> C</w:t>
      </w:r>
      <w:r w:rsidR="00CB2C34" w:rsidRPr="00464704">
        <w:t>ounty level value and weights</w:t>
      </w:r>
      <w:r w:rsidR="00814445" w:rsidRPr="00464704">
        <w:t xml:space="preserve"> for each industry</w:t>
      </w:r>
      <w:r w:rsidR="00CB2C34" w:rsidRPr="00464704">
        <w:t xml:space="preserve"> were estimated by multiplying state level numbers by the </w:t>
      </w:r>
      <w:r w:rsidR="00814445" w:rsidRPr="00464704">
        <w:t>ratio of the number of establishments in each county</w:t>
      </w:r>
      <w:r w:rsidR="00CB2C34" w:rsidRPr="00464704">
        <w:t xml:space="preserve"> </w:t>
      </w:r>
      <w:r w:rsidR="00814445" w:rsidRPr="00464704">
        <w:t xml:space="preserve">(and industry) over the total number of establishments in each state (and industry). </w:t>
      </w:r>
      <w:r w:rsidR="00014DDC">
        <w:t>The list of counties in 2012 CFS areas</w:t>
      </w:r>
      <w:r w:rsidR="00440F2D">
        <w:t xml:space="preserve"> was used to determine the CFS area associated with each establishment based on state and county.</w:t>
      </w:r>
    </w:p>
    <w:p w14:paraId="40C22919" w14:textId="274544F5" w:rsidR="00EC164F" w:rsidRPr="00464704" w:rsidRDefault="00A90899" w:rsidP="00464704">
      <w:r w:rsidRPr="00464704">
        <w:t xml:space="preserve">All the SQL scripts used to perform the steps involved in the pre-processing stage are available in “SQL_Scripts.sql” file available in “SQL” folder on the GitHub repository </w:t>
      </w:r>
      <w:r w:rsidRPr="00464704">
        <w:fldChar w:fldCharType="begin"/>
      </w:r>
      <w:r w:rsidR="00BD18AC">
        <w:instrText xml:space="preserve"> ADDIN ZOTERO_ITEM CSL_CITATION {"citationID":"pNBMRNyd","properties":{"formattedCitation":"(Ghanbartehrani, 2019)","plainCitation":"(Ghanbartehrani, 2019)","noteIndex":0},"citationItems":[{"id":3054,"uris":["http://zotero.org/groups/2128091/items/3NZFUUIV"],"uri":["http://zotero.org/groups/2128091/items/3NZFUUIV"],"itemData":{"id":3054,"type":"webpage","abstract":"Data and scripts for CFS sample design. Contribute to saeedt/CFS_Sampling development by creating an account on GitHub.","container-title":"GitHub","language":"en","title":"saeedt/CFS_Sampling","URL":"https://github.com/saeedt/CFS_Sampling","author":[{"family":"Ghanbartehrani","given":"Saeed"}],"accessed":{"date-parts":[["2019",4,23]]},"issued":{"date-parts":[["2019",4,10]]}}}],"schema":"https://github.com/citation-style-language/schema/raw/master/csl-citation.json"} </w:instrText>
      </w:r>
      <w:r w:rsidRPr="00464704">
        <w:fldChar w:fldCharType="separate"/>
      </w:r>
      <w:r w:rsidRPr="00464704">
        <w:t>(Ghanbartehrani, 2019)</w:t>
      </w:r>
      <w:r w:rsidRPr="00464704">
        <w:fldChar w:fldCharType="end"/>
      </w:r>
      <w:r w:rsidRPr="00464704">
        <w:t xml:space="preserve">. </w:t>
      </w:r>
    </w:p>
    <w:p w14:paraId="73AF8D81" w14:textId="6FA25451" w:rsidR="00A90899" w:rsidRPr="007E66E3" w:rsidRDefault="00A90899" w:rsidP="002B358E">
      <w:pPr>
        <w:pStyle w:val="Heading2"/>
      </w:pPr>
      <w:bookmarkStart w:id="39" w:name="_Ref20983588"/>
      <w:bookmarkStart w:id="40" w:name="_Toc29161469"/>
      <w:r w:rsidRPr="007E66E3">
        <w:t xml:space="preserve">Frame </w:t>
      </w:r>
      <w:r w:rsidR="00D167FD">
        <w:t>D</w:t>
      </w:r>
      <w:r w:rsidRPr="007E66E3">
        <w:t xml:space="preserve">ata </w:t>
      </w:r>
      <w:r w:rsidR="00D167FD">
        <w:t>G</w:t>
      </w:r>
      <w:r w:rsidRPr="007E66E3">
        <w:t>eneration</w:t>
      </w:r>
      <w:bookmarkEnd w:id="39"/>
      <w:bookmarkEnd w:id="40"/>
    </w:p>
    <w:p w14:paraId="30D47D82" w14:textId="1E5CF5A5" w:rsidR="00A90899" w:rsidRPr="00464704" w:rsidRDefault="002B4EF3" w:rsidP="00464704">
      <w:r w:rsidRPr="00464704">
        <w:t xml:space="preserve">A function </w:t>
      </w:r>
      <w:r w:rsidR="00262E6E" w:rsidRPr="00464704">
        <w:t xml:space="preserve">in PostgreSQL procedural language </w:t>
      </w:r>
      <w:r w:rsidR="00262E6E" w:rsidRPr="00464704">
        <w:fldChar w:fldCharType="begin"/>
      </w:r>
      <w:r w:rsidR="00BD18AC">
        <w:instrText xml:space="preserve"> ADDIN ZOTERO_ITEM CSL_CITATION {"citationID":"HGgiKjWn","properties":{"formattedCitation":"(The PostgreSQL Global Development Group, 2019a)","plainCitation":"(The PostgreSQL Global Development Group, 2019a)","noteIndex":0},"citationItems":[{"id":3053,"uris":["http://zotero.org/groups/2128091/items/HUDQZDNA"],"uri":["http://zotero.org/groups/2128091/items/HUDQZDNA"],"itemData":{"id":3053,"type":"webpage","title":"PostgreSQL: Documentation: 11: 43.1. Overview","URL":"https://www.postgresql.org/docs/current/plpgsql-overview.html","author":[{"literal":"The PostgreSQL Global Development Group"}],"accessed":{"date-parts":[["2019",4,23]]},"issued":{"date-parts":[["2019"]]}}}],"schema":"https://github.com/citation-style-language/schema/raw/master/csl-citation.json"} </w:instrText>
      </w:r>
      <w:r w:rsidR="00262E6E" w:rsidRPr="00464704">
        <w:fldChar w:fldCharType="separate"/>
      </w:r>
      <w:r w:rsidR="00262E6E" w:rsidRPr="00464704">
        <w:t>(The PostgreSQL Global Development Group, 2019a)</w:t>
      </w:r>
      <w:r w:rsidR="00262E6E" w:rsidRPr="00464704">
        <w:fldChar w:fldCharType="end"/>
      </w:r>
      <w:r w:rsidR="00262E6E" w:rsidRPr="00464704">
        <w:t xml:space="preserve"> was developed for generating sampling frames with user defined size based on the pre-processed data described in the previous section. The function signature is as follows. </w:t>
      </w:r>
    </w:p>
    <w:p w14:paraId="62DFB094" w14:textId="77777777" w:rsidR="00262E6E" w:rsidRPr="00464704" w:rsidRDefault="00262E6E" w:rsidP="0043170C">
      <w:pPr>
        <w:pStyle w:val="Code"/>
        <w:rPr>
          <w:rStyle w:val="pl-c"/>
        </w:rPr>
      </w:pPr>
      <w:r w:rsidRPr="00464704">
        <w:rPr>
          <w:rStyle w:val="pl-c"/>
        </w:rPr>
        <w:t>generate_</w:t>
      </w:r>
      <w:proofErr w:type="gramStart"/>
      <w:r w:rsidRPr="00464704">
        <w:rPr>
          <w:rStyle w:val="pl-c"/>
        </w:rPr>
        <w:t>est(</w:t>
      </w:r>
      <w:proofErr w:type="gramEnd"/>
      <w:r w:rsidR="00464704" w:rsidRPr="00464704">
        <w:rPr>
          <w:rStyle w:val="pl-c"/>
        </w:rPr>
        <w:t>frame</w:t>
      </w:r>
      <w:r w:rsidRPr="00464704">
        <w:rPr>
          <w:rStyle w:val="pl-c"/>
        </w:rPr>
        <w:t xml:space="preserve">_size, </w:t>
      </w:r>
      <w:r w:rsidR="00464704" w:rsidRPr="00464704">
        <w:rPr>
          <w:rStyle w:val="pl-c"/>
        </w:rPr>
        <w:t>s</w:t>
      </w:r>
      <w:r w:rsidRPr="00464704">
        <w:rPr>
          <w:rStyle w:val="pl-c"/>
        </w:rPr>
        <w:t xml:space="preserve">ource_table, </w:t>
      </w:r>
      <w:r w:rsidR="00464704" w:rsidRPr="00464704">
        <w:rPr>
          <w:rStyle w:val="pl-c"/>
        </w:rPr>
        <w:t>v</w:t>
      </w:r>
      <w:r w:rsidRPr="00464704">
        <w:rPr>
          <w:rStyle w:val="pl-c"/>
        </w:rPr>
        <w:t xml:space="preserve">alue_CV, </w:t>
      </w:r>
      <w:r w:rsidR="00464704" w:rsidRPr="00464704">
        <w:rPr>
          <w:rStyle w:val="pl-c"/>
        </w:rPr>
        <w:t>w</w:t>
      </w:r>
      <w:r w:rsidRPr="00464704">
        <w:rPr>
          <w:rStyle w:val="pl-c"/>
        </w:rPr>
        <w:t xml:space="preserve">gt_CV, </w:t>
      </w:r>
      <w:r w:rsidR="00464704" w:rsidRPr="00464704">
        <w:rPr>
          <w:rStyle w:val="pl-c"/>
        </w:rPr>
        <w:t>m</w:t>
      </w:r>
      <w:r w:rsidRPr="00464704">
        <w:rPr>
          <w:rStyle w:val="pl-c"/>
        </w:rPr>
        <w:t>ile_CV)</w:t>
      </w:r>
    </w:p>
    <w:p w14:paraId="63186294" w14:textId="297AB089" w:rsidR="002A391A" w:rsidRDefault="00464704" w:rsidP="002A391A">
      <w:r>
        <w:t xml:space="preserve">“Frame_size” is the </w:t>
      </w:r>
      <w:r w:rsidR="004467E2">
        <w:t>desired number of units in the</w:t>
      </w:r>
      <w:r>
        <w:t xml:space="preserve"> frame, “source_table” is the name of the table in which the pre_processed data is stored, while “value_CV”, “wgt_CV”, and “mile_CV” parameters are the desired Coefficient of Variations for </w:t>
      </w:r>
      <w:r w:rsidR="00151248">
        <w:t xml:space="preserve">generated </w:t>
      </w:r>
      <w:r>
        <w:t xml:space="preserve">values, weights, and mileages </w:t>
      </w:r>
      <w:r w:rsidR="00151248">
        <w:t>for each establishment</w:t>
      </w:r>
      <w:r w:rsidR="002A391A">
        <w:t xml:space="preserve">. </w:t>
      </w:r>
      <w:r w:rsidR="00E21A60">
        <w:t xml:space="preserve">Value will be used in this study as a substitute for the Measure of Size </w:t>
      </w:r>
      <w:r w:rsidR="00E21A60">
        <w:lastRenderedPageBreak/>
        <w:t xml:space="preserve">(MOS) in the current CFS sample design. </w:t>
      </w:r>
      <w:r w:rsidR="0085710B">
        <w:t xml:space="preserve">Weight and </w:t>
      </w:r>
      <w:r w:rsidR="002A391A">
        <w:t>mileage</w:t>
      </w:r>
      <w:r w:rsidR="0085710B">
        <w:t xml:space="preserve"> are estimates from FAF and are included in the function for experimental purposes. </w:t>
      </w:r>
      <w:r w:rsidR="002A391A">
        <w:t xml:space="preserve">It is worth mentioning that mileage is a modeled number and therefore is not included in the current CFS frame. </w:t>
      </w:r>
    </w:p>
    <w:p w14:paraId="3A85FB20" w14:textId="3CA6B91D" w:rsidR="00464704" w:rsidRDefault="00151248" w:rsidP="002A391A">
      <w:r>
        <w:t xml:space="preserve">The following is an example call to the function to generate a frame with 100,000 establishments based on the data stored in “fafcbp” table with 0.1 CVs for value, weight, and mileage. </w:t>
      </w:r>
    </w:p>
    <w:p w14:paraId="40FFE0E7" w14:textId="77777777" w:rsidR="00151248" w:rsidRDefault="00151248" w:rsidP="0043170C">
      <w:pPr>
        <w:pStyle w:val="Code"/>
      </w:pPr>
      <w:r>
        <w:rPr>
          <w:rStyle w:val="pl-c"/>
        </w:rPr>
        <w:t>SELECT * FROM generate_</w:t>
      </w:r>
      <w:proofErr w:type="gramStart"/>
      <w:r>
        <w:rPr>
          <w:rStyle w:val="pl-c"/>
        </w:rPr>
        <w:t>est(</w:t>
      </w:r>
      <w:proofErr w:type="gramEnd"/>
      <w:r>
        <w:rPr>
          <w:rStyle w:val="pl-c"/>
        </w:rPr>
        <w:t>100000, 'fafcbp', 0.1, 0.1, 0.1);</w:t>
      </w:r>
    </w:p>
    <w:p w14:paraId="0C07A7B0" w14:textId="64EE520D" w:rsidR="009F21B0" w:rsidRDefault="00151248" w:rsidP="00BD4D89">
      <w:r>
        <w:t xml:space="preserve">The function </w:t>
      </w:r>
      <w:r w:rsidR="004467E2">
        <w:t xml:space="preserve">distributes the number of units proportional to number of establishments in each county, </w:t>
      </w:r>
      <w:r w:rsidR="004D0BE6">
        <w:t>CFS area</w:t>
      </w:r>
      <w:r w:rsidR="004467E2">
        <w:t xml:space="preserve">, and industry combination. </w:t>
      </w:r>
      <w:r w:rsidR="00757795">
        <w:t>V</w:t>
      </w:r>
      <w:r w:rsidR="004467E2">
        <w:t xml:space="preserve">alue, weight, and mileage values for each establishment are generated </w:t>
      </w:r>
      <w:r w:rsidR="00DB3F7F">
        <w:t>from</w:t>
      </w:r>
      <w:r w:rsidR="004467E2">
        <w:t xml:space="preserve"> the normal distribution using the estimated average values stored in the input tables </w:t>
      </w:r>
      <w:r w:rsidR="00DB3F7F">
        <w:t xml:space="preserve">(discussed in </w:t>
      </w:r>
      <w:r w:rsidR="00DB3F7F">
        <w:fldChar w:fldCharType="begin"/>
      </w:r>
      <w:r w:rsidR="00DB3F7F">
        <w:instrText xml:space="preserve"> REF _Ref20985057 \r \h </w:instrText>
      </w:r>
      <w:r w:rsidR="00DB3F7F">
        <w:fldChar w:fldCharType="separate"/>
      </w:r>
      <w:r w:rsidR="006610D6">
        <w:rPr>
          <w:cs/>
        </w:rPr>
        <w:t>‎</w:t>
      </w:r>
      <w:r w:rsidR="006610D6">
        <w:t>4.2</w:t>
      </w:r>
      <w:r w:rsidR="00DB3F7F">
        <w:fldChar w:fldCharType="end"/>
      </w:r>
      <w:r w:rsidR="00DB3F7F">
        <w:t xml:space="preserve">) </w:t>
      </w:r>
      <w:r w:rsidR="004467E2">
        <w:t>and standard deviations ca</w:t>
      </w:r>
      <w:r w:rsidR="007E6EC4">
        <w:t xml:space="preserve">lculated based on the user provided </w:t>
      </w:r>
      <w:r w:rsidR="004467E2">
        <w:t>CVs</w:t>
      </w:r>
      <w:r w:rsidR="001961FA">
        <w:t xml:space="preserve"> (0.1 in this case)</w:t>
      </w:r>
      <w:r w:rsidR="007E6EC4">
        <w:t xml:space="preserve">. </w:t>
      </w:r>
      <w:r w:rsidR="00F715DA">
        <w:t xml:space="preserve">In other words, </w:t>
      </w:r>
      <w:r w:rsidR="00ED06B3">
        <w:t xml:space="preserve">the standard deviation of the normal distribution is calculated as </w:t>
      </w:r>
      <w:r w:rsidR="00ED06B3" w:rsidRPr="00ED06B3">
        <w:rPr>
          <w:rStyle w:val="e24kjd"/>
          <w:rFonts w:asciiTheme="majorBidi" w:hAnsiTheme="majorBidi" w:cstheme="majorBidi"/>
        </w:rPr>
        <w:t>σ = µ</w:t>
      </w:r>
      <w:r w:rsidR="00ED06B3">
        <w:rPr>
          <w:rStyle w:val="e24kjd"/>
          <w:rFonts w:asciiTheme="majorBidi" w:hAnsiTheme="majorBidi" w:cstheme="majorBidi"/>
        </w:rPr>
        <w:t xml:space="preserve"> </w:t>
      </w:r>
      <w:r w:rsidR="00ED06B3" w:rsidRPr="00ED06B3">
        <w:rPr>
          <w:rStyle w:val="e24kjd"/>
          <w:rFonts w:asciiTheme="majorBidi" w:hAnsiTheme="majorBidi" w:cstheme="majorBidi"/>
        </w:rPr>
        <w:t>×</w:t>
      </w:r>
      <w:r w:rsidR="00ED06B3">
        <w:rPr>
          <w:rStyle w:val="e24kjd"/>
          <w:rFonts w:asciiTheme="majorBidi" w:hAnsiTheme="majorBidi" w:cstheme="majorBidi"/>
        </w:rPr>
        <w:t xml:space="preserve"> </w:t>
      </w:r>
      <w:r w:rsidR="00ED06B3" w:rsidRPr="00ED06B3">
        <w:rPr>
          <w:rStyle w:val="e24kjd"/>
          <w:rFonts w:asciiTheme="majorBidi" w:hAnsiTheme="majorBidi" w:cstheme="majorBidi"/>
        </w:rPr>
        <w:t>CV</w:t>
      </w:r>
      <w:r w:rsidR="00ED06B3">
        <w:rPr>
          <w:rStyle w:val="e24kjd"/>
        </w:rPr>
        <w:t xml:space="preserve">. </w:t>
      </w:r>
      <w:r w:rsidR="009F21B0">
        <w:t>Log</w:t>
      </w:r>
      <w:r w:rsidR="006E3CF1">
        <w:t>-</w:t>
      </w:r>
      <w:r w:rsidR="008C4F4C">
        <w:t>n</w:t>
      </w:r>
      <w:r w:rsidR="009F21B0">
        <w:t xml:space="preserve">ormal distribution </w:t>
      </w:r>
      <w:r w:rsidR="006610D6">
        <w:t xml:space="preserve">was suggested </w:t>
      </w:r>
      <w:r w:rsidR="00757795">
        <w:t>to the project team</w:t>
      </w:r>
      <w:r w:rsidR="006610D6">
        <w:t xml:space="preserve"> as</w:t>
      </w:r>
      <w:r w:rsidR="00C1153A">
        <w:t xml:space="preserve"> </w:t>
      </w:r>
      <w:r w:rsidR="008C4F4C">
        <w:t xml:space="preserve">a better choice to simulate the skewness of the </w:t>
      </w:r>
      <w:r w:rsidR="00757795">
        <w:t xml:space="preserve">actual </w:t>
      </w:r>
      <w:r w:rsidR="008C4F4C">
        <w:t xml:space="preserve">population. </w:t>
      </w:r>
      <w:r w:rsidR="006610D6">
        <w:t xml:space="preserve">However, it resulted in the generation of </w:t>
      </w:r>
      <w:r w:rsidR="005C233A">
        <w:t>extreme values</w:t>
      </w:r>
      <w:r w:rsidR="006610D6">
        <w:t xml:space="preserve"> for value, weight, and mileage in some cases. </w:t>
      </w:r>
      <w:r w:rsidR="005C233A">
        <w:t xml:space="preserve">A Truncated Normal </w:t>
      </w:r>
      <w:r w:rsidR="00757795">
        <w:t>Log-normal distribution</w:t>
      </w:r>
      <w:r w:rsidR="00222BB7">
        <w:t xml:space="preserve"> </w:t>
      </w:r>
      <w:r w:rsidR="00222BB7">
        <w:fldChar w:fldCharType="begin"/>
      </w:r>
      <w:r w:rsidR="00222BB7">
        <w:instrText xml:space="preserve"> ADDIN ZOTERO_ITEM CSL_CITATION {"citationID":"KhXONa1P","properties":{"formattedCitation":"(Steven P. Millard, 2019)","plainCitation":"(Steven P. Millard, 2019)","noteIndex":0},"citationItems":[{"id":3907,"uris":["http://zotero.org/groups/2128091/items/ST2NCQED"],"uri":["http://zotero.org/groups/2128091/items/ST2NCQED"],"itemData":{"id":3907,"type":"webpage","abstract":"Density, distribution function, quantile function, and random generation \nfor the truncated lognormal distribution with parameters meanlog, \nsdlog, min, and max.","language":"en","title":"LognormalTrunc: The Truncated Lognormal Distribution in EnvStats: Package for Environmental Statistics, Including US EPA Guidance","title-short":"LognormalTrunc","URL":"https://rdrr.io/cran/EnvStats/man/LognormalTrunc.html","author":[{"literal":"Steven P. Millard"}],"accessed":{"date-parts":[["2020",1,5]]},"issued":{"date-parts":[["2019",5,2]]}}}],"schema":"https://github.com/citation-style-language/schema/raw/master/csl-citation.json"} </w:instrText>
      </w:r>
      <w:r w:rsidR="00222BB7">
        <w:fldChar w:fldCharType="separate"/>
      </w:r>
      <w:r w:rsidR="00222BB7" w:rsidRPr="00222BB7">
        <w:t>(Steven P. Millard, 2019)</w:t>
      </w:r>
      <w:r w:rsidR="00222BB7">
        <w:fldChar w:fldCharType="end"/>
      </w:r>
      <w:r w:rsidR="00757795">
        <w:t xml:space="preserve"> is recommended to be used with </w:t>
      </w:r>
      <w:r w:rsidR="00222BB7">
        <w:t xml:space="preserve">the limits calculated based on the real data to overcome this issue. </w:t>
      </w:r>
      <w:r w:rsidR="00BD4D89">
        <w:t xml:space="preserve">The experiments in this study was performed based on the frame generated with normal distribution. </w:t>
      </w:r>
      <w:r w:rsidR="008C4F4C">
        <w:t xml:space="preserve"> </w:t>
      </w:r>
    </w:p>
    <w:p w14:paraId="3363D56F" w14:textId="4D73D480" w:rsidR="00151248" w:rsidRPr="008C77EE" w:rsidRDefault="00B557A0" w:rsidP="00464704">
      <w:r>
        <w:t>The actual size of the generated frame is typically less than the user provided number due to rounding errors. The function does not generate an establishment for a state-county-industry combination if the number of allocated units is less than one</w:t>
      </w:r>
      <w:r w:rsidR="00944158">
        <w:t xml:space="preserve"> (after rounding to the closest integer)</w:t>
      </w:r>
      <w:r>
        <w:t xml:space="preserve">. The </w:t>
      </w:r>
      <w:r w:rsidR="00944158">
        <w:t xml:space="preserve">example code provided above resulted in a frame with </w:t>
      </w:r>
      <w:r>
        <w:t>98,388</w:t>
      </w:r>
      <w:r w:rsidR="00944158">
        <w:t xml:space="preserve"> establishments </w:t>
      </w:r>
      <w:r w:rsidR="008C77EE">
        <w:t xml:space="preserve">which is available in </w:t>
      </w:r>
      <w:r w:rsidR="008C77EE" w:rsidRPr="00464704">
        <w:t>“</w:t>
      </w:r>
      <w:r w:rsidR="008C77EE">
        <w:t>100K</w:t>
      </w:r>
      <w:r w:rsidR="008C77EE" w:rsidRPr="00151248">
        <w:t>_</w:t>
      </w:r>
      <w:r w:rsidR="008C77EE">
        <w:t>Frame</w:t>
      </w:r>
      <w:r w:rsidR="00BB4280">
        <w:t>_newCFS</w:t>
      </w:r>
      <w:r w:rsidR="008C77EE" w:rsidRPr="00151248">
        <w:t>.</w:t>
      </w:r>
      <w:r w:rsidR="008C77EE">
        <w:t>csv</w:t>
      </w:r>
      <w:r w:rsidR="008C77EE" w:rsidRPr="00464704">
        <w:t>” file available in “</w:t>
      </w:r>
      <w:r w:rsidR="008C77EE">
        <w:t>R_Scripts</w:t>
      </w:r>
      <w:r w:rsidR="008C77EE" w:rsidRPr="00464704">
        <w:t xml:space="preserve">” folder on the GitHub </w:t>
      </w:r>
      <w:r w:rsidR="008C77EE" w:rsidRPr="00464704">
        <w:lastRenderedPageBreak/>
        <w:t xml:space="preserve">repository </w:t>
      </w:r>
      <w:r w:rsidR="008C77EE" w:rsidRPr="00464704">
        <w:fldChar w:fldCharType="begin"/>
      </w:r>
      <w:r w:rsidR="00BD18AC">
        <w:instrText xml:space="preserve"> ADDIN ZOTERO_ITEM CSL_CITATION {"citationID":"OwHJgZyQ","properties":{"formattedCitation":"(Ghanbartehrani, 2019)","plainCitation":"(Ghanbartehrani, 2019)","noteIndex":0},"citationItems":[{"id":3054,"uris":["http://zotero.org/groups/2128091/items/3NZFUUIV"],"uri":["http://zotero.org/groups/2128091/items/3NZFUUIV"],"itemData":{"id":3054,"type":"webpage","abstract":"Data and scripts for CFS sample design. Contribute to saeedt/CFS_Sampling development by creating an account on GitHub.","container-title":"GitHub","language":"en","title":"saeedt/CFS_Sampling","URL":"https://github.com/saeedt/CFS_Sampling","author":[{"family":"Ghanbartehrani","given":"Saeed"}],"accessed":{"date-parts":[["2019",4,23]]},"issued":{"date-parts":[["2019",4,10]]}}}],"schema":"https://github.com/citation-style-language/schema/raw/master/csl-citation.json"} </w:instrText>
      </w:r>
      <w:r w:rsidR="008C77EE" w:rsidRPr="00464704">
        <w:fldChar w:fldCharType="separate"/>
      </w:r>
      <w:r w:rsidR="008C77EE" w:rsidRPr="00464704">
        <w:t>(Ghanbartehrani, 2019)</w:t>
      </w:r>
      <w:r w:rsidR="008C77EE" w:rsidRPr="00464704">
        <w:fldChar w:fldCharType="end"/>
      </w:r>
      <w:r w:rsidR="008C77EE" w:rsidRPr="00464704">
        <w:t>.</w:t>
      </w:r>
    </w:p>
    <w:p w14:paraId="17FFE329" w14:textId="456DE21A" w:rsidR="00B557A0" w:rsidRDefault="00EE3400" w:rsidP="008C77EE">
      <w:r>
        <w:t xml:space="preserve">The source code for the function is available </w:t>
      </w:r>
      <w:r w:rsidRPr="00464704">
        <w:t>in “</w:t>
      </w:r>
      <w:r w:rsidRPr="00151248">
        <w:t>Generate_est.sql</w:t>
      </w:r>
      <w:r w:rsidRPr="00464704">
        <w:t xml:space="preserve">” file available in “SQL” folder on the GitHub repository </w:t>
      </w:r>
      <w:r w:rsidRPr="00464704">
        <w:fldChar w:fldCharType="begin"/>
      </w:r>
      <w:r w:rsidR="00BD18AC">
        <w:instrText xml:space="preserve"> ADDIN ZOTERO_ITEM CSL_CITATION {"citationID":"et5gXdGk","properties":{"formattedCitation":"(Ghanbartehrani, 2019)","plainCitation":"(Ghanbartehrani, 2019)","noteIndex":0},"citationItems":[{"id":3054,"uris":["http://zotero.org/groups/2128091/items/3NZFUUIV"],"uri":["http://zotero.org/groups/2128091/items/3NZFUUIV"],"itemData":{"id":3054,"type":"webpage","abstract":"Data and scripts for CFS sample design. Contribute to saeedt/CFS_Sampling development by creating an account on GitHub.","container-title":"GitHub","language":"en","title":"saeedt/CFS_Sampling","URL":"https://github.com/saeedt/CFS_Sampling","author":[{"family":"Ghanbartehrani","given":"Saeed"}],"accessed":{"date-parts":[["2019",4,23]]},"issued":{"date-parts":[["2019",4,10]]}}}],"schema":"https://github.com/citation-style-language/schema/raw/master/csl-citation.json"} </w:instrText>
      </w:r>
      <w:r w:rsidRPr="00464704">
        <w:fldChar w:fldCharType="separate"/>
      </w:r>
      <w:r w:rsidRPr="00464704">
        <w:t>(Ghanbartehrani, 2019)</w:t>
      </w:r>
      <w:r w:rsidRPr="00464704">
        <w:fldChar w:fldCharType="end"/>
      </w:r>
      <w:r w:rsidRPr="00464704">
        <w:t>.</w:t>
      </w:r>
    </w:p>
    <w:p w14:paraId="7EC0A091" w14:textId="4461F1AC" w:rsidR="00E664EC" w:rsidRDefault="00E664EC" w:rsidP="00D167FD">
      <w:pPr>
        <w:pStyle w:val="Heading2"/>
      </w:pPr>
      <w:bookmarkStart w:id="41" w:name="_Toc29161470"/>
      <w:r>
        <w:t xml:space="preserve">Method 1: Optimal </w:t>
      </w:r>
      <w:r w:rsidR="00D167FD">
        <w:t>S</w:t>
      </w:r>
      <w:r>
        <w:t xml:space="preserve">tratification and </w:t>
      </w:r>
      <w:r w:rsidR="00D167FD">
        <w:t>A</w:t>
      </w:r>
      <w:r>
        <w:t>llocation</w:t>
      </w:r>
      <w:r w:rsidR="00D167FD">
        <w:t xml:space="preserve"> B</w:t>
      </w:r>
      <w:r>
        <w:t>ased on Genetic Algorithm</w:t>
      </w:r>
      <w:bookmarkEnd w:id="41"/>
    </w:p>
    <w:p w14:paraId="29BBFDBD" w14:textId="414FEB07" w:rsidR="00622AAC" w:rsidRDefault="00622AAC" w:rsidP="00622AAC">
      <w:r>
        <w:t xml:space="preserve">The optimal stratification and allocation method proposed by </w:t>
      </w:r>
      <w:r>
        <w:fldChar w:fldCharType="begin"/>
      </w:r>
      <w:r w:rsidR="00BD18AC">
        <w:instrText xml:space="preserve"> ADDIN ZOTERO_ITEM CSL_CITATION {"citationID":"FbAHYVYB","properties":{"formattedCitation":"(Ballin &amp; Barcaroli, 2013)","plainCitation":"(Ballin &amp; Barcaroli, 2013)","dontUpdate":true,"noteIndex":0},"citationItems":[{"id":3072,"uris":["http://zotero.org/groups/2128091/items/KQ6U7MK3"],"uri":["http://zotero.org/groups/2128091/items/KQ6U7MK3"],"itemData":{"id":3072,"type":"article-journal","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container-title":"Survey Methodology","language":"en","page":"27","source":"Zotero","title":"Joint determination of optimal stratification and sample allocation using genetic algorithm","author":[{"family":"Ballin","given":"Marco"},{"family":"Barcaroli","given":"Giulio"}],"issued":{"date-parts":[["2013"]]}}}],"schema":"https://github.com/citation-style-language/schema/raw/master/csl-citation.json"} </w:instrText>
      </w:r>
      <w:r>
        <w:fldChar w:fldCharType="separate"/>
      </w:r>
      <w:r>
        <w:t>Ballin and</w:t>
      </w:r>
      <w:r w:rsidRPr="003079FA">
        <w:t xml:space="preserve"> Barcaroli </w:t>
      </w:r>
      <w:r>
        <w:t>(</w:t>
      </w:r>
      <w:r w:rsidRPr="003079FA">
        <w:t>2013)</w:t>
      </w:r>
      <w:r>
        <w:fldChar w:fldCharType="end"/>
      </w:r>
      <w:r>
        <w:t xml:space="preserve"> aims at minimizing the total sample cost while satisfying the precision (CV) constraints. This method explores the set of all possible stratifications (referred to as the </w:t>
      </w:r>
      <w:r w:rsidRPr="009B1767">
        <w:t>universe of stratifications</w:t>
      </w:r>
      <w:r>
        <w:t xml:space="preserve">) based on atomic strata which is the most detailed stratification derived from the Cartesian product of all auxiliary variables as the solution </w:t>
      </w:r>
      <w:r w:rsidRPr="00432FCF">
        <w:t xml:space="preserve">space. Since the set of all possible stratifications based on the atomic strata is quite large even for cases with a few auxiliary variables (e.g. 4 auxiliary variables each with 3 levels, result in an atomic strata of size 12 with 4,213,597 possible stratifications), full enumeration of the solution space is not possible in reasonable time. To address that, </w:t>
      </w:r>
      <w:r w:rsidRPr="00432FCF">
        <w:fldChar w:fldCharType="begin"/>
      </w:r>
      <w:r w:rsidR="00BD18AC">
        <w:instrText xml:space="preserve"> ADDIN ZOTERO_ITEM CSL_CITATION {"citationID":"2PO2OhQe","properties":{"formattedCitation":"(Ballin &amp; Barcaroli, 2013)","plainCitation":"(Ballin &amp; Barcaroli, 2013)","dontUpdate":true,"noteIndex":0},"citationItems":[{"id":3072,"uris":["http://zotero.org/groups/2128091/items/KQ6U7MK3"],"uri":["http://zotero.org/groups/2128091/items/KQ6U7MK3"],"itemData":{"id":3072,"type":"article-journal","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container-title":"Survey Methodology","language":"en","page":"27","source":"Zotero","title":"Joint determination of optimal stratification and sample allocation using genetic algorithm","author":[{"family":"Ballin","given":"Marco"},{"family":"Barcaroli","given":"Giulio"}],"issued":{"date-parts":[["2013"]]}}}],"schema":"https://github.com/citation-style-language/schema/raw/master/csl-citation.json"} </w:instrText>
      </w:r>
      <w:r w:rsidRPr="00432FCF">
        <w:fldChar w:fldCharType="separate"/>
      </w:r>
      <w:r w:rsidRPr="00432FCF">
        <w:t>Ballin and Barcaroli (2013)</w:t>
      </w:r>
      <w:r w:rsidRPr="00432FCF">
        <w:fldChar w:fldCharType="end"/>
      </w:r>
      <w:r w:rsidRPr="00432FCF">
        <w:t xml:space="preserve"> used Genetic Algorithm (GA) which is a heuristic search technique inspired by evolutionary biology. Therefore, this method starts with an initial set of potential solutions and evolve them using inheritance, mutation, selection, and crossover operators at each iteration to improve the solution in future iterations and finally reach a good solution while there is no guarantee to find the optimal solution. This means that only a fraction of possible stratifications is explored in the process. For each stratification, the optimal allocation is determined </w:t>
      </w:r>
      <w:r>
        <w:t xml:space="preserve">by </w:t>
      </w:r>
      <w:r>
        <w:fldChar w:fldCharType="begin"/>
      </w:r>
      <w:r w:rsidR="00BD18AC">
        <w:instrText xml:space="preserve"> ADDIN ZOTERO_ITEM CSL_CITATION {"citationID":"Yt1U8GQm","properties":{"formattedCitation":"(Bethel, 1989)","plainCitation":"(Bethel, 1989)","dontUpdate":true,"noteIndex":0},"citationItems":[{"id":3079,"uris":["http://zotero.org/groups/2128091/items/UVQTFRAG"],"uri":["http://zotero.org/groups/2128091/items/UVQTFRAG"],"itemData":{"id":3079,"type":"article-journal","page":"47-57","title":"Sample allocation in multivariate surveys","volume":"15","author":[{"family":"Bethel","given":"James"}],"issued":{"date-parts":[["1989"]]}}}],"schema":"https://github.com/citation-style-language/schema/raw/master/csl-citation.json"} </w:instrText>
      </w:r>
      <w:r>
        <w:fldChar w:fldCharType="separate"/>
      </w:r>
      <w:r w:rsidRPr="00544918">
        <w:t>Bethel</w:t>
      </w:r>
      <w:r>
        <w:t>'s</w:t>
      </w:r>
      <w:r w:rsidRPr="00544918">
        <w:t xml:space="preserve"> </w:t>
      </w:r>
      <w:r>
        <w:t>(</w:t>
      </w:r>
      <w:r w:rsidRPr="00544918">
        <w:t>1989)</w:t>
      </w:r>
      <w:r>
        <w:fldChar w:fldCharType="end"/>
      </w:r>
      <w:r>
        <w:t xml:space="preserve"> multivariate method. The auxiliary variables need to be categorical. Continuous variables are therefore converted to categorical ones using the k-means clustering method proposed by </w:t>
      </w:r>
      <w:r>
        <w:fldChar w:fldCharType="begin"/>
      </w:r>
      <w:r w:rsidR="00BD18AC">
        <w:instrText xml:space="preserve"> ADDIN ZOTERO_ITEM CSL_CITATION {"citationID":"mLKNRj7n","properties":{"formattedCitation":"(Hartigan &amp; Wong, 1979)","plainCitation":"(Hartigan &amp; Wong, 1979)","dontUpdate":true,"noteIndex":0},"citationItems":[{"id":3064,"uris":["http://zotero.org/groups/2128091/items/344Q5I2C"],"uri":["http://zotero.org/groups/2128091/items/344Q5I2C"],"itemData":{"id":3064,"type":"article-journal","container-title":"Applied Statistics","DOI":"10.2307/2346830","ISSN":"00359254","issue":"1","language":"en","page":"100","source":"Crossref","title":"Algorithm AS 136: A K-Means Clustering Algorithm","title-short":"Algorithm AS 136","volume":"28","author":[{"family":"Hartigan","given":"J. A."},{"family":"Wong","given":"M. A."}],"issued":{"date-parts":[["1979"]]}}}],"schema":"https://github.com/citation-style-language/schema/raw/master/csl-citation.json"} </w:instrText>
      </w:r>
      <w:r>
        <w:fldChar w:fldCharType="separate"/>
      </w:r>
      <w:r>
        <w:t>Hartigan and</w:t>
      </w:r>
      <w:r w:rsidRPr="00B11CB2">
        <w:t xml:space="preserve"> Wong </w:t>
      </w:r>
      <w:r>
        <w:t>(</w:t>
      </w:r>
      <w:r w:rsidRPr="00B11CB2">
        <w:t>1979)</w:t>
      </w:r>
      <w:r>
        <w:fldChar w:fldCharType="end"/>
      </w:r>
      <w:r>
        <w:t xml:space="preserve">. </w:t>
      </w:r>
    </w:p>
    <w:p w14:paraId="2C021041" w14:textId="7E51D608" w:rsidR="00622AAC" w:rsidRDefault="00622AAC" w:rsidP="00D45348">
      <w:r w:rsidRPr="004668B6">
        <w:lastRenderedPageBreak/>
        <w:t>The objective function minimizes the total sampling cost. Cost of sampling per unit can be set according to the effort associated with collecting and processing each unit. For</w:t>
      </w:r>
      <w:r w:rsidRPr="00BA6D91">
        <w:t xml:space="preserve"> simplicity, relative sampling costs (i.e. cost of 2 for units requiring twice as much effort compared to the regular units with cost of 1) can be used in the model. </w:t>
      </w:r>
      <w:r w:rsidR="00D45348">
        <w:t xml:space="preserve">A possible approach to determine the sampling costs is to rank the establishments based on their response rate, quality, or difficulty of the data processing and assign the sampling costs accordingly. </w:t>
      </w:r>
      <w:r w:rsidRPr="00BA6D91">
        <w:t xml:space="preserve">If all sampling costs are set to 1, the model minimizes the total sample size. </w:t>
      </w:r>
    </w:p>
    <w:p w14:paraId="248CE8B9" w14:textId="7FA5F8C1" w:rsidR="0041085D" w:rsidRPr="00BA6D91" w:rsidRDefault="0041085D" w:rsidP="00D45348">
      <w:r>
        <w:t xml:space="preserve">The quality of the solutions generated by the GA method depends on the quality of the initial solution and therefore, having a higher quality initial solution leads to higher quality final solutions. To improve the quality of the initial solution, K-means algorithm </w:t>
      </w:r>
      <w:r>
        <w:fldChar w:fldCharType="begin"/>
      </w:r>
      <w:r w:rsidR="00BD18AC">
        <w:instrText xml:space="preserve"> ADDIN ZOTERO_ITEM CSL_CITATION {"citationID":"bsm2MWZa","properties":{"formattedCitation":"(J. Hartigan &amp; Wong, 1979)","plainCitation":"(J. Hartigan &amp; Wong, 1979)","noteIndex":0},"citationItems":[{"id":3700,"uris":["http://zotero.org/groups/2128091/items/AZM3C92U"],"uri":["http://zotero.org/groups/2128091/items/AZM3C92U"],"itemData":{"id":3700,"type":"article-journal","container-title":"Journal of the Royal Statistical Society. Series C (Applied Statistics)","DOI":"10.2307/2346830","ISSN":"00359254","issue":"1","journalAbbreviation":"Journal of the Royal Statistical Society. Series C (Applied Statistics)","page":"100","source":"EBSCOhost","title":"Algorithm AS 136: A K-Means Clustering Algorithm","title-short":"Algorithm AS 136","volume":"28","author":[{"family":"Hartigan","given":"JA"},{"family":"Wong","given":"MA"}],"issued":{"date-parts":[["1979"]]}}}],"schema":"https://github.com/citation-style-language/schema/raw/master/csl-citation.json"} </w:instrText>
      </w:r>
      <w:r>
        <w:fldChar w:fldCharType="separate"/>
      </w:r>
      <w:r w:rsidRPr="00EE3266">
        <w:t>(J. Hartigan &amp; Wong, 1979)</w:t>
      </w:r>
      <w:r>
        <w:fldChar w:fldCharType="end"/>
      </w:r>
      <w:r>
        <w:t xml:space="preserve"> can be used instead of a randomly generated initial solution. K-means is a clustering algorithm that aims at dividing a m×n matrix into K clusters such that the sum of the squares of each matrix is minimized. In section </w:t>
      </w:r>
      <w:r w:rsidR="00C54DD4">
        <w:fldChar w:fldCharType="begin"/>
      </w:r>
      <w:r w:rsidR="00C54DD4">
        <w:instrText xml:space="preserve"> PAGEREF _Ref24490188 \h </w:instrText>
      </w:r>
      <w:r w:rsidR="00C54DD4">
        <w:fldChar w:fldCharType="end"/>
      </w:r>
      <w:r w:rsidR="00C54DD4">
        <w:fldChar w:fldCharType="begin"/>
      </w:r>
      <w:r w:rsidR="00C54DD4">
        <w:instrText xml:space="preserve"> REF _Ref24490188 \r \h </w:instrText>
      </w:r>
      <w:r w:rsidR="00C54DD4">
        <w:fldChar w:fldCharType="separate"/>
      </w:r>
      <w:r w:rsidR="00B2236E">
        <w:rPr>
          <w:cs/>
        </w:rPr>
        <w:t>‎</w:t>
      </w:r>
      <w:r w:rsidR="00B2236E">
        <w:t>9.3</w:t>
      </w:r>
      <w:r w:rsidR="00C54DD4">
        <w:fldChar w:fldCharType="end"/>
      </w:r>
      <w:r w:rsidR="00C54DD4">
        <w:t xml:space="preserve"> </w:t>
      </w:r>
      <w:r>
        <w:t>the comparison of the results between a K-means based and randomly generated initial solution is presented.</w:t>
      </w:r>
    </w:p>
    <w:p w14:paraId="66366A39" w14:textId="472D292A" w:rsidR="00622AAC" w:rsidRDefault="00622AAC" w:rsidP="0065734C">
      <w:r>
        <w:fldChar w:fldCharType="begin"/>
      </w:r>
      <w:r w:rsidR="00BD18AC">
        <w:instrText xml:space="preserve"> ADDIN ZOTERO_ITEM CSL_CITATION {"citationID":"88DqTLtm","properties":{"formattedCitation":"(Barcaroli, 2014)","plainCitation":"(Barcaroli, 2014)","dontUpdate":true,"noteIndex":0},"citationItems":[{"id":3093,"uris":["http://zotero.org/groups/2128091/items/V6SCP92R"],"uri":["http://zotero.org/groups/2128091/items/V6SCP92R"],"itemData":{"id":3093,"type":"article-journal","container-title":"Journal of Statistical Software","DOI":"10.18637/jss.v061.i04","ISSN":"1548-7660","issue":"1","language":"en","page":"1-24","source":"www.jstatsoft.org","title":"SamplingStrata: An R Package for the Optimization of Stratified Sampling","title-short":"SamplingStrata","volume":"61","author":[{"family":"Barcaroli","given":"Giulio"}],"issued":{"date-parts":[["2014",11,3]]}}}],"schema":"https://github.com/citation-style-language/schema/raw/master/csl-citation.json"} </w:instrText>
      </w:r>
      <w:r>
        <w:fldChar w:fldCharType="separate"/>
      </w:r>
      <w:r w:rsidRPr="003479AC">
        <w:t xml:space="preserve">Barcaroli </w:t>
      </w:r>
      <w:r>
        <w:t>(</w:t>
      </w:r>
      <w:r w:rsidRPr="003479AC">
        <w:t>2014)</w:t>
      </w:r>
      <w:r>
        <w:fldChar w:fldCharType="end"/>
      </w:r>
      <w:r>
        <w:t xml:space="preserve"> implemented their proposed method in an R package titled “SamplingStrata”. The R package “SamplingStrata” </w:t>
      </w:r>
      <w:r>
        <w:fldChar w:fldCharType="begin"/>
      </w:r>
      <w:r w:rsidR="0065734C">
        <w:instrText xml:space="preserve"> ADDIN ZOTERO_ITEM CSL_CITATION {"citationID":"dt2v9LEV","properties":{"formattedCitation":"(Barcaroli, 2014a)","plainCitation":"(Barcaroli, 2014a)","noteIndex":0},"citationItems":[{"id":3094,"uris":["http://zotero.org/groups/2128091/items/PG3UXYR3"],"uri":["http://zotero.org/groups/2128091/items/PG3UXYR3"],"itemData":{"id":3094,"type":"article-journal","abstract":"When designing a sampling survey, usually constraints are set on the desired precision levels regarding one or more target estimates (the Y ’s). If a sampling frame is available, containing auxiliary information related to each unit (the X’s), it is possible to adopt a stratiﬁed sample design. For any given stratiﬁcation of the frame, in the multivariate case it is possible to solve the problem of the best allocation of units in strata, by minimizing a cost function subject to precision constraints (or, conversely, by maximizing the precision of the estimates under a given budget). The problem is to determine the best stratiﬁcation in the frame, i.e., the one that ensures the overall minimal cost of the sample necessary to satisfy precision constraints. The X’s can be categorical or continuous; continuous ones can be transformed into categorical ones. The most detailed stratiﬁcation is given by the Cartesian product of the X’s (the atomic strata). A way to determine the best stratiﬁcation is to explore exhaustively the set of all possible partitions derivable by the set of atomic strata, evaluating each one by calculating the corresponding cost in terms of the sample required to satisfy precision constraints. This is unaﬀordable in practical situations, where the dimension of the space of the partitions can be very high. Another possible way is to explore the space of partitions with an algorithm that is particularly suitable in such situations: the genetic algorithm. The R package SamplingStrata, based on the use of a genetic algorithm, allows to determine the best stratiﬁcation for a population frame, i.e., the one that ensures the minimum sample cost necessary to satisfy precision constraints, in a multivariate and multi-domain case.","container-title":"Journal of Statistical Software","DOI":"10.18637/jss.v061.i04","ISSN":"1548-7660","issue":"4","language":"en","source":"Crossref","title":"&lt;b&gt;SamplingStrata&lt;/b&gt; : An &lt;i&gt;R&lt;/i&gt; Package for the Optimization of Stratified Sampling","title-short":"&lt;b&gt;SamplingStrata&lt;/b&gt;","URL":"http://www.jstatsoft.org/v61/i04/","volume":"61","author":[{"family":"Barcaroli","given":"Giulio"}],"accessed":{"date-parts":[["2018",11,27]]},"issued":{"date-parts":[["2014"]]}}}],"schema":"https://github.com/citation-style-language/schema/raw/master/csl-citation.json"} </w:instrText>
      </w:r>
      <w:r>
        <w:fldChar w:fldCharType="separate"/>
      </w:r>
      <w:r w:rsidR="0065734C" w:rsidRPr="0065734C">
        <w:t>(Barcaroli, 2014a)</w:t>
      </w:r>
      <w:r>
        <w:fldChar w:fldCharType="end"/>
      </w:r>
      <w:r>
        <w:t xml:space="preserve"> is available on the Comprehensive R Archive Network (CRAN) </w:t>
      </w:r>
      <w:r>
        <w:fldChar w:fldCharType="begin"/>
      </w:r>
      <w:r w:rsidR="0065734C">
        <w:instrText xml:space="preserve"> ADDIN ZOTERO_ITEM CSL_CITATION {"citationID":"mLkPMGrW","properties":{"formattedCitation":"({\\i{}The Comprehensive R Archive Network}, 2019)","plainCitation":"(The Comprehensive R Archive Network, 2019)","noteIndex":0},"citationItems":[{"id":3048,"uris":["http://zotero.org/groups/2128091/items/F24CZ6CM"],"uri":["http://zotero.org/groups/2128091/items/F24CZ6CM"],"itemData":{"id":3048,"type":"webpage","title":"The Comprehensive R Archive Network","URL":"https://cran.r-project.org/","accessed":{"date-parts":[["2019",4,18]]},"issued":{"date-parts":[["2019",3,11]]}}}],"schema":"https://github.com/citation-style-language/schema/raw/master/csl-citation.json"} </w:instrText>
      </w:r>
      <w:r>
        <w:fldChar w:fldCharType="separate"/>
      </w:r>
      <w:r w:rsidR="0065734C" w:rsidRPr="0065734C">
        <w:t>(</w:t>
      </w:r>
      <w:r w:rsidR="0065734C" w:rsidRPr="0065734C">
        <w:rPr>
          <w:i/>
          <w:iCs/>
        </w:rPr>
        <w:t>The Comprehensive R Archive Network</w:t>
      </w:r>
      <w:r w:rsidR="0065734C" w:rsidRPr="0065734C">
        <w:t>, 2019)</w:t>
      </w:r>
      <w:r>
        <w:fldChar w:fldCharType="end"/>
      </w:r>
      <w:r>
        <w:t xml:space="preserve">. </w:t>
      </w:r>
    </w:p>
    <w:p w14:paraId="4EBA5B95" w14:textId="409002AF" w:rsidR="00FA6850" w:rsidRDefault="002216C4" w:rsidP="00D167FD">
      <w:pPr>
        <w:pStyle w:val="Heading3"/>
      </w:pPr>
      <w:bookmarkStart w:id="42" w:name="_Ref16002664"/>
      <w:bookmarkStart w:id="43" w:name="_Toc29161471"/>
      <w:r>
        <w:t xml:space="preserve">Method 1 </w:t>
      </w:r>
      <w:r w:rsidR="00D167FD">
        <w:t>P</w:t>
      </w:r>
      <w:r>
        <w:t>rocedure</w:t>
      </w:r>
      <w:bookmarkEnd w:id="42"/>
      <w:bookmarkEnd w:id="43"/>
    </w:p>
    <w:p w14:paraId="5E584C1A" w14:textId="4F600286" w:rsidR="00C61F79" w:rsidRDefault="009A0FA0" w:rsidP="00A514FD">
      <w:r>
        <w:t xml:space="preserve">“SamplingStrata” package </w:t>
      </w:r>
      <w:r w:rsidR="00DA7197">
        <w:t xml:space="preserve">needs to be installed prior to running which requires R </w:t>
      </w:r>
      <w:r w:rsidR="0084416E">
        <w:fldChar w:fldCharType="begin"/>
      </w:r>
      <w:r w:rsidR="00BD18AC">
        <w:instrText xml:space="preserve"> ADDIN ZOTERO_ITEM CSL_CITATION {"citationID":"e2TKaXKC","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accessed":{"date-parts":[["2019",4,23]]},"issued":{"date-parts":[["2019"]]}}}],"schema":"https://github.com/citation-style-language/schema/raw/master/csl-citation.json"} </w:instrText>
      </w:r>
      <w:r w:rsidR="0084416E">
        <w:fldChar w:fldCharType="separate"/>
      </w:r>
      <w:r w:rsidR="0084416E" w:rsidRPr="0084416E">
        <w:t>(The R Foundation, 2019)</w:t>
      </w:r>
      <w:r w:rsidR="0084416E">
        <w:fldChar w:fldCharType="end"/>
      </w:r>
      <w:r w:rsidR="0084416E">
        <w:t xml:space="preserve"> version 2.15 or newer. The package can be installed by clicking on “Install Packages” from “Tools” menu in R Studio </w:t>
      </w:r>
      <w:r w:rsidR="00962B80">
        <w:fldChar w:fldCharType="begin"/>
      </w:r>
      <w:r w:rsidR="00BD18AC">
        <w:instrText xml:space="preserve"> ADDIN ZOTERO_ITEM CSL_CITATION {"citationID":"RmAJZR93","properties":{"formattedCitation":"(R Consortium, 2014)","plainCitation":"(R Consortium, 2014)","noteIndex":0},"citationItems":[{"id":3051,"uris":["http://zotero.org/groups/2128091/items/W63KDCNZ"],"uri":["http://zotero.org/groups/2128091/items/W63KDCNZ"],"itemData":{"id":3051,"type":"webpage","abstract":"Open source and enterprise-ready professional software for data science.","container-title":"RStudio","language":"en-US","title":"RStudio","URL":"https://www.rstudio.com/","author":[{"literal":"R Consortium"}],"accessed":{"date-parts":[["2019",4,23]]},"issued":{"date-parts":[["2014",3,27]]}}}],"schema":"https://github.com/citation-style-language/schema/raw/master/csl-citation.json"} </w:instrText>
      </w:r>
      <w:r w:rsidR="00962B80">
        <w:fldChar w:fldCharType="separate"/>
      </w:r>
      <w:r w:rsidR="00962B80" w:rsidRPr="00962B80">
        <w:t>(R Consortium, 2014)</w:t>
      </w:r>
      <w:r w:rsidR="00962B80">
        <w:fldChar w:fldCharType="end"/>
      </w:r>
      <w:r w:rsidR="0084416E">
        <w:t xml:space="preserve"> and Typing </w:t>
      </w:r>
      <w:r w:rsidR="000B307C">
        <w:t>“</w:t>
      </w:r>
      <w:r w:rsidR="0084416E">
        <w:t>SamplingS</w:t>
      </w:r>
      <w:r w:rsidR="000B307C">
        <w:t>t</w:t>
      </w:r>
      <w:r w:rsidR="0084416E">
        <w:t>rata</w:t>
      </w:r>
      <w:r w:rsidR="000B307C">
        <w:t xml:space="preserve">” </w:t>
      </w:r>
      <w:r w:rsidR="0084416E">
        <w:t>in the search box</w:t>
      </w:r>
      <w:r w:rsidR="000B307C">
        <w:t>. “R</w:t>
      </w:r>
      <w:r w:rsidR="0084416E">
        <w:t>epository (CRAN)</w:t>
      </w:r>
      <w:r w:rsidR="000B307C">
        <w:t>”</w:t>
      </w:r>
      <w:r w:rsidR="0084416E">
        <w:t xml:space="preserve"> </w:t>
      </w:r>
      <w:r w:rsidR="000B307C">
        <w:t xml:space="preserve">needs to be chosen </w:t>
      </w:r>
      <w:r w:rsidR="0084416E">
        <w:t>as source</w:t>
      </w:r>
      <w:r w:rsidR="000B307C">
        <w:t xml:space="preserve">. The source code, </w:t>
      </w:r>
      <w:r w:rsidR="000B307C">
        <w:lastRenderedPageBreak/>
        <w:t xml:space="preserve">documentation, and samples are available on the package’s GitHub repository </w:t>
      </w:r>
      <w:r w:rsidR="00C154D6">
        <w:fldChar w:fldCharType="begin"/>
      </w:r>
      <w:r w:rsidR="00BD18AC">
        <w:instrText xml:space="preserve"> ADDIN ZOTERO_ITEM CSL_CITATION {"citationID":"se1E0gym","properties":{"formattedCitation":"(Barcaroli, 2019a)","plainCitation":"(Barcaroli, 2019a)","noteIndex":0},"citationItems":[{"id":3049,"uris":["http://zotero.org/groups/2128091/items/UTERBE6T"],"uri":["http://zotero.org/groups/2128091/items/UTERBE6T"],"itemData":{"id":3049,"type":"webpage","title":"R package for Optimal Stratification of Sampling Frames for Multipurpose Sampling Surveys: barcaroli/SamplingStrata","title-short":"R package for Optimal Stratification of Sampling Frames for Multipurpose Sampling Surveys","URL":"https://github.com/barcaroli/SamplingStrata","author":[{"family":"Barcaroli","given":"Giulio"}],"accessed":{"date-parts":[["2019",4,23]]},"issued":{"date-parts":[["2019",4,21]]}}}],"schema":"https://github.com/citation-style-language/schema/raw/master/csl-citation.json"} </w:instrText>
      </w:r>
      <w:r w:rsidR="00C154D6">
        <w:fldChar w:fldCharType="separate"/>
      </w:r>
      <w:r w:rsidR="00A514FD" w:rsidRPr="00A514FD">
        <w:t>(Barcaroli, 2019a)</w:t>
      </w:r>
      <w:r w:rsidR="00C154D6">
        <w:fldChar w:fldCharType="end"/>
      </w:r>
      <w:r w:rsidR="00C154D6">
        <w:t xml:space="preserve">. </w:t>
      </w:r>
    </w:p>
    <w:p w14:paraId="7C6C6DA3" w14:textId="77777777" w:rsidR="00C154D6" w:rsidRDefault="00C154D6" w:rsidP="00C154D6">
      <w:r>
        <w:t>In the first step, the input data is read and loaded in “CFSFrameData” matrix.</w:t>
      </w:r>
    </w:p>
    <w:p w14:paraId="66B71181" w14:textId="77777777" w:rsidR="00C154D6" w:rsidRPr="0043170C" w:rsidRDefault="00C154D6" w:rsidP="0043170C">
      <w:pPr>
        <w:pStyle w:val="Code"/>
      </w:pPr>
      <w:r w:rsidRPr="0043170C">
        <w:rPr>
          <w:rStyle w:val="pl-smi"/>
        </w:rPr>
        <w:t>CFSFrameData</w:t>
      </w:r>
      <w:r w:rsidRPr="0043170C">
        <w:t xml:space="preserve"> </w:t>
      </w:r>
      <w:r w:rsidRPr="0043170C">
        <w:rPr>
          <w:rStyle w:val="pl-k"/>
        </w:rPr>
        <w:t>&lt;-</w:t>
      </w:r>
      <w:r w:rsidRPr="0043170C">
        <w:t xml:space="preserve"> </w:t>
      </w:r>
      <w:proofErr w:type="gramStart"/>
      <w:r w:rsidRPr="0043170C">
        <w:t>read.csv(</w:t>
      </w:r>
      <w:proofErr w:type="gramEnd"/>
      <w:r w:rsidRPr="0043170C">
        <w:rPr>
          <w:rStyle w:val="pl-v"/>
        </w:rPr>
        <w:t>file</w:t>
      </w:r>
      <w:r w:rsidRPr="0043170C">
        <w:rPr>
          <w:rStyle w:val="pl-k"/>
        </w:rPr>
        <w:t>=</w:t>
      </w:r>
      <w:r w:rsidRPr="0043170C">
        <w:rPr>
          <w:rStyle w:val="pl-pds"/>
        </w:rPr>
        <w:t>"</w:t>
      </w:r>
      <w:r w:rsidRPr="0043170C">
        <w:rPr>
          <w:rStyle w:val="pl-s"/>
        </w:rPr>
        <w:t>./100K_Frame.csv</w:t>
      </w:r>
      <w:r w:rsidRPr="0043170C">
        <w:rPr>
          <w:rStyle w:val="pl-pds"/>
        </w:rPr>
        <w:t>"</w:t>
      </w:r>
      <w:r w:rsidRPr="0043170C">
        <w:t xml:space="preserve">, </w:t>
      </w:r>
      <w:r w:rsidRPr="0043170C">
        <w:rPr>
          <w:rStyle w:val="pl-v"/>
        </w:rPr>
        <w:t>header</w:t>
      </w:r>
      <w:r w:rsidRPr="0043170C">
        <w:rPr>
          <w:rStyle w:val="pl-k"/>
        </w:rPr>
        <w:t>=</w:t>
      </w:r>
      <w:r w:rsidRPr="0043170C">
        <w:rPr>
          <w:rStyle w:val="pl-c1"/>
        </w:rPr>
        <w:t>TRUE</w:t>
      </w:r>
      <w:r w:rsidRPr="0043170C">
        <w:t xml:space="preserve">, </w:t>
      </w:r>
      <w:r w:rsidRPr="0043170C">
        <w:rPr>
          <w:rStyle w:val="pl-v"/>
        </w:rPr>
        <w:t>sep</w:t>
      </w:r>
      <w:r w:rsidRPr="0043170C">
        <w:rPr>
          <w:rStyle w:val="pl-k"/>
        </w:rPr>
        <w:t>=</w:t>
      </w:r>
      <w:r w:rsidRPr="0043170C">
        <w:rPr>
          <w:rStyle w:val="pl-pds"/>
        </w:rPr>
        <w:t>"</w:t>
      </w:r>
      <w:r w:rsidRPr="0043170C">
        <w:rPr>
          <w:rStyle w:val="pl-s"/>
        </w:rPr>
        <w:t>,</w:t>
      </w:r>
      <w:r w:rsidRPr="0043170C">
        <w:rPr>
          <w:rStyle w:val="pl-pds"/>
        </w:rPr>
        <w:t>"</w:t>
      </w:r>
      <w:r w:rsidRPr="0043170C">
        <w:t>)</w:t>
      </w:r>
    </w:p>
    <w:p w14:paraId="1827757B" w14:textId="77777777" w:rsidR="000B307C" w:rsidRDefault="00A865B9" w:rsidP="000B307C">
      <w:r>
        <w:t xml:space="preserve">Then, the frame based on the loaded data is created as follows. </w:t>
      </w:r>
    </w:p>
    <w:p w14:paraId="3CD2AD93" w14:textId="77777777" w:rsidR="00A865B9" w:rsidRPr="00071193" w:rsidRDefault="00A865B9" w:rsidP="0043170C">
      <w:pPr>
        <w:pStyle w:val="Code"/>
      </w:pPr>
      <w:r w:rsidRPr="00071193">
        <w:t xml:space="preserve">CFSFrame &lt;- </w:t>
      </w:r>
      <w:proofErr w:type="gramStart"/>
      <w:r w:rsidRPr="00071193">
        <w:t>buildFrameDF(</w:t>
      </w:r>
      <w:proofErr w:type="gramEnd"/>
      <w:r w:rsidRPr="00071193">
        <w:t>df = CFSFrameData,</w:t>
      </w:r>
    </w:p>
    <w:p w14:paraId="7959BB96" w14:textId="77777777" w:rsidR="00A865B9" w:rsidRPr="00071193" w:rsidRDefault="00A865B9" w:rsidP="0043170C">
      <w:pPr>
        <w:pStyle w:val="Code"/>
      </w:pPr>
      <w:r w:rsidRPr="00071193">
        <w:t xml:space="preserve">      </w:t>
      </w:r>
      <w:r w:rsidR="0023579F" w:rsidRPr="00071193">
        <w:t xml:space="preserve">            </w:t>
      </w:r>
      <w:r w:rsidRPr="00071193">
        <w:t xml:space="preserve"> </w:t>
      </w:r>
      <w:r w:rsidR="0023579F" w:rsidRPr="00071193">
        <w:t xml:space="preserve">  </w:t>
      </w:r>
      <w:r w:rsidR="0043170C">
        <w:t xml:space="preserve">    </w:t>
      </w:r>
      <w:r w:rsidRPr="00071193">
        <w:t>id = "estno",</w:t>
      </w:r>
    </w:p>
    <w:p w14:paraId="027E6BDF" w14:textId="25AF6278" w:rsidR="00A865B9" w:rsidRPr="00071193" w:rsidRDefault="00A865B9" w:rsidP="0043170C">
      <w:pPr>
        <w:pStyle w:val="Code"/>
      </w:pPr>
      <w:r w:rsidRPr="00071193">
        <w:t xml:space="preserve">                    </w:t>
      </w:r>
      <w:r w:rsidR="00B63343">
        <w:t xml:space="preserve">     </w:t>
      </w:r>
      <w:r w:rsidR="0023579F" w:rsidRPr="00071193">
        <w:t>X</w:t>
      </w:r>
      <w:r w:rsidRPr="00071193">
        <w:t xml:space="preserve"> = c("county","naics"),</w:t>
      </w:r>
    </w:p>
    <w:p w14:paraId="46FCFF96" w14:textId="77777777" w:rsidR="00A865B9" w:rsidRPr="00071193" w:rsidRDefault="00A865B9" w:rsidP="0043170C">
      <w:pPr>
        <w:pStyle w:val="Code"/>
      </w:pPr>
      <w:r w:rsidRPr="00071193">
        <w:t xml:space="preserve">                      </w:t>
      </w:r>
      <w:r w:rsidR="0023579F" w:rsidRPr="00071193">
        <w:t xml:space="preserve"> </w:t>
      </w:r>
      <w:r w:rsidR="0043170C">
        <w:t xml:space="preserve">  </w:t>
      </w:r>
      <w:r w:rsidRPr="00071193">
        <w:t>Y = c("value"),</w:t>
      </w:r>
    </w:p>
    <w:p w14:paraId="72E5F276" w14:textId="28C6D7C3" w:rsidR="00A865B9" w:rsidRPr="00071193" w:rsidRDefault="0023579F" w:rsidP="00293AFB">
      <w:pPr>
        <w:pStyle w:val="Code"/>
      </w:pPr>
      <w:r w:rsidRPr="00071193">
        <w:t xml:space="preserve">                         </w:t>
      </w:r>
      <w:r w:rsidR="00A865B9" w:rsidRPr="00071193">
        <w:t>domainvalue = "</w:t>
      </w:r>
      <w:r w:rsidR="00293AFB">
        <w:t>state</w:t>
      </w:r>
      <w:r w:rsidR="00A865B9" w:rsidRPr="00071193">
        <w:t>")</w:t>
      </w:r>
    </w:p>
    <w:p w14:paraId="7A9388F5" w14:textId="1ED1147E" w:rsidR="00071193" w:rsidRDefault="00071193">
      <w:r>
        <w:t xml:space="preserve">df is the matrix </w:t>
      </w:r>
      <w:r w:rsidR="003875F9">
        <w:t>in which</w:t>
      </w:r>
      <w:r>
        <w:t xml:space="preserve"> the input data is stored, id is the column used to uniquely identify the units, auxiliary variables are listed in X, and Y is the list of target variables. The column corresponding with the domain variable is specified in “domainvalue “. </w:t>
      </w:r>
      <w:r w:rsidR="00293AFB">
        <w:t xml:space="preserve">“domainvalue” is set </w:t>
      </w:r>
      <w:r w:rsidR="003875F9">
        <w:t>to</w:t>
      </w:r>
      <w:r w:rsidR="00293AFB">
        <w:t xml:space="preserve"> state that needs to be sequential numbers start</w:t>
      </w:r>
      <w:r w:rsidR="003875F9">
        <w:t>ing</w:t>
      </w:r>
      <w:r w:rsidR="00293AFB">
        <w:t xml:space="preserve"> from 1</w:t>
      </w:r>
      <w:r w:rsidR="003875F9">
        <w:t xml:space="preserve"> (i.e. 1, 2, </w:t>
      </w:r>
      <w:proofErr w:type="gramStart"/>
      <w:r w:rsidR="003875F9">
        <w:t>3,..</w:t>
      </w:r>
      <w:proofErr w:type="gramEnd"/>
      <w:r w:rsidR="003875F9">
        <w:t>)</w:t>
      </w:r>
      <w:r w:rsidR="00293AFB">
        <w:t>.</w:t>
      </w:r>
      <w:r w:rsidR="00F02DED">
        <w:t xml:space="preserve"> </w:t>
      </w:r>
      <w:r w:rsidR="006E324C" w:rsidRPr="000C758D">
        <w:t>C</w:t>
      </w:r>
      <w:r w:rsidR="00DA094F" w:rsidRPr="000C758D">
        <w:t xml:space="preserve">ounty, and </w:t>
      </w:r>
      <w:r w:rsidR="007E66E3" w:rsidRPr="000C758D">
        <w:t>NAICS</w:t>
      </w:r>
      <w:r w:rsidR="00DA094F" w:rsidRPr="000C758D">
        <w:t xml:space="preserve"> are categorical used as auxiliary variables.</w:t>
      </w:r>
      <w:r w:rsidR="00DA094F">
        <w:t xml:space="preserve"> Value is converted to 15 categories and used as the fo</w:t>
      </w:r>
      <w:r w:rsidR="00721286">
        <w:t>u</w:t>
      </w:r>
      <w:r w:rsidR="00DA094F">
        <w:t>rth auxiliary variable in the</w:t>
      </w:r>
      <w:r w:rsidR="006460E5">
        <w:t xml:space="preserve"> frame</w:t>
      </w:r>
      <w:r w:rsidR="00637223">
        <w:t xml:space="preserve"> in the</w:t>
      </w:r>
      <w:r w:rsidR="00DA094F">
        <w:t xml:space="preserve"> next step. </w:t>
      </w:r>
    </w:p>
    <w:p w14:paraId="08FA1505" w14:textId="77777777" w:rsidR="00DA094F" w:rsidRDefault="00DA094F" w:rsidP="0043170C">
      <w:pPr>
        <w:pStyle w:val="Code"/>
      </w:pPr>
      <w:r>
        <w:rPr>
          <w:rStyle w:val="pl-smi"/>
        </w:rPr>
        <w:t>CFSFrame</w:t>
      </w:r>
      <w:r>
        <w:rPr>
          <w:rStyle w:val="pl-k"/>
        </w:rPr>
        <w:t>$</w:t>
      </w:r>
      <w:r>
        <w:rPr>
          <w:rStyle w:val="pl-smi"/>
        </w:rPr>
        <w:t>X4</w:t>
      </w:r>
      <w:r>
        <w:t xml:space="preserve"> </w:t>
      </w:r>
      <w:r>
        <w:rPr>
          <w:rStyle w:val="pl-k"/>
        </w:rPr>
        <w:t>&lt;-</w:t>
      </w:r>
      <w:r>
        <w:t xml:space="preserve"> </w:t>
      </w:r>
      <w:proofErr w:type="gramStart"/>
      <w:r>
        <w:t>var.bin(</w:t>
      </w:r>
      <w:proofErr w:type="gramEnd"/>
      <w:r>
        <w:rPr>
          <w:rStyle w:val="pl-smi"/>
        </w:rPr>
        <w:t>CFSFrameData</w:t>
      </w:r>
      <w:r>
        <w:rPr>
          <w:rStyle w:val="pl-k"/>
        </w:rPr>
        <w:t>$</w:t>
      </w:r>
      <w:r>
        <w:rPr>
          <w:rStyle w:val="pl-smi"/>
        </w:rPr>
        <w:t>value</w:t>
      </w:r>
      <w:r>
        <w:t xml:space="preserve">, </w:t>
      </w:r>
      <w:r>
        <w:rPr>
          <w:rStyle w:val="pl-v"/>
        </w:rPr>
        <w:t>bins</w:t>
      </w:r>
      <w:r>
        <w:rPr>
          <w:rStyle w:val="pl-k"/>
        </w:rPr>
        <w:t>=</w:t>
      </w:r>
      <w:r>
        <w:rPr>
          <w:rStyle w:val="pl-c1"/>
        </w:rPr>
        <w:t>15</w:t>
      </w:r>
      <w:r>
        <w:t>)</w:t>
      </w:r>
    </w:p>
    <w:p w14:paraId="7D051796" w14:textId="77777777" w:rsidR="00DA094F" w:rsidRDefault="00637223" w:rsidP="00637223">
      <w:r>
        <w:t xml:space="preserve">Atomic strata which is the most detailed strata resulting from the cartesian product of all auxiliary variables is then constructed and stored in “AtomicStrata” matrix. </w:t>
      </w:r>
    </w:p>
    <w:p w14:paraId="4766CD3A" w14:textId="77777777" w:rsidR="00637223" w:rsidRDefault="00637223" w:rsidP="0043170C">
      <w:pPr>
        <w:pStyle w:val="Code"/>
      </w:pPr>
      <w:r>
        <w:rPr>
          <w:rStyle w:val="pl-smi"/>
        </w:rPr>
        <w:t>AtomicStrata</w:t>
      </w:r>
      <w:r>
        <w:t xml:space="preserve"> </w:t>
      </w:r>
      <w:r>
        <w:rPr>
          <w:rStyle w:val="pl-k"/>
        </w:rPr>
        <w:t>&lt;-</w:t>
      </w:r>
      <w:r>
        <w:t xml:space="preserve"> </w:t>
      </w:r>
      <w:proofErr w:type="gramStart"/>
      <w:r>
        <w:t>buildStrataDF(</w:t>
      </w:r>
      <w:proofErr w:type="gramEnd"/>
      <w:r>
        <w:rPr>
          <w:rStyle w:val="pl-smi"/>
        </w:rPr>
        <w:t>CFSFrame</w:t>
      </w:r>
      <w:r>
        <w:t xml:space="preserve">, </w:t>
      </w:r>
      <w:r>
        <w:rPr>
          <w:rStyle w:val="pl-v"/>
        </w:rPr>
        <w:t>progress</w:t>
      </w:r>
      <w:r>
        <w:t xml:space="preserve"> </w:t>
      </w:r>
      <w:r>
        <w:rPr>
          <w:rStyle w:val="pl-k"/>
        </w:rPr>
        <w:t>=</w:t>
      </w:r>
      <w:r>
        <w:t xml:space="preserve"> </w:t>
      </w:r>
      <w:r>
        <w:rPr>
          <w:rStyle w:val="pl-c1"/>
        </w:rPr>
        <w:t>TRUE</w:t>
      </w:r>
      <w:r>
        <w:t>)</w:t>
      </w:r>
    </w:p>
    <w:p w14:paraId="4DDC0E19" w14:textId="10AD0572" w:rsidR="008A4C5B" w:rsidRDefault="00637223" w:rsidP="008A4C5B">
      <w:r>
        <w:t xml:space="preserve">The size of the atomic strata in this example is </w:t>
      </w:r>
      <w:r w:rsidR="003C1F5E">
        <w:t>1,818</w:t>
      </w:r>
      <w:r>
        <w:t xml:space="preserve"> and the first few rows </w:t>
      </w:r>
      <w:r w:rsidR="008A4C5B">
        <w:t xml:space="preserve">are displayed below. </w:t>
      </w:r>
    </w:p>
    <w:p w14:paraId="34E85EF7" w14:textId="32BD6C41" w:rsidR="004464D1" w:rsidRDefault="004464D1" w:rsidP="004464D1">
      <w:pPr>
        <w:pStyle w:val="Caption"/>
      </w:pPr>
      <w:r>
        <w:t xml:space="preserve">Table </w:t>
      </w:r>
      <w:r w:rsidR="00287925">
        <w:fldChar w:fldCharType="begin"/>
      </w:r>
      <w:r w:rsidR="00287925">
        <w:instrText xml:space="preserve"> SEQ Table \* ARABIC </w:instrText>
      </w:r>
      <w:r w:rsidR="00287925">
        <w:fldChar w:fldCharType="separate"/>
      </w:r>
      <w:r w:rsidR="000229B3">
        <w:rPr>
          <w:noProof/>
        </w:rPr>
        <w:t>1</w:t>
      </w:r>
      <w:r w:rsidR="00287925">
        <w:rPr>
          <w:noProof/>
        </w:rPr>
        <w:fldChar w:fldCharType="end"/>
      </w:r>
      <w:r>
        <w:t>.</w:t>
      </w:r>
      <w:r w:rsidRPr="008A4C5B">
        <w:t xml:space="preserve"> Atomic strata for the case study</w:t>
      </w:r>
    </w:p>
    <w:tbl>
      <w:tblPr>
        <w:tblW w:w="8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9"/>
        <w:gridCol w:w="469"/>
        <w:gridCol w:w="1301"/>
        <w:gridCol w:w="1301"/>
        <w:gridCol w:w="973"/>
        <w:gridCol w:w="973"/>
        <w:gridCol w:w="1050"/>
        <w:gridCol w:w="682"/>
        <w:gridCol w:w="820"/>
      </w:tblGrid>
      <w:tr w:rsidR="009914F7" w:rsidRPr="00204AFA" w14:paraId="6221B9C6" w14:textId="77777777" w:rsidTr="00BF1D42">
        <w:trPr>
          <w:jc w:val="center"/>
        </w:trPr>
        <w:tc>
          <w:tcPr>
            <w:tcW w:w="0" w:type="auto"/>
            <w:shd w:val="clear" w:color="auto" w:fill="D9D9D9" w:themeFill="background1" w:themeFillShade="D9"/>
            <w:noWrap/>
            <w:vAlign w:val="center"/>
            <w:hideMark/>
          </w:tcPr>
          <w:p w14:paraId="2568B86C" w14:textId="77777777" w:rsidR="0056156F" w:rsidRPr="00204AFA" w:rsidRDefault="0056156F" w:rsidP="006D3672">
            <w:pPr>
              <w:pStyle w:val="TableContents"/>
            </w:pPr>
            <w:r w:rsidRPr="00204AFA">
              <w:t>STRATO</w:t>
            </w:r>
          </w:p>
        </w:tc>
        <w:tc>
          <w:tcPr>
            <w:tcW w:w="0" w:type="auto"/>
            <w:shd w:val="clear" w:color="auto" w:fill="D9D9D9" w:themeFill="background1" w:themeFillShade="D9"/>
            <w:noWrap/>
            <w:vAlign w:val="center"/>
            <w:hideMark/>
          </w:tcPr>
          <w:p w14:paraId="3D77DFF3" w14:textId="77777777" w:rsidR="0056156F" w:rsidRPr="00204AFA" w:rsidRDefault="0056156F" w:rsidP="006D3672">
            <w:pPr>
              <w:pStyle w:val="TableContents"/>
            </w:pPr>
            <w:r w:rsidRPr="00204AFA">
              <w:t>N</w:t>
            </w:r>
          </w:p>
        </w:tc>
        <w:tc>
          <w:tcPr>
            <w:tcW w:w="0" w:type="auto"/>
            <w:shd w:val="clear" w:color="auto" w:fill="D9D9D9" w:themeFill="background1" w:themeFillShade="D9"/>
            <w:noWrap/>
            <w:vAlign w:val="center"/>
            <w:hideMark/>
          </w:tcPr>
          <w:p w14:paraId="3AD74984" w14:textId="77777777" w:rsidR="0056156F" w:rsidRPr="00204AFA" w:rsidRDefault="0056156F" w:rsidP="006D3672">
            <w:pPr>
              <w:pStyle w:val="TableContents"/>
            </w:pPr>
            <w:r w:rsidRPr="00204AFA">
              <w:t>M1</w:t>
            </w:r>
          </w:p>
        </w:tc>
        <w:tc>
          <w:tcPr>
            <w:tcW w:w="0" w:type="auto"/>
            <w:shd w:val="clear" w:color="auto" w:fill="D9D9D9" w:themeFill="background1" w:themeFillShade="D9"/>
            <w:noWrap/>
            <w:vAlign w:val="center"/>
            <w:hideMark/>
          </w:tcPr>
          <w:p w14:paraId="702C176E" w14:textId="77777777" w:rsidR="0056156F" w:rsidRPr="00204AFA" w:rsidRDefault="0056156F" w:rsidP="006D3672">
            <w:pPr>
              <w:pStyle w:val="TableContents"/>
            </w:pPr>
            <w:r w:rsidRPr="00204AFA">
              <w:t>S1</w:t>
            </w:r>
          </w:p>
        </w:tc>
        <w:tc>
          <w:tcPr>
            <w:tcW w:w="0" w:type="auto"/>
            <w:shd w:val="clear" w:color="auto" w:fill="D9D9D9" w:themeFill="background1" w:themeFillShade="D9"/>
            <w:noWrap/>
            <w:vAlign w:val="center"/>
            <w:hideMark/>
          </w:tcPr>
          <w:p w14:paraId="668BC5ED" w14:textId="77777777" w:rsidR="0056156F" w:rsidRPr="00204AFA" w:rsidRDefault="0056156F" w:rsidP="006D3672">
            <w:pPr>
              <w:pStyle w:val="TableContents"/>
            </w:pPr>
            <w:r w:rsidRPr="00204AFA">
              <w:t>COST</w:t>
            </w:r>
          </w:p>
        </w:tc>
        <w:tc>
          <w:tcPr>
            <w:tcW w:w="0" w:type="auto"/>
            <w:shd w:val="clear" w:color="auto" w:fill="D9D9D9" w:themeFill="background1" w:themeFillShade="D9"/>
            <w:noWrap/>
            <w:vAlign w:val="center"/>
            <w:hideMark/>
          </w:tcPr>
          <w:p w14:paraId="1B3515C1" w14:textId="77777777" w:rsidR="0056156F" w:rsidRPr="00204AFA" w:rsidRDefault="0056156F" w:rsidP="006D3672">
            <w:pPr>
              <w:pStyle w:val="TableContents"/>
            </w:pPr>
            <w:r w:rsidRPr="00204AFA">
              <w:t>CENS</w:t>
            </w:r>
          </w:p>
        </w:tc>
        <w:tc>
          <w:tcPr>
            <w:tcW w:w="0" w:type="auto"/>
            <w:shd w:val="clear" w:color="auto" w:fill="D9D9D9" w:themeFill="background1" w:themeFillShade="D9"/>
            <w:noWrap/>
            <w:vAlign w:val="center"/>
            <w:hideMark/>
          </w:tcPr>
          <w:p w14:paraId="5E903BDE" w14:textId="77777777" w:rsidR="0056156F" w:rsidRPr="00204AFA" w:rsidRDefault="0056156F" w:rsidP="006D3672">
            <w:pPr>
              <w:pStyle w:val="TableContents"/>
            </w:pPr>
            <w:r w:rsidRPr="00204AFA">
              <w:t>DOM1</w:t>
            </w:r>
          </w:p>
        </w:tc>
        <w:tc>
          <w:tcPr>
            <w:tcW w:w="0" w:type="auto"/>
            <w:shd w:val="clear" w:color="auto" w:fill="D9D9D9" w:themeFill="background1" w:themeFillShade="D9"/>
            <w:noWrap/>
            <w:vAlign w:val="center"/>
            <w:hideMark/>
          </w:tcPr>
          <w:p w14:paraId="5E559AAC" w14:textId="77777777" w:rsidR="0056156F" w:rsidRPr="00204AFA" w:rsidRDefault="0056156F" w:rsidP="006D3672">
            <w:pPr>
              <w:pStyle w:val="TableContents"/>
            </w:pPr>
            <w:r w:rsidRPr="00204AFA">
              <w:t>X1</w:t>
            </w:r>
          </w:p>
        </w:tc>
        <w:tc>
          <w:tcPr>
            <w:tcW w:w="0" w:type="auto"/>
            <w:shd w:val="clear" w:color="auto" w:fill="D9D9D9" w:themeFill="background1" w:themeFillShade="D9"/>
            <w:noWrap/>
            <w:vAlign w:val="center"/>
            <w:hideMark/>
          </w:tcPr>
          <w:p w14:paraId="151BAF53" w14:textId="77777777" w:rsidR="0056156F" w:rsidRPr="00204AFA" w:rsidRDefault="0056156F" w:rsidP="006D3672">
            <w:pPr>
              <w:pStyle w:val="TableContents"/>
            </w:pPr>
            <w:r w:rsidRPr="00204AFA">
              <w:t>X2</w:t>
            </w:r>
          </w:p>
        </w:tc>
      </w:tr>
      <w:tr w:rsidR="0056156F" w:rsidRPr="00204AFA" w14:paraId="11D6A022" w14:textId="77777777" w:rsidTr="00BF1D42">
        <w:trPr>
          <w:jc w:val="center"/>
        </w:trPr>
        <w:tc>
          <w:tcPr>
            <w:tcW w:w="0" w:type="auto"/>
            <w:shd w:val="clear" w:color="auto" w:fill="auto"/>
            <w:noWrap/>
            <w:vAlign w:val="center"/>
            <w:hideMark/>
          </w:tcPr>
          <w:p w14:paraId="42E0CABB" w14:textId="77777777" w:rsidR="0056156F" w:rsidRPr="00204AFA" w:rsidRDefault="0056156F" w:rsidP="006D3672">
            <w:pPr>
              <w:pStyle w:val="TableContents"/>
            </w:pPr>
            <w:r w:rsidRPr="00204AFA">
              <w:t>1*4238</w:t>
            </w:r>
          </w:p>
        </w:tc>
        <w:tc>
          <w:tcPr>
            <w:tcW w:w="0" w:type="auto"/>
            <w:shd w:val="clear" w:color="auto" w:fill="auto"/>
            <w:noWrap/>
            <w:vAlign w:val="center"/>
            <w:hideMark/>
          </w:tcPr>
          <w:p w14:paraId="44CE2DB1"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34BBBD43" w14:textId="77777777" w:rsidR="0056156F" w:rsidRPr="00204AFA" w:rsidRDefault="0056156F" w:rsidP="006D3672">
            <w:pPr>
              <w:pStyle w:val="TableContents"/>
            </w:pPr>
            <w:r w:rsidRPr="00204AFA">
              <w:t>73.5981</w:t>
            </w:r>
          </w:p>
        </w:tc>
        <w:tc>
          <w:tcPr>
            <w:tcW w:w="0" w:type="auto"/>
            <w:shd w:val="clear" w:color="auto" w:fill="auto"/>
            <w:noWrap/>
            <w:vAlign w:val="center"/>
            <w:hideMark/>
          </w:tcPr>
          <w:p w14:paraId="215884A4"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5BE53E20"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048D3476"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38223662"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138D2B31"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29BEA542" w14:textId="77777777" w:rsidR="0056156F" w:rsidRPr="00204AFA" w:rsidRDefault="0056156F" w:rsidP="006D3672">
            <w:pPr>
              <w:pStyle w:val="TableContents"/>
            </w:pPr>
            <w:r w:rsidRPr="00204AFA">
              <w:t>4238</w:t>
            </w:r>
          </w:p>
        </w:tc>
      </w:tr>
      <w:tr w:rsidR="0056156F" w:rsidRPr="00204AFA" w14:paraId="5D206386" w14:textId="77777777" w:rsidTr="00BF1D42">
        <w:trPr>
          <w:jc w:val="center"/>
        </w:trPr>
        <w:tc>
          <w:tcPr>
            <w:tcW w:w="0" w:type="auto"/>
            <w:shd w:val="clear" w:color="auto" w:fill="auto"/>
            <w:noWrap/>
            <w:vAlign w:val="center"/>
            <w:hideMark/>
          </w:tcPr>
          <w:p w14:paraId="71C9F2F1" w14:textId="77777777" w:rsidR="0056156F" w:rsidRPr="00204AFA" w:rsidRDefault="0056156F" w:rsidP="006D3672">
            <w:pPr>
              <w:pStyle w:val="TableContents"/>
            </w:pPr>
            <w:r w:rsidRPr="00204AFA">
              <w:t>1*4543</w:t>
            </w:r>
          </w:p>
        </w:tc>
        <w:tc>
          <w:tcPr>
            <w:tcW w:w="0" w:type="auto"/>
            <w:shd w:val="clear" w:color="auto" w:fill="auto"/>
            <w:noWrap/>
            <w:vAlign w:val="center"/>
            <w:hideMark/>
          </w:tcPr>
          <w:p w14:paraId="6B7A0966" w14:textId="77777777" w:rsidR="0056156F" w:rsidRPr="00204AFA" w:rsidRDefault="0056156F" w:rsidP="006D3672">
            <w:pPr>
              <w:pStyle w:val="TableContents"/>
            </w:pPr>
            <w:r w:rsidRPr="00204AFA">
              <w:t>2</w:t>
            </w:r>
          </w:p>
        </w:tc>
        <w:tc>
          <w:tcPr>
            <w:tcW w:w="0" w:type="auto"/>
            <w:shd w:val="clear" w:color="auto" w:fill="auto"/>
            <w:noWrap/>
            <w:vAlign w:val="center"/>
            <w:hideMark/>
          </w:tcPr>
          <w:p w14:paraId="43C78604" w14:textId="77777777" w:rsidR="0056156F" w:rsidRPr="00204AFA" w:rsidRDefault="0056156F" w:rsidP="006D3672">
            <w:pPr>
              <w:pStyle w:val="TableContents"/>
            </w:pPr>
            <w:r w:rsidRPr="00204AFA">
              <w:t>106.8469</w:t>
            </w:r>
          </w:p>
        </w:tc>
        <w:tc>
          <w:tcPr>
            <w:tcW w:w="0" w:type="auto"/>
            <w:shd w:val="clear" w:color="auto" w:fill="auto"/>
            <w:noWrap/>
            <w:vAlign w:val="center"/>
            <w:hideMark/>
          </w:tcPr>
          <w:p w14:paraId="586D19F3" w14:textId="77777777" w:rsidR="0056156F" w:rsidRPr="00204AFA" w:rsidRDefault="0056156F" w:rsidP="006D3672">
            <w:pPr>
              <w:pStyle w:val="TableContents"/>
            </w:pPr>
            <w:r w:rsidRPr="00204AFA">
              <w:t>16.6881</w:t>
            </w:r>
          </w:p>
        </w:tc>
        <w:tc>
          <w:tcPr>
            <w:tcW w:w="0" w:type="auto"/>
            <w:shd w:val="clear" w:color="auto" w:fill="auto"/>
            <w:noWrap/>
            <w:vAlign w:val="center"/>
            <w:hideMark/>
          </w:tcPr>
          <w:p w14:paraId="6C895897"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C188679"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03EBC646"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072217B7"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1F4885E" w14:textId="77777777" w:rsidR="0056156F" w:rsidRPr="00204AFA" w:rsidRDefault="0056156F" w:rsidP="006D3672">
            <w:pPr>
              <w:pStyle w:val="TableContents"/>
            </w:pPr>
            <w:r w:rsidRPr="00204AFA">
              <w:t>4543</w:t>
            </w:r>
          </w:p>
        </w:tc>
      </w:tr>
      <w:tr w:rsidR="0056156F" w:rsidRPr="00204AFA" w14:paraId="73D463C0" w14:textId="77777777" w:rsidTr="00BF1D42">
        <w:trPr>
          <w:jc w:val="center"/>
        </w:trPr>
        <w:tc>
          <w:tcPr>
            <w:tcW w:w="0" w:type="auto"/>
            <w:shd w:val="clear" w:color="auto" w:fill="auto"/>
            <w:noWrap/>
            <w:vAlign w:val="center"/>
            <w:hideMark/>
          </w:tcPr>
          <w:p w14:paraId="3E9702AB" w14:textId="77777777" w:rsidR="0056156F" w:rsidRPr="00204AFA" w:rsidRDefault="0056156F" w:rsidP="006D3672">
            <w:pPr>
              <w:pStyle w:val="TableContents"/>
            </w:pPr>
            <w:r w:rsidRPr="00204AFA">
              <w:t>101*311</w:t>
            </w:r>
          </w:p>
        </w:tc>
        <w:tc>
          <w:tcPr>
            <w:tcW w:w="0" w:type="auto"/>
            <w:shd w:val="clear" w:color="auto" w:fill="auto"/>
            <w:noWrap/>
            <w:vAlign w:val="center"/>
            <w:hideMark/>
          </w:tcPr>
          <w:p w14:paraId="424E1EAE" w14:textId="77777777" w:rsidR="0056156F" w:rsidRPr="00204AFA" w:rsidRDefault="0056156F" w:rsidP="006D3672">
            <w:pPr>
              <w:pStyle w:val="TableContents"/>
            </w:pPr>
            <w:r w:rsidRPr="00204AFA">
              <w:t>2</w:t>
            </w:r>
          </w:p>
        </w:tc>
        <w:tc>
          <w:tcPr>
            <w:tcW w:w="0" w:type="auto"/>
            <w:shd w:val="clear" w:color="auto" w:fill="auto"/>
            <w:noWrap/>
            <w:vAlign w:val="center"/>
            <w:hideMark/>
          </w:tcPr>
          <w:p w14:paraId="49FBDAC4" w14:textId="77777777" w:rsidR="0056156F" w:rsidRPr="00204AFA" w:rsidRDefault="0056156F" w:rsidP="006D3672">
            <w:pPr>
              <w:pStyle w:val="TableContents"/>
            </w:pPr>
            <w:r w:rsidRPr="00204AFA">
              <w:t>342.748</w:t>
            </w:r>
          </w:p>
        </w:tc>
        <w:tc>
          <w:tcPr>
            <w:tcW w:w="0" w:type="auto"/>
            <w:shd w:val="clear" w:color="auto" w:fill="auto"/>
            <w:noWrap/>
            <w:vAlign w:val="center"/>
            <w:hideMark/>
          </w:tcPr>
          <w:p w14:paraId="5E047E13" w14:textId="77777777" w:rsidR="0056156F" w:rsidRPr="00204AFA" w:rsidRDefault="0056156F" w:rsidP="006D3672">
            <w:pPr>
              <w:pStyle w:val="TableContents"/>
            </w:pPr>
            <w:r w:rsidRPr="00204AFA">
              <w:t>4.947</w:t>
            </w:r>
          </w:p>
        </w:tc>
        <w:tc>
          <w:tcPr>
            <w:tcW w:w="0" w:type="auto"/>
            <w:shd w:val="clear" w:color="auto" w:fill="auto"/>
            <w:noWrap/>
            <w:vAlign w:val="center"/>
            <w:hideMark/>
          </w:tcPr>
          <w:p w14:paraId="6D6575D1"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865C7BD"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23AC7E65"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2B79AF47"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7645EE50" w14:textId="77777777" w:rsidR="0056156F" w:rsidRPr="00204AFA" w:rsidRDefault="0056156F" w:rsidP="006D3672">
            <w:pPr>
              <w:pStyle w:val="TableContents"/>
            </w:pPr>
            <w:r w:rsidRPr="00204AFA">
              <w:t>311</w:t>
            </w:r>
          </w:p>
        </w:tc>
      </w:tr>
      <w:tr w:rsidR="0056156F" w:rsidRPr="00204AFA" w14:paraId="7A680B40" w14:textId="77777777" w:rsidTr="00BF1D42">
        <w:trPr>
          <w:jc w:val="center"/>
        </w:trPr>
        <w:tc>
          <w:tcPr>
            <w:tcW w:w="0" w:type="auto"/>
            <w:shd w:val="clear" w:color="auto" w:fill="auto"/>
            <w:noWrap/>
            <w:vAlign w:val="center"/>
            <w:hideMark/>
          </w:tcPr>
          <w:p w14:paraId="3603C425" w14:textId="77777777" w:rsidR="0056156F" w:rsidRPr="00204AFA" w:rsidRDefault="0056156F" w:rsidP="006D3672">
            <w:pPr>
              <w:pStyle w:val="TableContents"/>
            </w:pPr>
            <w:r w:rsidRPr="00204AFA">
              <w:t>101*321</w:t>
            </w:r>
          </w:p>
        </w:tc>
        <w:tc>
          <w:tcPr>
            <w:tcW w:w="0" w:type="auto"/>
            <w:shd w:val="clear" w:color="auto" w:fill="auto"/>
            <w:noWrap/>
            <w:vAlign w:val="center"/>
            <w:hideMark/>
          </w:tcPr>
          <w:p w14:paraId="4988A1F9" w14:textId="77777777" w:rsidR="0056156F" w:rsidRPr="00204AFA" w:rsidRDefault="0056156F" w:rsidP="006D3672">
            <w:pPr>
              <w:pStyle w:val="TableContents"/>
            </w:pPr>
            <w:r w:rsidRPr="00204AFA">
              <w:t>2</w:t>
            </w:r>
          </w:p>
        </w:tc>
        <w:tc>
          <w:tcPr>
            <w:tcW w:w="0" w:type="auto"/>
            <w:shd w:val="clear" w:color="auto" w:fill="auto"/>
            <w:noWrap/>
            <w:vAlign w:val="center"/>
            <w:hideMark/>
          </w:tcPr>
          <w:p w14:paraId="19BAA1D4" w14:textId="77777777" w:rsidR="0056156F" w:rsidRPr="00204AFA" w:rsidRDefault="0056156F" w:rsidP="006D3672">
            <w:pPr>
              <w:pStyle w:val="TableContents"/>
            </w:pPr>
            <w:r w:rsidRPr="00204AFA">
              <w:t>135.187</w:t>
            </w:r>
          </w:p>
        </w:tc>
        <w:tc>
          <w:tcPr>
            <w:tcW w:w="0" w:type="auto"/>
            <w:shd w:val="clear" w:color="auto" w:fill="auto"/>
            <w:noWrap/>
            <w:vAlign w:val="center"/>
            <w:hideMark/>
          </w:tcPr>
          <w:p w14:paraId="27DF09B9" w14:textId="77777777" w:rsidR="0056156F" w:rsidRPr="00204AFA" w:rsidRDefault="0056156F" w:rsidP="006D3672">
            <w:pPr>
              <w:pStyle w:val="TableContents"/>
            </w:pPr>
            <w:r w:rsidRPr="00204AFA">
              <w:t>6.462</w:t>
            </w:r>
          </w:p>
        </w:tc>
        <w:tc>
          <w:tcPr>
            <w:tcW w:w="0" w:type="auto"/>
            <w:shd w:val="clear" w:color="auto" w:fill="auto"/>
            <w:noWrap/>
            <w:vAlign w:val="center"/>
            <w:hideMark/>
          </w:tcPr>
          <w:p w14:paraId="3284D187"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2C670149"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06A90DD0"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1E839232"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388C5365" w14:textId="77777777" w:rsidR="0056156F" w:rsidRPr="00204AFA" w:rsidRDefault="0056156F" w:rsidP="006D3672">
            <w:pPr>
              <w:pStyle w:val="TableContents"/>
            </w:pPr>
            <w:r w:rsidRPr="00204AFA">
              <w:t>321</w:t>
            </w:r>
          </w:p>
        </w:tc>
      </w:tr>
      <w:tr w:rsidR="0056156F" w:rsidRPr="00204AFA" w14:paraId="45BA9B88" w14:textId="77777777" w:rsidTr="00BF1D42">
        <w:trPr>
          <w:jc w:val="center"/>
        </w:trPr>
        <w:tc>
          <w:tcPr>
            <w:tcW w:w="0" w:type="auto"/>
            <w:shd w:val="clear" w:color="auto" w:fill="auto"/>
            <w:noWrap/>
            <w:vAlign w:val="center"/>
            <w:hideMark/>
          </w:tcPr>
          <w:p w14:paraId="048493FC" w14:textId="77777777" w:rsidR="0056156F" w:rsidRPr="00204AFA" w:rsidRDefault="0056156F" w:rsidP="006D3672">
            <w:pPr>
              <w:pStyle w:val="TableContents"/>
            </w:pPr>
            <w:r w:rsidRPr="00204AFA">
              <w:t>101*323</w:t>
            </w:r>
          </w:p>
        </w:tc>
        <w:tc>
          <w:tcPr>
            <w:tcW w:w="0" w:type="auto"/>
            <w:shd w:val="clear" w:color="auto" w:fill="auto"/>
            <w:noWrap/>
            <w:vAlign w:val="center"/>
            <w:hideMark/>
          </w:tcPr>
          <w:p w14:paraId="6D2DD63A" w14:textId="77777777" w:rsidR="0056156F" w:rsidRPr="00204AFA" w:rsidRDefault="0056156F" w:rsidP="006D3672">
            <w:pPr>
              <w:pStyle w:val="TableContents"/>
            </w:pPr>
            <w:r w:rsidRPr="00204AFA">
              <w:t>3</w:t>
            </w:r>
          </w:p>
        </w:tc>
        <w:tc>
          <w:tcPr>
            <w:tcW w:w="0" w:type="auto"/>
            <w:shd w:val="clear" w:color="auto" w:fill="auto"/>
            <w:noWrap/>
            <w:vAlign w:val="center"/>
            <w:hideMark/>
          </w:tcPr>
          <w:p w14:paraId="12806B4E" w14:textId="77777777" w:rsidR="0056156F" w:rsidRPr="00204AFA" w:rsidRDefault="0056156F" w:rsidP="006D3672">
            <w:pPr>
              <w:pStyle w:val="TableContents"/>
            </w:pPr>
            <w:r w:rsidRPr="00204AFA">
              <w:t>72.74363</w:t>
            </w:r>
          </w:p>
        </w:tc>
        <w:tc>
          <w:tcPr>
            <w:tcW w:w="0" w:type="auto"/>
            <w:shd w:val="clear" w:color="auto" w:fill="auto"/>
            <w:noWrap/>
            <w:vAlign w:val="center"/>
            <w:hideMark/>
          </w:tcPr>
          <w:p w14:paraId="63A1491B" w14:textId="77777777" w:rsidR="0056156F" w:rsidRPr="00204AFA" w:rsidRDefault="0056156F" w:rsidP="006D3672">
            <w:pPr>
              <w:pStyle w:val="TableContents"/>
            </w:pPr>
            <w:r w:rsidRPr="00204AFA">
              <w:t>3.116371</w:t>
            </w:r>
          </w:p>
        </w:tc>
        <w:tc>
          <w:tcPr>
            <w:tcW w:w="0" w:type="auto"/>
            <w:shd w:val="clear" w:color="auto" w:fill="auto"/>
            <w:noWrap/>
            <w:vAlign w:val="center"/>
            <w:hideMark/>
          </w:tcPr>
          <w:p w14:paraId="3D7E6C5F"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36105101"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2B005AB2"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7A43581"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01A583B6" w14:textId="77777777" w:rsidR="0056156F" w:rsidRPr="00204AFA" w:rsidRDefault="0056156F" w:rsidP="006D3672">
            <w:pPr>
              <w:pStyle w:val="TableContents"/>
            </w:pPr>
            <w:r w:rsidRPr="00204AFA">
              <w:t>323</w:t>
            </w:r>
          </w:p>
        </w:tc>
      </w:tr>
      <w:tr w:rsidR="0056156F" w:rsidRPr="00204AFA" w14:paraId="0117D285" w14:textId="77777777" w:rsidTr="00BF1D42">
        <w:trPr>
          <w:jc w:val="center"/>
        </w:trPr>
        <w:tc>
          <w:tcPr>
            <w:tcW w:w="0" w:type="auto"/>
            <w:shd w:val="clear" w:color="auto" w:fill="auto"/>
            <w:noWrap/>
            <w:vAlign w:val="center"/>
            <w:hideMark/>
          </w:tcPr>
          <w:p w14:paraId="22ED9603" w14:textId="77777777" w:rsidR="0056156F" w:rsidRPr="00204AFA" w:rsidRDefault="0056156F" w:rsidP="006D3672">
            <w:pPr>
              <w:pStyle w:val="TableContents"/>
            </w:pPr>
            <w:r w:rsidRPr="00204AFA">
              <w:t>101*325</w:t>
            </w:r>
          </w:p>
        </w:tc>
        <w:tc>
          <w:tcPr>
            <w:tcW w:w="0" w:type="auto"/>
            <w:shd w:val="clear" w:color="auto" w:fill="auto"/>
            <w:noWrap/>
            <w:vAlign w:val="center"/>
            <w:hideMark/>
          </w:tcPr>
          <w:p w14:paraId="0FA0BBB9" w14:textId="77777777" w:rsidR="0056156F" w:rsidRPr="00204AFA" w:rsidRDefault="0056156F" w:rsidP="006D3672">
            <w:pPr>
              <w:pStyle w:val="TableContents"/>
            </w:pPr>
            <w:r w:rsidRPr="00204AFA">
              <w:t>3</w:t>
            </w:r>
          </w:p>
        </w:tc>
        <w:tc>
          <w:tcPr>
            <w:tcW w:w="0" w:type="auto"/>
            <w:shd w:val="clear" w:color="auto" w:fill="auto"/>
            <w:noWrap/>
            <w:vAlign w:val="center"/>
            <w:hideMark/>
          </w:tcPr>
          <w:p w14:paraId="244E5863" w14:textId="77777777" w:rsidR="0056156F" w:rsidRPr="00204AFA" w:rsidRDefault="0056156F" w:rsidP="006D3672">
            <w:pPr>
              <w:pStyle w:val="TableContents"/>
            </w:pPr>
            <w:r w:rsidRPr="00204AFA">
              <w:t>107.4553</w:t>
            </w:r>
          </w:p>
        </w:tc>
        <w:tc>
          <w:tcPr>
            <w:tcW w:w="0" w:type="auto"/>
            <w:shd w:val="clear" w:color="auto" w:fill="auto"/>
            <w:noWrap/>
            <w:vAlign w:val="center"/>
            <w:hideMark/>
          </w:tcPr>
          <w:p w14:paraId="6CA19FEF" w14:textId="77777777" w:rsidR="0056156F" w:rsidRPr="00204AFA" w:rsidRDefault="0056156F" w:rsidP="006D3672">
            <w:pPr>
              <w:pStyle w:val="TableContents"/>
            </w:pPr>
            <w:r w:rsidRPr="00204AFA">
              <w:t>65.53779</w:t>
            </w:r>
          </w:p>
        </w:tc>
        <w:tc>
          <w:tcPr>
            <w:tcW w:w="0" w:type="auto"/>
            <w:shd w:val="clear" w:color="auto" w:fill="auto"/>
            <w:noWrap/>
            <w:vAlign w:val="center"/>
            <w:hideMark/>
          </w:tcPr>
          <w:p w14:paraId="0F818917"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7774F52B"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5CEE6D34"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1E04406"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539E75BE" w14:textId="77777777" w:rsidR="0056156F" w:rsidRPr="00204AFA" w:rsidRDefault="0056156F" w:rsidP="006D3672">
            <w:pPr>
              <w:pStyle w:val="TableContents"/>
            </w:pPr>
            <w:r w:rsidRPr="00204AFA">
              <w:t>325</w:t>
            </w:r>
          </w:p>
        </w:tc>
      </w:tr>
      <w:tr w:rsidR="0056156F" w:rsidRPr="00204AFA" w14:paraId="71904524" w14:textId="77777777" w:rsidTr="00BF1D42">
        <w:trPr>
          <w:jc w:val="center"/>
        </w:trPr>
        <w:tc>
          <w:tcPr>
            <w:tcW w:w="0" w:type="auto"/>
            <w:shd w:val="clear" w:color="auto" w:fill="auto"/>
            <w:noWrap/>
            <w:vAlign w:val="center"/>
            <w:hideMark/>
          </w:tcPr>
          <w:p w14:paraId="09F3D94A" w14:textId="77777777" w:rsidR="0056156F" w:rsidRPr="00204AFA" w:rsidRDefault="0056156F" w:rsidP="006D3672">
            <w:pPr>
              <w:pStyle w:val="TableContents"/>
            </w:pPr>
            <w:r w:rsidRPr="00204AFA">
              <w:t>101*326</w:t>
            </w:r>
          </w:p>
        </w:tc>
        <w:tc>
          <w:tcPr>
            <w:tcW w:w="0" w:type="auto"/>
            <w:shd w:val="clear" w:color="auto" w:fill="auto"/>
            <w:noWrap/>
            <w:vAlign w:val="center"/>
            <w:hideMark/>
          </w:tcPr>
          <w:p w14:paraId="6AE39C5C"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38F26EC5" w14:textId="77777777" w:rsidR="0056156F" w:rsidRPr="00204AFA" w:rsidRDefault="0056156F" w:rsidP="006D3672">
            <w:pPr>
              <w:pStyle w:val="TableContents"/>
            </w:pPr>
            <w:r w:rsidRPr="00204AFA">
              <w:t>425.939</w:t>
            </w:r>
          </w:p>
        </w:tc>
        <w:tc>
          <w:tcPr>
            <w:tcW w:w="0" w:type="auto"/>
            <w:shd w:val="clear" w:color="auto" w:fill="auto"/>
            <w:noWrap/>
            <w:vAlign w:val="center"/>
            <w:hideMark/>
          </w:tcPr>
          <w:p w14:paraId="479048AB"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05409E71"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1B0B121F"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12C2E42A"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59B7DBE0"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7D7AF830" w14:textId="77777777" w:rsidR="0056156F" w:rsidRPr="00204AFA" w:rsidRDefault="0056156F" w:rsidP="006D3672">
            <w:pPr>
              <w:pStyle w:val="TableContents"/>
            </w:pPr>
            <w:r w:rsidRPr="00204AFA">
              <w:t>326</w:t>
            </w:r>
          </w:p>
        </w:tc>
      </w:tr>
      <w:tr w:rsidR="0056156F" w:rsidRPr="00204AFA" w14:paraId="684AE0E0" w14:textId="77777777" w:rsidTr="00BF1D42">
        <w:trPr>
          <w:jc w:val="center"/>
        </w:trPr>
        <w:tc>
          <w:tcPr>
            <w:tcW w:w="0" w:type="auto"/>
            <w:shd w:val="clear" w:color="auto" w:fill="auto"/>
            <w:noWrap/>
            <w:vAlign w:val="center"/>
            <w:hideMark/>
          </w:tcPr>
          <w:p w14:paraId="46B97216" w14:textId="77777777" w:rsidR="0056156F" w:rsidRPr="00204AFA" w:rsidRDefault="0056156F" w:rsidP="006D3672">
            <w:pPr>
              <w:pStyle w:val="TableContents"/>
            </w:pPr>
            <w:r w:rsidRPr="00204AFA">
              <w:t>101*327</w:t>
            </w:r>
          </w:p>
        </w:tc>
        <w:tc>
          <w:tcPr>
            <w:tcW w:w="0" w:type="auto"/>
            <w:shd w:val="clear" w:color="auto" w:fill="auto"/>
            <w:noWrap/>
            <w:vAlign w:val="center"/>
            <w:hideMark/>
          </w:tcPr>
          <w:p w14:paraId="535A8125" w14:textId="77777777" w:rsidR="0056156F" w:rsidRPr="00204AFA" w:rsidRDefault="0056156F" w:rsidP="006D3672">
            <w:pPr>
              <w:pStyle w:val="TableContents"/>
            </w:pPr>
            <w:r w:rsidRPr="00204AFA">
              <w:t>2</w:t>
            </w:r>
          </w:p>
        </w:tc>
        <w:tc>
          <w:tcPr>
            <w:tcW w:w="0" w:type="auto"/>
            <w:shd w:val="clear" w:color="auto" w:fill="auto"/>
            <w:noWrap/>
            <w:vAlign w:val="center"/>
            <w:hideMark/>
          </w:tcPr>
          <w:p w14:paraId="52194966" w14:textId="77777777" w:rsidR="0056156F" w:rsidRPr="00204AFA" w:rsidRDefault="0056156F" w:rsidP="006D3672">
            <w:pPr>
              <w:pStyle w:val="TableContents"/>
            </w:pPr>
            <w:r w:rsidRPr="00204AFA">
              <w:t>1.718205</w:t>
            </w:r>
          </w:p>
        </w:tc>
        <w:tc>
          <w:tcPr>
            <w:tcW w:w="0" w:type="auto"/>
            <w:shd w:val="clear" w:color="auto" w:fill="auto"/>
            <w:noWrap/>
            <w:vAlign w:val="center"/>
            <w:hideMark/>
          </w:tcPr>
          <w:p w14:paraId="2F21A98B" w14:textId="77777777" w:rsidR="0056156F" w:rsidRPr="00204AFA" w:rsidRDefault="0056156F" w:rsidP="006D3672">
            <w:pPr>
              <w:pStyle w:val="TableContents"/>
            </w:pPr>
            <w:r w:rsidRPr="00204AFA">
              <w:t>0.088995</w:t>
            </w:r>
          </w:p>
        </w:tc>
        <w:tc>
          <w:tcPr>
            <w:tcW w:w="0" w:type="auto"/>
            <w:shd w:val="clear" w:color="auto" w:fill="auto"/>
            <w:noWrap/>
            <w:vAlign w:val="center"/>
            <w:hideMark/>
          </w:tcPr>
          <w:p w14:paraId="39720B05"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71D8A44"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734E4F88"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1E4E05C6"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32405007" w14:textId="77777777" w:rsidR="0056156F" w:rsidRPr="00204AFA" w:rsidRDefault="0056156F" w:rsidP="006D3672">
            <w:pPr>
              <w:pStyle w:val="TableContents"/>
            </w:pPr>
            <w:r w:rsidRPr="00204AFA">
              <w:t>327</w:t>
            </w:r>
          </w:p>
        </w:tc>
      </w:tr>
      <w:tr w:rsidR="0056156F" w:rsidRPr="00204AFA" w14:paraId="30E09658" w14:textId="77777777" w:rsidTr="00BF1D42">
        <w:trPr>
          <w:jc w:val="center"/>
        </w:trPr>
        <w:tc>
          <w:tcPr>
            <w:tcW w:w="0" w:type="auto"/>
            <w:shd w:val="clear" w:color="auto" w:fill="auto"/>
            <w:noWrap/>
            <w:vAlign w:val="center"/>
            <w:hideMark/>
          </w:tcPr>
          <w:p w14:paraId="1BA1E464" w14:textId="77777777" w:rsidR="0056156F" w:rsidRPr="00204AFA" w:rsidRDefault="0056156F" w:rsidP="006D3672">
            <w:pPr>
              <w:pStyle w:val="TableContents"/>
            </w:pPr>
            <w:r w:rsidRPr="00204AFA">
              <w:lastRenderedPageBreak/>
              <w:t>101*331</w:t>
            </w:r>
          </w:p>
        </w:tc>
        <w:tc>
          <w:tcPr>
            <w:tcW w:w="0" w:type="auto"/>
            <w:shd w:val="clear" w:color="auto" w:fill="auto"/>
            <w:noWrap/>
            <w:vAlign w:val="center"/>
            <w:hideMark/>
          </w:tcPr>
          <w:p w14:paraId="2CC3A333"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858B151" w14:textId="77777777" w:rsidR="0056156F" w:rsidRPr="00204AFA" w:rsidRDefault="0056156F" w:rsidP="006D3672">
            <w:pPr>
              <w:pStyle w:val="TableContents"/>
            </w:pPr>
            <w:r w:rsidRPr="00204AFA">
              <w:t>410.253</w:t>
            </w:r>
          </w:p>
        </w:tc>
        <w:tc>
          <w:tcPr>
            <w:tcW w:w="0" w:type="auto"/>
            <w:shd w:val="clear" w:color="auto" w:fill="auto"/>
            <w:noWrap/>
            <w:vAlign w:val="center"/>
            <w:hideMark/>
          </w:tcPr>
          <w:p w14:paraId="2D976FCE"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25A90396"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5FFB4B7C"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468BC484"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7AFEC814"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1B4E9616" w14:textId="77777777" w:rsidR="0056156F" w:rsidRPr="00204AFA" w:rsidRDefault="0056156F" w:rsidP="006D3672">
            <w:pPr>
              <w:pStyle w:val="TableContents"/>
            </w:pPr>
            <w:r w:rsidRPr="00204AFA">
              <w:t>331</w:t>
            </w:r>
          </w:p>
        </w:tc>
      </w:tr>
      <w:tr w:rsidR="0056156F" w:rsidRPr="00204AFA" w14:paraId="660D5A00" w14:textId="77777777" w:rsidTr="00BF1D42">
        <w:trPr>
          <w:jc w:val="center"/>
        </w:trPr>
        <w:tc>
          <w:tcPr>
            <w:tcW w:w="0" w:type="auto"/>
            <w:shd w:val="clear" w:color="auto" w:fill="auto"/>
            <w:noWrap/>
            <w:vAlign w:val="center"/>
            <w:hideMark/>
          </w:tcPr>
          <w:p w14:paraId="32F48B55" w14:textId="77777777" w:rsidR="0056156F" w:rsidRPr="00204AFA" w:rsidRDefault="0056156F" w:rsidP="006D3672">
            <w:pPr>
              <w:pStyle w:val="TableContents"/>
            </w:pPr>
            <w:r w:rsidRPr="00204AFA">
              <w:t>101*336</w:t>
            </w:r>
          </w:p>
        </w:tc>
        <w:tc>
          <w:tcPr>
            <w:tcW w:w="0" w:type="auto"/>
            <w:shd w:val="clear" w:color="auto" w:fill="auto"/>
            <w:noWrap/>
            <w:vAlign w:val="center"/>
            <w:hideMark/>
          </w:tcPr>
          <w:p w14:paraId="6A91FBCA" w14:textId="77777777" w:rsidR="0056156F" w:rsidRPr="00204AFA" w:rsidRDefault="0056156F" w:rsidP="006D3672">
            <w:pPr>
              <w:pStyle w:val="TableContents"/>
            </w:pPr>
            <w:r w:rsidRPr="00204AFA">
              <w:t>3</w:t>
            </w:r>
          </w:p>
        </w:tc>
        <w:tc>
          <w:tcPr>
            <w:tcW w:w="0" w:type="auto"/>
            <w:shd w:val="clear" w:color="auto" w:fill="auto"/>
            <w:noWrap/>
            <w:vAlign w:val="center"/>
            <w:hideMark/>
          </w:tcPr>
          <w:p w14:paraId="7D757242" w14:textId="77777777" w:rsidR="0056156F" w:rsidRPr="00204AFA" w:rsidRDefault="0056156F" w:rsidP="006D3672">
            <w:pPr>
              <w:pStyle w:val="TableContents"/>
            </w:pPr>
            <w:r w:rsidRPr="00204AFA">
              <w:t>63.59713</w:t>
            </w:r>
          </w:p>
        </w:tc>
        <w:tc>
          <w:tcPr>
            <w:tcW w:w="0" w:type="auto"/>
            <w:shd w:val="clear" w:color="auto" w:fill="auto"/>
            <w:noWrap/>
            <w:vAlign w:val="center"/>
            <w:hideMark/>
          </w:tcPr>
          <w:p w14:paraId="1DAD542D" w14:textId="77777777" w:rsidR="0056156F" w:rsidRPr="00204AFA" w:rsidRDefault="0056156F" w:rsidP="006D3672">
            <w:pPr>
              <w:pStyle w:val="TableContents"/>
            </w:pPr>
            <w:r w:rsidRPr="00204AFA">
              <w:t>1.914006</w:t>
            </w:r>
          </w:p>
        </w:tc>
        <w:tc>
          <w:tcPr>
            <w:tcW w:w="0" w:type="auto"/>
            <w:shd w:val="clear" w:color="auto" w:fill="auto"/>
            <w:noWrap/>
            <w:vAlign w:val="center"/>
            <w:hideMark/>
          </w:tcPr>
          <w:p w14:paraId="1D83021D"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5F4DC1D"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5DAD2C9C"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579541F9"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1410DD7A" w14:textId="77777777" w:rsidR="0056156F" w:rsidRPr="00204AFA" w:rsidRDefault="0056156F" w:rsidP="006D3672">
            <w:pPr>
              <w:pStyle w:val="TableContents"/>
            </w:pPr>
            <w:r w:rsidRPr="00204AFA">
              <w:t>336</w:t>
            </w:r>
          </w:p>
        </w:tc>
      </w:tr>
      <w:tr w:rsidR="0056156F" w:rsidRPr="00204AFA" w14:paraId="4E5A4B67" w14:textId="77777777" w:rsidTr="00BF1D42">
        <w:trPr>
          <w:jc w:val="center"/>
        </w:trPr>
        <w:tc>
          <w:tcPr>
            <w:tcW w:w="0" w:type="auto"/>
            <w:shd w:val="clear" w:color="auto" w:fill="auto"/>
            <w:noWrap/>
            <w:vAlign w:val="center"/>
            <w:hideMark/>
          </w:tcPr>
          <w:p w14:paraId="2942932F" w14:textId="77777777" w:rsidR="0056156F" w:rsidRPr="00204AFA" w:rsidRDefault="0056156F" w:rsidP="006D3672">
            <w:pPr>
              <w:pStyle w:val="TableContents"/>
            </w:pPr>
            <w:r w:rsidRPr="00204AFA">
              <w:t>101*337</w:t>
            </w:r>
          </w:p>
        </w:tc>
        <w:tc>
          <w:tcPr>
            <w:tcW w:w="0" w:type="auto"/>
            <w:shd w:val="clear" w:color="auto" w:fill="auto"/>
            <w:noWrap/>
            <w:vAlign w:val="center"/>
            <w:hideMark/>
          </w:tcPr>
          <w:p w14:paraId="7A153C1A" w14:textId="77777777" w:rsidR="0056156F" w:rsidRPr="00204AFA" w:rsidRDefault="0056156F" w:rsidP="006D3672">
            <w:pPr>
              <w:pStyle w:val="TableContents"/>
            </w:pPr>
            <w:r w:rsidRPr="00204AFA">
              <w:t>2</w:t>
            </w:r>
          </w:p>
        </w:tc>
        <w:tc>
          <w:tcPr>
            <w:tcW w:w="0" w:type="auto"/>
            <w:shd w:val="clear" w:color="auto" w:fill="auto"/>
            <w:noWrap/>
            <w:vAlign w:val="center"/>
            <w:hideMark/>
          </w:tcPr>
          <w:p w14:paraId="1BAF9CF8" w14:textId="77777777" w:rsidR="0056156F" w:rsidRPr="00204AFA" w:rsidRDefault="0056156F" w:rsidP="006D3672">
            <w:pPr>
              <w:pStyle w:val="TableContents"/>
            </w:pPr>
            <w:r w:rsidRPr="00204AFA">
              <w:t>251.5355</w:t>
            </w:r>
          </w:p>
        </w:tc>
        <w:tc>
          <w:tcPr>
            <w:tcW w:w="0" w:type="auto"/>
            <w:shd w:val="clear" w:color="auto" w:fill="auto"/>
            <w:noWrap/>
            <w:vAlign w:val="center"/>
            <w:hideMark/>
          </w:tcPr>
          <w:p w14:paraId="3B25A2BF" w14:textId="77777777" w:rsidR="0056156F" w:rsidRPr="00204AFA" w:rsidRDefault="0056156F" w:rsidP="006D3672">
            <w:pPr>
              <w:pStyle w:val="TableContents"/>
            </w:pPr>
            <w:r w:rsidRPr="00204AFA">
              <w:t>28.5455</w:t>
            </w:r>
          </w:p>
        </w:tc>
        <w:tc>
          <w:tcPr>
            <w:tcW w:w="0" w:type="auto"/>
            <w:shd w:val="clear" w:color="auto" w:fill="auto"/>
            <w:noWrap/>
            <w:vAlign w:val="center"/>
            <w:hideMark/>
          </w:tcPr>
          <w:p w14:paraId="2DE14C42"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373755C5"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60E23F94"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2AE08E0"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499759BC" w14:textId="77777777" w:rsidR="0056156F" w:rsidRPr="00204AFA" w:rsidRDefault="0056156F" w:rsidP="006D3672">
            <w:pPr>
              <w:pStyle w:val="TableContents"/>
            </w:pPr>
            <w:r w:rsidRPr="00204AFA">
              <w:t>337</w:t>
            </w:r>
          </w:p>
        </w:tc>
      </w:tr>
      <w:tr w:rsidR="0056156F" w:rsidRPr="00204AFA" w14:paraId="7BCFD51B" w14:textId="77777777" w:rsidTr="00BF1D42">
        <w:trPr>
          <w:jc w:val="center"/>
        </w:trPr>
        <w:tc>
          <w:tcPr>
            <w:tcW w:w="0" w:type="auto"/>
            <w:shd w:val="clear" w:color="auto" w:fill="auto"/>
            <w:noWrap/>
            <w:vAlign w:val="center"/>
            <w:hideMark/>
          </w:tcPr>
          <w:p w14:paraId="790B7A8B" w14:textId="77777777" w:rsidR="0056156F" w:rsidRPr="00204AFA" w:rsidRDefault="0056156F" w:rsidP="006D3672">
            <w:pPr>
              <w:pStyle w:val="TableContents"/>
            </w:pPr>
            <w:r w:rsidRPr="00204AFA">
              <w:t>101*339</w:t>
            </w:r>
          </w:p>
        </w:tc>
        <w:tc>
          <w:tcPr>
            <w:tcW w:w="0" w:type="auto"/>
            <w:shd w:val="clear" w:color="auto" w:fill="auto"/>
            <w:noWrap/>
            <w:vAlign w:val="center"/>
            <w:hideMark/>
          </w:tcPr>
          <w:p w14:paraId="48691551" w14:textId="77777777" w:rsidR="0056156F" w:rsidRPr="00204AFA" w:rsidRDefault="0056156F" w:rsidP="006D3672">
            <w:pPr>
              <w:pStyle w:val="TableContents"/>
            </w:pPr>
            <w:r w:rsidRPr="00204AFA">
              <w:t>4</w:t>
            </w:r>
          </w:p>
        </w:tc>
        <w:tc>
          <w:tcPr>
            <w:tcW w:w="0" w:type="auto"/>
            <w:shd w:val="clear" w:color="auto" w:fill="auto"/>
            <w:noWrap/>
            <w:vAlign w:val="center"/>
            <w:hideMark/>
          </w:tcPr>
          <w:p w14:paraId="026390C8" w14:textId="77777777" w:rsidR="0056156F" w:rsidRPr="00204AFA" w:rsidRDefault="0056156F" w:rsidP="006D3672">
            <w:pPr>
              <w:pStyle w:val="TableContents"/>
            </w:pPr>
            <w:r w:rsidRPr="00204AFA">
              <w:t>129.2472</w:t>
            </w:r>
          </w:p>
        </w:tc>
        <w:tc>
          <w:tcPr>
            <w:tcW w:w="0" w:type="auto"/>
            <w:shd w:val="clear" w:color="auto" w:fill="auto"/>
            <w:noWrap/>
            <w:vAlign w:val="center"/>
            <w:hideMark/>
          </w:tcPr>
          <w:p w14:paraId="40B5FFA7" w14:textId="77777777" w:rsidR="0056156F" w:rsidRPr="00204AFA" w:rsidRDefault="0056156F" w:rsidP="006D3672">
            <w:pPr>
              <w:pStyle w:val="TableContents"/>
            </w:pPr>
            <w:r w:rsidRPr="00204AFA">
              <w:t>89.72297</w:t>
            </w:r>
          </w:p>
        </w:tc>
        <w:tc>
          <w:tcPr>
            <w:tcW w:w="0" w:type="auto"/>
            <w:shd w:val="clear" w:color="auto" w:fill="auto"/>
            <w:noWrap/>
            <w:vAlign w:val="center"/>
            <w:hideMark/>
          </w:tcPr>
          <w:p w14:paraId="211D8FF3"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06282570"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4D30EA17"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8915B3B"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2B65CF56" w14:textId="77777777" w:rsidR="0056156F" w:rsidRPr="00204AFA" w:rsidRDefault="0056156F" w:rsidP="006D3672">
            <w:pPr>
              <w:pStyle w:val="TableContents"/>
            </w:pPr>
            <w:r w:rsidRPr="00204AFA">
              <w:t>339</w:t>
            </w:r>
          </w:p>
        </w:tc>
      </w:tr>
      <w:tr w:rsidR="0056156F" w:rsidRPr="00204AFA" w14:paraId="084D3DD0" w14:textId="77777777" w:rsidTr="00BF1D42">
        <w:trPr>
          <w:jc w:val="center"/>
        </w:trPr>
        <w:tc>
          <w:tcPr>
            <w:tcW w:w="0" w:type="auto"/>
            <w:shd w:val="clear" w:color="auto" w:fill="auto"/>
            <w:noWrap/>
            <w:vAlign w:val="center"/>
            <w:hideMark/>
          </w:tcPr>
          <w:p w14:paraId="6F2F55DB" w14:textId="77777777" w:rsidR="0056156F" w:rsidRPr="00204AFA" w:rsidRDefault="0056156F" w:rsidP="006D3672">
            <w:pPr>
              <w:pStyle w:val="TableContents"/>
            </w:pPr>
            <w:r w:rsidRPr="00204AFA">
              <w:t>101*4231</w:t>
            </w:r>
          </w:p>
        </w:tc>
        <w:tc>
          <w:tcPr>
            <w:tcW w:w="0" w:type="auto"/>
            <w:shd w:val="clear" w:color="auto" w:fill="auto"/>
            <w:noWrap/>
            <w:vAlign w:val="center"/>
            <w:hideMark/>
          </w:tcPr>
          <w:p w14:paraId="05FDA5E1" w14:textId="77777777" w:rsidR="0056156F" w:rsidRPr="00204AFA" w:rsidRDefault="0056156F" w:rsidP="006D3672">
            <w:pPr>
              <w:pStyle w:val="TableContents"/>
            </w:pPr>
            <w:r w:rsidRPr="00204AFA">
              <w:t>6</w:t>
            </w:r>
          </w:p>
        </w:tc>
        <w:tc>
          <w:tcPr>
            <w:tcW w:w="0" w:type="auto"/>
            <w:shd w:val="clear" w:color="auto" w:fill="auto"/>
            <w:noWrap/>
            <w:vAlign w:val="center"/>
            <w:hideMark/>
          </w:tcPr>
          <w:p w14:paraId="6ED14AD4" w14:textId="77777777" w:rsidR="0056156F" w:rsidRPr="00204AFA" w:rsidRDefault="0056156F" w:rsidP="006D3672">
            <w:pPr>
              <w:pStyle w:val="TableContents"/>
            </w:pPr>
            <w:r w:rsidRPr="00204AFA">
              <w:t>4661.042</w:t>
            </w:r>
          </w:p>
        </w:tc>
        <w:tc>
          <w:tcPr>
            <w:tcW w:w="0" w:type="auto"/>
            <w:shd w:val="clear" w:color="auto" w:fill="auto"/>
            <w:noWrap/>
            <w:vAlign w:val="center"/>
            <w:hideMark/>
          </w:tcPr>
          <w:p w14:paraId="6E3099A7" w14:textId="77777777" w:rsidR="0056156F" w:rsidRPr="00204AFA" w:rsidRDefault="0056156F" w:rsidP="006D3672">
            <w:pPr>
              <w:pStyle w:val="TableContents"/>
            </w:pPr>
            <w:r w:rsidRPr="00204AFA">
              <w:t>279.9693</w:t>
            </w:r>
          </w:p>
        </w:tc>
        <w:tc>
          <w:tcPr>
            <w:tcW w:w="0" w:type="auto"/>
            <w:shd w:val="clear" w:color="auto" w:fill="auto"/>
            <w:noWrap/>
            <w:vAlign w:val="center"/>
            <w:hideMark/>
          </w:tcPr>
          <w:p w14:paraId="59839892"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28811173"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7A873EA4"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317B1FED"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5B8494CC" w14:textId="77777777" w:rsidR="0056156F" w:rsidRPr="00204AFA" w:rsidRDefault="0056156F" w:rsidP="006D3672">
            <w:pPr>
              <w:pStyle w:val="TableContents"/>
            </w:pPr>
            <w:r w:rsidRPr="00204AFA">
              <w:t>4231</w:t>
            </w:r>
          </w:p>
        </w:tc>
      </w:tr>
      <w:tr w:rsidR="0056156F" w:rsidRPr="00204AFA" w14:paraId="10D6A7E2" w14:textId="77777777" w:rsidTr="00BF1D42">
        <w:trPr>
          <w:jc w:val="center"/>
        </w:trPr>
        <w:tc>
          <w:tcPr>
            <w:tcW w:w="0" w:type="auto"/>
            <w:shd w:val="clear" w:color="auto" w:fill="auto"/>
            <w:noWrap/>
            <w:vAlign w:val="center"/>
            <w:hideMark/>
          </w:tcPr>
          <w:p w14:paraId="16491707" w14:textId="77777777" w:rsidR="0056156F" w:rsidRPr="00204AFA" w:rsidRDefault="0056156F" w:rsidP="006D3672">
            <w:pPr>
              <w:pStyle w:val="TableContents"/>
            </w:pPr>
            <w:r w:rsidRPr="00204AFA">
              <w:t>101*4233</w:t>
            </w:r>
          </w:p>
        </w:tc>
        <w:tc>
          <w:tcPr>
            <w:tcW w:w="0" w:type="auto"/>
            <w:shd w:val="clear" w:color="auto" w:fill="auto"/>
            <w:noWrap/>
            <w:vAlign w:val="center"/>
            <w:hideMark/>
          </w:tcPr>
          <w:p w14:paraId="0D051F71" w14:textId="77777777" w:rsidR="0056156F" w:rsidRPr="00204AFA" w:rsidRDefault="0056156F" w:rsidP="006D3672">
            <w:pPr>
              <w:pStyle w:val="TableContents"/>
            </w:pPr>
            <w:r w:rsidRPr="00204AFA">
              <w:t>9</w:t>
            </w:r>
          </w:p>
        </w:tc>
        <w:tc>
          <w:tcPr>
            <w:tcW w:w="0" w:type="auto"/>
            <w:shd w:val="clear" w:color="auto" w:fill="auto"/>
            <w:noWrap/>
            <w:vAlign w:val="center"/>
            <w:hideMark/>
          </w:tcPr>
          <w:p w14:paraId="1893F8DC" w14:textId="77777777" w:rsidR="0056156F" w:rsidRPr="00204AFA" w:rsidRDefault="0056156F" w:rsidP="006D3672">
            <w:pPr>
              <w:pStyle w:val="TableContents"/>
            </w:pPr>
            <w:r w:rsidRPr="00204AFA">
              <w:t>21.75234</w:t>
            </w:r>
          </w:p>
        </w:tc>
        <w:tc>
          <w:tcPr>
            <w:tcW w:w="0" w:type="auto"/>
            <w:shd w:val="clear" w:color="auto" w:fill="auto"/>
            <w:noWrap/>
            <w:vAlign w:val="center"/>
            <w:hideMark/>
          </w:tcPr>
          <w:p w14:paraId="7FBEDC58" w14:textId="77777777" w:rsidR="0056156F" w:rsidRPr="00204AFA" w:rsidRDefault="0056156F" w:rsidP="006D3672">
            <w:pPr>
              <w:pStyle w:val="TableContents"/>
            </w:pPr>
            <w:r w:rsidRPr="00204AFA">
              <w:t>11.32401</w:t>
            </w:r>
          </w:p>
        </w:tc>
        <w:tc>
          <w:tcPr>
            <w:tcW w:w="0" w:type="auto"/>
            <w:shd w:val="clear" w:color="auto" w:fill="auto"/>
            <w:noWrap/>
            <w:vAlign w:val="center"/>
            <w:hideMark/>
          </w:tcPr>
          <w:p w14:paraId="581826A9"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319003A0"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7CE7EFFB"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8EE6EBC"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1E1B1A8F" w14:textId="77777777" w:rsidR="0056156F" w:rsidRPr="00204AFA" w:rsidRDefault="0056156F" w:rsidP="006D3672">
            <w:pPr>
              <w:pStyle w:val="TableContents"/>
            </w:pPr>
            <w:r w:rsidRPr="00204AFA">
              <w:t>4233</w:t>
            </w:r>
          </w:p>
        </w:tc>
      </w:tr>
      <w:tr w:rsidR="0056156F" w:rsidRPr="00204AFA" w14:paraId="34102439" w14:textId="77777777" w:rsidTr="00BF1D42">
        <w:trPr>
          <w:jc w:val="center"/>
        </w:trPr>
        <w:tc>
          <w:tcPr>
            <w:tcW w:w="0" w:type="auto"/>
            <w:shd w:val="clear" w:color="auto" w:fill="auto"/>
            <w:noWrap/>
            <w:vAlign w:val="center"/>
            <w:hideMark/>
          </w:tcPr>
          <w:p w14:paraId="15F34AF7" w14:textId="77777777" w:rsidR="0056156F" w:rsidRPr="00204AFA" w:rsidRDefault="0056156F" w:rsidP="006D3672">
            <w:pPr>
              <w:pStyle w:val="TableContents"/>
            </w:pPr>
            <w:r w:rsidRPr="00204AFA">
              <w:t>101*4237</w:t>
            </w:r>
          </w:p>
        </w:tc>
        <w:tc>
          <w:tcPr>
            <w:tcW w:w="0" w:type="auto"/>
            <w:shd w:val="clear" w:color="auto" w:fill="auto"/>
            <w:noWrap/>
            <w:vAlign w:val="center"/>
            <w:hideMark/>
          </w:tcPr>
          <w:p w14:paraId="318FB29C" w14:textId="77777777" w:rsidR="0056156F" w:rsidRPr="00204AFA" w:rsidRDefault="0056156F" w:rsidP="006D3672">
            <w:pPr>
              <w:pStyle w:val="TableContents"/>
            </w:pPr>
            <w:r w:rsidRPr="00204AFA">
              <w:t>3</w:t>
            </w:r>
          </w:p>
        </w:tc>
        <w:tc>
          <w:tcPr>
            <w:tcW w:w="0" w:type="auto"/>
            <w:shd w:val="clear" w:color="auto" w:fill="auto"/>
            <w:noWrap/>
            <w:vAlign w:val="center"/>
            <w:hideMark/>
          </w:tcPr>
          <w:p w14:paraId="70C3CC15" w14:textId="77777777" w:rsidR="0056156F" w:rsidRPr="00204AFA" w:rsidRDefault="0056156F" w:rsidP="006D3672">
            <w:pPr>
              <w:pStyle w:val="TableContents"/>
            </w:pPr>
            <w:r w:rsidRPr="00204AFA">
              <w:t>701.8043</w:t>
            </w:r>
          </w:p>
        </w:tc>
        <w:tc>
          <w:tcPr>
            <w:tcW w:w="0" w:type="auto"/>
            <w:shd w:val="clear" w:color="auto" w:fill="auto"/>
            <w:noWrap/>
            <w:vAlign w:val="center"/>
            <w:hideMark/>
          </w:tcPr>
          <w:p w14:paraId="2279316D" w14:textId="77777777" w:rsidR="0056156F" w:rsidRPr="00204AFA" w:rsidRDefault="0056156F" w:rsidP="006D3672">
            <w:pPr>
              <w:pStyle w:val="TableContents"/>
            </w:pPr>
            <w:r w:rsidRPr="00204AFA">
              <w:t>55.90901</w:t>
            </w:r>
          </w:p>
        </w:tc>
        <w:tc>
          <w:tcPr>
            <w:tcW w:w="0" w:type="auto"/>
            <w:shd w:val="clear" w:color="auto" w:fill="auto"/>
            <w:noWrap/>
            <w:vAlign w:val="center"/>
            <w:hideMark/>
          </w:tcPr>
          <w:p w14:paraId="1E69D660"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5D51E80E"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2A40505B"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005782C9"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384116B0" w14:textId="77777777" w:rsidR="0056156F" w:rsidRPr="00204AFA" w:rsidRDefault="0056156F" w:rsidP="006D3672">
            <w:pPr>
              <w:pStyle w:val="TableContents"/>
            </w:pPr>
            <w:r w:rsidRPr="00204AFA">
              <w:t>4237</w:t>
            </w:r>
          </w:p>
        </w:tc>
      </w:tr>
      <w:tr w:rsidR="0056156F" w:rsidRPr="00204AFA" w14:paraId="68E3AD22" w14:textId="77777777" w:rsidTr="00BF1D42">
        <w:trPr>
          <w:jc w:val="center"/>
        </w:trPr>
        <w:tc>
          <w:tcPr>
            <w:tcW w:w="0" w:type="auto"/>
            <w:shd w:val="clear" w:color="auto" w:fill="auto"/>
            <w:noWrap/>
            <w:vAlign w:val="center"/>
            <w:hideMark/>
          </w:tcPr>
          <w:p w14:paraId="6A4A6F1A" w14:textId="77777777" w:rsidR="0056156F" w:rsidRPr="00204AFA" w:rsidRDefault="0056156F" w:rsidP="006D3672">
            <w:pPr>
              <w:pStyle w:val="TableContents"/>
            </w:pPr>
            <w:r w:rsidRPr="00204AFA">
              <w:t>101*4238</w:t>
            </w:r>
          </w:p>
        </w:tc>
        <w:tc>
          <w:tcPr>
            <w:tcW w:w="0" w:type="auto"/>
            <w:shd w:val="clear" w:color="auto" w:fill="auto"/>
            <w:noWrap/>
            <w:vAlign w:val="center"/>
            <w:hideMark/>
          </w:tcPr>
          <w:p w14:paraId="449534D4" w14:textId="77777777" w:rsidR="0056156F" w:rsidRPr="00204AFA" w:rsidRDefault="0056156F" w:rsidP="006D3672">
            <w:pPr>
              <w:pStyle w:val="TableContents"/>
            </w:pPr>
            <w:r w:rsidRPr="00204AFA">
              <w:t>8</w:t>
            </w:r>
          </w:p>
        </w:tc>
        <w:tc>
          <w:tcPr>
            <w:tcW w:w="0" w:type="auto"/>
            <w:shd w:val="clear" w:color="auto" w:fill="auto"/>
            <w:noWrap/>
            <w:vAlign w:val="center"/>
            <w:hideMark/>
          </w:tcPr>
          <w:p w14:paraId="2B187093" w14:textId="77777777" w:rsidR="0056156F" w:rsidRPr="00204AFA" w:rsidRDefault="0056156F" w:rsidP="006D3672">
            <w:pPr>
              <w:pStyle w:val="TableContents"/>
            </w:pPr>
            <w:r w:rsidRPr="00204AFA">
              <w:t>661.1641</w:t>
            </w:r>
          </w:p>
        </w:tc>
        <w:tc>
          <w:tcPr>
            <w:tcW w:w="0" w:type="auto"/>
            <w:shd w:val="clear" w:color="auto" w:fill="auto"/>
            <w:noWrap/>
            <w:vAlign w:val="center"/>
            <w:hideMark/>
          </w:tcPr>
          <w:p w14:paraId="63A37CC9" w14:textId="77777777" w:rsidR="0056156F" w:rsidRPr="00204AFA" w:rsidRDefault="0056156F" w:rsidP="006D3672">
            <w:pPr>
              <w:pStyle w:val="TableContents"/>
            </w:pPr>
            <w:r w:rsidRPr="00204AFA">
              <w:t>33.56814</w:t>
            </w:r>
          </w:p>
        </w:tc>
        <w:tc>
          <w:tcPr>
            <w:tcW w:w="0" w:type="auto"/>
            <w:shd w:val="clear" w:color="auto" w:fill="auto"/>
            <w:noWrap/>
            <w:vAlign w:val="center"/>
            <w:hideMark/>
          </w:tcPr>
          <w:p w14:paraId="11F70C81"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DA77067"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2B8FFA75"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D882894"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7B8999F1" w14:textId="77777777" w:rsidR="0056156F" w:rsidRPr="00204AFA" w:rsidRDefault="0056156F" w:rsidP="006D3672">
            <w:pPr>
              <w:pStyle w:val="TableContents"/>
            </w:pPr>
            <w:r w:rsidRPr="00204AFA">
              <w:t>4238</w:t>
            </w:r>
          </w:p>
        </w:tc>
      </w:tr>
      <w:tr w:rsidR="0056156F" w:rsidRPr="00204AFA" w14:paraId="72835EED" w14:textId="77777777" w:rsidTr="00BF1D42">
        <w:trPr>
          <w:jc w:val="center"/>
        </w:trPr>
        <w:tc>
          <w:tcPr>
            <w:tcW w:w="0" w:type="auto"/>
            <w:shd w:val="clear" w:color="auto" w:fill="auto"/>
            <w:noWrap/>
            <w:vAlign w:val="center"/>
            <w:hideMark/>
          </w:tcPr>
          <w:p w14:paraId="0175D17D" w14:textId="77777777" w:rsidR="0056156F" w:rsidRPr="00204AFA" w:rsidRDefault="0056156F" w:rsidP="006D3672">
            <w:pPr>
              <w:pStyle w:val="TableContents"/>
            </w:pPr>
            <w:r w:rsidRPr="00204AFA">
              <w:t>101*4244</w:t>
            </w:r>
          </w:p>
        </w:tc>
        <w:tc>
          <w:tcPr>
            <w:tcW w:w="0" w:type="auto"/>
            <w:shd w:val="clear" w:color="auto" w:fill="auto"/>
            <w:noWrap/>
            <w:vAlign w:val="center"/>
            <w:hideMark/>
          </w:tcPr>
          <w:p w14:paraId="1FF25D9D" w14:textId="77777777" w:rsidR="0056156F" w:rsidRPr="00204AFA" w:rsidRDefault="0056156F" w:rsidP="006D3672">
            <w:pPr>
              <w:pStyle w:val="TableContents"/>
            </w:pPr>
            <w:r w:rsidRPr="00204AFA">
              <w:t>6</w:t>
            </w:r>
          </w:p>
        </w:tc>
        <w:tc>
          <w:tcPr>
            <w:tcW w:w="0" w:type="auto"/>
            <w:shd w:val="clear" w:color="auto" w:fill="auto"/>
            <w:noWrap/>
            <w:vAlign w:val="center"/>
            <w:hideMark/>
          </w:tcPr>
          <w:p w14:paraId="2FFE022A" w14:textId="77777777" w:rsidR="0056156F" w:rsidRPr="00204AFA" w:rsidRDefault="0056156F" w:rsidP="006D3672">
            <w:pPr>
              <w:pStyle w:val="TableContents"/>
            </w:pPr>
            <w:r w:rsidRPr="00204AFA">
              <w:t>454.4305</w:t>
            </w:r>
          </w:p>
        </w:tc>
        <w:tc>
          <w:tcPr>
            <w:tcW w:w="0" w:type="auto"/>
            <w:shd w:val="clear" w:color="auto" w:fill="auto"/>
            <w:noWrap/>
            <w:vAlign w:val="center"/>
            <w:hideMark/>
          </w:tcPr>
          <w:p w14:paraId="3EA5D817" w14:textId="77777777" w:rsidR="0056156F" w:rsidRPr="00204AFA" w:rsidRDefault="0056156F" w:rsidP="006D3672">
            <w:pPr>
              <w:pStyle w:val="TableContents"/>
            </w:pPr>
            <w:r w:rsidRPr="00204AFA">
              <w:t>302.5896</w:t>
            </w:r>
          </w:p>
        </w:tc>
        <w:tc>
          <w:tcPr>
            <w:tcW w:w="0" w:type="auto"/>
            <w:shd w:val="clear" w:color="auto" w:fill="auto"/>
            <w:noWrap/>
            <w:vAlign w:val="center"/>
            <w:hideMark/>
          </w:tcPr>
          <w:p w14:paraId="7B5FCFD8"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25B57FC4"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3EF34411"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15870D0E"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790C937F" w14:textId="77777777" w:rsidR="0056156F" w:rsidRPr="00204AFA" w:rsidRDefault="0056156F" w:rsidP="006D3672">
            <w:pPr>
              <w:pStyle w:val="TableContents"/>
            </w:pPr>
            <w:r w:rsidRPr="00204AFA">
              <w:t>4244</w:t>
            </w:r>
          </w:p>
        </w:tc>
      </w:tr>
      <w:tr w:rsidR="0056156F" w:rsidRPr="00204AFA" w14:paraId="6BF4FABC" w14:textId="77777777" w:rsidTr="00BF1D42">
        <w:trPr>
          <w:jc w:val="center"/>
        </w:trPr>
        <w:tc>
          <w:tcPr>
            <w:tcW w:w="0" w:type="auto"/>
            <w:shd w:val="clear" w:color="auto" w:fill="auto"/>
            <w:noWrap/>
            <w:vAlign w:val="center"/>
            <w:hideMark/>
          </w:tcPr>
          <w:p w14:paraId="34DDAA9A" w14:textId="77777777" w:rsidR="0056156F" w:rsidRPr="00204AFA" w:rsidRDefault="0056156F" w:rsidP="006D3672">
            <w:pPr>
              <w:pStyle w:val="TableContents"/>
            </w:pPr>
            <w:r w:rsidRPr="00204AFA">
              <w:t>101*4245</w:t>
            </w:r>
          </w:p>
        </w:tc>
        <w:tc>
          <w:tcPr>
            <w:tcW w:w="0" w:type="auto"/>
            <w:shd w:val="clear" w:color="auto" w:fill="auto"/>
            <w:noWrap/>
            <w:vAlign w:val="center"/>
            <w:hideMark/>
          </w:tcPr>
          <w:p w14:paraId="36E69D34" w14:textId="77777777" w:rsidR="0056156F" w:rsidRPr="00204AFA" w:rsidRDefault="0056156F" w:rsidP="006D3672">
            <w:pPr>
              <w:pStyle w:val="TableContents"/>
            </w:pPr>
            <w:r w:rsidRPr="00204AFA">
              <w:t>3</w:t>
            </w:r>
          </w:p>
        </w:tc>
        <w:tc>
          <w:tcPr>
            <w:tcW w:w="0" w:type="auto"/>
            <w:shd w:val="clear" w:color="auto" w:fill="auto"/>
            <w:noWrap/>
            <w:vAlign w:val="center"/>
            <w:hideMark/>
          </w:tcPr>
          <w:p w14:paraId="4829A3C4" w14:textId="77777777" w:rsidR="0056156F" w:rsidRPr="00204AFA" w:rsidRDefault="0056156F" w:rsidP="006D3672">
            <w:pPr>
              <w:pStyle w:val="TableContents"/>
            </w:pPr>
            <w:r w:rsidRPr="00204AFA">
              <w:t>125.8065</w:t>
            </w:r>
          </w:p>
        </w:tc>
        <w:tc>
          <w:tcPr>
            <w:tcW w:w="0" w:type="auto"/>
            <w:shd w:val="clear" w:color="auto" w:fill="auto"/>
            <w:noWrap/>
            <w:vAlign w:val="center"/>
            <w:hideMark/>
          </w:tcPr>
          <w:p w14:paraId="007C61CF" w14:textId="77777777" w:rsidR="0056156F" w:rsidRPr="00204AFA" w:rsidRDefault="0056156F" w:rsidP="006D3672">
            <w:pPr>
              <w:pStyle w:val="TableContents"/>
            </w:pPr>
            <w:r w:rsidRPr="00204AFA">
              <w:t>116.7259</w:t>
            </w:r>
          </w:p>
        </w:tc>
        <w:tc>
          <w:tcPr>
            <w:tcW w:w="0" w:type="auto"/>
            <w:shd w:val="clear" w:color="auto" w:fill="auto"/>
            <w:noWrap/>
            <w:vAlign w:val="center"/>
            <w:hideMark/>
          </w:tcPr>
          <w:p w14:paraId="3EC1003E"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0D330D4A"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7A9188C0"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3C3828C8"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51816463" w14:textId="77777777" w:rsidR="0056156F" w:rsidRPr="00204AFA" w:rsidRDefault="0056156F" w:rsidP="006D3672">
            <w:pPr>
              <w:pStyle w:val="TableContents"/>
            </w:pPr>
            <w:r w:rsidRPr="00204AFA">
              <w:t>4245</w:t>
            </w:r>
          </w:p>
        </w:tc>
      </w:tr>
      <w:tr w:rsidR="0056156F" w:rsidRPr="00204AFA" w14:paraId="4F728896" w14:textId="77777777" w:rsidTr="00BF1D42">
        <w:trPr>
          <w:jc w:val="center"/>
        </w:trPr>
        <w:tc>
          <w:tcPr>
            <w:tcW w:w="0" w:type="auto"/>
            <w:shd w:val="clear" w:color="auto" w:fill="auto"/>
            <w:noWrap/>
            <w:vAlign w:val="center"/>
            <w:hideMark/>
          </w:tcPr>
          <w:p w14:paraId="3043F728" w14:textId="77777777" w:rsidR="0056156F" w:rsidRPr="00204AFA" w:rsidRDefault="0056156F" w:rsidP="006D3672">
            <w:pPr>
              <w:pStyle w:val="TableContents"/>
            </w:pPr>
            <w:r w:rsidRPr="00204AFA">
              <w:t>101*4249</w:t>
            </w:r>
          </w:p>
        </w:tc>
        <w:tc>
          <w:tcPr>
            <w:tcW w:w="0" w:type="auto"/>
            <w:shd w:val="clear" w:color="auto" w:fill="auto"/>
            <w:noWrap/>
            <w:vAlign w:val="center"/>
            <w:hideMark/>
          </w:tcPr>
          <w:p w14:paraId="3A6D92EC" w14:textId="77777777" w:rsidR="0056156F" w:rsidRPr="00204AFA" w:rsidRDefault="0056156F" w:rsidP="006D3672">
            <w:pPr>
              <w:pStyle w:val="TableContents"/>
            </w:pPr>
            <w:r w:rsidRPr="00204AFA">
              <w:t>3</w:t>
            </w:r>
          </w:p>
        </w:tc>
        <w:tc>
          <w:tcPr>
            <w:tcW w:w="0" w:type="auto"/>
            <w:shd w:val="clear" w:color="auto" w:fill="auto"/>
            <w:noWrap/>
            <w:vAlign w:val="center"/>
            <w:hideMark/>
          </w:tcPr>
          <w:p w14:paraId="18AA35F6" w14:textId="77777777" w:rsidR="0056156F" w:rsidRPr="00204AFA" w:rsidRDefault="0056156F" w:rsidP="006D3672">
            <w:pPr>
              <w:pStyle w:val="TableContents"/>
            </w:pPr>
            <w:r w:rsidRPr="00204AFA">
              <w:t>123.6077</w:t>
            </w:r>
          </w:p>
        </w:tc>
        <w:tc>
          <w:tcPr>
            <w:tcW w:w="0" w:type="auto"/>
            <w:shd w:val="clear" w:color="auto" w:fill="auto"/>
            <w:noWrap/>
            <w:vAlign w:val="center"/>
            <w:hideMark/>
          </w:tcPr>
          <w:p w14:paraId="54E4EA1E" w14:textId="77777777" w:rsidR="0056156F" w:rsidRPr="00204AFA" w:rsidRDefault="0056156F" w:rsidP="006D3672">
            <w:pPr>
              <w:pStyle w:val="TableContents"/>
            </w:pPr>
            <w:r w:rsidRPr="00204AFA">
              <w:t>9.917914</w:t>
            </w:r>
          </w:p>
        </w:tc>
        <w:tc>
          <w:tcPr>
            <w:tcW w:w="0" w:type="auto"/>
            <w:shd w:val="clear" w:color="auto" w:fill="auto"/>
            <w:noWrap/>
            <w:vAlign w:val="center"/>
            <w:hideMark/>
          </w:tcPr>
          <w:p w14:paraId="6CF6733D"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5AFCC0B"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04339698"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A24FB77"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07CFF18E" w14:textId="77777777" w:rsidR="0056156F" w:rsidRPr="00204AFA" w:rsidRDefault="0056156F" w:rsidP="006D3672">
            <w:pPr>
              <w:pStyle w:val="TableContents"/>
            </w:pPr>
            <w:r w:rsidRPr="00204AFA">
              <w:t>4249</w:t>
            </w:r>
          </w:p>
        </w:tc>
      </w:tr>
      <w:tr w:rsidR="0056156F" w:rsidRPr="00204AFA" w14:paraId="75ABB884" w14:textId="77777777" w:rsidTr="00BF1D42">
        <w:trPr>
          <w:jc w:val="center"/>
        </w:trPr>
        <w:tc>
          <w:tcPr>
            <w:tcW w:w="0" w:type="auto"/>
            <w:shd w:val="clear" w:color="auto" w:fill="auto"/>
            <w:noWrap/>
            <w:vAlign w:val="center"/>
            <w:hideMark/>
          </w:tcPr>
          <w:p w14:paraId="77EEBE93" w14:textId="77777777" w:rsidR="0056156F" w:rsidRPr="00204AFA" w:rsidRDefault="0056156F" w:rsidP="006D3672">
            <w:pPr>
              <w:pStyle w:val="TableContents"/>
            </w:pPr>
            <w:r w:rsidRPr="00204AFA">
              <w:t>101*4543</w:t>
            </w:r>
          </w:p>
        </w:tc>
        <w:tc>
          <w:tcPr>
            <w:tcW w:w="0" w:type="auto"/>
            <w:shd w:val="clear" w:color="auto" w:fill="auto"/>
            <w:noWrap/>
            <w:vAlign w:val="center"/>
            <w:hideMark/>
          </w:tcPr>
          <w:p w14:paraId="1D1216AC" w14:textId="77777777" w:rsidR="0056156F" w:rsidRPr="00204AFA" w:rsidRDefault="0056156F" w:rsidP="006D3672">
            <w:pPr>
              <w:pStyle w:val="TableContents"/>
            </w:pPr>
            <w:r w:rsidRPr="00204AFA">
              <w:t>4</w:t>
            </w:r>
          </w:p>
        </w:tc>
        <w:tc>
          <w:tcPr>
            <w:tcW w:w="0" w:type="auto"/>
            <w:shd w:val="clear" w:color="auto" w:fill="auto"/>
            <w:noWrap/>
            <w:vAlign w:val="center"/>
            <w:hideMark/>
          </w:tcPr>
          <w:p w14:paraId="59FC9555" w14:textId="77777777" w:rsidR="0056156F" w:rsidRPr="00204AFA" w:rsidRDefault="0056156F" w:rsidP="006D3672">
            <w:pPr>
              <w:pStyle w:val="TableContents"/>
            </w:pPr>
            <w:r w:rsidRPr="00204AFA">
              <w:t>235.6593</w:t>
            </w:r>
          </w:p>
        </w:tc>
        <w:tc>
          <w:tcPr>
            <w:tcW w:w="0" w:type="auto"/>
            <w:shd w:val="clear" w:color="auto" w:fill="auto"/>
            <w:noWrap/>
            <w:vAlign w:val="center"/>
            <w:hideMark/>
          </w:tcPr>
          <w:p w14:paraId="49F9B758" w14:textId="77777777" w:rsidR="0056156F" w:rsidRPr="00204AFA" w:rsidRDefault="0056156F" w:rsidP="006D3672">
            <w:pPr>
              <w:pStyle w:val="TableContents"/>
            </w:pPr>
            <w:r w:rsidRPr="00204AFA">
              <w:t>16.14359</w:t>
            </w:r>
          </w:p>
        </w:tc>
        <w:tc>
          <w:tcPr>
            <w:tcW w:w="0" w:type="auto"/>
            <w:shd w:val="clear" w:color="auto" w:fill="auto"/>
            <w:noWrap/>
            <w:vAlign w:val="center"/>
            <w:hideMark/>
          </w:tcPr>
          <w:p w14:paraId="0BFB802A"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A7092E4"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5BC0012E"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FFA1F12"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6986DBD0" w14:textId="77777777" w:rsidR="0056156F" w:rsidRPr="00204AFA" w:rsidRDefault="0056156F" w:rsidP="006D3672">
            <w:pPr>
              <w:pStyle w:val="TableContents"/>
            </w:pPr>
            <w:r w:rsidRPr="00204AFA">
              <w:t>4543</w:t>
            </w:r>
          </w:p>
        </w:tc>
      </w:tr>
      <w:tr w:rsidR="0056156F" w:rsidRPr="00204AFA" w14:paraId="674636B1" w14:textId="77777777" w:rsidTr="00BF1D42">
        <w:trPr>
          <w:jc w:val="center"/>
        </w:trPr>
        <w:tc>
          <w:tcPr>
            <w:tcW w:w="0" w:type="auto"/>
            <w:shd w:val="clear" w:color="auto" w:fill="auto"/>
            <w:noWrap/>
            <w:vAlign w:val="center"/>
            <w:hideMark/>
          </w:tcPr>
          <w:p w14:paraId="57D286C1" w14:textId="77777777" w:rsidR="0056156F" w:rsidRPr="00204AFA" w:rsidRDefault="0056156F" w:rsidP="006D3672">
            <w:pPr>
              <w:pStyle w:val="TableContents"/>
            </w:pPr>
            <w:r w:rsidRPr="00204AFA">
              <w:t>101*5111</w:t>
            </w:r>
          </w:p>
        </w:tc>
        <w:tc>
          <w:tcPr>
            <w:tcW w:w="0" w:type="auto"/>
            <w:shd w:val="clear" w:color="auto" w:fill="auto"/>
            <w:noWrap/>
            <w:vAlign w:val="center"/>
            <w:hideMark/>
          </w:tcPr>
          <w:p w14:paraId="42887C0B" w14:textId="77777777" w:rsidR="0056156F" w:rsidRPr="00204AFA" w:rsidRDefault="0056156F" w:rsidP="006D3672">
            <w:pPr>
              <w:pStyle w:val="TableContents"/>
            </w:pPr>
            <w:r w:rsidRPr="00204AFA">
              <w:t>3</w:t>
            </w:r>
          </w:p>
        </w:tc>
        <w:tc>
          <w:tcPr>
            <w:tcW w:w="0" w:type="auto"/>
            <w:shd w:val="clear" w:color="auto" w:fill="auto"/>
            <w:noWrap/>
            <w:vAlign w:val="center"/>
            <w:hideMark/>
          </w:tcPr>
          <w:p w14:paraId="090B9B59" w14:textId="77777777" w:rsidR="0056156F" w:rsidRPr="00204AFA" w:rsidRDefault="0056156F" w:rsidP="006D3672">
            <w:pPr>
              <w:pStyle w:val="TableContents"/>
            </w:pPr>
            <w:r w:rsidRPr="00204AFA">
              <w:t>263.265</w:t>
            </w:r>
          </w:p>
        </w:tc>
        <w:tc>
          <w:tcPr>
            <w:tcW w:w="0" w:type="auto"/>
            <w:shd w:val="clear" w:color="auto" w:fill="auto"/>
            <w:noWrap/>
            <w:vAlign w:val="center"/>
            <w:hideMark/>
          </w:tcPr>
          <w:p w14:paraId="1D5367A5" w14:textId="77777777" w:rsidR="0056156F" w:rsidRPr="00204AFA" w:rsidRDefault="0056156F" w:rsidP="006D3672">
            <w:pPr>
              <w:pStyle w:val="TableContents"/>
            </w:pPr>
            <w:r w:rsidRPr="00204AFA">
              <w:t>8.865444</w:t>
            </w:r>
          </w:p>
        </w:tc>
        <w:tc>
          <w:tcPr>
            <w:tcW w:w="0" w:type="auto"/>
            <w:shd w:val="clear" w:color="auto" w:fill="auto"/>
            <w:noWrap/>
            <w:vAlign w:val="center"/>
            <w:hideMark/>
          </w:tcPr>
          <w:p w14:paraId="23BBF544"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7CBD00C0"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79D2B7CA"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23E1ABE8"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238CAFEF" w14:textId="77777777" w:rsidR="0056156F" w:rsidRPr="00204AFA" w:rsidRDefault="0056156F" w:rsidP="006D3672">
            <w:pPr>
              <w:pStyle w:val="TableContents"/>
            </w:pPr>
            <w:r w:rsidRPr="00204AFA">
              <w:t>5111</w:t>
            </w:r>
          </w:p>
        </w:tc>
      </w:tr>
    </w:tbl>
    <w:p w14:paraId="1CC4DE61" w14:textId="77777777" w:rsidR="004464D1" w:rsidRDefault="004464D1" w:rsidP="003244B1"/>
    <w:p w14:paraId="0BE7D2CA" w14:textId="17150747" w:rsidR="003244B1" w:rsidRDefault="008A4C5B" w:rsidP="003244B1">
      <w:r>
        <w:t>The first column shows the combination of the values for the auxiliary variables (X1</w:t>
      </w:r>
      <w:r w:rsidR="003C1F5E">
        <w:t>and</w:t>
      </w:r>
      <w:r>
        <w:t xml:space="preserve"> X2) identifying each stratum, N is the number of units</w:t>
      </w:r>
      <w:r w:rsidR="00712834">
        <w:t xml:space="preserve"> (i.e. establishments)</w:t>
      </w:r>
      <w:r>
        <w:t xml:space="preserve"> in each stratum</w:t>
      </w:r>
      <w:r w:rsidR="003C1F5E">
        <w:t>.</w:t>
      </w:r>
      <w:r>
        <w:t xml:space="preserve"> M1 and S1 are mean and standard deviation</w:t>
      </w:r>
      <w:r w:rsidR="00712834">
        <w:t xml:space="preserve"> of the value for each stratum</w:t>
      </w:r>
      <w:r w:rsidR="003C1F5E">
        <w:t>.</w:t>
      </w:r>
      <w:r>
        <w:t xml:space="preserve"> </w:t>
      </w:r>
      <w:r w:rsidR="003C1F5E">
        <w:t>C</w:t>
      </w:r>
      <w:r>
        <w:t>ost is the assigned sampling costs (all one)</w:t>
      </w:r>
      <w:r w:rsidR="003C1F5E">
        <w:t>.</w:t>
      </w:r>
      <w:r>
        <w:t xml:space="preserve"> CENS column allows defining take-all (certainty) strata (strata from which all units must be included in the sample) when </w:t>
      </w:r>
      <w:r w:rsidR="005807F1">
        <w:t xml:space="preserve">set to one. </w:t>
      </w:r>
      <w:r w:rsidR="00EE0655">
        <w:t>In this case study, no take-all strata are defined. X1</w:t>
      </w:r>
      <w:r w:rsidR="000B10AD">
        <w:t xml:space="preserve"> and </w:t>
      </w:r>
      <w:r w:rsidR="00EE0655">
        <w:t>X</w:t>
      </w:r>
      <w:r w:rsidR="003C1F5E">
        <w:t>2</w:t>
      </w:r>
      <w:r w:rsidR="00EE0655">
        <w:t xml:space="preserve"> columns are the values of the </w:t>
      </w:r>
      <w:r w:rsidR="00D10AAC">
        <w:t>two</w:t>
      </w:r>
      <w:r w:rsidR="00EE0655">
        <w:t xml:space="preserve"> auxiliary variables county,</w:t>
      </w:r>
      <w:r w:rsidR="003C1F5E">
        <w:t xml:space="preserve"> and</w:t>
      </w:r>
      <w:r w:rsidR="00EE0655">
        <w:t xml:space="preserve"> NAICS</w:t>
      </w:r>
      <w:r w:rsidR="003C1F5E">
        <w:t xml:space="preserve"> code</w:t>
      </w:r>
      <w:r w:rsidR="00EE0655">
        <w:t xml:space="preserve">. </w:t>
      </w:r>
    </w:p>
    <w:p w14:paraId="461A9260" w14:textId="50880A94" w:rsidR="003244B1" w:rsidRDefault="003244B1" w:rsidP="003244B1">
      <w:r>
        <w:t xml:space="preserve">Take-all (certainty) strata can be specified through the parameter “CENS” in “optimizestrata” function discussed later in this section.  </w:t>
      </w:r>
    </w:p>
    <w:p w14:paraId="0598A91C" w14:textId="454B246F" w:rsidR="00EE0655" w:rsidRDefault="00C0141B" w:rsidP="00421229">
      <w:r>
        <w:t>Next, “CV.csv” which contains the CV constraints for each domain (</w:t>
      </w:r>
      <w:r w:rsidR="002E3134">
        <w:t>State</w:t>
      </w:r>
      <w:r>
        <w:t xml:space="preserve"> in this case) is imported.</w:t>
      </w:r>
    </w:p>
    <w:p w14:paraId="4C9C3AFD" w14:textId="77777777" w:rsidR="00C0141B" w:rsidRDefault="00C0141B" w:rsidP="0043170C">
      <w:pPr>
        <w:pStyle w:val="Code"/>
      </w:pPr>
      <w:r>
        <w:rPr>
          <w:rStyle w:val="pl-smi"/>
        </w:rPr>
        <w:t>CVConst</w:t>
      </w:r>
      <w:r>
        <w:t xml:space="preserve"> </w:t>
      </w:r>
      <w:r>
        <w:rPr>
          <w:rStyle w:val="pl-k"/>
        </w:rPr>
        <w:t>&lt;-</w:t>
      </w:r>
      <w:r>
        <w:t xml:space="preserve"> </w:t>
      </w:r>
      <w:proofErr w:type="gramStart"/>
      <w:r>
        <w:t>read.csv(</w:t>
      </w:r>
      <w:proofErr w:type="gramEnd"/>
      <w:r>
        <w:rPr>
          <w:rStyle w:val="pl-pds"/>
        </w:rPr>
        <w:t>"</w:t>
      </w:r>
      <w:r>
        <w:rPr>
          <w:rStyle w:val="pl-s"/>
        </w:rPr>
        <w:t>./CV.csv</w:t>
      </w:r>
      <w:r>
        <w:rPr>
          <w:rStyle w:val="pl-pds"/>
        </w:rPr>
        <w:t>"</w:t>
      </w:r>
      <w:r>
        <w:t xml:space="preserve">, </w:t>
      </w:r>
      <w:r>
        <w:rPr>
          <w:rStyle w:val="pl-v"/>
        </w:rPr>
        <w:t>header</w:t>
      </w:r>
      <w:r>
        <w:rPr>
          <w:rStyle w:val="pl-k"/>
        </w:rPr>
        <w:t>=</w:t>
      </w:r>
      <w:r>
        <w:rPr>
          <w:rStyle w:val="pl-c1"/>
        </w:rPr>
        <w:t>TRUE</w:t>
      </w:r>
      <w:r>
        <w:t xml:space="preserve">, </w:t>
      </w:r>
      <w:r>
        <w:rPr>
          <w:rStyle w:val="pl-v"/>
        </w:rPr>
        <w:t>sep</w:t>
      </w:r>
      <w:r>
        <w:rPr>
          <w:rStyle w:val="pl-k"/>
        </w:rPr>
        <w:t>=</w:t>
      </w:r>
      <w:r>
        <w:rPr>
          <w:rStyle w:val="pl-pds"/>
        </w:rPr>
        <w:t>"</w:t>
      </w:r>
      <w:r>
        <w:rPr>
          <w:rStyle w:val="pl-s"/>
        </w:rPr>
        <w:t>,</w:t>
      </w:r>
      <w:r>
        <w:rPr>
          <w:rStyle w:val="pl-pds"/>
        </w:rPr>
        <w:t>"</w:t>
      </w:r>
      <w:r>
        <w:t>)</w:t>
      </w:r>
    </w:p>
    <w:p w14:paraId="6E70D6D6" w14:textId="770E0149" w:rsidR="002B78F4" w:rsidRDefault="00C0141B" w:rsidP="008A543F">
      <w:r>
        <w:t xml:space="preserve">Following shows selected rows from “CV.csv”. </w:t>
      </w:r>
      <w:r w:rsidR="006F5DDE">
        <w:t xml:space="preserve">Each row in the file </w:t>
      </w:r>
      <w:r w:rsidR="009470F6">
        <w:t>corresponds with a CV constraint that corresponds with each value of the domain variable. In this case, CV constraint</w:t>
      </w:r>
      <w:r w:rsidR="002E3134">
        <w:t>s</w:t>
      </w:r>
      <w:r w:rsidR="009470F6">
        <w:t xml:space="preserve"> of</w:t>
      </w:r>
      <w:r w:rsidR="00B51174">
        <w:t xml:space="preserve"> </w:t>
      </w:r>
      <w:r w:rsidR="002E3134">
        <w:t>are</w:t>
      </w:r>
      <w:r w:rsidR="009470F6">
        <w:t xml:space="preserve"> defined for each </w:t>
      </w:r>
      <w:r w:rsidR="002E3134">
        <w:t>state</w:t>
      </w:r>
      <w:r w:rsidR="009470F6">
        <w:t xml:space="preserve"> (presented in “domainvalue” column). Note that the values in </w:t>
      </w:r>
      <w:r w:rsidR="009470F6">
        <w:lastRenderedPageBreak/>
        <w:t>“domainvalue” column in “CV.csv” file and the variable assigned to “doma</w:t>
      </w:r>
      <w:r w:rsidR="002E3134">
        <w:t>i</w:t>
      </w:r>
      <w:r w:rsidR="009470F6">
        <w:t xml:space="preserve">nvalue” in “buildFrameDF” function discussed earlier need to be consistent. </w:t>
      </w:r>
    </w:p>
    <w:p w14:paraId="6F544C25" w14:textId="5BF3DC6C" w:rsidR="00240360" w:rsidRDefault="00240360" w:rsidP="00240360">
      <w:pPr>
        <w:pStyle w:val="Caption"/>
      </w:pPr>
      <w:r>
        <w:t xml:space="preserve">Table </w:t>
      </w:r>
      <w:r w:rsidR="00287925">
        <w:fldChar w:fldCharType="begin"/>
      </w:r>
      <w:r w:rsidR="00287925">
        <w:instrText xml:space="preserve"> SEQ Table \* ARABIC </w:instrText>
      </w:r>
      <w:r w:rsidR="00287925">
        <w:fldChar w:fldCharType="separate"/>
      </w:r>
      <w:r w:rsidR="000229B3">
        <w:rPr>
          <w:noProof/>
        </w:rPr>
        <w:t>2</w:t>
      </w:r>
      <w:r w:rsidR="00287925">
        <w:rPr>
          <w:noProof/>
        </w:rPr>
        <w:fldChar w:fldCharType="end"/>
      </w:r>
      <w:r w:rsidRPr="00D10AAC">
        <w:t>. Selected rows from CV.csv</w:t>
      </w:r>
    </w:p>
    <w:tbl>
      <w:tblPr>
        <w:tblW w:w="3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6"/>
        <w:gridCol w:w="655"/>
        <w:gridCol w:w="1659"/>
      </w:tblGrid>
      <w:tr w:rsidR="000C758D" w:rsidRPr="00D10AAC" w14:paraId="2D5808B7" w14:textId="77777777" w:rsidTr="00BF1D42">
        <w:trPr>
          <w:jc w:val="center"/>
        </w:trPr>
        <w:tc>
          <w:tcPr>
            <w:tcW w:w="0" w:type="auto"/>
            <w:shd w:val="clear" w:color="auto" w:fill="D9D9D9" w:themeFill="background1" w:themeFillShade="D9"/>
            <w:noWrap/>
            <w:tcMar>
              <w:top w:w="43" w:type="dxa"/>
              <w:left w:w="43" w:type="dxa"/>
              <w:bottom w:w="43" w:type="dxa"/>
              <w:right w:w="43" w:type="dxa"/>
            </w:tcMar>
            <w:vAlign w:val="center"/>
            <w:hideMark/>
          </w:tcPr>
          <w:p w14:paraId="50719085" w14:textId="77777777" w:rsidR="002B78F4" w:rsidRPr="00D10AAC" w:rsidRDefault="002B78F4" w:rsidP="006D3672">
            <w:pPr>
              <w:pStyle w:val="TableContents"/>
            </w:pPr>
            <w:r w:rsidRPr="00D10AAC">
              <w:t>DOM1</w:t>
            </w:r>
          </w:p>
        </w:tc>
        <w:tc>
          <w:tcPr>
            <w:tcW w:w="0" w:type="auto"/>
            <w:shd w:val="clear" w:color="auto" w:fill="D9D9D9" w:themeFill="background1" w:themeFillShade="D9"/>
            <w:noWrap/>
            <w:tcMar>
              <w:top w:w="43" w:type="dxa"/>
              <w:left w:w="43" w:type="dxa"/>
              <w:bottom w:w="43" w:type="dxa"/>
              <w:right w:w="43" w:type="dxa"/>
            </w:tcMar>
            <w:vAlign w:val="center"/>
            <w:hideMark/>
          </w:tcPr>
          <w:p w14:paraId="2FC22F29" w14:textId="77777777" w:rsidR="002B78F4" w:rsidRPr="00D10AAC" w:rsidRDefault="002B78F4" w:rsidP="006D3672">
            <w:pPr>
              <w:pStyle w:val="TableContents"/>
            </w:pPr>
            <w:r w:rsidRPr="00D10AAC">
              <w:t>CV1</w:t>
            </w:r>
          </w:p>
        </w:tc>
        <w:tc>
          <w:tcPr>
            <w:tcW w:w="0" w:type="auto"/>
            <w:shd w:val="clear" w:color="auto" w:fill="D9D9D9" w:themeFill="background1" w:themeFillShade="D9"/>
            <w:noWrap/>
            <w:tcMar>
              <w:top w:w="43" w:type="dxa"/>
              <w:left w:w="43" w:type="dxa"/>
              <w:bottom w:w="43" w:type="dxa"/>
              <w:right w:w="43" w:type="dxa"/>
            </w:tcMar>
            <w:vAlign w:val="center"/>
            <w:hideMark/>
          </w:tcPr>
          <w:p w14:paraId="47980080" w14:textId="32781009" w:rsidR="002B78F4" w:rsidRPr="00D10AAC" w:rsidRDefault="00E46421" w:rsidP="006D3672">
            <w:pPr>
              <w:pStyle w:val="TableContents"/>
            </w:pPr>
            <w:r w:rsidRPr="00D10AAC">
              <w:t>D</w:t>
            </w:r>
            <w:r w:rsidR="002B78F4" w:rsidRPr="00D10AAC">
              <w:t>omainvalue</w:t>
            </w:r>
          </w:p>
        </w:tc>
      </w:tr>
      <w:tr w:rsidR="00E16D82" w:rsidRPr="00D10AAC" w14:paraId="10125393" w14:textId="77777777" w:rsidTr="00BF1D42">
        <w:trPr>
          <w:jc w:val="center"/>
        </w:trPr>
        <w:tc>
          <w:tcPr>
            <w:tcW w:w="0" w:type="auto"/>
            <w:shd w:val="clear" w:color="auto" w:fill="auto"/>
            <w:noWrap/>
            <w:tcMar>
              <w:top w:w="43" w:type="dxa"/>
              <w:left w:w="43" w:type="dxa"/>
              <w:bottom w:w="43" w:type="dxa"/>
              <w:right w:w="43" w:type="dxa"/>
            </w:tcMar>
            <w:vAlign w:val="center"/>
            <w:hideMark/>
          </w:tcPr>
          <w:p w14:paraId="255322A2" w14:textId="77777777" w:rsidR="002B78F4" w:rsidRPr="00D10AAC" w:rsidRDefault="002B78F4" w:rsidP="006D3672">
            <w:pPr>
              <w:pStyle w:val="TableContents"/>
            </w:pPr>
            <w:r w:rsidRPr="00D10AAC">
              <w:t>DOM1</w:t>
            </w:r>
          </w:p>
        </w:tc>
        <w:tc>
          <w:tcPr>
            <w:tcW w:w="0" w:type="auto"/>
            <w:shd w:val="clear" w:color="auto" w:fill="auto"/>
            <w:noWrap/>
            <w:tcMar>
              <w:top w:w="43" w:type="dxa"/>
              <w:left w:w="43" w:type="dxa"/>
              <w:bottom w:w="43" w:type="dxa"/>
              <w:right w:w="43" w:type="dxa"/>
            </w:tcMar>
            <w:vAlign w:val="center"/>
            <w:hideMark/>
          </w:tcPr>
          <w:p w14:paraId="016465A4" w14:textId="77777777" w:rsidR="002B78F4" w:rsidRPr="00D10AAC" w:rsidRDefault="002B78F4" w:rsidP="006D3672">
            <w:pPr>
              <w:pStyle w:val="TableContents"/>
            </w:pPr>
            <w:r w:rsidRPr="00D10AAC">
              <w:t>0.02</w:t>
            </w:r>
          </w:p>
        </w:tc>
        <w:tc>
          <w:tcPr>
            <w:tcW w:w="0" w:type="auto"/>
            <w:shd w:val="clear" w:color="auto" w:fill="auto"/>
            <w:noWrap/>
            <w:tcMar>
              <w:top w:w="43" w:type="dxa"/>
              <w:left w:w="43" w:type="dxa"/>
              <w:bottom w:w="43" w:type="dxa"/>
              <w:right w:w="43" w:type="dxa"/>
            </w:tcMar>
            <w:vAlign w:val="center"/>
            <w:hideMark/>
          </w:tcPr>
          <w:p w14:paraId="039BEE51" w14:textId="77777777" w:rsidR="002B78F4" w:rsidRPr="00D10AAC" w:rsidRDefault="002B78F4" w:rsidP="006D3672">
            <w:pPr>
              <w:pStyle w:val="TableContents"/>
            </w:pPr>
            <w:r w:rsidRPr="00D10AAC">
              <w:t>1</w:t>
            </w:r>
          </w:p>
        </w:tc>
      </w:tr>
      <w:tr w:rsidR="00E16D82" w:rsidRPr="00D10AAC" w14:paraId="7B7358D3" w14:textId="77777777" w:rsidTr="00BF1D42">
        <w:trPr>
          <w:jc w:val="center"/>
        </w:trPr>
        <w:tc>
          <w:tcPr>
            <w:tcW w:w="0" w:type="auto"/>
            <w:shd w:val="clear" w:color="auto" w:fill="auto"/>
            <w:noWrap/>
            <w:tcMar>
              <w:top w:w="43" w:type="dxa"/>
              <w:left w:w="43" w:type="dxa"/>
              <w:bottom w:w="43" w:type="dxa"/>
              <w:right w:w="43" w:type="dxa"/>
            </w:tcMar>
            <w:vAlign w:val="center"/>
            <w:hideMark/>
          </w:tcPr>
          <w:p w14:paraId="2A1CEB94" w14:textId="77777777" w:rsidR="002B78F4" w:rsidRPr="00D10AAC" w:rsidRDefault="002B78F4" w:rsidP="006D3672">
            <w:pPr>
              <w:pStyle w:val="TableContents"/>
            </w:pPr>
            <w:r w:rsidRPr="00D10AAC">
              <w:t>DOM2</w:t>
            </w:r>
          </w:p>
        </w:tc>
        <w:tc>
          <w:tcPr>
            <w:tcW w:w="0" w:type="auto"/>
            <w:shd w:val="clear" w:color="auto" w:fill="auto"/>
            <w:noWrap/>
            <w:tcMar>
              <w:top w:w="43" w:type="dxa"/>
              <w:left w:w="43" w:type="dxa"/>
              <w:bottom w:w="43" w:type="dxa"/>
              <w:right w:w="43" w:type="dxa"/>
            </w:tcMar>
            <w:vAlign w:val="center"/>
            <w:hideMark/>
          </w:tcPr>
          <w:p w14:paraId="328657AD" w14:textId="77777777" w:rsidR="002B78F4" w:rsidRPr="00D10AAC" w:rsidRDefault="002B78F4" w:rsidP="006D3672">
            <w:pPr>
              <w:pStyle w:val="TableContents"/>
            </w:pPr>
            <w:r w:rsidRPr="00D10AAC">
              <w:t>0.03</w:t>
            </w:r>
          </w:p>
        </w:tc>
        <w:tc>
          <w:tcPr>
            <w:tcW w:w="0" w:type="auto"/>
            <w:shd w:val="clear" w:color="auto" w:fill="auto"/>
            <w:noWrap/>
            <w:tcMar>
              <w:top w:w="43" w:type="dxa"/>
              <w:left w:w="43" w:type="dxa"/>
              <w:bottom w:w="43" w:type="dxa"/>
              <w:right w:w="43" w:type="dxa"/>
            </w:tcMar>
            <w:vAlign w:val="center"/>
            <w:hideMark/>
          </w:tcPr>
          <w:p w14:paraId="66DE5BC4" w14:textId="77777777" w:rsidR="002B78F4" w:rsidRPr="00D10AAC" w:rsidRDefault="002B78F4" w:rsidP="006D3672">
            <w:pPr>
              <w:pStyle w:val="TableContents"/>
            </w:pPr>
            <w:r w:rsidRPr="00D10AAC">
              <w:t>2</w:t>
            </w:r>
          </w:p>
        </w:tc>
      </w:tr>
      <w:tr w:rsidR="00E16D82" w:rsidRPr="00D10AAC" w14:paraId="0397D31E" w14:textId="77777777" w:rsidTr="00BF1D42">
        <w:trPr>
          <w:jc w:val="center"/>
        </w:trPr>
        <w:tc>
          <w:tcPr>
            <w:tcW w:w="0" w:type="auto"/>
            <w:shd w:val="clear" w:color="auto" w:fill="auto"/>
            <w:noWrap/>
            <w:tcMar>
              <w:top w:w="43" w:type="dxa"/>
              <w:left w:w="43" w:type="dxa"/>
              <w:bottom w:w="43" w:type="dxa"/>
              <w:right w:w="43" w:type="dxa"/>
            </w:tcMar>
            <w:vAlign w:val="center"/>
            <w:hideMark/>
          </w:tcPr>
          <w:p w14:paraId="132382B4" w14:textId="77777777" w:rsidR="002B78F4" w:rsidRPr="00D10AAC" w:rsidRDefault="002B78F4" w:rsidP="006D3672">
            <w:pPr>
              <w:pStyle w:val="TableContents"/>
            </w:pPr>
            <w:r w:rsidRPr="00D10AAC">
              <w:t>DOM3</w:t>
            </w:r>
          </w:p>
        </w:tc>
        <w:tc>
          <w:tcPr>
            <w:tcW w:w="0" w:type="auto"/>
            <w:shd w:val="clear" w:color="auto" w:fill="auto"/>
            <w:noWrap/>
            <w:tcMar>
              <w:top w:w="43" w:type="dxa"/>
              <w:left w:w="43" w:type="dxa"/>
              <w:bottom w:w="43" w:type="dxa"/>
              <w:right w:w="43" w:type="dxa"/>
            </w:tcMar>
            <w:vAlign w:val="center"/>
            <w:hideMark/>
          </w:tcPr>
          <w:p w14:paraId="5459E42B" w14:textId="77777777" w:rsidR="002B78F4" w:rsidRPr="00D10AAC" w:rsidRDefault="002B78F4" w:rsidP="006D3672">
            <w:pPr>
              <w:pStyle w:val="TableContents"/>
            </w:pPr>
            <w:r w:rsidRPr="00D10AAC">
              <w:t>0.02</w:t>
            </w:r>
          </w:p>
        </w:tc>
        <w:tc>
          <w:tcPr>
            <w:tcW w:w="0" w:type="auto"/>
            <w:shd w:val="clear" w:color="auto" w:fill="auto"/>
            <w:noWrap/>
            <w:tcMar>
              <w:top w:w="43" w:type="dxa"/>
              <w:left w:w="43" w:type="dxa"/>
              <w:bottom w:w="43" w:type="dxa"/>
              <w:right w:w="43" w:type="dxa"/>
            </w:tcMar>
            <w:vAlign w:val="center"/>
            <w:hideMark/>
          </w:tcPr>
          <w:p w14:paraId="179328FB" w14:textId="77777777" w:rsidR="002B78F4" w:rsidRPr="00D10AAC" w:rsidRDefault="002B78F4" w:rsidP="006D3672">
            <w:pPr>
              <w:pStyle w:val="TableContents"/>
            </w:pPr>
            <w:r w:rsidRPr="00D10AAC">
              <w:t>3</w:t>
            </w:r>
          </w:p>
        </w:tc>
      </w:tr>
      <w:tr w:rsidR="00E16D82" w:rsidRPr="00D10AAC" w14:paraId="7E9CCE3B" w14:textId="77777777" w:rsidTr="00BF1D42">
        <w:trPr>
          <w:jc w:val="center"/>
        </w:trPr>
        <w:tc>
          <w:tcPr>
            <w:tcW w:w="0" w:type="auto"/>
            <w:shd w:val="clear" w:color="auto" w:fill="auto"/>
            <w:noWrap/>
            <w:tcMar>
              <w:top w:w="43" w:type="dxa"/>
              <w:left w:w="43" w:type="dxa"/>
              <w:bottom w:w="43" w:type="dxa"/>
              <w:right w:w="43" w:type="dxa"/>
            </w:tcMar>
            <w:vAlign w:val="center"/>
            <w:hideMark/>
          </w:tcPr>
          <w:p w14:paraId="728AE6A2" w14:textId="77777777" w:rsidR="002B78F4" w:rsidRPr="00D10AAC" w:rsidRDefault="002B78F4" w:rsidP="006D3672">
            <w:pPr>
              <w:pStyle w:val="TableContents"/>
            </w:pPr>
            <w:r w:rsidRPr="00D10AAC">
              <w:t>DOM4</w:t>
            </w:r>
          </w:p>
        </w:tc>
        <w:tc>
          <w:tcPr>
            <w:tcW w:w="0" w:type="auto"/>
            <w:shd w:val="clear" w:color="auto" w:fill="auto"/>
            <w:noWrap/>
            <w:tcMar>
              <w:top w:w="43" w:type="dxa"/>
              <w:left w:w="43" w:type="dxa"/>
              <w:bottom w:w="43" w:type="dxa"/>
              <w:right w:w="43" w:type="dxa"/>
            </w:tcMar>
            <w:vAlign w:val="center"/>
            <w:hideMark/>
          </w:tcPr>
          <w:p w14:paraId="55BED2A8" w14:textId="77777777" w:rsidR="002B78F4" w:rsidRPr="00D10AAC" w:rsidRDefault="002B78F4" w:rsidP="006D3672">
            <w:pPr>
              <w:pStyle w:val="TableContents"/>
            </w:pPr>
            <w:r w:rsidRPr="00D10AAC">
              <w:t>0.04</w:t>
            </w:r>
          </w:p>
        </w:tc>
        <w:tc>
          <w:tcPr>
            <w:tcW w:w="0" w:type="auto"/>
            <w:shd w:val="clear" w:color="auto" w:fill="auto"/>
            <w:noWrap/>
            <w:tcMar>
              <w:top w:w="43" w:type="dxa"/>
              <w:left w:w="43" w:type="dxa"/>
              <w:bottom w:w="43" w:type="dxa"/>
              <w:right w:w="43" w:type="dxa"/>
            </w:tcMar>
            <w:vAlign w:val="center"/>
            <w:hideMark/>
          </w:tcPr>
          <w:p w14:paraId="14A44FF9" w14:textId="77777777" w:rsidR="002B78F4" w:rsidRPr="00D10AAC" w:rsidRDefault="002B78F4" w:rsidP="006D3672">
            <w:pPr>
              <w:pStyle w:val="TableContents"/>
            </w:pPr>
            <w:r w:rsidRPr="00D10AAC">
              <w:t>4</w:t>
            </w:r>
          </w:p>
        </w:tc>
      </w:tr>
      <w:tr w:rsidR="00E16D82" w:rsidRPr="002B78F4" w14:paraId="44EBDE78" w14:textId="77777777" w:rsidTr="00BF1D42">
        <w:trPr>
          <w:jc w:val="center"/>
        </w:trPr>
        <w:tc>
          <w:tcPr>
            <w:tcW w:w="0" w:type="auto"/>
            <w:shd w:val="clear" w:color="auto" w:fill="auto"/>
            <w:noWrap/>
            <w:tcMar>
              <w:top w:w="43" w:type="dxa"/>
              <w:left w:w="43" w:type="dxa"/>
              <w:bottom w:w="43" w:type="dxa"/>
              <w:right w:w="43" w:type="dxa"/>
            </w:tcMar>
            <w:vAlign w:val="center"/>
            <w:hideMark/>
          </w:tcPr>
          <w:p w14:paraId="60A0B846" w14:textId="77777777" w:rsidR="002B78F4" w:rsidRPr="00D10AAC" w:rsidRDefault="002B78F4" w:rsidP="006D3672">
            <w:pPr>
              <w:pStyle w:val="TableContents"/>
            </w:pPr>
            <w:r w:rsidRPr="00D10AAC">
              <w:t>DOM5</w:t>
            </w:r>
          </w:p>
        </w:tc>
        <w:tc>
          <w:tcPr>
            <w:tcW w:w="0" w:type="auto"/>
            <w:shd w:val="clear" w:color="auto" w:fill="auto"/>
            <w:noWrap/>
            <w:tcMar>
              <w:top w:w="43" w:type="dxa"/>
              <w:left w:w="43" w:type="dxa"/>
              <w:bottom w:w="43" w:type="dxa"/>
              <w:right w:w="43" w:type="dxa"/>
            </w:tcMar>
            <w:vAlign w:val="center"/>
            <w:hideMark/>
          </w:tcPr>
          <w:p w14:paraId="10CA459A" w14:textId="77777777" w:rsidR="002B78F4" w:rsidRPr="00D10AAC" w:rsidRDefault="002B78F4" w:rsidP="006D3672">
            <w:pPr>
              <w:pStyle w:val="TableContents"/>
            </w:pPr>
            <w:r w:rsidRPr="00D10AAC">
              <w:t>0.02</w:t>
            </w:r>
          </w:p>
        </w:tc>
        <w:tc>
          <w:tcPr>
            <w:tcW w:w="0" w:type="auto"/>
            <w:shd w:val="clear" w:color="auto" w:fill="auto"/>
            <w:noWrap/>
            <w:tcMar>
              <w:top w:w="43" w:type="dxa"/>
              <w:left w:w="43" w:type="dxa"/>
              <w:bottom w:w="43" w:type="dxa"/>
              <w:right w:w="43" w:type="dxa"/>
            </w:tcMar>
            <w:vAlign w:val="center"/>
            <w:hideMark/>
          </w:tcPr>
          <w:p w14:paraId="3ADCD533" w14:textId="77777777" w:rsidR="002B78F4" w:rsidRPr="002B78F4" w:rsidRDefault="002B78F4" w:rsidP="006D3672">
            <w:pPr>
              <w:pStyle w:val="TableContents"/>
            </w:pPr>
            <w:r w:rsidRPr="00D10AAC">
              <w:t>5</w:t>
            </w:r>
          </w:p>
        </w:tc>
      </w:tr>
    </w:tbl>
    <w:p w14:paraId="0D10E678" w14:textId="17A6DA36" w:rsidR="00C0141B" w:rsidRPr="00D10AAC" w:rsidRDefault="00C0141B" w:rsidP="00D10AAC">
      <w:pPr>
        <w:pStyle w:val="Caption"/>
      </w:pPr>
    </w:p>
    <w:p w14:paraId="5C66361A" w14:textId="06BF464F" w:rsidR="00B63343" w:rsidRDefault="00B63343" w:rsidP="00B63343">
      <w:r>
        <w:t xml:space="preserve">Then, all input data needs to be checked to ensure consistency using </w:t>
      </w:r>
      <w:r w:rsidR="007F2BD1">
        <w:t>“checkInput” function.</w:t>
      </w:r>
      <w:r w:rsidR="002B78F4">
        <w:t xml:space="preserve"> </w:t>
      </w:r>
      <w:r w:rsidR="00495457">
        <w:t>The</w:t>
      </w:r>
      <w:r w:rsidR="002B78F4">
        <w:t xml:space="preserve"> message “Input data have been checked and are compliant with requirements” will be displayed indicating that the input data is valid and ready to be processed by “optimizeStrata” function</w:t>
      </w:r>
      <w:r w:rsidR="00495457">
        <w:t>. O</w:t>
      </w:r>
      <w:r w:rsidR="00E50966">
        <w:t>therwise, an error will be displayed</w:t>
      </w:r>
      <w:r w:rsidR="00495457">
        <w:t xml:space="preserve"> in case an error is detected in the input data</w:t>
      </w:r>
      <w:r w:rsidR="00E50966">
        <w:t>.</w:t>
      </w:r>
    </w:p>
    <w:p w14:paraId="5836593D" w14:textId="77777777" w:rsidR="00B63343" w:rsidRDefault="00B63343" w:rsidP="0043170C">
      <w:pPr>
        <w:pStyle w:val="Code"/>
      </w:pPr>
      <w:proofErr w:type="gramStart"/>
      <w:r>
        <w:t>checkInput(</w:t>
      </w:r>
      <w:proofErr w:type="gramEnd"/>
      <w:r>
        <w:t xml:space="preserve">errors = CVConst, </w:t>
      </w:r>
    </w:p>
    <w:p w14:paraId="380A522D" w14:textId="77777777" w:rsidR="00B63343" w:rsidRDefault="00B63343" w:rsidP="0043170C">
      <w:pPr>
        <w:pStyle w:val="Code"/>
      </w:pPr>
      <w:r>
        <w:t xml:space="preserve">           strata = AtomicStrata,                               </w:t>
      </w:r>
    </w:p>
    <w:p w14:paraId="7EFF5A17" w14:textId="77777777" w:rsidR="00C0141B" w:rsidRDefault="00B63343" w:rsidP="0043170C">
      <w:pPr>
        <w:pStyle w:val="Code"/>
      </w:pPr>
      <w:r>
        <w:t xml:space="preserve">           sampframe = CFSFrame)</w:t>
      </w:r>
    </w:p>
    <w:p w14:paraId="7F325D6C" w14:textId="638C011F" w:rsidR="00F44562" w:rsidRPr="002A6082" w:rsidRDefault="00F44562" w:rsidP="00F44562">
      <w:r w:rsidRPr="002A6082">
        <w:t xml:space="preserve">To use the K-means based initial solution, the solution generated by “KmeansSolution” function is fed as an initial solution (in place of the “suggestions” parameter) for the “optimizeStrata” function. “KmeansSolution” function </w:t>
      </w:r>
      <w:r w:rsidR="002A6082" w:rsidRPr="002A6082">
        <w:t>takes the atomic strata stored in</w:t>
      </w:r>
      <w:r w:rsidRPr="002A6082">
        <w:t xml:space="preserve"> “AtomicStrata” </w:t>
      </w:r>
      <w:r w:rsidR="002A6082" w:rsidRPr="002A6082">
        <w:t>and develops an initial stratification by clustering it</w:t>
      </w:r>
      <w:r w:rsidRPr="002A6082">
        <w:t xml:space="preserve">. “CVConst” contains the precision constraints on the target variables (CV). “nstrata” is the </w:t>
      </w:r>
      <w:r w:rsidR="002A6082" w:rsidRPr="002A6082">
        <w:t xml:space="preserve">total </w:t>
      </w:r>
      <w:r w:rsidRPr="002A6082">
        <w:t xml:space="preserve">number of strata, </w:t>
      </w:r>
      <w:r w:rsidR="002A6082" w:rsidRPr="002A6082">
        <w:t>which is</w:t>
      </w:r>
      <w:r w:rsidRPr="002A6082">
        <w:t xml:space="preserve"> set it to “NA” here, which </w:t>
      </w:r>
      <w:r w:rsidR="002A6082" w:rsidRPr="002A6082">
        <w:t>enables</w:t>
      </w:r>
      <w:r w:rsidRPr="002A6082">
        <w:t xml:space="preserve"> the function to </w:t>
      </w:r>
      <w:r w:rsidR="002A6082" w:rsidRPr="002A6082">
        <w:t>explore and find the best</w:t>
      </w:r>
      <w:r w:rsidRPr="002A6082">
        <w:t xml:space="preserve"> number of clusters by changing the number of cluster</w:t>
      </w:r>
      <w:r w:rsidR="002A6082" w:rsidRPr="002A6082">
        <w:t>s</w:t>
      </w:r>
      <w:r w:rsidRPr="002A6082">
        <w:t xml:space="preserve"> from 2 to half of the </w:t>
      </w:r>
      <w:r w:rsidR="002A6082" w:rsidRPr="002A6082">
        <w:t>number</w:t>
      </w:r>
      <w:r w:rsidRPr="002A6082">
        <w:t xml:space="preserve"> of </w:t>
      </w:r>
      <w:r w:rsidR="002A6082" w:rsidRPr="002A6082">
        <w:t xml:space="preserve">the </w:t>
      </w:r>
      <w:r w:rsidRPr="002A6082">
        <w:t xml:space="preserve">atomic strata. “Minnumstrata” represents the minimum number of </w:t>
      </w:r>
      <w:r w:rsidR="002A6082" w:rsidRPr="002A6082">
        <w:t>atomic s</w:t>
      </w:r>
      <w:r w:rsidRPr="002A6082">
        <w:t xml:space="preserve">trata to be included in each stratum. “maxclusters” is the maximum number of clusters that the algorithm </w:t>
      </w:r>
      <w:r w:rsidR="00D912F9">
        <w:t>explores which by</w:t>
      </w:r>
      <w:r w:rsidRPr="002A6082">
        <w:t xml:space="preserve"> default is </w:t>
      </w:r>
      <w:r w:rsidR="00D912F9">
        <w:t xml:space="preserve">set to </w:t>
      </w:r>
      <w:r w:rsidRPr="002A6082">
        <w:t xml:space="preserve">half of the </w:t>
      </w:r>
      <w:r w:rsidRPr="002A6082">
        <w:lastRenderedPageBreak/>
        <w:t xml:space="preserve">number of atomic strata (to be consistent with having at least 2 </w:t>
      </w:r>
      <w:r w:rsidR="00D912F9">
        <w:t>atomic strata</w:t>
      </w:r>
      <w:r w:rsidRPr="002A6082">
        <w:t xml:space="preserve"> in each cluster). “showPlot” </w:t>
      </w:r>
      <w:r w:rsidR="00D912F9">
        <w:t>parameter enables</w:t>
      </w:r>
      <w:r w:rsidRPr="002A6082">
        <w:t xml:space="preserve"> visualiz</w:t>
      </w:r>
      <w:r w:rsidR="00D912F9">
        <w:t>ing</w:t>
      </w:r>
      <w:r w:rsidRPr="002A6082">
        <w:t xml:space="preserve"> the</w:t>
      </w:r>
      <w:r w:rsidR="00D912F9">
        <w:t xml:space="preserve"> clustering results</w:t>
      </w:r>
      <w:r w:rsidRPr="002A6082">
        <w:t xml:space="preserve">.   </w:t>
      </w:r>
    </w:p>
    <w:p w14:paraId="4A36EB2D" w14:textId="77777777" w:rsidR="00F44562" w:rsidRPr="003A06A5" w:rsidRDefault="00F44562" w:rsidP="00F44562">
      <w:pPr>
        <w:pStyle w:val="Code"/>
      </w:pPr>
      <w:r w:rsidRPr="003A06A5">
        <w:t xml:space="preserve">solutionKmeans1 &lt;- </w:t>
      </w:r>
      <w:proofErr w:type="gramStart"/>
      <w:r w:rsidRPr="003A06A5">
        <w:t>KmeansSolution(</w:t>
      </w:r>
      <w:proofErr w:type="gramEnd"/>
      <w:r w:rsidRPr="003A06A5">
        <w:t>AtomicStrata,</w:t>
      </w:r>
    </w:p>
    <w:p w14:paraId="37E8E967" w14:textId="77777777" w:rsidR="00F44562" w:rsidRPr="003A06A5" w:rsidRDefault="00F44562" w:rsidP="00F44562">
      <w:pPr>
        <w:pStyle w:val="Code"/>
      </w:pPr>
      <w:r w:rsidRPr="003A06A5">
        <w:t xml:space="preserve">                                  CVConst,</w:t>
      </w:r>
    </w:p>
    <w:p w14:paraId="7D4ED5E7" w14:textId="77777777" w:rsidR="00F44562" w:rsidRPr="003A06A5" w:rsidRDefault="00F44562" w:rsidP="00F44562">
      <w:pPr>
        <w:pStyle w:val="Code"/>
      </w:pPr>
      <w:r w:rsidRPr="003A06A5">
        <w:t xml:space="preserve">                                  nstrata=NA,</w:t>
      </w:r>
    </w:p>
    <w:p w14:paraId="5470F5AE" w14:textId="77777777" w:rsidR="00F44562" w:rsidRPr="003A06A5" w:rsidRDefault="00F44562" w:rsidP="00F44562">
      <w:pPr>
        <w:pStyle w:val="Code"/>
      </w:pPr>
      <w:r w:rsidRPr="003A06A5">
        <w:t xml:space="preserve">                                  minnumstrat=2,</w:t>
      </w:r>
    </w:p>
    <w:p w14:paraId="0C8DEA4F" w14:textId="77777777" w:rsidR="00F44562" w:rsidRPr="003A06A5" w:rsidRDefault="00F44562" w:rsidP="00F44562">
      <w:pPr>
        <w:pStyle w:val="Code"/>
      </w:pPr>
      <w:r w:rsidRPr="003A06A5">
        <w:t xml:space="preserve">                                  maxclusters=NA,</w:t>
      </w:r>
    </w:p>
    <w:p w14:paraId="3B6280DD" w14:textId="77777777" w:rsidR="00F44562" w:rsidRDefault="00F44562" w:rsidP="00F44562">
      <w:pPr>
        <w:pStyle w:val="Code"/>
      </w:pPr>
      <w:r w:rsidRPr="003A06A5">
        <w:t xml:space="preserve">                                  showPlot=FALSE)</w:t>
      </w:r>
      <w:r>
        <w:t xml:space="preserve">  </w:t>
      </w:r>
    </w:p>
    <w:p w14:paraId="1D948AFA" w14:textId="77B6078C" w:rsidR="0040406A" w:rsidRDefault="003A06A5" w:rsidP="003A06A5">
      <w:pPr>
        <w:rPr>
          <w:rStyle w:val="apple-converted-space"/>
          <w:rFonts w:ascii="Arial" w:hAnsi="Arial" w:cs="Arial"/>
          <w:color w:val="000000"/>
          <w:sz w:val="20"/>
          <w:szCs w:val="20"/>
          <w:shd w:val="clear" w:color="auto" w:fill="FFFFFF"/>
        </w:rPr>
      </w:pPr>
      <w:r>
        <w:t xml:space="preserve">The next step is to call “optimizeStrata” function which performs the optimal stratification and allocation based on Genetic Algorithm. In this case, a few parameters such as parallel processing, number of iterations (i.e. generations in the genetic algorithm), initialStrata, output files, and plots are specified along with the two required input matrices which are errors (CV constraints) and atomic strata. Here, </w:t>
      </w:r>
      <w:r w:rsidR="000D3946">
        <w:t xml:space="preserve">the </w:t>
      </w:r>
      <w:r>
        <w:t xml:space="preserve">initial solution for </w:t>
      </w:r>
      <w:r w:rsidR="000D3946">
        <w:t xml:space="preserve">the </w:t>
      </w:r>
      <w:r>
        <w:t>genetic algorithm is set to null</w:t>
      </w:r>
      <w:r w:rsidR="000D3946">
        <w:t xml:space="preserve"> </w:t>
      </w:r>
      <w:r w:rsidR="00A47267">
        <w:t>using “suggestion</w:t>
      </w:r>
      <w:r w:rsidR="0040406A">
        <w:t>s</w:t>
      </w:r>
      <w:r w:rsidR="00A47267">
        <w:t>” pa</w:t>
      </w:r>
      <w:r>
        <w:t>rameter. However, i</w:t>
      </w:r>
      <w:r w:rsidRPr="00977ABD">
        <w:t xml:space="preserve">n order to speed up the convergence </w:t>
      </w:r>
      <w:r>
        <w:t>to</w:t>
      </w:r>
      <w:r w:rsidRPr="00977ABD">
        <w:t xml:space="preserve"> the optimal solution</w:t>
      </w:r>
      <w:r w:rsidR="00B24846">
        <w:t xml:space="preserve"> or improve the quality of the final solution</w:t>
      </w:r>
      <w:r w:rsidRPr="00977ABD">
        <w:t xml:space="preserve">, an initial solution can be </w:t>
      </w:r>
      <w:r w:rsidR="00B24846">
        <w:t>provide</w:t>
      </w:r>
      <w:r w:rsidR="0040406A">
        <w:t xml:space="preserve">d. </w:t>
      </w:r>
    </w:p>
    <w:p w14:paraId="503448FE" w14:textId="09048029" w:rsidR="003A06A5" w:rsidRDefault="003A06A5" w:rsidP="003A06A5">
      <w:r>
        <w:t xml:space="preserve">The number of samples the algorithm generates are real numbers (i.e. numbers with decima points) which need to be converted to integer before using the results. </w:t>
      </w:r>
      <w:r>
        <w:rPr>
          <w:rStyle w:val="apple-converted-space"/>
          <w:rFonts w:ascii="Arial" w:hAnsi="Arial" w:cs="Arial"/>
          <w:color w:val="000000"/>
          <w:sz w:val="20"/>
          <w:szCs w:val="20"/>
          <w:shd w:val="clear" w:color="auto" w:fill="FFFFFF"/>
        </w:rPr>
        <w:t>‘</w:t>
      </w:r>
      <w:r w:rsidRPr="000F0FBA">
        <w:t>realAllocation</w:t>
      </w:r>
      <w:r>
        <w:t xml:space="preserve">’ is the parameter that converts the generated sample size values to integer when set to </w:t>
      </w:r>
      <w:r w:rsidR="00C23199">
        <w:t>FALSE</w:t>
      </w:r>
      <w:r>
        <w:t xml:space="preserve">. </w:t>
      </w:r>
    </w:p>
    <w:p w14:paraId="6391069C" w14:textId="2F926551" w:rsidR="00BD2349" w:rsidRDefault="00BD2349" w:rsidP="003A06A5">
      <w:r>
        <w:t>To specify take-all (certainty) strata (i.e. strata from which all units will be included in the sample), a binary vector with the same length as the number of atomic strata needs to be fed to the parameter “CENS”</w:t>
      </w:r>
      <w:r w:rsidR="00720B9F">
        <w:t xml:space="preserve"> and the parameter “</w:t>
      </w:r>
      <w:r w:rsidR="00720B9F" w:rsidRPr="00720B9F">
        <w:t>strcens</w:t>
      </w:r>
      <w:r w:rsidR="00720B9F">
        <w:t xml:space="preserve">” set to “TRUE”. An element with value set to ‘1’ in “CENS” vector means that the atomic strata corresponding with that row is marked as take-all while a ‘0’ value means a take-some (regular) strata. Following is an example of the CENS binary vector with three take-all atomic strata. </w:t>
      </w:r>
    </w:p>
    <w:p w14:paraId="1E4598EA" w14:textId="77777777" w:rsidR="00BB4280" w:rsidRDefault="00BB4280" w:rsidP="003A06A5"/>
    <w:p w14:paraId="3989F2F0" w14:textId="0E66C634" w:rsidR="00BB4280" w:rsidRDefault="00BB4280" w:rsidP="00BB4280">
      <w:pPr>
        <w:pStyle w:val="Caption"/>
      </w:pPr>
      <w:r>
        <w:lastRenderedPageBreak/>
        <w:t xml:space="preserve">Table </w:t>
      </w:r>
      <w:r>
        <w:fldChar w:fldCharType="begin"/>
      </w:r>
      <w:r>
        <w:instrText xml:space="preserve"> SEQ Table \* ARABIC </w:instrText>
      </w:r>
      <w:r>
        <w:fldChar w:fldCharType="separate"/>
      </w:r>
      <w:r>
        <w:rPr>
          <w:noProof/>
        </w:rPr>
        <w:t>3</w:t>
      </w:r>
      <w:r>
        <w:rPr>
          <w:noProof/>
        </w:rPr>
        <w:fldChar w:fldCharType="end"/>
      </w:r>
      <w:r>
        <w:rPr>
          <w:noProof/>
        </w:rPr>
        <w:t>.</w:t>
      </w:r>
      <w:r>
        <w:t xml:space="preserve"> An example of </w:t>
      </w:r>
      <w:r>
        <w:rPr>
          <w:noProof/>
        </w:rPr>
        <w:t>CENS binary vector</w:t>
      </w:r>
    </w:p>
    <w:tbl>
      <w:tblPr>
        <w:tblW w:w="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tblGrid>
      <w:tr w:rsidR="00720B9F" w:rsidRPr="007E6454" w14:paraId="05AB3F2D" w14:textId="77777777" w:rsidTr="00BF1D42">
        <w:trPr>
          <w:jc w:val="center"/>
        </w:trPr>
        <w:tc>
          <w:tcPr>
            <w:tcW w:w="0" w:type="auto"/>
            <w:shd w:val="clear" w:color="auto" w:fill="auto"/>
            <w:noWrap/>
            <w:vAlign w:val="bottom"/>
            <w:hideMark/>
          </w:tcPr>
          <w:p w14:paraId="239AD35C" w14:textId="77777777" w:rsidR="00720B9F" w:rsidRPr="007E6454" w:rsidRDefault="00720B9F" w:rsidP="004B60DF">
            <w:pPr>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CENS</w:t>
            </w:r>
          </w:p>
        </w:tc>
      </w:tr>
      <w:tr w:rsidR="00720B9F" w:rsidRPr="007E6454" w14:paraId="356D1AAA" w14:textId="77777777" w:rsidTr="00BF1D42">
        <w:trPr>
          <w:jc w:val="center"/>
        </w:trPr>
        <w:tc>
          <w:tcPr>
            <w:tcW w:w="0" w:type="auto"/>
            <w:shd w:val="clear" w:color="auto" w:fill="auto"/>
            <w:noWrap/>
            <w:vAlign w:val="bottom"/>
            <w:hideMark/>
          </w:tcPr>
          <w:p w14:paraId="15A35128" w14:textId="77777777" w:rsidR="00720B9F" w:rsidRPr="007E6454" w:rsidRDefault="00720B9F" w:rsidP="00D76A42">
            <w:pPr>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1</w:t>
            </w:r>
          </w:p>
        </w:tc>
      </w:tr>
      <w:tr w:rsidR="00720B9F" w:rsidRPr="007E6454" w14:paraId="08F061CA" w14:textId="77777777" w:rsidTr="00BF1D42">
        <w:trPr>
          <w:jc w:val="center"/>
        </w:trPr>
        <w:tc>
          <w:tcPr>
            <w:tcW w:w="0" w:type="auto"/>
            <w:shd w:val="clear" w:color="auto" w:fill="auto"/>
            <w:noWrap/>
            <w:vAlign w:val="bottom"/>
            <w:hideMark/>
          </w:tcPr>
          <w:p w14:paraId="35A4A8E6" w14:textId="77777777" w:rsidR="00720B9F" w:rsidRPr="007E6454" w:rsidRDefault="00720B9F" w:rsidP="00D76A42">
            <w:pPr>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0</w:t>
            </w:r>
          </w:p>
        </w:tc>
      </w:tr>
      <w:tr w:rsidR="00720B9F" w:rsidRPr="007E6454" w14:paraId="36B3A1EE" w14:textId="77777777" w:rsidTr="00BF1D42">
        <w:trPr>
          <w:jc w:val="center"/>
        </w:trPr>
        <w:tc>
          <w:tcPr>
            <w:tcW w:w="0" w:type="auto"/>
            <w:shd w:val="clear" w:color="auto" w:fill="auto"/>
            <w:noWrap/>
            <w:vAlign w:val="bottom"/>
            <w:hideMark/>
          </w:tcPr>
          <w:p w14:paraId="08E43AE2" w14:textId="77777777" w:rsidR="00720B9F" w:rsidRPr="007E6454" w:rsidRDefault="00720B9F" w:rsidP="00D76A42">
            <w:pPr>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1</w:t>
            </w:r>
          </w:p>
        </w:tc>
      </w:tr>
      <w:tr w:rsidR="00720B9F" w:rsidRPr="007E6454" w14:paraId="5E03267B" w14:textId="77777777" w:rsidTr="00BF1D42">
        <w:trPr>
          <w:jc w:val="center"/>
        </w:trPr>
        <w:tc>
          <w:tcPr>
            <w:tcW w:w="0" w:type="auto"/>
            <w:shd w:val="clear" w:color="auto" w:fill="auto"/>
            <w:noWrap/>
            <w:vAlign w:val="bottom"/>
            <w:hideMark/>
          </w:tcPr>
          <w:p w14:paraId="2457F949" w14:textId="77777777" w:rsidR="00720B9F" w:rsidRPr="007E6454" w:rsidRDefault="00720B9F" w:rsidP="00D76A42">
            <w:pPr>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0</w:t>
            </w:r>
          </w:p>
        </w:tc>
      </w:tr>
      <w:tr w:rsidR="00720B9F" w:rsidRPr="007E6454" w14:paraId="1A7AE469" w14:textId="77777777" w:rsidTr="00BF1D42">
        <w:trPr>
          <w:jc w:val="center"/>
        </w:trPr>
        <w:tc>
          <w:tcPr>
            <w:tcW w:w="0" w:type="auto"/>
            <w:shd w:val="clear" w:color="auto" w:fill="auto"/>
            <w:noWrap/>
            <w:vAlign w:val="bottom"/>
            <w:hideMark/>
          </w:tcPr>
          <w:p w14:paraId="39E82908" w14:textId="77777777" w:rsidR="00720B9F" w:rsidRPr="007E6454" w:rsidRDefault="00720B9F" w:rsidP="00D76A42">
            <w:pPr>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1</w:t>
            </w:r>
          </w:p>
        </w:tc>
      </w:tr>
      <w:tr w:rsidR="00720B9F" w:rsidRPr="007E6454" w14:paraId="5061BE4D" w14:textId="77777777" w:rsidTr="00BF1D42">
        <w:trPr>
          <w:jc w:val="center"/>
        </w:trPr>
        <w:tc>
          <w:tcPr>
            <w:tcW w:w="0" w:type="auto"/>
            <w:shd w:val="clear" w:color="auto" w:fill="auto"/>
            <w:noWrap/>
            <w:vAlign w:val="bottom"/>
            <w:hideMark/>
          </w:tcPr>
          <w:p w14:paraId="77995513" w14:textId="77777777" w:rsidR="00720B9F" w:rsidRPr="007E6454" w:rsidRDefault="00720B9F" w:rsidP="00D76A42">
            <w:pPr>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0</w:t>
            </w:r>
          </w:p>
        </w:tc>
      </w:tr>
      <w:tr w:rsidR="00720B9F" w:rsidRPr="007E6454" w14:paraId="1984A4D3" w14:textId="77777777" w:rsidTr="00BF1D42">
        <w:trPr>
          <w:jc w:val="center"/>
        </w:trPr>
        <w:tc>
          <w:tcPr>
            <w:tcW w:w="0" w:type="auto"/>
            <w:shd w:val="clear" w:color="auto" w:fill="auto"/>
            <w:noWrap/>
            <w:vAlign w:val="bottom"/>
            <w:hideMark/>
          </w:tcPr>
          <w:p w14:paraId="50CE6850" w14:textId="77777777" w:rsidR="00720B9F" w:rsidRPr="007E6454" w:rsidRDefault="00720B9F" w:rsidP="00D76A42">
            <w:pPr>
              <w:keepNext/>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0</w:t>
            </w:r>
          </w:p>
        </w:tc>
      </w:tr>
    </w:tbl>
    <w:p w14:paraId="7A751281" w14:textId="77777777" w:rsidR="00A6132F" w:rsidRDefault="00A6132F" w:rsidP="00A514FD"/>
    <w:p w14:paraId="25302B14" w14:textId="28F28214" w:rsidR="00C0141B" w:rsidRDefault="00284B86" w:rsidP="00A514FD">
      <w:r>
        <w:t xml:space="preserve">The full list of input arguments along with their descriptions and an example are provided on the package page on rdrr.io </w:t>
      </w:r>
      <w:r>
        <w:fldChar w:fldCharType="begin"/>
      </w:r>
      <w:r w:rsidR="00BD18AC">
        <w:instrText xml:space="preserve"> ADDIN ZOTERO_ITEM CSL_CITATION {"citationID":"TqltyqEb","properties":{"formattedCitation":"(Barcaroli, 2019b)","plainCitation":"(Barcaroli, 2019b)","noteIndex":0},"citationItems":[{"id":3563,"uris":["http://zotero.org/groups/2128091/items/9I66MCKQ"],"uri":["http://zotero.org/groups/2128091/items/9I66MCKQ"],"itemData":{"id":3563,"type":"webpage","abstract":"This function runs a set of other functions to optimise the stratification of a sampling frame","language":"en","title":"optimizeStrata: Best stratification of a sampling frame for multipurpose... in SamplingStrata: Optimal Stratification of Sampling Frames for Multipurpose Sampling Surveys","title-short":"optimizeStrata","URL":"https://rdrr.io/cran/SamplingStrata/man/optimizeStrata.html","author":[{"family":"Barcaroli","given":"Giulio"}],"accessed":{"date-parts":[["2019",8,12]]},"issued":{"date-parts":[["2019",5,2]]}}}],"schema":"https://github.com/citation-style-language/schema/raw/master/csl-citation.json"} </w:instrText>
      </w:r>
      <w:r>
        <w:fldChar w:fldCharType="separate"/>
      </w:r>
      <w:r w:rsidR="00A514FD" w:rsidRPr="00A514FD">
        <w:t>(Barcaroli, 2019b)</w:t>
      </w:r>
      <w:r>
        <w:fldChar w:fldCharType="end"/>
      </w:r>
      <w:r>
        <w:t xml:space="preserve">.  </w:t>
      </w:r>
    </w:p>
    <w:p w14:paraId="0897CC2E" w14:textId="5FB5DC02" w:rsidR="00737094" w:rsidRDefault="00737094" w:rsidP="00A514FD">
      <w:r>
        <w:t>The following code is used to generate the GA solution with a randomly generated initial solution.</w:t>
      </w:r>
    </w:p>
    <w:p w14:paraId="43F16885" w14:textId="07476C18" w:rsidR="0043170C" w:rsidRDefault="00AE13F0" w:rsidP="0043170C">
      <w:pPr>
        <w:pStyle w:val="Code"/>
      </w:pPr>
      <w:r>
        <w:t>G</w:t>
      </w:r>
      <w:r w:rsidR="00366548">
        <w:t>A</w:t>
      </w:r>
      <w:r>
        <w:t>_</w:t>
      </w:r>
      <w:r w:rsidR="0043170C">
        <w:t xml:space="preserve">solution &lt;- </w:t>
      </w:r>
      <w:proofErr w:type="gramStart"/>
      <w:r w:rsidR="0043170C">
        <w:t>optimizeStrata(</w:t>
      </w:r>
      <w:proofErr w:type="gramEnd"/>
      <w:r w:rsidR="0043170C">
        <w:t xml:space="preserve">errors = CVConst, </w:t>
      </w:r>
    </w:p>
    <w:p w14:paraId="1F439062" w14:textId="48E689BE" w:rsidR="0043170C" w:rsidRDefault="0043170C" w:rsidP="0043170C">
      <w:pPr>
        <w:pStyle w:val="Code"/>
      </w:pPr>
      <w:r>
        <w:t xml:space="preserve">                         strata = AtomicStrata,</w:t>
      </w:r>
    </w:p>
    <w:p w14:paraId="5C126A7C" w14:textId="77777777" w:rsidR="0040406A" w:rsidRDefault="00AE13F0" w:rsidP="00AE13F0">
      <w:pPr>
        <w:pStyle w:val="Code"/>
        <w:ind w:firstLine="619"/>
      </w:pPr>
      <w:r>
        <w:t xml:space="preserve">                    </w:t>
      </w:r>
      <w:r w:rsidR="0043170C">
        <w:t>parallel = TRUE,</w:t>
      </w:r>
    </w:p>
    <w:p w14:paraId="4FAB11BA" w14:textId="31F39EB1" w:rsidR="00AE13F0" w:rsidRDefault="0040406A" w:rsidP="00AE13F0">
      <w:pPr>
        <w:pStyle w:val="Code"/>
        <w:ind w:firstLine="619"/>
      </w:pPr>
      <w:r>
        <w:tab/>
      </w:r>
      <w:r>
        <w:tab/>
      </w:r>
      <w:r>
        <w:tab/>
        <w:t>suggestions = NULL,</w:t>
      </w:r>
      <w:r w:rsidR="00AE13F0" w:rsidRPr="00AE13F0">
        <w:t xml:space="preserve"> </w:t>
      </w:r>
    </w:p>
    <w:p w14:paraId="16B0C75C" w14:textId="12C44EE7" w:rsidR="00AE13F0" w:rsidRDefault="00AE13F0" w:rsidP="00AE13F0">
      <w:pPr>
        <w:pStyle w:val="Code"/>
        <w:ind w:firstLine="619"/>
      </w:pPr>
      <w:r>
        <w:tab/>
      </w:r>
      <w:r>
        <w:tab/>
      </w:r>
      <w:r>
        <w:tab/>
        <w:t xml:space="preserve">initialStrata= </w:t>
      </w:r>
      <w:r w:rsidR="0040406A">
        <w:t>NA,</w:t>
      </w:r>
    </w:p>
    <w:p w14:paraId="63F981F3" w14:textId="0E1089C3" w:rsidR="0043170C" w:rsidRDefault="00AE13F0" w:rsidP="0043170C">
      <w:pPr>
        <w:pStyle w:val="Code"/>
      </w:pPr>
      <w:r>
        <w:t xml:space="preserve">                         </w:t>
      </w:r>
      <w:r w:rsidR="0043170C">
        <w:t>iter = 100,</w:t>
      </w:r>
    </w:p>
    <w:p w14:paraId="2B81ABEC" w14:textId="6855D633" w:rsidR="000F0FBA" w:rsidRDefault="000F0FBA" w:rsidP="0043170C">
      <w:pPr>
        <w:pStyle w:val="Code"/>
      </w:pPr>
      <w:r>
        <w:tab/>
      </w:r>
      <w:r>
        <w:tab/>
      </w:r>
      <w:r>
        <w:tab/>
      </w:r>
      <w:r>
        <w:tab/>
      </w:r>
      <w:r w:rsidRPr="000F0FBA">
        <w:t xml:space="preserve">realAllocation = </w:t>
      </w:r>
      <w:r w:rsidR="000B3EC2">
        <w:t>False</w:t>
      </w:r>
      <w:r>
        <w:t>,</w:t>
      </w:r>
    </w:p>
    <w:p w14:paraId="75FB3CFD" w14:textId="4F8FCEB5" w:rsidR="0043170C" w:rsidRDefault="0043170C" w:rsidP="0043170C">
      <w:pPr>
        <w:pStyle w:val="Code"/>
      </w:pPr>
      <w:r>
        <w:t xml:space="preserve">                         writeFiles = FALSE,</w:t>
      </w:r>
    </w:p>
    <w:p w14:paraId="425F9D76" w14:textId="459C45BE" w:rsidR="0043170C" w:rsidRDefault="0043170C" w:rsidP="0043170C">
      <w:pPr>
        <w:pStyle w:val="Code"/>
      </w:pPr>
      <w:r>
        <w:t xml:space="preserve">                         showPlot = FALSE)</w:t>
      </w:r>
    </w:p>
    <w:p w14:paraId="7C1F0F82" w14:textId="77777777" w:rsidR="00737094" w:rsidRDefault="00737094">
      <w:pPr>
        <w:spacing w:before="0" w:line="240" w:lineRule="auto"/>
        <w:ind w:right="0"/>
      </w:pPr>
    </w:p>
    <w:p w14:paraId="7097CCC6" w14:textId="0CB54BB6" w:rsidR="00737094" w:rsidRDefault="00737094" w:rsidP="00737094">
      <w:r>
        <w:t>To use the previously discussed K-means initial solution, “suggestions” parameter needs to be set to “</w:t>
      </w:r>
      <w:r w:rsidRPr="0040406A">
        <w:t>solutionKmeans1</w:t>
      </w:r>
      <w:r>
        <w:t xml:space="preserve">” as depicted in the following code snippet. </w:t>
      </w:r>
    </w:p>
    <w:p w14:paraId="64852AB2" w14:textId="77777777" w:rsidR="00737094" w:rsidRDefault="00737094" w:rsidP="00737094">
      <w:pPr>
        <w:pStyle w:val="Code"/>
      </w:pPr>
      <w:r>
        <w:t xml:space="preserve">Ga_solution &lt;- </w:t>
      </w:r>
      <w:proofErr w:type="gramStart"/>
      <w:r>
        <w:t>optimizeStrata(</w:t>
      </w:r>
      <w:proofErr w:type="gramEnd"/>
      <w:r>
        <w:t xml:space="preserve">errors = CVConst, </w:t>
      </w:r>
    </w:p>
    <w:p w14:paraId="63C3CFFE" w14:textId="77777777" w:rsidR="00737094" w:rsidRDefault="00737094" w:rsidP="00737094">
      <w:pPr>
        <w:pStyle w:val="Code"/>
      </w:pPr>
      <w:r>
        <w:t xml:space="preserve">                         strata = AtomicStrata,</w:t>
      </w:r>
    </w:p>
    <w:p w14:paraId="6A0F419A" w14:textId="77777777" w:rsidR="00737094" w:rsidRDefault="00737094" w:rsidP="00737094">
      <w:pPr>
        <w:pStyle w:val="Code"/>
      </w:pPr>
      <w:r>
        <w:tab/>
      </w:r>
      <w:r>
        <w:tab/>
      </w:r>
      <w:r>
        <w:tab/>
      </w:r>
      <w:r>
        <w:tab/>
        <w:t>suggestions = solutionKmeans1,</w:t>
      </w:r>
    </w:p>
    <w:p w14:paraId="66549439" w14:textId="77777777" w:rsidR="00737094" w:rsidRDefault="00737094" w:rsidP="00737094">
      <w:pPr>
        <w:pStyle w:val="Code"/>
        <w:ind w:firstLine="619"/>
      </w:pPr>
      <w:r>
        <w:t xml:space="preserve">                    parallel = TRUE,</w:t>
      </w:r>
      <w:r w:rsidRPr="00AE13F0">
        <w:t xml:space="preserve"> </w:t>
      </w:r>
    </w:p>
    <w:p w14:paraId="55C74265" w14:textId="77777777" w:rsidR="00737094" w:rsidRDefault="00737094" w:rsidP="00737094">
      <w:pPr>
        <w:pStyle w:val="Code"/>
        <w:ind w:firstLine="619"/>
      </w:pPr>
      <w:r>
        <w:tab/>
      </w:r>
      <w:r>
        <w:tab/>
      </w:r>
      <w:r>
        <w:tab/>
        <w:t>initialStrata= NA,</w:t>
      </w:r>
    </w:p>
    <w:p w14:paraId="584B07EA" w14:textId="77777777" w:rsidR="00737094" w:rsidRDefault="00737094" w:rsidP="00737094">
      <w:pPr>
        <w:pStyle w:val="Code"/>
      </w:pPr>
      <w:r>
        <w:t xml:space="preserve">                         iter = 100,</w:t>
      </w:r>
    </w:p>
    <w:p w14:paraId="517B7313" w14:textId="77777777" w:rsidR="00737094" w:rsidRDefault="00737094" w:rsidP="00737094">
      <w:pPr>
        <w:pStyle w:val="Code"/>
      </w:pPr>
      <w:r>
        <w:tab/>
      </w:r>
      <w:r>
        <w:tab/>
      </w:r>
      <w:r>
        <w:tab/>
      </w:r>
      <w:r>
        <w:tab/>
      </w:r>
      <w:r w:rsidRPr="000F0FBA">
        <w:t xml:space="preserve">realAllocation = </w:t>
      </w:r>
      <w:r>
        <w:t>False,</w:t>
      </w:r>
    </w:p>
    <w:p w14:paraId="07FA7C4B" w14:textId="77777777" w:rsidR="00737094" w:rsidRDefault="00737094" w:rsidP="00737094">
      <w:pPr>
        <w:pStyle w:val="Code"/>
      </w:pPr>
      <w:r>
        <w:t xml:space="preserve">                         writeFiles = FALSE,</w:t>
      </w:r>
    </w:p>
    <w:p w14:paraId="2F7EFB4D" w14:textId="1ECC7059" w:rsidR="00737094" w:rsidRDefault="00737094" w:rsidP="00737094">
      <w:pPr>
        <w:pStyle w:val="Code"/>
      </w:pPr>
      <w:r>
        <w:t xml:space="preserve">                         showPlot = FALSE)</w:t>
      </w:r>
    </w:p>
    <w:p w14:paraId="692892E7" w14:textId="63A0DF83" w:rsidR="00EE0655" w:rsidRDefault="0043170C">
      <w:r>
        <w:t>Although the entire results are stored in “</w:t>
      </w:r>
      <w:r w:rsidR="00366548">
        <w:t>GA_</w:t>
      </w:r>
      <w:r>
        <w:t xml:space="preserve">solution”, selected </w:t>
      </w:r>
      <w:r w:rsidR="00F144D6">
        <w:t>elements</w:t>
      </w:r>
      <w:r>
        <w:t xml:space="preserve"> can be </w:t>
      </w:r>
      <w:r w:rsidR="00A517CA">
        <w:t>stored in</w:t>
      </w:r>
      <w:r>
        <w:t xml:space="preserve"> </w:t>
      </w:r>
      <w:r>
        <w:lastRenderedPageBreak/>
        <w:t xml:space="preserve">separate </w:t>
      </w:r>
      <w:r w:rsidR="00A517CA">
        <w:t>csv files</w:t>
      </w:r>
      <w:r>
        <w:t xml:space="preserve"> for convenience</w:t>
      </w:r>
      <w:r w:rsidR="00A517CA">
        <w:t xml:space="preserve"> and further analysis</w:t>
      </w:r>
      <w:r>
        <w:t>. The two major outputs are “aggr_strata” and “indices” colum</w:t>
      </w:r>
      <w:r w:rsidR="00F26D9C">
        <w:t xml:space="preserve">ns. </w:t>
      </w:r>
      <w:r w:rsidR="00A9598B">
        <w:t xml:space="preserve">The GA method reports the final CV based on the formula presented in the appendix </w:t>
      </w:r>
      <w:r w:rsidR="00DE1EF9">
        <w:t>(</w:t>
      </w:r>
      <w:r w:rsidR="00DE1EF9">
        <w:fldChar w:fldCharType="begin"/>
      </w:r>
      <w:r w:rsidR="00DE1EF9">
        <w:instrText xml:space="preserve"> REF _Ref25084838 \h </w:instrText>
      </w:r>
      <w:r w:rsidR="00DE1EF9">
        <w:fldChar w:fldCharType="separate"/>
      </w:r>
      <w:r w:rsidR="00DE1EF9">
        <w:t>Related formulae</w:t>
      </w:r>
      <w:r w:rsidR="00DE1EF9">
        <w:fldChar w:fldCharType="end"/>
      </w:r>
      <w:r w:rsidR="00DE1EF9">
        <w:t xml:space="preserve">) </w:t>
      </w:r>
      <w:r w:rsidR="00A9598B">
        <w:t>section.</w:t>
      </w:r>
    </w:p>
    <w:p w14:paraId="2DAB91C3" w14:textId="47325D1F" w:rsidR="005567DA" w:rsidRDefault="005567DA">
      <w:r>
        <w:t xml:space="preserve">The results including aggregated strata, indices, and </w:t>
      </w:r>
      <w:r w:rsidR="003B0ECF">
        <w:t xml:space="preserve">final CV can be stored in CSV files. </w:t>
      </w:r>
    </w:p>
    <w:p w14:paraId="54989C5B" w14:textId="6419AC7D" w:rsidR="0043170C" w:rsidRDefault="0043170C" w:rsidP="0043170C">
      <w:pPr>
        <w:pStyle w:val="Code"/>
      </w:pPr>
      <w:proofErr w:type="gramStart"/>
      <w:r>
        <w:t>write.table</w:t>
      </w:r>
      <w:proofErr w:type="gramEnd"/>
      <w:r>
        <w:t>(</w:t>
      </w:r>
      <w:r w:rsidR="00AE13F0">
        <w:t>Ga_</w:t>
      </w:r>
      <w:r>
        <w:t>solution$aggr_strata,file="./aggr_strata.csv", sep=",")</w:t>
      </w:r>
    </w:p>
    <w:p w14:paraId="7DB3333C" w14:textId="6A73CDA3" w:rsidR="0043170C" w:rsidRDefault="0043170C" w:rsidP="0043170C">
      <w:pPr>
        <w:pStyle w:val="Code"/>
      </w:pPr>
      <w:proofErr w:type="gramStart"/>
      <w:r>
        <w:t>write.table</w:t>
      </w:r>
      <w:proofErr w:type="gramEnd"/>
      <w:r>
        <w:t>(</w:t>
      </w:r>
      <w:r w:rsidR="00AE13F0">
        <w:t>Ga_</w:t>
      </w:r>
      <w:r>
        <w:t>solution$indices,file="./indices.csv", sep=",")</w:t>
      </w:r>
    </w:p>
    <w:p w14:paraId="77A4D4F5" w14:textId="053BF2EF" w:rsidR="00DE1EF9" w:rsidRDefault="00DE1EF9">
      <w:pPr>
        <w:pStyle w:val="Code"/>
      </w:pPr>
      <w:r w:rsidRPr="00DE1EF9">
        <w:t>expected_</w:t>
      </w:r>
      <w:proofErr w:type="gramStart"/>
      <w:r w:rsidRPr="00DE1EF9">
        <w:t>CV(</w:t>
      </w:r>
      <w:proofErr w:type="gramEnd"/>
      <w:r w:rsidRPr="00DE1EF9">
        <w:t>ga_solution$aggr_strata)</w:t>
      </w:r>
    </w:p>
    <w:p w14:paraId="5EC17F61" w14:textId="0039E4D6" w:rsidR="00637223" w:rsidRDefault="00F144D6" w:rsidP="000B3EC2">
      <w:r>
        <w:t xml:space="preserve">The stratification is presented in “indices” </w:t>
      </w:r>
      <w:r w:rsidR="00C23199">
        <w:t>which is a one column vector listing labels (i.e. strata number) for each atomic strat</w:t>
      </w:r>
      <w:r w:rsidR="00404706">
        <w:t>um</w:t>
      </w:r>
      <w:r w:rsidR="00C23199">
        <w:t xml:space="preserve">. </w:t>
      </w:r>
      <w:r>
        <w:t xml:space="preserve">“aggr_strata” shows the number of samples allocated to each stratum. </w:t>
      </w:r>
      <w:r w:rsidR="000B3EC2">
        <w:t>After finding the</w:t>
      </w:r>
      <w:r w:rsidR="00337B30">
        <w:t xml:space="preserve"> </w:t>
      </w:r>
      <w:r w:rsidR="00337B30" w:rsidRPr="000B3EC2">
        <w:t>optimal stratification</w:t>
      </w:r>
      <w:r w:rsidR="000B3EC2">
        <w:t>,</w:t>
      </w:r>
      <w:r w:rsidR="00337B30">
        <w:t xml:space="preserve"> the function </w:t>
      </w:r>
      <w:r w:rsidR="000B3EC2">
        <w:t>‘</w:t>
      </w:r>
      <w:r w:rsidR="00337B30">
        <w:t>updateStrata</w:t>
      </w:r>
      <w:r w:rsidR="000B3EC2">
        <w:t>’</w:t>
      </w:r>
      <w:r w:rsidR="00337B30">
        <w:t xml:space="preserve"> is used to </w:t>
      </w:r>
      <w:r w:rsidR="00404706">
        <w:t>combine</w:t>
      </w:r>
      <w:r w:rsidR="00337B30">
        <w:t xml:space="preserve"> </w:t>
      </w:r>
      <w:r w:rsidR="00404706">
        <w:t xml:space="preserve">the </w:t>
      </w:r>
      <w:r w:rsidR="00337B30">
        <w:t>new labels</w:t>
      </w:r>
      <w:r w:rsidR="00404706">
        <w:t xml:space="preserve"> from</w:t>
      </w:r>
      <w:r w:rsidR="00713BAD">
        <w:t xml:space="preserve"> </w:t>
      </w:r>
      <w:r w:rsidR="00A119C8">
        <w:t>“</w:t>
      </w:r>
      <w:r w:rsidR="00404706">
        <w:t>indices” with</w:t>
      </w:r>
      <w:r w:rsidR="00337B30">
        <w:t xml:space="preserve"> </w:t>
      </w:r>
      <w:r w:rsidR="000B3EC2">
        <w:t>the</w:t>
      </w:r>
      <w:r w:rsidR="00337B30">
        <w:t xml:space="preserve"> atomic </w:t>
      </w:r>
      <w:r w:rsidR="000B3EC2">
        <w:t>strata</w:t>
      </w:r>
      <w:r w:rsidR="00404706">
        <w:t xml:space="preserve"> generated earlier.</w:t>
      </w:r>
    </w:p>
    <w:p w14:paraId="2A6D812A" w14:textId="77777777" w:rsidR="00337B30" w:rsidRDefault="00337B30" w:rsidP="00337B30">
      <w:pPr>
        <w:pStyle w:val="Code"/>
      </w:pPr>
      <w:r>
        <w:t xml:space="preserve">newstrata &lt;- </w:t>
      </w:r>
      <w:proofErr w:type="gramStart"/>
      <w:r>
        <w:t>updateStrata(</w:t>
      </w:r>
      <w:proofErr w:type="gramEnd"/>
      <w:r>
        <w:t xml:space="preserve">AtomicStrata, </w:t>
      </w:r>
    </w:p>
    <w:p w14:paraId="460101CC" w14:textId="171B068D" w:rsidR="00337B30" w:rsidRDefault="00337B30" w:rsidP="00337B30">
      <w:pPr>
        <w:pStyle w:val="Code"/>
      </w:pPr>
      <w:r>
        <w:t xml:space="preserve">                          </w:t>
      </w:r>
      <w:r w:rsidR="007A0D58">
        <w:t>GA</w:t>
      </w:r>
      <w:r>
        <w:t xml:space="preserve">_solution, </w:t>
      </w:r>
    </w:p>
    <w:p w14:paraId="3104E5F1" w14:textId="2FAECB46" w:rsidR="00337B30" w:rsidRDefault="00337B30" w:rsidP="000B3EC2">
      <w:pPr>
        <w:pStyle w:val="Code"/>
      </w:pPr>
      <w:r>
        <w:t xml:space="preserve">                          writeFiles = TRUE)</w:t>
      </w:r>
    </w:p>
    <w:p w14:paraId="40AF3474" w14:textId="688DAE99" w:rsidR="009C2304" w:rsidRDefault="009C2304">
      <w:r>
        <w:t xml:space="preserve">The </w:t>
      </w:r>
      <w:r w:rsidR="004F0C3F">
        <w:t xml:space="preserve">next </w:t>
      </w:r>
      <w:r>
        <w:t xml:space="preserve">step </w:t>
      </w:r>
      <w:r w:rsidR="005F4B4D">
        <w:t xml:space="preserve">involves </w:t>
      </w:r>
      <w:r w:rsidR="000B3EC2">
        <w:t>‘</w:t>
      </w:r>
      <w:r w:rsidR="008A1290">
        <w:t>updateFrame</w:t>
      </w:r>
      <w:r w:rsidR="000B3EC2">
        <w:t>’</w:t>
      </w:r>
      <w:r w:rsidR="008A1290">
        <w:t xml:space="preserve"> </w:t>
      </w:r>
      <w:r w:rsidR="005F4B4D">
        <w:t xml:space="preserve">and ‘selectSample’ </w:t>
      </w:r>
      <w:r w:rsidR="007A0D58">
        <w:t>function</w:t>
      </w:r>
      <w:r w:rsidR="005F4B4D">
        <w:t>s. ‘updateFrame’</w:t>
      </w:r>
      <w:r w:rsidR="007A0D58">
        <w:t xml:space="preserve"> update</w:t>
      </w:r>
      <w:r w:rsidR="005F4B4D">
        <w:t>s</w:t>
      </w:r>
      <w:r w:rsidR="007A0D58">
        <w:t xml:space="preserve"> the frame by incorporating the new labels created by “updateStrata” to the original “CFSFrame” that was created using “buildFrameDF”. </w:t>
      </w:r>
      <w:r w:rsidR="000B3EC2">
        <w:t>‘</w:t>
      </w:r>
      <w:r w:rsidR="008A1290">
        <w:t>selectSample</w:t>
      </w:r>
      <w:r w:rsidR="000B3EC2">
        <w:t>’</w:t>
      </w:r>
      <w:r>
        <w:t xml:space="preserve"> </w:t>
      </w:r>
      <w:r w:rsidR="008A1290">
        <w:t xml:space="preserve">function </w:t>
      </w:r>
      <w:r>
        <w:t>select</w:t>
      </w:r>
      <w:r w:rsidR="005F4B4D">
        <w:t>s</w:t>
      </w:r>
      <w:r>
        <w:t xml:space="preserve"> sample</w:t>
      </w:r>
      <w:r w:rsidR="000B3EC2">
        <w:t>s</w:t>
      </w:r>
      <w:r>
        <w:t xml:space="preserve"> using </w:t>
      </w:r>
      <w:r w:rsidRPr="000B3EC2">
        <w:t>simple random sampling without replacement method</w:t>
      </w:r>
      <w:r>
        <w:t>.</w:t>
      </w:r>
      <w:r w:rsidR="008A1290">
        <w:t xml:space="preserve"> In this case, CFSFrame and newstrata </w:t>
      </w:r>
      <w:r w:rsidR="00337B30">
        <w:t xml:space="preserve">are </w:t>
      </w:r>
      <w:r w:rsidR="005F4B4D">
        <w:t xml:space="preserve">the </w:t>
      </w:r>
      <w:r w:rsidR="00337B30">
        <w:t>inputs and the</w:t>
      </w:r>
      <w:r w:rsidR="005F4B4D">
        <w:t xml:space="preserve"> results</w:t>
      </w:r>
      <w:r w:rsidR="005F4694">
        <w:t xml:space="preserve"> which include</w:t>
      </w:r>
      <w:r w:rsidR="00337B30" w:rsidRPr="000B3EC2">
        <w:t xml:space="preserve"> selected units, </w:t>
      </w:r>
      <w:r w:rsidR="000B3EC2">
        <w:t xml:space="preserve">along </w:t>
      </w:r>
      <w:r w:rsidR="00337B30" w:rsidRPr="000B3EC2">
        <w:t>with their weights</w:t>
      </w:r>
      <w:r w:rsidR="005F4B4D">
        <w:t xml:space="preserve"> </w:t>
      </w:r>
      <w:r w:rsidR="005F4694">
        <w:t xml:space="preserve">are </w:t>
      </w:r>
      <w:r w:rsidR="005F4B4D">
        <w:t xml:space="preserve">stored in the variable “sample_CFS”. Weight </w:t>
      </w:r>
      <w:r w:rsidR="005F4694">
        <w:t>is</w:t>
      </w:r>
      <w:r w:rsidR="005F4B4D">
        <w:t xml:space="preserve"> the inverse of the probability of inclusion of each unit in the sample</w:t>
      </w:r>
      <w:r w:rsidR="004857F2">
        <w:t xml:space="preserve"> which is calculated by dividing the sample size (values in the SOLUZ column) by the population of each stratum (N)</w:t>
      </w:r>
      <w:r w:rsidR="005F4B4D">
        <w:t>.</w:t>
      </w:r>
      <w:r w:rsidR="004F0C3F">
        <w:t xml:space="preserve"> The final step is to evaluate </w:t>
      </w:r>
      <w:r w:rsidR="00A1605D">
        <w:t>the solution</w:t>
      </w:r>
      <w:r w:rsidR="004F0C3F">
        <w:t xml:space="preserve"> using </w:t>
      </w:r>
      <w:r w:rsidR="00A1605D">
        <w:t>‘</w:t>
      </w:r>
      <w:r w:rsidR="004F0C3F">
        <w:t>myEval</w:t>
      </w:r>
      <w:r w:rsidR="00A1605D">
        <w:t>’</w:t>
      </w:r>
      <w:r w:rsidR="004F0C3F">
        <w:t xml:space="preserve"> function. </w:t>
      </w:r>
      <w:r w:rsidR="00BE7186">
        <w:t>‘m</w:t>
      </w:r>
      <w:r w:rsidR="004F0C3F">
        <w:t>yeval</w:t>
      </w:r>
      <w:r w:rsidR="00BE7186">
        <w:t>’</w:t>
      </w:r>
      <w:r w:rsidR="004F0C3F">
        <w:t xml:space="preserve"> function </w:t>
      </w:r>
      <w:r w:rsidR="00A1605D">
        <w:t>selects a random sample from the frame based on the stratification and allocation specified by the solution</w:t>
      </w:r>
      <w:r w:rsidR="004F0C3F">
        <w:t xml:space="preserve"> </w:t>
      </w:r>
      <w:r w:rsidR="00A1605D">
        <w:t>and reports the actual CV in each domain based on the selected sample</w:t>
      </w:r>
      <w:r w:rsidR="004F0C3F" w:rsidRPr="00A1605D">
        <w:t>.</w:t>
      </w:r>
      <w:r w:rsidR="004F0C3F">
        <w:t xml:space="preserve"> </w:t>
      </w:r>
      <w:r w:rsidR="00A1605D">
        <w:t>T</w:t>
      </w:r>
      <w:r w:rsidR="004F0C3F">
        <w:t xml:space="preserve">he </w:t>
      </w:r>
      <w:r w:rsidR="00A1605D">
        <w:t xml:space="preserve">sample size (‘nsampl’ parameter value) was set to the sample size determined by the </w:t>
      </w:r>
      <w:r w:rsidR="004F0C3F">
        <w:t xml:space="preserve">GA </w:t>
      </w:r>
      <w:r w:rsidR="004F0C3F">
        <w:lastRenderedPageBreak/>
        <w:t xml:space="preserve">method. </w:t>
      </w:r>
      <w:r w:rsidR="00A1605D">
        <w:t>‘</w:t>
      </w:r>
      <w:r w:rsidR="007A3DF2">
        <w:t>Framenew_CFS</w:t>
      </w:r>
      <w:r w:rsidR="00A1605D">
        <w:t>’</w:t>
      </w:r>
      <w:r w:rsidR="007A3DF2">
        <w:t xml:space="preserve"> and </w:t>
      </w:r>
      <w:r w:rsidR="00A1605D">
        <w:t>‘</w:t>
      </w:r>
      <w:r w:rsidR="007A3DF2">
        <w:t>ga_solution$aggr_strata</w:t>
      </w:r>
      <w:r w:rsidR="00A1605D">
        <w:t>’</w:t>
      </w:r>
      <w:r w:rsidR="007A3DF2">
        <w:t xml:space="preserve"> </w:t>
      </w:r>
      <w:r w:rsidR="008359FE">
        <w:t xml:space="preserve">are </w:t>
      </w:r>
      <w:r w:rsidR="00A1605D">
        <w:t>other</w:t>
      </w:r>
      <w:r w:rsidR="007A3DF2">
        <w:t xml:space="preserve"> input</w:t>
      </w:r>
      <w:r w:rsidR="00A1605D">
        <w:t>s</w:t>
      </w:r>
      <w:r w:rsidR="007A3DF2">
        <w:t xml:space="preserve"> the function</w:t>
      </w:r>
      <w:r w:rsidR="00A1605D">
        <w:t xml:space="preserve"> needs to operate</w:t>
      </w:r>
      <w:r w:rsidR="007A3DF2">
        <w:t xml:space="preserve">. </w:t>
      </w:r>
      <w:r w:rsidR="00A1605D">
        <w:t xml:space="preserve">The </w:t>
      </w:r>
      <w:r w:rsidR="008B1438">
        <w:t>CV</w:t>
      </w:r>
      <w:r w:rsidR="00A1605D">
        <w:t>s</w:t>
      </w:r>
      <w:r w:rsidR="008B1438">
        <w:t xml:space="preserve"> for</w:t>
      </w:r>
      <w:r w:rsidR="00C43388">
        <w:t xml:space="preserve"> </w:t>
      </w:r>
      <w:r w:rsidR="00A1605D">
        <w:t>all</w:t>
      </w:r>
      <w:r w:rsidR="00C43388">
        <w:t xml:space="preserve"> domain</w:t>
      </w:r>
      <w:r w:rsidR="00A1605D">
        <w:t>s</w:t>
      </w:r>
      <w:r w:rsidR="00C43388">
        <w:t xml:space="preserve"> </w:t>
      </w:r>
      <w:r w:rsidR="00A1605D">
        <w:t>are</w:t>
      </w:r>
      <w:r w:rsidR="004F0C3F">
        <w:t xml:space="preserve"> reported and compared in eval$coeff_var</w:t>
      </w:r>
      <w:r w:rsidR="007A3DF2">
        <w:t>.</w:t>
      </w:r>
    </w:p>
    <w:p w14:paraId="6B1F365B" w14:textId="77777777" w:rsidR="006C5D5C" w:rsidRDefault="008A1290" w:rsidP="000B3EC2">
      <w:pPr>
        <w:pStyle w:val="Code"/>
      </w:pPr>
      <w:r w:rsidRPr="008A1290">
        <w:t xml:space="preserve">framenew_CFS &lt;- </w:t>
      </w:r>
      <w:proofErr w:type="gramStart"/>
      <w:r w:rsidRPr="008A1290">
        <w:t>updateFrame(</w:t>
      </w:r>
      <w:proofErr w:type="gramEnd"/>
      <w:r w:rsidRPr="008A1290">
        <w:t xml:space="preserve">CFSFrame, </w:t>
      </w:r>
    </w:p>
    <w:p w14:paraId="51B0F2C6" w14:textId="77777777" w:rsidR="006C5D5C" w:rsidRDefault="006C5D5C" w:rsidP="006C5D5C">
      <w:pPr>
        <w:pStyle w:val="Code"/>
        <w:ind w:firstLine="619"/>
      </w:pPr>
      <w:r>
        <w:t xml:space="preserve">                      </w:t>
      </w:r>
      <w:r w:rsidR="008A1290" w:rsidRPr="008A1290">
        <w:t>newstrata,</w:t>
      </w:r>
    </w:p>
    <w:p w14:paraId="6C02D471" w14:textId="522F960C" w:rsidR="008A1290" w:rsidRDefault="006C5D5C" w:rsidP="006C5D5C">
      <w:pPr>
        <w:pStyle w:val="Code"/>
        <w:ind w:firstLine="619"/>
      </w:pPr>
      <w:r>
        <w:t xml:space="preserve">                      </w:t>
      </w:r>
      <w:r w:rsidR="008A1290" w:rsidRPr="008A1290">
        <w:t>writeFiles=FALSE)</w:t>
      </w:r>
    </w:p>
    <w:p w14:paraId="2EBE0EDB" w14:textId="77777777" w:rsidR="006C5D5C" w:rsidRDefault="008A1290" w:rsidP="000B3EC2">
      <w:pPr>
        <w:pStyle w:val="Code"/>
      </w:pPr>
      <w:r w:rsidRPr="008A1290">
        <w:t xml:space="preserve">sample_CFS &lt;- </w:t>
      </w:r>
      <w:proofErr w:type="gramStart"/>
      <w:r w:rsidRPr="008A1290">
        <w:t>selectSample(</w:t>
      </w:r>
      <w:proofErr w:type="gramEnd"/>
      <w:r w:rsidRPr="008A1290">
        <w:t xml:space="preserve">framenew_CFS, </w:t>
      </w:r>
    </w:p>
    <w:p w14:paraId="69E5DBDB" w14:textId="77777777" w:rsidR="004F0C3F" w:rsidRDefault="006C5D5C" w:rsidP="000B3EC2">
      <w:pPr>
        <w:pStyle w:val="Code"/>
      </w:pPr>
      <w:r>
        <w:t xml:space="preserve">                           </w:t>
      </w:r>
      <w:r w:rsidR="008A1290" w:rsidRPr="008A1290">
        <w:t>ga_solution$aggr_strata,</w:t>
      </w:r>
    </w:p>
    <w:p w14:paraId="762B20D3" w14:textId="78E8BAB6" w:rsidR="006C5D5C" w:rsidRDefault="008A1290">
      <w:pPr>
        <w:pStyle w:val="Code"/>
      </w:pPr>
      <w:r w:rsidRPr="008A1290">
        <w:t xml:space="preserve"> </w:t>
      </w:r>
      <w:r w:rsidR="004F0C3F">
        <w:tab/>
      </w:r>
      <w:r w:rsidR="004F0C3F">
        <w:tab/>
      </w:r>
      <w:r w:rsidR="004F0C3F">
        <w:tab/>
      </w:r>
      <w:r w:rsidR="004F0C3F">
        <w:tab/>
      </w:r>
      <w:r w:rsidR="007A3DF2">
        <w:t xml:space="preserve"> </w:t>
      </w:r>
      <w:r w:rsidR="004F0C3F">
        <w:t xml:space="preserve"> nsampl</w:t>
      </w:r>
      <w:r w:rsidR="007A3DF2">
        <w:t>= sum(</w:t>
      </w:r>
      <w:r w:rsidR="007A3DF2" w:rsidRPr="008A1290">
        <w:t>ga_solution$aggr_strata</w:t>
      </w:r>
      <w:r w:rsidR="007A3DF2">
        <w:t>$SOLUZ)</w:t>
      </w:r>
    </w:p>
    <w:p w14:paraId="0C128659" w14:textId="77777777" w:rsidR="006C5D5C" w:rsidRDefault="006C5D5C" w:rsidP="000B3EC2">
      <w:pPr>
        <w:pStyle w:val="Code"/>
      </w:pPr>
      <w:r>
        <w:t xml:space="preserve">                           </w:t>
      </w:r>
      <w:r w:rsidR="008A1290" w:rsidRPr="008A1290">
        <w:t xml:space="preserve">writeFiles=TRUE, </w:t>
      </w:r>
    </w:p>
    <w:p w14:paraId="4DF9FFA3" w14:textId="54626427" w:rsidR="008A1290" w:rsidRDefault="006C5D5C" w:rsidP="000B3EC2">
      <w:pPr>
        <w:pStyle w:val="Code"/>
      </w:pPr>
      <w:r>
        <w:t xml:space="preserve">                           </w:t>
      </w:r>
      <w:r w:rsidR="008A1290" w:rsidRPr="008A1290">
        <w:t>verbatim = TRUE)</w:t>
      </w:r>
    </w:p>
    <w:p w14:paraId="68BB3F55" w14:textId="23E6E1A7" w:rsidR="00C43388" w:rsidRDefault="00C43388">
      <w:pPr>
        <w:pStyle w:val="Code"/>
      </w:pPr>
      <w:proofErr w:type="gramStart"/>
      <w:r>
        <w:t>source(</w:t>
      </w:r>
      <w:proofErr w:type="gramEnd"/>
      <w:r>
        <w:t>"</w:t>
      </w:r>
      <w:r w:rsidR="00BE7186">
        <w:t>&lt;path to the source directory&gt;</w:t>
      </w:r>
      <w:r w:rsidR="0000789A">
        <w:t>/</w:t>
      </w:r>
      <w:r>
        <w:t xml:space="preserve">myeval.R") </w:t>
      </w:r>
    </w:p>
    <w:p w14:paraId="7279846E" w14:textId="77777777" w:rsidR="00C43388" w:rsidRDefault="00C43388" w:rsidP="00C43388">
      <w:pPr>
        <w:pStyle w:val="Code"/>
      </w:pPr>
      <w:r>
        <w:t xml:space="preserve">eval&lt;- </w:t>
      </w:r>
      <w:proofErr w:type="gramStart"/>
      <w:r>
        <w:t>myEval(</w:t>
      </w:r>
      <w:proofErr w:type="gramEnd"/>
      <w:r>
        <w:t xml:space="preserve">framenew_CFS, </w:t>
      </w:r>
    </w:p>
    <w:p w14:paraId="3ADA6706" w14:textId="77777777" w:rsidR="00C43388" w:rsidRDefault="00C43388" w:rsidP="00C43388">
      <w:pPr>
        <w:pStyle w:val="Code"/>
      </w:pPr>
      <w:r>
        <w:t xml:space="preserve">                    ga_solution$aggr_strata, </w:t>
      </w:r>
    </w:p>
    <w:p w14:paraId="67AF1CC8" w14:textId="77777777" w:rsidR="00C43388" w:rsidRDefault="00C43388" w:rsidP="00C43388">
      <w:pPr>
        <w:pStyle w:val="Code"/>
      </w:pPr>
      <w:r>
        <w:t xml:space="preserve">                    nsampl=sum(ga_solution$aggr_strata$SOLUZ), </w:t>
      </w:r>
    </w:p>
    <w:p w14:paraId="43F0090F" w14:textId="77777777" w:rsidR="00C43388" w:rsidRDefault="00C43388" w:rsidP="00C43388">
      <w:pPr>
        <w:pStyle w:val="Code"/>
      </w:pPr>
      <w:r>
        <w:t xml:space="preserve">                    writeFiles=TRUE,</w:t>
      </w:r>
    </w:p>
    <w:p w14:paraId="6A986D92" w14:textId="77777777" w:rsidR="00C43388" w:rsidRDefault="00C43388" w:rsidP="00C43388">
      <w:pPr>
        <w:pStyle w:val="Code"/>
      </w:pPr>
      <w:r>
        <w:t xml:space="preserve">                    progress=FALSE) </w:t>
      </w:r>
    </w:p>
    <w:p w14:paraId="3DFE6905" w14:textId="3096C8E0" w:rsidR="004F0C3F" w:rsidRDefault="00C43388" w:rsidP="00A1605D">
      <w:pPr>
        <w:pStyle w:val="Code"/>
      </w:pPr>
      <w:r>
        <w:t>eval$coeff_var</w:t>
      </w:r>
    </w:p>
    <w:p w14:paraId="020E0348" w14:textId="77777777" w:rsidR="00D167FD" w:rsidRDefault="00D167FD" w:rsidP="00D167FD">
      <w:pPr>
        <w:pStyle w:val="Heading3"/>
        <w:numPr>
          <w:ilvl w:val="0"/>
          <w:numId w:val="0"/>
        </w:numPr>
        <w:ind w:left="720" w:hanging="720"/>
      </w:pPr>
    </w:p>
    <w:p w14:paraId="40408C5F" w14:textId="4A719280" w:rsidR="00504A00" w:rsidRPr="00B30D16" w:rsidRDefault="00D01F2E" w:rsidP="00D167FD">
      <w:pPr>
        <w:pStyle w:val="Heading3"/>
      </w:pPr>
      <w:bookmarkStart w:id="44" w:name="_Toc29161472"/>
      <w:r w:rsidRPr="00B30D16">
        <w:t>Method 1 R</w:t>
      </w:r>
      <w:r w:rsidR="00FA6850" w:rsidRPr="00B30D16">
        <w:t>esults</w:t>
      </w:r>
      <w:bookmarkEnd w:id="44"/>
    </w:p>
    <w:p w14:paraId="46E73DE1" w14:textId="32D4D7BA" w:rsidR="007062EA" w:rsidRDefault="00AE13F0" w:rsidP="0044384D">
      <w:r>
        <w:t xml:space="preserve">In this section, </w:t>
      </w:r>
      <w:r w:rsidR="0044384D">
        <w:t xml:space="preserve">first </w:t>
      </w:r>
      <w:r>
        <w:t xml:space="preserve">the results </w:t>
      </w:r>
      <w:r w:rsidR="00E60846">
        <w:t xml:space="preserve">from the GA method with a randomly generated initial solution are presented. </w:t>
      </w:r>
      <w:r w:rsidR="00821723">
        <w:t>The o</w:t>
      </w:r>
      <w:r w:rsidR="002E6B65">
        <w:t xml:space="preserve">ptimal </w:t>
      </w:r>
      <w:r>
        <w:t xml:space="preserve">stratification and allocation </w:t>
      </w:r>
      <w:r w:rsidR="00821723">
        <w:t>produced by</w:t>
      </w:r>
      <w:r>
        <w:t xml:space="preserve"> </w:t>
      </w:r>
      <w:r w:rsidR="00821723">
        <w:t>‘</w:t>
      </w:r>
      <w:r>
        <w:t>optimizeStrata</w:t>
      </w:r>
      <w:r w:rsidR="00821723">
        <w:t>’</w:t>
      </w:r>
      <w:r>
        <w:t xml:space="preserve"> function</w:t>
      </w:r>
      <w:r w:rsidR="002E6B65">
        <w:t xml:space="preserve"> are presented in </w:t>
      </w:r>
      <w:r w:rsidR="00821723">
        <w:t xml:space="preserve">the </w:t>
      </w:r>
      <w:r w:rsidR="002E6B65">
        <w:t xml:space="preserve">two tables “aggr_strata”, and “indices”. </w:t>
      </w:r>
      <w:r w:rsidR="009D057F">
        <w:t xml:space="preserve">The selected rows from </w:t>
      </w:r>
      <w:r w:rsidR="002E6B65">
        <w:t xml:space="preserve">these tables </w:t>
      </w:r>
      <w:r w:rsidR="009D057F">
        <w:t>are shown in</w:t>
      </w:r>
      <w:r w:rsidR="00293BCA">
        <w:t xml:space="preserve"> </w:t>
      </w:r>
      <w:r w:rsidR="00293BCA">
        <w:fldChar w:fldCharType="begin"/>
      </w:r>
      <w:r w:rsidR="00293BCA">
        <w:instrText xml:space="preserve"> REF _Ref24487639 \h </w:instrText>
      </w:r>
      <w:r w:rsidR="00293BCA">
        <w:fldChar w:fldCharType="separate"/>
      </w:r>
      <w:r w:rsidR="00293BCA">
        <w:t xml:space="preserve">Table </w:t>
      </w:r>
      <w:r w:rsidR="00293BCA">
        <w:rPr>
          <w:noProof/>
        </w:rPr>
        <w:t>4</w:t>
      </w:r>
      <w:r w:rsidR="00293BCA">
        <w:fldChar w:fldCharType="end"/>
      </w:r>
      <w:r w:rsidR="00293BCA">
        <w:t xml:space="preserve"> and </w:t>
      </w:r>
      <w:r w:rsidR="00293BCA">
        <w:fldChar w:fldCharType="begin"/>
      </w:r>
      <w:r w:rsidR="00293BCA">
        <w:instrText xml:space="preserve"> REF _Ref24487642 \h </w:instrText>
      </w:r>
      <w:r w:rsidR="00293BCA">
        <w:fldChar w:fldCharType="separate"/>
      </w:r>
      <w:r w:rsidR="00293BCA">
        <w:t xml:space="preserve">Table </w:t>
      </w:r>
      <w:r w:rsidR="00293BCA">
        <w:rPr>
          <w:noProof/>
        </w:rPr>
        <w:t>5</w:t>
      </w:r>
      <w:r w:rsidR="00293BCA">
        <w:fldChar w:fldCharType="end"/>
      </w:r>
      <w:r w:rsidR="00293BCA">
        <w:fldChar w:fldCharType="begin"/>
      </w:r>
      <w:r w:rsidR="00293BCA">
        <w:instrText xml:space="preserve"> REF _Ref23853196 \h </w:instrText>
      </w:r>
      <w:r w:rsidR="00293BCA">
        <w:fldChar w:fldCharType="end"/>
      </w:r>
      <w:r w:rsidR="009D057F">
        <w:t xml:space="preserve">. </w:t>
      </w:r>
      <w:r w:rsidR="002E6B65">
        <w:t>“</w:t>
      </w:r>
      <w:r w:rsidR="009D057F">
        <w:t>aggr_strata</w:t>
      </w:r>
      <w:r w:rsidR="002E6B65">
        <w:t xml:space="preserve">.csv” </w:t>
      </w:r>
      <w:r w:rsidR="009D057F">
        <w:t>contains 8 columns</w:t>
      </w:r>
      <w:r w:rsidR="00F41FA6">
        <w:t xml:space="preserve">. </w:t>
      </w:r>
      <w:r w:rsidR="009D057F">
        <w:t>The first column</w:t>
      </w:r>
      <w:r w:rsidR="00302EA2">
        <w:t xml:space="preserve"> ‘STRATO’</w:t>
      </w:r>
      <w:r w:rsidR="009D057F">
        <w:t xml:space="preserve"> indicates the label </w:t>
      </w:r>
      <w:r w:rsidR="00592A8C">
        <w:t xml:space="preserve">associated with </w:t>
      </w:r>
      <w:r w:rsidR="009D057F">
        <w:t>each</w:t>
      </w:r>
      <w:r w:rsidR="002E6B65">
        <w:t xml:space="preserve"> stratum in each domain</w:t>
      </w:r>
      <w:r w:rsidR="007062EA">
        <w:t>. The algorithm assigns labels serially (starting from 1) to each stratum i</w:t>
      </w:r>
      <w:r w:rsidR="00302EA2">
        <w:t xml:space="preserve">n each domain. Therefore, there can be strata with the same labels in different domains. </w:t>
      </w:r>
    </w:p>
    <w:p w14:paraId="37922E18" w14:textId="7EA261B8" w:rsidR="00BF1D42" w:rsidRDefault="009D057F" w:rsidP="008B253E">
      <w:r>
        <w:t>M1 and S1 are mean and standard deviation of the value</w:t>
      </w:r>
      <w:r w:rsidR="00592A8C">
        <w:t xml:space="preserve"> (i.e. the target variable)</w:t>
      </w:r>
      <w:r>
        <w:t xml:space="preserve"> </w:t>
      </w:r>
      <w:r w:rsidR="00592A8C">
        <w:t>in</w:t>
      </w:r>
      <w:r>
        <w:t xml:space="preserve"> each stratum, N is the number of units (i.e. establishments) in each stratum, CENS column shows take-all (certainty) strata </w:t>
      </w:r>
      <w:r w:rsidR="00592A8C">
        <w:t xml:space="preserve">(i.e. one if selected as take-all or certainty and </w:t>
      </w:r>
      <w:r>
        <w:t>zero otherwise</w:t>
      </w:r>
      <w:r w:rsidR="00592A8C">
        <w:t>)</w:t>
      </w:r>
      <w:r>
        <w:t xml:space="preserve">, and SOLUZ is </w:t>
      </w:r>
      <w:r>
        <w:lastRenderedPageBreak/>
        <w:t>the total number of sampling units</w:t>
      </w:r>
      <w:r w:rsidR="00592A8C">
        <w:t xml:space="preserve"> to be selected</w:t>
      </w:r>
      <w:r>
        <w:t xml:space="preserve"> from the stratum. Also, the </w:t>
      </w:r>
      <w:r w:rsidR="00592A8C">
        <w:t>number of</w:t>
      </w:r>
      <w:r>
        <w:t xml:space="preserve"> rows </w:t>
      </w:r>
      <w:r w:rsidR="00592A8C">
        <w:t>in</w:t>
      </w:r>
      <w:r>
        <w:t xml:space="preserve"> </w:t>
      </w:r>
      <w:r w:rsidR="00592A8C">
        <w:t xml:space="preserve">“aggr_strata” </w:t>
      </w:r>
      <w:r>
        <w:t xml:space="preserve">is equal to the number of </w:t>
      </w:r>
      <w:r w:rsidR="00592A8C">
        <w:t>strata</w:t>
      </w:r>
      <w:r>
        <w:t xml:space="preserve"> </w:t>
      </w:r>
      <w:r w:rsidR="00592A8C">
        <w:t xml:space="preserve">in the </w:t>
      </w:r>
      <w:r w:rsidR="00F41FA6">
        <w:t xml:space="preserve">optimal </w:t>
      </w:r>
      <w:r w:rsidR="00592A8C">
        <w:t>solution</w:t>
      </w:r>
      <w:r w:rsidR="00F41FA6">
        <w:t>.</w:t>
      </w:r>
      <w:r w:rsidR="0013019E">
        <w:t xml:space="preserve"> </w:t>
      </w:r>
      <w:bookmarkStart w:id="45" w:name="_Ref24487639"/>
    </w:p>
    <w:p w14:paraId="368BBF1D" w14:textId="6EA09F45" w:rsidR="00BF1D42" w:rsidRDefault="00BF1D42">
      <w:pPr>
        <w:spacing w:before="0" w:line="240" w:lineRule="auto"/>
        <w:ind w:right="0"/>
      </w:pPr>
    </w:p>
    <w:p w14:paraId="4112AEC6" w14:textId="45A6EC5A" w:rsidR="00966075" w:rsidRDefault="006F2D60" w:rsidP="008B253E">
      <w:pPr>
        <w:pStyle w:val="Caption"/>
      </w:pPr>
      <w:r>
        <w:t xml:space="preserve">Table </w:t>
      </w:r>
      <w:r w:rsidR="00287925">
        <w:fldChar w:fldCharType="begin"/>
      </w:r>
      <w:r w:rsidR="00287925">
        <w:instrText xml:space="preserve"> SEQ Table \* ARABIC </w:instrText>
      </w:r>
      <w:r w:rsidR="00287925">
        <w:fldChar w:fldCharType="separate"/>
      </w:r>
      <w:r w:rsidR="000229B3">
        <w:rPr>
          <w:noProof/>
        </w:rPr>
        <w:t>4</w:t>
      </w:r>
      <w:r w:rsidR="00287925">
        <w:rPr>
          <w:noProof/>
        </w:rPr>
        <w:fldChar w:fldCharType="end"/>
      </w:r>
      <w:bookmarkEnd w:id="45"/>
      <w:r>
        <w:t>. Selected rows from “aggr_strata.csv” file</w:t>
      </w:r>
    </w:p>
    <w:tbl>
      <w:tblPr>
        <w:tblW w:w="79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4"/>
        <w:gridCol w:w="1198"/>
        <w:gridCol w:w="1198"/>
        <w:gridCol w:w="502"/>
        <w:gridCol w:w="966"/>
        <w:gridCol w:w="896"/>
        <w:gridCol w:w="896"/>
        <w:gridCol w:w="1064"/>
      </w:tblGrid>
      <w:tr w:rsidR="0065054A" w:rsidRPr="00C92701" w14:paraId="5BA0D2AE" w14:textId="77777777" w:rsidTr="00BF1D42">
        <w:trPr>
          <w:jc w:val="center"/>
        </w:trPr>
        <w:tc>
          <w:tcPr>
            <w:tcW w:w="0" w:type="auto"/>
            <w:shd w:val="clear" w:color="auto" w:fill="D9D9D9" w:themeFill="background1" w:themeFillShade="D9"/>
            <w:noWrap/>
            <w:vAlign w:val="bottom"/>
            <w:hideMark/>
          </w:tcPr>
          <w:p w14:paraId="344C1D85" w14:textId="77777777" w:rsidR="0065054A" w:rsidRPr="00C92701" w:rsidRDefault="0065054A" w:rsidP="006D3672">
            <w:pPr>
              <w:pStyle w:val="TableContents"/>
            </w:pPr>
            <w:r w:rsidRPr="00C92701">
              <w:t>STRATO</w:t>
            </w:r>
          </w:p>
        </w:tc>
        <w:tc>
          <w:tcPr>
            <w:tcW w:w="0" w:type="auto"/>
            <w:shd w:val="clear" w:color="auto" w:fill="D9D9D9" w:themeFill="background1" w:themeFillShade="D9"/>
            <w:noWrap/>
            <w:vAlign w:val="bottom"/>
            <w:hideMark/>
          </w:tcPr>
          <w:p w14:paraId="67154876" w14:textId="77777777" w:rsidR="0065054A" w:rsidRPr="00C92701" w:rsidRDefault="0065054A" w:rsidP="006D3672">
            <w:pPr>
              <w:pStyle w:val="TableContents"/>
            </w:pPr>
            <w:r w:rsidRPr="00C92701">
              <w:t>M1</w:t>
            </w:r>
          </w:p>
        </w:tc>
        <w:tc>
          <w:tcPr>
            <w:tcW w:w="0" w:type="auto"/>
            <w:shd w:val="clear" w:color="auto" w:fill="D9D9D9" w:themeFill="background1" w:themeFillShade="D9"/>
            <w:noWrap/>
            <w:vAlign w:val="bottom"/>
            <w:hideMark/>
          </w:tcPr>
          <w:p w14:paraId="3689CC35" w14:textId="77777777" w:rsidR="0065054A" w:rsidRPr="00C92701" w:rsidRDefault="0065054A" w:rsidP="006D3672">
            <w:pPr>
              <w:pStyle w:val="TableContents"/>
            </w:pPr>
            <w:r w:rsidRPr="00C92701">
              <w:t>S1</w:t>
            </w:r>
          </w:p>
        </w:tc>
        <w:tc>
          <w:tcPr>
            <w:tcW w:w="0" w:type="auto"/>
            <w:shd w:val="clear" w:color="auto" w:fill="D9D9D9" w:themeFill="background1" w:themeFillShade="D9"/>
            <w:noWrap/>
            <w:vAlign w:val="bottom"/>
            <w:hideMark/>
          </w:tcPr>
          <w:p w14:paraId="5F6BD1F6" w14:textId="77777777" w:rsidR="0065054A" w:rsidRPr="00C92701" w:rsidRDefault="0065054A" w:rsidP="006D3672">
            <w:pPr>
              <w:pStyle w:val="TableContents"/>
            </w:pPr>
            <w:r w:rsidRPr="00C92701">
              <w:t>N</w:t>
            </w:r>
          </w:p>
        </w:tc>
        <w:tc>
          <w:tcPr>
            <w:tcW w:w="0" w:type="auto"/>
            <w:shd w:val="clear" w:color="auto" w:fill="D9D9D9" w:themeFill="background1" w:themeFillShade="D9"/>
            <w:noWrap/>
            <w:vAlign w:val="bottom"/>
            <w:hideMark/>
          </w:tcPr>
          <w:p w14:paraId="4662B9DC" w14:textId="77777777" w:rsidR="0065054A" w:rsidRPr="00C92701" w:rsidRDefault="0065054A" w:rsidP="006D3672">
            <w:pPr>
              <w:pStyle w:val="TableContents"/>
            </w:pPr>
            <w:r w:rsidRPr="00C92701">
              <w:t>DOM1</w:t>
            </w:r>
          </w:p>
        </w:tc>
        <w:tc>
          <w:tcPr>
            <w:tcW w:w="0" w:type="auto"/>
            <w:shd w:val="clear" w:color="auto" w:fill="D9D9D9" w:themeFill="background1" w:themeFillShade="D9"/>
            <w:noWrap/>
            <w:vAlign w:val="bottom"/>
            <w:hideMark/>
          </w:tcPr>
          <w:p w14:paraId="5481118D" w14:textId="77777777" w:rsidR="0065054A" w:rsidRPr="00C92701" w:rsidRDefault="0065054A" w:rsidP="006D3672">
            <w:pPr>
              <w:pStyle w:val="TableContents"/>
            </w:pPr>
            <w:r w:rsidRPr="00C92701">
              <w:t>COST</w:t>
            </w:r>
          </w:p>
        </w:tc>
        <w:tc>
          <w:tcPr>
            <w:tcW w:w="0" w:type="auto"/>
            <w:shd w:val="clear" w:color="auto" w:fill="D9D9D9" w:themeFill="background1" w:themeFillShade="D9"/>
            <w:noWrap/>
            <w:vAlign w:val="bottom"/>
            <w:hideMark/>
          </w:tcPr>
          <w:p w14:paraId="768B25E3" w14:textId="77777777" w:rsidR="0065054A" w:rsidRPr="00C92701" w:rsidRDefault="0065054A" w:rsidP="006D3672">
            <w:pPr>
              <w:pStyle w:val="TableContents"/>
            </w:pPr>
            <w:r w:rsidRPr="00C92701">
              <w:t>CENS</w:t>
            </w:r>
          </w:p>
        </w:tc>
        <w:tc>
          <w:tcPr>
            <w:tcW w:w="0" w:type="auto"/>
            <w:shd w:val="clear" w:color="auto" w:fill="D9D9D9" w:themeFill="background1" w:themeFillShade="D9"/>
            <w:noWrap/>
            <w:vAlign w:val="bottom"/>
            <w:hideMark/>
          </w:tcPr>
          <w:p w14:paraId="5339633C" w14:textId="77777777" w:rsidR="0065054A" w:rsidRPr="00C92701" w:rsidRDefault="0065054A" w:rsidP="006D3672">
            <w:pPr>
              <w:pStyle w:val="TableContents"/>
            </w:pPr>
            <w:r w:rsidRPr="00C92701">
              <w:t>SOLUZ</w:t>
            </w:r>
          </w:p>
        </w:tc>
      </w:tr>
      <w:tr w:rsidR="0065054A" w:rsidRPr="00C92701" w14:paraId="1CF7E3AF" w14:textId="77777777" w:rsidTr="00BF1D42">
        <w:trPr>
          <w:jc w:val="center"/>
        </w:trPr>
        <w:tc>
          <w:tcPr>
            <w:tcW w:w="0" w:type="auto"/>
            <w:shd w:val="clear" w:color="auto" w:fill="auto"/>
            <w:noWrap/>
            <w:vAlign w:val="bottom"/>
            <w:hideMark/>
          </w:tcPr>
          <w:p w14:paraId="43BF4DE7"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1D1C77F4" w14:textId="77777777" w:rsidR="0065054A" w:rsidRPr="00C92701" w:rsidRDefault="0065054A" w:rsidP="006D3672">
            <w:pPr>
              <w:pStyle w:val="TableContents"/>
            </w:pPr>
            <w:r w:rsidRPr="00C92701">
              <w:t>73.5981</w:t>
            </w:r>
          </w:p>
        </w:tc>
        <w:tc>
          <w:tcPr>
            <w:tcW w:w="0" w:type="auto"/>
            <w:shd w:val="clear" w:color="auto" w:fill="auto"/>
            <w:noWrap/>
            <w:vAlign w:val="bottom"/>
            <w:hideMark/>
          </w:tcPr>
          <w:p w14:paraId="683287BB"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758E04B2"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645712DA"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7B7B2E80"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3FB3E7A0"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73C9BA2A" w14:textId="77777777" w:rsidR="0065054A" w:rsidRPr="00C92701" w:rsidRDefault="0065054A" w:rsidP="006D3672">
            <w:pPr>
              <w:pStyle w:val="TableContents"/>
            </w:pPr>
            <w:r w:rsidRPr="00C92701">
              <w:t>1</w:t>
            </w:r>
          </w:p>
        </w:tc>
      </w:tr>
      <w:tr w:rsidR="0065054A" w:rsidRPr="00C92701" w14:paraId="285EFE87" w14:textId="77777777" w:rsidTr="00BF1D42">
        <w:trPr>
          <w:jc w:val="center"/>
        </w:trPr>
        <w:tc>
          <w:tcPr>
            <w:tcW w:w="0" w:type="auto"/>
            <w:shd w:val="clear" w:color="auto" w:fill="auto"/>
            <w:noWrap/>
            <w:vAlign w:val="bottom"/>
            <w:hideMark/>
          </w:tcPr>
          <w:p w14:paraId="6CE65EF4" w14:textId="77777777" w:rsidR="0065054A" w:rsidRPr="00C92701" w:rsidRDefault="0065054A" w:rsidP="006D3672">
            <w:pPr>
              <w:pStyle w:val="TableContents"/>
            </w:pPr>
            <w:r w:rsidRPr="00C92701">
              <w:t>2</w:t>
            </w:r>
          </w:p>
        </w:tc>
        <w:tc>
          <w:tcPr>
            <w:tcW w:w="0" w:type="auto"/>
            <w:shd w:val="clear" w:color="auto" w:fill="auto"/>
            <w:noWrap/>
            <w:vAlign w:val="bottom"/>
            <w:hideMark/>
          </w:tcPr>
          <w:p w14:paraId="5CD5A130" w14:textId="77777777" w:rsidR="0065054A" w:rsidRPr="00C92701" w:rsidRDefault="0065054A" w:rsidP="006D3672">
            <w:pPr>
              <w:pStyle w:val="TableContents"/>
            </w:pPr>
            <w:r w:rsidRPr="00C92701">
              <w:t>193.0291</w:t>
            </w:r>
          </w:p>
        </w:tc>
        <w:tc>
          <w:tcPr>
            <w:tcW w:w="0" w:type="auto"/>
            <w:shd w:val="clear" w:color="auto" w:fill="auto"/>
            <w:noWrap/>
            <w:vAlign w:val="bottom"/>
            <w:hideMark/>
          </w:tcPr>
          <w:p w14:paraId="0A9593AB" w14:textId="77777777" w:rsidR="0065054A" w:rsidRPr="00C92701" w:rsidRDefault="0065054A" w:rsidP="006D3672">
            <w:pPr>
              <w:pStyle w:val="TableContents"/>
            </w:pPr>
            <w:r w:rsidRPr="00C92701">
              <w:t>180.4237</w:t>
            </w:r>
          </w:p>
        </w:tc>
        <w:tc>
          <w:tcPr>
            <w:tcW w:w="0" w:type="auto"/>
            <w:shd w:val="clear" w:color="auto" w:fill="auto"/>
            <w:noWrap/>
            <w:vAlign w:val="bottom"/>
            <w:hideMark/>
          </w:tcPr>
          <w:p w14:paraId="274EC9CF" w14:textId="77777777" w:rsidR="0065054A" w:rsidRPr="00C92701" w:rsidRDefault="0065054A" w:rsidP="006D3672">
            <w:pPr>
              <w:pStyle w:val="TableContents"/>
            </w:pPr>
            <w:r w:rsidRPr="00C92701">
              <w:t>4</w:t>
            </w:r>
          </w:p>
        </w:tc>
        <w:tc>
          <w:tcPr>
            <w:tcW w:w="0" w:type="auto"/>
            <w:shd w:val="clear" w:color="auto" w:fill="auto"/>
            <w:noWrap/>
            <w:vAlign w:val="bottom"/>
            <w:hideMark/>
          </w:tcPr>
          <w:p w14:paraId="14A0D701"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7964FBCE"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321D01C0"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1DD8FC97" w14:textId="77777777" w:rsidR="0065054A" w:rsidRPr="00C92701" w:rsidRDefault="0065054A" w:rsidP="006D3672">
            <w:pPr>
              <w:pStyle w:val="TableContents"/>
            </w:pPr>
            <w:r w:rsidRPr="00C92701">
              <w:t>2</w:t>
            </w:r>
          </w:p>
        </w:tc>
      </w:tr>
      <w:tr w:rsidR="0065054A" w:rsidRPr="00C92701" w14:paraId="7D0E39C4" w14:textId="77777777" w:rsidTr="00BF1D42">
        <w:trPr>
          <w:jc w:val="center"/>
        </w:trPr>
        <w:tc>
          <w:tcPr>
            <w:tcW w:w="0" w:type="auto"/>
            <w:shd w:val="clear" w:color="auto" w:fill="auto"/>
            <w:noWrap/>
            <w:vAlign w:val="bottom"/>
            <w:hideMark/>
          </w:tcPr>
          <w:p w14:paraId="5F575A6E" w14:textId="77777777" w:rsidR="0065054A" w:rsidRPr="00C92701" w:rsidRDefault="0065054A" w:rsidP="006D3672">
            <w:pPr>
              <w:pStyle w:val="TableContents"/>
            </w:pPr>
            <w:r w:rsidRPr="00C92701">
              <w:t>3</w:t>
            </w:r>
          </w:p>
        </w:tc>
        <w:tc>
          <w:tcPr>
            <w:tcW w:w="0" w:type="auto"/>
            <w:shd w:val="clear" w:color="auto" w:fill="auto"/>
            <w:noWrap/>
            <w:vAlign w:val="bottom"/>
            <w:hideMark/>
          </w:tcPr>
          <w:p w14:paraId="3535228D" w14:textId="77777777" w:rsidR="0065054A" w:rsidRPr="00C92701" w:rsidRDefault="0065054A" w:rsidP="006D3672">
            <w:pPr>
              <w:pStyle w:val="TableContents"/>
            </w:pPr>
            <w:r w:rsidRPr="00C92701">
              <w:t>499.7196</w:t>
            </w:r>
          </w:p>
        </w:tc>
        <w:tc>
          <w:tcPr>
            <w:tcW w:w="0" w:type="auto"/>
            <w:shd w:val="clear" w:color="auto" w:fill="auto"/>
            <w:noWrap/>
            <w:vAlign w:val="bottom"/>
            <w:hideMark/>
          </w:tcPr>
          <w:p w14:paraId="527B46F9" w14:textId="77777777" w:rsidR="0065054A" w:rsidRPr="00C92701" w:rsidRDefault="0065054A" w:rsidP="006D3672">
            <w:pPr>
              <w:pStyle w:val="TableContents"/>
            </w:pPr>
            <w:r w:rsidRPr="00C92701">
              <w:t>403.1929</w:t>
            </w:r>
          </w:p>
        </w:tc>
        <w:tc>
          <w:tcPr>
            <w:tcW w:w="0" w:type="auto"/>
            <w:shd w:val="clear" w:color="auto" w:fill="auto"/>
            <w:noWrap/>
            <w:vAlign w:val="bottom"/>
            <w:hideMark/>
          </w:tcPr>
          <w:p w14:paraId="5E5EB0CC" w14:textId="77777777" w:rsidR="0065054A" w:rsidRPr="00C92701" w:rsidRDefault="0065054A" w:rsidP="006D3672">
            <w:pPr>
              <w:pStyle w:val="TableContents"/>
            </w:pPr>
            <w:r w:rsidRPr="00C92701">
              <w:t>16</w:t>
            </w:r>
          </w:p>
        </w:tc>
        <w:tc>
          <w:tcPr>
            <w:tcW w:w="0" w:type="auto"/>
            <w:shd w:val="clear" w:color="auto" w:fill="auto"/>
            <w:noWrap/>
            <w:vAlign w:val="bottom"/>
            <w:hideMark/>
          </w:tcPr>
          <w:p w14:paraId="71B162FD"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3D2F7ECB"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62200763"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01C85269" w14:textId="77777777" w:rsidR="0065054A" w:rsidRPr="00C92701" w:rsidRDefault="0065054A" w:rsidP="006D3672">
            <w:pPr>
              <w:pStyle w:val="TableContents"/>
            </w:pPr>
            <w:r w:rsidRPr="00C92701">
              <w:t>6</w:t>
            </w:r>
          </w:p>
        </w:tc>
      </w:tr>
      <w:tr w:rsidR="0065054A" w:rsidRPr="00C92701" w14:paraId="6FBC0A77" w14:textId="77777777" w:rsidTr="00BF1D42">
        <w:trPr>
          <w:jc w:val="center"/>
        </w:trPr>
        <w:tc>
          <w:tcPr>
            <w:tcW w:w="0" w:type="auto"/>
            <w:shd w:val="clear" w:color="auto" w:fill="auto"/>
            <w:noWrap/>
            <w:vAlign w:val="bottom"/>
            <w:hideMark/>
          </w:tcPr>
          <w:p w14:paraId="25CB1A2E" w14:textId="77777777" w:rsidR="0065054A" w:rsidRPr="00C92701" w:rsidRDefault="0065054A" w:rsidP="006D3672">
            <w:pPr>
              <w:pStyle w:val="TableContents"/>
            </w:pPr>
            <w:r w:rsidRPr="00C92701">
              <w:t>4</w:t>
            </w:r>
          </w:p>
        </w:tc>
        <w:tc>
          <w:tcPr>
            <w:tcW w:w="0" w:type="auto"/>
            <w:shd w:val="clear" w:color="auto" w:fill="auto"/>
            <w:noWrap/>
            <w:vAlign w:val="bottom"/>
            <w:hideMark/>
          </w:tcPr>
          <w:p w14:paraId="7BB81892" w14:textId="77777777" w:rsidR="0065054A" w:rsidRPr="00C92701" w:rsidRDefault="0065054A" w:rsidP="006D3672">
            <w:pPr>
              <w:pStyle w:val="TableContents"/>
            </w:pPr>
            <w:r w:rsidRPr="00C92701">
              <w:t>135.187</w:t>
            </w:r>
          </w:p>
        </w:tc>
        <w:tc>
          <w:tcPr>
            <w:tcW w:w="0" w:type="auto"/>
            <w:shd w:val="clear" w:color="auto" w:fill="auto"/>
            <w:noWrap/>
            <w:vAlign w:val="bottom"/>
            <w:hideMark/>
          </w:tcPr>
          <w:p w14:paraId="60938C47" w14:textId="77777777" w:rsidR="0065054A" w:rsidRPr="00C92701" w:rsidRDefault="0065054A" w:rsidP="006D3672">
            <w:pPr>
              <w:pStyle w:val="TableContents"/>
            </w:pPr>
            <w:r w:rsidRPr="00C92701">
              <w:t>4.569324</w:t>
            </w:r>
          </w:p>
        </w:tc>
        <w:tc>
          <w:tcPr>
            <w:tcW w:w="0" w:type="auto"/>
            <w:shd w:val="clear" w:color="auto" w:fill="auto"/>
            <w:noWrap/>
            <w:vAlign w:val="bottom"/>
            <w:hideMark/>
          </w:tcPr>
          <w:p w14:paraId="177967B9" w14:textId="77777777" w:rsidR="0065054A" w:rsidRPr="00C92701" w:rsidRDefault="0065054A" w:rsidP="006D3672">
            <w:pPr>
              <w:pStyle w:val="TableContents"/>
            </w:pPr>
            <w:r w:rsidRPr="00C92701">
              <w:t>2</w:t>
            </w:r>
          </w:p>
        </w:tc>
        <w:tc>
          <w:tcPr>
            <w:tcW w:w="0" w:type="auto"/>
            <w:shd w:val="clear" w:color="auto" w:fill="auto"/>
            <w:noWrap/>
            <w:vAlign w:val="bottom"/>
            <w:hideMark/>
          </w:tcPr>
          <w:p w14:paraId="278CD536"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60DC4A83"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7E2371E1"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30D4D354" w14:textId="77777777" w:rsidR="0065054A" w:rsidRPr="00C92701" w:rsidRDefault="0065054A" w:rsidP="006D3672">
            <w:pPr>
              <w:pStyle w:val="TableContents"/>
            </w:pPr>
            <w:r w:rsidRPr="00C92701">
              <w:t>2</w:t>
            </w:r>
          </w:p>
        </w:tc>
      </w:tr>
      <w:tr w:rsidR="0065054A" w:rsidRPr="00C92701" w14:paraId="316EBC43" w14:textId="77777777" w:rsidTr="00BF1D42">
        <w:trPr>
          <w:jc w:val="center"/>
        </w:trPr>
        <w:tc>
          <w:tcPr>
            <w:tcW w:w="0" w:type="auto"/>
            <w:shd w:val="clear" w:color="auto" w:fill="auto"/>
            <w:noWrap/>
            <w:vAlign w:val="bottom"/>
            <w:hideMark/>
          </w:tcPr>
          <w:p w14:paraId="1BEA65FA" w14:textId="77777777" w:rsidR="0065054A" w:rsidRPr="00C92701" w:rsidRDefault="0065054A" w:rsidP="006D3672">
            <w:pPr>
              <w:pStyle w:val="TableContents"/>
            </w:pPr>
            <w:r w:rsidRPr="00C92701">
              <w:t>5</w:t>
            </w:r>
          </w:p>
        </w:tc>
        <w:tc>
          <w:tcPr>
            <w:tcW w:w="0" w:type="auto"/>
            <w:shd w:val="clear" w:color="auto" w:fill="auto"/>
            <w:noWrap/>
            <w:vAlign w:val="bottom"/>
            <w:hideMark/>
          </w:tcPr>
          <w:p w14:paraId="0A56ED48" w14:textId="77777777" w:rsidR="0065054A" w:rsidRPr="00C92701" w:rsidRDefault="0065054A" w:rsidP="006D3672">
            <w:pPr>
              <w:pStyle w:val="TableContents"/>
            </w:pPr>
            <w:r w:rsidRPr="00C92701">
              <w:t>92.38961</w:t>
            </w:r>
          </w:p>
        </w:tc>
        <w:tc>
          <w:tcPr>
            <w:tcW w:w="0" w:type="auto"/>
            <w:shd w:val="clear" w:color="auto" w:fill="auto"/>
            <w:noWrap/>
            <w:vAlign w:val="bottom"/>
            <w:hideMark/>
          </w:tcPr>
          <w:p w14:paraId="43D9A53E" w14:textId="77777777" w:rsidR="0065054A" w:rsidRPr="00C92701" w:rsidRDefault="0065054A" w:rsidP="006D3672">
            <w:pPr>
              <w:pStyle w:val="TableContents"/>
            </w:pPr>
            <w:r w:rsidRPr="00C92701">
              <w:t>65.48738</w:t>
            </w:r>
          </w:p>
        </w:tc>
        <w:tc>
          <w:tcPr>
            <w:tcW w:w="0" w:type="auto"/>
            <w:shd w:val="clear" w:color="auto" w:fill="auto"/>
            <w:noWrap/>
            <w:vAlign w:val="bottom"/>
            <w:hideMark/>
          </w:tcPr>
          <w:p w14:paraId="0FA51D4F" w14:textId="77777777" w:rsidR="0065054A" w:rsidRPr="00C92701" w:rsidRDefault="0065054A" w:rsidP="006D3672">
            <w:pPr>
              <w:pStyle w:val="TableContents"/>
            </w:pPr>
            <w:r w:rsidRPr="00C92701">
              <w:t>17</w:t>
            </w:r>
          </w:p>
        </w:tc>
        <w:tc>
          <w:tcPr>
            <w:tcW w:w="0" w:type="auto"/>
            <w:shd w:val="clear" w:color="auto" w:fill="auto"/>
            <w:noWrap/>
            <w:vAlign w:val="bottom"/>
            <w:hideMark/>
          </w:tcPr>
          <w:p w14:paraId="4C6214BF"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69C2D44D"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725783E8"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226C57BD" w14:textId="77777777" w:rsidR="0065054A" w:rsidRPr="00C92701" w:rsidRDefault="0065054A" w:rsidP="006D3672">
            <w:pPr>
              <w:pStyle w:val="TableContents"/>
            </w:pPr>
            <w:r w:rsidRPr="00C92701">
              <w:t>2</w:t>
            </w:r>
          </w:p>
        </w:tc>
      </w:tr>
      <w:tr w:rsidR="0065054A" w:rsidRPr="00C92701" w14:paraId="14121CE7" w14:textId="77777777" w:rsidTr="00BF1D42">
        <w:trPr>
          <w:jc w:val="center"/>
        </w:trPr>
        <w:tc>
          <w:tcPr>
            <w:tcW w:w="0" w:type="auto"/>
            <w:shd w:val="clear" w:color="auto" w:fill="auto"/>
            <w:noWrap/>
            <w:vAlign w:val="bottom"/>
            <w:hideMark/>
          </w:tcPr>
          <w:p w14:paraId="00391E93" w14:textId="77777777" w:rsidR="0065054A" w:rsidRPr="00C92701" w:rsidRDefault="0065054A" w:rsidP="006D3672">
            <w:pPr>
              <w:pStyle w:val="TableContents"/>
            </w:pPr>
            <w:r w:rsidRPr="00C92701">
              <w:t>6</w:t>
            </w:r>
          </w:p>
        </w:tc>
        <w:tc>
          <w:tcPr>
            <w:tcW w:w="0" w:type="auto"/>
            <w:shd w:val="clear" w:color="auto" w:fill="auto"/>
            <w:noWrap/>
            <w:vAlign w:val="bottom"/>
            <w:hideMark/>
          </w:tcPr>
          <w:p w14:paraId="2A56A4C7" w14:textId="77777777" w:rsidR="0065054A" w:rsidRPr="00C92701" w:rsidRDefault="0065054A" w:rsidP="006D3672">
            <w:pPr>
              <w:pStyle w:val="TableContents"/>
            </w:pPr>
            <w:r w:rsidRPr="00C92701">
              <w:t>264.9097</w:t>
            </w:r>
          </w:p>
        </w:tc>
        <w:tc>
          <w:tcPr>
            <w:tcW w:w="0" w:type="auto"/>
            <w:shd w:val="clear" w:color="auto" w:fill="auto"/>
            <w:noWrap/>
            <w:vAlign w:val="bottom"/>
            <w:hideMark/>
          </w:tcPr>
          <w:p w14:paraId="58FC22AF" w14:textId="77777777" w:rsidR="0065054A" w:rsidRPr="00C92701" w:rsidRDefault="0065054A" w:rsidP="006D3672">
            <w:pPr>
              <w:pStyle w:val="TableContents"/>
            </w:pPr>
            <w:r w:rsidRPr="00C92701">
              <w:t>231.8558</w:t>
            </w:r>
          </w:p>
        </w:tc>
        <w:tc>
          <w:tcPr>
            <w:tcW w:w="0" w:type="auto"/>
            <w:shd w:val="clear" w:color="auto" w:fill="auto"/>
            <w:noWrap/>
            <w:vAlign w:val="bottom"/>
            <w:hideMark/>
          </w:tcPr>
          <w:p w14:paraId="5BCB8B3C" w14:textId="77777777" w:rsidR="0065054A" w:rsidRPr="00C92701" w:rsidRDefault="0065054A" w:rsidP="006D3672">
            <w:pPr>
              <w:pStyle w:val="TableContents"/>
            </w:pPr>
            <w:r w:rsidRPr="00C92701">
              <w:t>20</w:t>
            </w:r>
          </w:p>
        </w:tc>
        <w:tc>
          <w:tcPr>
            <w:tcW w:w="0" w:type="auto"/>
            <w:shd w:val="clear" w:color="auto" w:fill="auto"/>
            <w:noWrap/>
            <w:vAlign w:val="bottom"/>
            <w:hideMark/>
          </w:tcPr>
          <w:p w14:paraId="2AA959B6"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3DE35796"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55A3DF5F"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0ABD1D1A" w14:textId="77777777" w:rsidR="0065054A" w:rsidRPr="00C92701" w:rsidRDefault="0065054A" w:rsidP="006D3672">
            <w:pPr>
              <w:pStyle w:val="TableContents"/>
            </w:pPr>
            <w:r w:rsidRPr="00C92701">
              <w:t>4</w:t>
            </w:r>
          </w:p>
        </w:tc>
      </w:tr>
      <w:tr w:rsidR="0065054A" w:rsidRPr="00C92701" w14:paraId="4EBA810F" w14:textId="77777777" w:rsidTr="00BF1D42">
        <w:trPr>
          <w:jc w:val="center"/>
        </w:trPr>
        <w:tc>
          <w:tcPr>
            <w:tcW w:w="0" w:type="auto"/>
            <w:shd w:val="clear" w:color="auto" w:fill="auto"/>
            <w:noWrap/>
            <w:vAlign w:val="bottom"/>
            <w:hideMark/>
          </w:tcPr>
          <w:p w14:paraId="15EB9513" w14:textId="77777777" w:rsidR="0065054A" w:rsidRPr="00C92701" w:rsidRDefault="0065054A" w:rsidP="006D3672">
            <w:pPr>
              <w:pStyle w:val="TableContents"/>
            </w:pPr>
            <w:r w:rsidRPr="00C92701">
              <w:t>7</w:t>
            </w:r>
          </w:p>
        </w:tc>
        <w:tc>
          <w:tcPr>
            <w:tcW w:w="0" w:type="auto"/>
            <w:shd w:val="clear" w:color="auto" w:fill="auto"/>
            <w:noWrap/>
            <w:vAlign w:val="bottom"/>
            <w:hideMark/>
          </w:tcPr>
          <w:p w14:paraId="09C2B480" w14:textId="77777777" w:rsidR="0065054A" w:rsidRPr="00C92701" w:rsidRDefault="0065054A" w:rsidP="006D3672">
            <w:pPr>
              <w:pStyle w:val="TableContents"/>
            </w:pPr>
            <w:r w:rsidRPr="00C92701">
              <w:t>272.34</w:t>
            </w:r>
          </w:p>
        </w:tc>
        <w:tc>
          <w:tcPr>
            <w:tcW w:w="0" w:type="auto"/>
            <w:shd w:val="clear" w:color="auto" w:fill="auto"/>
            <w:noWrap/>
            <w:vAlign w:val="bottom"/>
            <w:hideMark/>
          </w:tcPr>
          <w:p w14:paraId="0D9347A1" w14:textId="77777777" w:rsidR="0065054A" w:rsidRPr="00C92701" w:rsidRDefault="0065054A" w:rsidP="006D3672">
            <w:pPr>
              <w:pStyle w:val="TableContents"/>
            </w:pPr>
            <w:r w:rsidRPr="00C92701">
              <w:t>153.599</w:t>
            </w:r>
          </w:p>
        </w:tc>
        <w:tc>
          <w:tcPr>
            <w:tcW w:w="0" w:type="auto"/>
            <w:shd w:val="clear" w:color="auto" w:fill="auto"/>
            <w:noWrap/>
            <w:vAlign w:val="bottom"/>
            <w:hideMark/>
          </w:tcPr>
          <w:p w14:paraId="662F96A5" w14:textId="77777777" w:rsidR="0065054A" w:rsidRPr="00C92701" w:rsidRDefault="0065054A" w:rsidP="006D3672">
            <w:pPr>
              <w:pStyle w:val="TableContents"/>
            </w:pPr>
            <w:r w:rsidRPr="00C92701">
              <w:t>2</w:t>
            </w:r>
          </w:p>
        </w:tc>
        <w:tc>
          <w:tcPr>
            <w:tcW w:w="0" w:type="auto"/>
            <w:shd w:val="clear" w:color="auto" w:fill="auto"/>
            <w:noWrap/>
            <w:vAlign w:val="bottom"/>
            <w:hideMark/>
          </w:tcPr>
          <w:p w14:paraId="4AB329C2"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5655CDF1"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34CA87EB"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58CD1564" w14:textId="77777777" w:rsidR="0065054A" w:rsidRPr="00C92701" w:rsidRDefault="0065054A" w:rsidP="006D3672">
            <w:pPr>
              <w:pStyle w:val="TableContents"/>
            </w:pPr>
            <w:r w:rsidRPr="00C92701">
              <w:t>2</w:t>
            </w:r>
          </w:p>
        </w:tc>
      </w:tr>
      <w:tr w:rsidR="0065054A" w:rsidRPr="00C92701" w14:paraId="4888321D" w14:textId="77777777" w:rsidTr="00BF1D42">
        <w:trPr>
          <w:jc w:val="center"/>
        </w:trPr>
        <w:tc>
          <w:tcPr>
            <w:tcW w:w="0" w:type="auto"/>
            <w:shd w:val="clear" w:color="auto" w:fill="auto"/>
            <w:noWrap/>
            <w:vAlign w:val="bottom"/>
            <w:hideMark/>
          </w:tcPr>
          <w:p w14:paraId="63F5ED38" w14:textId="77777777" w:rsidR="0065054A" w:rsidRPr="00C92701" w:rsidRDefault="0065054A" w:rsidP="006D3672">
            <w:pPr>
              <w:pStyle w:val="TableContents"/>
            </w:pPr>
            <w:r w:rsidRPr="00C92701">
              <w:t>8</w:t>
            </w:r>
          </w:p>
        </w:tc>
        <w:tc>
          <w:tcPr>
            <w:tcW w:w="0" w:type="auto"/>
            <w:shd w:val="clear" w:color="auto" w:fill="auto"/>
            <w:noWrap/>
            <w:vAlign w:val="bottom"/>
            <w:hideMark/>
          </w:tcPr>
          <w:p w14:paraId="6C9A7633" w14:textId="77777777" w:rsidR="0065054A" w:rsidRPr="00C92701" w:rsidRDefault="0065054A" w:rsidP="006D3672">
            <w:pPr>
              <w:pStyle w:val="TableContents"/>
            </w:pPr>
            <w:r w:rsidRPr="00C92701">
              <w:t>29.67268</w:t>
            </w:r>
          </w:p>
        </w:tc>
        <w:tc>
          <w:tcPr>
            <w:tcW w:w="0" w:type="auto"/>
            <w:shd w:val="clear" w:color="auto" w:fill="auto"/>
            <w:noWrap/>
            <w:vAlign w:val="bottom"/>
            <w:hideMark/>
          </w:tcPr>
          <w:p w14:paraId="7CB58234" w14:textId="77777777" w:rsidR="0065054A" w:rsidRPr="00C92701" w:rsidRDefault="0065054A" w:rsidP="006D3672">
            <w:pPr>
              <w:pStyle w:val="TableContents"/>
            </w:pPr>
            <w:r w:rsidRPr="00C92701">
              <w:t>48.99352</w:t>
            </w:r>
          </w:p>
        </w:tc>
        <w:tc>
          <w:tcPr>
            <w:tcW w:w="0" w:type="auto"/>
            <w:shd w:val="clear" w:color="auto" w:fill="auto"/>
            <w:noWrap/>
            <w:vAlign w:val="bottom"/>
            <w:hideMark/>
          </w:tcPr>
          <w:p w14:paraId="5A50F282" w14:textId="77777777" w:rsidR="0065054A" w:rsidRPr="00C92701" w:rsidRDefault="0065054A" w:rsidP="006D3672">
            <w:pPr>
              <w:pStyle w:val="TableContents"/>
            </w:pPr>
            <w:r w:rsidRPr="00C92701">
              <w:t>4</w:t>
            </w:r>
          </w:p>
        </w:tc>
        <w:tc>
          <w:tcPr>
            <w:tcW w:w="0" w:type="auto"/>
            <w:shd w:val="clear" w:color="auto" w:fill="auto"/>
            <w:noWrap/>
            <w:vAlign w:val="bottom"/>
            <w:hideMark/>
          </w:tcPr>
          <w:p w14:paraId="6E745B89"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00E88FB5"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74DDCCD2"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7C078BB9" w14:textId="77777777" w:rsidR="0065054A" w:rsidRPr="00C92701" w:rsidRDefault="0065054A" w:rsidP="006D3672">
            <w:pPr>
              <w:pStyle w:val="TableContents"/>
            </w:pPr>
            <w:r w:rsidRPr="00C92701">
              <w:t>2</w:t>
            </w:r>
          </w:p>
        </w:tc>
      </w:tr>
    </w:tbl>
    <w:p w14:paraId="1415C7EB" w14:textId="566BEB82" w:rsidR="000F1137" w:rsidRDefault="000F1137" w:rsidP="00966075">
      <w:pPr>
        <w:keepNext/>
        <w:jc w:val="center"/>
      </w:pPr>
    </w:p>
    <w:p w14:paraId="7C69B1D3" w14:textId="40CD2D19" w:rsidR="00D167FD" w:rsidRDefault="00F41FA6" w:rsidP="00A6132F">
      <w:r>
        <w:t xml:space="preserve">The table </w:t>
      </w:r>
      <w:r w:rsidR="002E6B65">
        <w:t>of “</w:t>
      </w:r>
      <w:r w:rsidR="00BB7B87">
        <w:t>indices</w:t>
      </w:r>
      <w:r w:rsidR="002E6B65">
        <w:t>”</w:t>
      </w:r>
      <w:r>
        <w:t xml:space="preserve"> contains column x that shows </w:t>
      </w:r>
      <w:r w:rsidR="0013019E">
        <w:t xml:space="preserve">the vector of </w:t>
      </w:r>
      <w:r>
        <w:t>label</w:t>
      </w:r>
      <w:r w:rsidR="0013019E">
        <w:t>s</w:t>
      </w:r>
      <w:r>
        <w:t xml:space="preserve"> for generated strata in the optimal result. </w:t>
      </w:r>
      <w:r w:rsidR="002817D2">
        <w:t>The selected rows of “newStrata” is shown in</w:t>
      </w:r>
      <w:r w:rsidR="00235C16">
        <w:t xml:space="preserve"> </w:t>
      </w:r>
      <w:r w:rsidR="00235C16">
        <w:fldChar w:fldCharType="begin"/>
      </w:r>
      <w:r w:rsidR="00235C16">
        <w:instrText xml:space="preserve"> REF _Ref24487642 \h </w:instrText>
      </w:r>
      <w:r w:rsidR="00235C16">
        <w:fldChar w:fldCharType="separate"/>
      </w:r>
      <w:r w:rsidR="00235C16">
        <w:t xml:space="preserve">Table </w:t>
      </w:r>
      <w:r w:rsidR="00235C16">
        <w:rPr>
          <w:noProof/>
        </w:rPr>
        <w:t>5</w:t>
      </w:r>
      <w:r w:rsidR="00235C16">
        <w:fldChar w:fldCharType="end"/>
      </w:r>
      <w:r w:rsidR="002817D2">
        <w:fldChar w:fldCharType="begin"/>
      </w:r>
      <w:r w:rsidR="002817D2">
        <w:instrText xml:space="preserve"> REF _Ref20823078 \h </w:instrText>
      </w:r>
      <w:r w:rsidR="002817D2">
        <w:fldChar w:fldCharType="end"/>
      </w:r>
      <w:r w:rsidR="002817D2">
        <w:t>.</w:t>
      </w:r>
    </w:p>
    <w:p w14:paraId="06094C85" w14:textId="40CB9021" w:rsidR="006F2D60" w:rsidRDefault="006F2D60" w:rsidP="006F2D60">
      <w:pPr>
        <w:pStyle w:val="Caption"/>
      </w:pPr>
      <w:bookmarkStart w:id="46" w:name="_Ref24487642"/>
      <w:r>
        <w:t xml:space="preserve">Table </w:t>
      </w:r>
      <w:r w:rsidR="00287925">
        <w:fldChar w:fldCharType="begin"/>
      </w:r>
      <w:r w:rsidR="00287925">
        <w:instrText xml:space="preserve"> SEQ Table \* ARABIC </w:instrText>
      </w:r>
      <w:r w:rsidR="00287925">
        <w:fldChar w:fldCharType="separate"/>
      </w:r>
      <w:r w:rsidR="000229B3">
        <w:rPr>
          <w:noProof/>
        </w:rPr>
        <w:t>5</w:t>
      </w:r>
      <w:r w:rsidR="00287925">
        <w:rPr>
          <w:noProof/>
        </w:rPr>
        <w:fldChar w:fldCharType="end"/>
      </w:r>
      <w:bookmarkEnd w:id="46"/>
      <w:r>
        <w:t>.</w:t>
      </w:r>
      <w:r w:rsidRPr="000F1137">
        <w:t xml:space="preserve"> </w:t>
      </w:r>
      <w:r>
        <w:t>Selected rows from “indices.csv” file</w:t>
      </w:r>
    </w:p>
    <w:tbl>
      <w:tblPr>
        <w:tblW w:w="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37"/>
      </w:tblGrid>
      <w:tr w:rsidR="006D3672" w:rsidRPr="006D3672" w14:paraId="7562F61A" w14:textId="77777777" w:rsidTr="006D3672">
        <w:trPr>
          <w:jc w:val="center"/>
        </w:trPr>
        <w:tc>
          <w:tcPr>
            <w:tcW w:w="937" w:type="dxa"/>
            <w:shd w:val="clear" w:color="auto" w:fill="D9D9D9" w:themeFill="background1" w:themeFillShade="D9"/>
            <w:noWrap/>
            <w:tcMar>
              <w:top w:w="15" w:type="dxa"/>
              <w:left w:w="15" w:type="dxa"/>
              <w:bottom w:w="0" w:type="dxa"/>
              <w:right w:w="15" w:type="dxa"/>
            </w:tcMar>
            <w:vAlign w:val="center"/>
            <w:hideMark/>
          </w:tcPr>
          <w:p w14:paraId="7A6AFC6E" w14:textId="77777777" w:rsidR="006D3672" w:rsidRPr="006D3672" w:rsidRDefault="006D3672" w:rsidP="006D3672">
            <w:pPr>
              <w:pStyle w:val="TableContents"/>
            </w:pPr>
            <w:r w:rsidRPr="006D3672">
              <w:t>x</w:t>
            </w:r>
          </w:p>
        </w:tc>
      </w:tr>
      <w:tr w:rsidR="006D3672" w:rsidRPr="006D3672" w14:paraId="36AF0805" w14:textId="77777777" w:rsidTr="006D3672">
        <w:trPr>
          <w:jc w:val="center"/>
        </w:trPr>
        <w:tc>
          <w:tcPr>
            <w:tcW w:w="0" w:type="auto"/>
            <w:shd w:val="clear" w:color="auto" w:fill="auto"/>
            <w:noWrap/>
            <w:tcMar>
              <w:top w:w="15" w:type="dxa"/>
              <w:left w:w="15" w:type="dxa"/>
              <w:bottom w:w="0" w:type="dxa"/>
              <w:right w:w="15" w:type="dxa"/>
            </w:tcMar>
            <w:vAlign w:val="center"/>
            <w:hideMark/>
          </w:tcPr>
          <w:p w14:paraId="7088443F" w14:textId="77777777" w:rsidR="006D3672" w:rsidRPr="006D3672" w:rsidRDefault="006D3672" w:rsidP="006D3672">
            <w:pPr>
              <w:pStyle w:val="TableContents"/>
            </w:pPr>
            <w:r w:rsidRPr="006D3672">
              <w:t>1</w:t>
            </w:r>
          </w:p>
        </w:tc>
      </w:tr>
      <w:tr w:rsidR="006D3672" w:rsidRPr="006D3672" w14:paraId="102E093B" w14:textId="77777777" w:rsidTr="006D3672">
        <w:trPr>
          <w:jc w:val="center"/>
        </w:trPr>
        <w:tc>
          <w:tcPr>
            <w:tcW w:w="0" w:type="auto"/>
            <w:shd w:val="clear" w:color="auto" w:fill="auto"/>
            <w:noWrap/>
            <w:tcMar>
              <w:top w:w="15" w:type="dxa"/>
              <w:left w:w="15" w:type="dxa"/>
              <w:bottom w:w="0" w:type="dxa"/>
              <w:right w:w="15" w:type="dxa"/>
            </w:tcMar>
            <w:vAlign w:val="center"/>
            <w:hideMark/>
          </w:tcPr>
          <w:p w14:paraId="73D36747" w14:textId="77777777" w:rsidR="006D3672" w:rsidRPr="006D3672" w:rsidRDefault="006D3672" w:rsidP="006D3672">
            <w:pPr>
              <w:pStyle w:val="TableContents"/>
            </w:pPr>
            <w:r w:rsidRPr="006D3672">
              <w:t>2</w:t>
            </w:r>
          </w:p>
        </w:tc>
      </w:tr>
      <w:tr w:rsidR="006D3672" w:rsidRPr="006D3672" w14:paraId="0B297C41" w14:textId="77777777" w:rsidTr="006D3672">
        <w:trPr>
          <w:jc w:val="center"/>
        </w:trPr>
        <w:tc>
          <w:tcPr>
            <w:tcW w:w="0" w:type="auto"/>
            <w:shd w:val="clear" w:color="auto" w:fill="auto"/>
            <w:noWrap/>
            <w:tcMar>
              <w:top w:w="15" w:type="dxa"/>
              <w:left w:w="15" w:type="dxa"/>
              <w:bottom w:w="0" w:type="dxa"/>
              <w:right w:w="15" w:type="dxa"/>
            </w:tcMar>
            <w:vAlign w:val="center"/>
            <w:hideMark/>
          </w:tcPr>
          <w:p w14:paraId="5124C86A" w14:textId="77777777" w:rsidR="006D3672" w:rsidRPr="006D3672" w:rsidRDefault="006D3672" w:rsidP="006D3672">
            <w:pPr>
              <w:pStyle w:val="TableContents"/>
            </w:pPr>
            <w:r w:rsidRPr="006D3672">
              <w:t>3</w:t>
            </w:r>
          </w:p>
        </w:tc>
      </w:tr>
      <w:tr w:rsidR="006D3672" w:rsidRPr="006D3672" w14:paraId="2D8EFEE0" w14:textId="77777777" w:rsidTr="006D3672">
        <w:trPr>
          <w:jc w:val="center"/>
        </w:trPr>
        <w:tc>
          <w:tcPr>
            <w:tcW w:w="0" w:type="auto"/>
            <w:shd w:val="clear" w:color="auto" w:fill="auto"/>
            <w:noWrap/>
            <w:tcMar>
              <w:top w:w="15" w:type="dxa"/>
              <w:left w:w="15" w:type="dxa"/>
              <w:bottom w:w="0" w:type="dxa"/>
              <w:right w:w="15" w:type="dxa"/>
            </w:tcMar>
            <w:vAlign w:val="center"/>
            <w:hideMark/>
          </w:tcPr>
          <w:p w14:paraId="519072C0" w14:textId="77777777" w:rsidR="006D3672" w:rsidRPr="006D3672" w:rsidRDefault="006D3672" w:rsidP="006D3672">
            <w:pPr>
              <w:pStyle w:val="TableContents"/>
            </w:pPr>
            <w:r w:rsidRPr="006D3672">
              <w:t>4</w:t>
            </w:r>
          </w:p>
        </w:tc>
      </w:tr>
      <w:tr w:rsidR="006D3672" w:rsidRPr="006D3672" w14:paraId="368B6912" w14:textId="77777777" w:rsidTr="006D3672">
        <w:trPr>
          <w:jc w:val="center"/>
        </w:trPr>
        <w:tc>
          <w:tcPr>
            <w:tcW w:w="0" w:type="auto"/>
            <w:shd w:val="clear" w:color="auto" w:fill="auto"/>
            <w:noWrap/>
            <w:tcMar>
              <w:top w:w="15" w:type="dxa"/>
              <w:left w:w="15" w:type="dxa"/>
              <w:bottom w:w="0" w:type="dxa"/>
              <w:right w:w="15" w:type="dxa"/>
            </w:tcMar>
            <w:vAlign w:val="center"/>
            <w:hideMark/>
          </w:tcPr>
          <w:p w14:paraId="61D4AA05" w14:textId="77777777" w:rsidR="006D3672" w:rsidRPr="006D3672" w:rsidRDefault="006D3672" w:rsidP="006D3672">
            <w:pPr>
              <w:pStyle w:val="TableContents"/>
            </w:pPr>
            <w:r w:rsidRPr="006D3672">
              <w:t>5</w:t>
            </w:r>
          </w:p>
        </w:tc>
      </w:tr>
      <w:tr w:rsidR="006D3672" w:rsidRPr="006D3672" w14:paraId="517E9635" w14:textId="77777777" w:rsidTr="006D3672">
        <w:trPr>
          <w:jc w:val="center"/>
        </w:trPr>
        <w:tc>
          <w:tcPr>
            <w:tcW w:w="0" w:type="auto"/>
            <w:shd w:val="clear" w:color="auto" w:fill="auto"/>
            <w:noWrap/>
            <w:tcMar>
              <w:top w:w="15" w:type="dxa"/>
              <w:left w:w="15" w:type="dxa"/>
              <w:bottom w:w="0" w:type="dxa"/>
              <w:right w:w="15" w:type="dxa"/>
            </w:tcMar>
            <w:vAlign w:val="center"/>
            <w:hideMark/>
          </w:tcPr>
          <w:p w14:paraId="1D4A968E" w14:textId="77777777" w:rsidR="006D3672" w:rsidRPr="006D3672" w:rsidRDefault="006D3672" w:rsidP="006D3672">
            <w:pPr>
              <w:pStyle w:val="TableContents"/>
            </w:pPr>
            <w:r w:rsidRPr="006D3672">
              <w:t>6</w:t>
            </w:r>
          </w:p>
        </w:tc>
      </w:tr>
    </w:tbl>
    <w:p w14:paraId="64C44D48" w14:textId="64A476FE" w:rsidR="000F1137" w:rsidRDefault="000F1137" w:rsidP="00966075">
      <w:pPr>
        <w:pStyle w:val="Caption"/>
      </w:pPr>
    </w:p>
    <w:p w14:paraId="724E0E0E" w14:textId="39FC2B61" w:rsidR="008B253E" w:rsidRDefault="00BB7B87" w:rsidP="00BF1D42">
      <w:r>
        <w:t xml:space="preserve">“newStrata” </w:t>
      </w:r>
      <w:r w:rsidR="00545145">
        <w:t>table stores</w:t>
      </w:r>
      <w:r>
        <w:t xml:space="preserve"> the </w:t>
      </w:r>
      <w:r w:rsidR="00545145">
        <w:t>full list of atomic strata along with the values for all</w:t>
      </w:r>
      <w:r>
        <w:t xml:space="preserve"> auxiliary variables </w:t>
      </w:r>
      <w:r w:rsidR="00545145">
        <w:t xml:space="preserve">(i.e. </w:t>
      </w:r>
      <w:r>
        <w:t>X</w:t>
      </w:r>
      <w:r w:rsidR="00545145">
        <w:t>1, X2, …)</w:t>
      </w:r>
      <w:r>
        <w:t xml:space="preserve"> </w:t>
      </w:r>
      <w:r w:rsidR="00545145">
        <w:t xml:space="preserve">as well as the labels (i.e. LABEL column) </w:t>
      </w:r>
      <w:r w:rsidR="00F50E83">
        <w:t>reflecting the</w:t>
      </w:r>
      <w:r w:rsidR="00545145">
        <w:t xml:space="preserve"> allocation </w:t>
      </w:r>
      <w:r w:rsidR="00F50E83">
        <w:t xml:space="preserve">of each atomic stratum </w:t>
      </w:r>
      <w:r w:rsidR="00545145">
        <w:t xml:space="preserve">to the optimal strata. In other words, </w:t>
      </w:r>
      <w:r w:rsidR="00084BB1">
        <w:t>the</w:t>
      </w:r>
      <w:r w:rsidR="00545145">
        <w:t xml:space="preserve"> atomic strata labeled 1 form the first stratum</w:t>
      </w:r>
      <w:r w:rsidR="00F50E83">
        <w:t xml:space="preserve"> and so on</w:t>
      </w:r>
      <w:r w:rsidR="00545145">
        <w:t xml:space="preserve">. </w:t>
      </w:r>
      <w:r w:rsidR="00F50E83">
        <w:t>S</w:t>
      </w:r>
      <w:r w:rsidR="005E2C1C">
        <w:t xml:space="preserve">elected rows </w:t>
      </w:r>
      <w:r w:rsidR="00F50E83">
        <w:t>from</w:t>
      </w:r>
      <w:r w:rsidR="005E2C1C">
        <w:t xml:space="preserve"> “newStrata” is shown in </w:t>
      </w:r>
      <w:r w:rsidR="00235C16">
        <w:fldChar w:fldCharType="begin"/>
      </w:r>
      <w:r w:rsidR="00235C16">
        <w:instrText xml:space="preserve"> REF _Ref24487724 \h </w:instrText>
      </w:r>
      <w:r w:rsidR="00235C16">
        <w:fldChar w:fldCharType="separate"/>
      </w:r>
      <w:r w:rsidR="00235C16">
        <w:t xml:space="preserve">Table </w:t>
      </w:r>
      <w:r w:rsidR="00235C16">
        <w:rPr>
          <w:noProof/>
        </w:rPr>
        <w:t>6</w:t>
      </w:r>
      <w:r w:rsidR="00235C16">
        <w:fldChar w:fldCharType="end"/>
      </w:r>
      <w:r w:rsidR="005E2C1C">
        <w:fldChar w:fldCharType="begin"/>
      </w:r>
      <w:r w:rsidR="005E2C1C">
        <w:instrText xml:space="preserve"> REF _Ref20823048 \h </w:instrText>
      </w:r>
      <w:r w:rsidR="005E2C1C">
        <w:fldChar w:fldCharType="end"/>
      </w:r>
      <w:r w:rsidR="002817D2">
        <w:t>.</w:t>
      </w:r>
      <w:r w:rsidR="008B253E">
        <w:br w:type="page"/>
      </w:r>
    </w:p>
    <w:p w14:paraId="1773C4CA" w14:textId="4CDB637F" w:rsidR="00235C16" w:rsidRPr="000F1137" w:rsidRDefault="00235C16" w:rsidP="00235C16">
      <w:pPr>
        <w:pStyle w:val="Caption"/>
      </w:pPr>
      <w:bookmarkStart w:id="47" w:name="_Ref24487724"/>
      <w:r>
        <w:lastRenderedPageBreak/>
        <w:t xml:space="preserve">Table </w:t>
      </w:r>
      <w:r w:rsidR="00287925">
        <w:fldChar w:fldCharType="begin"/>
      </w:r>
      <w:r w:rsidR="00287925">
        <w:instrText xml:space="preserve"> SEQ Table \* ARABIC </w:instrText>
      </w:r>
      <w:r w:rsidR="00287925">
        <w:fldChar w:fldCharType="separate"/>
      </w:r>
      <w:r w:rsidR="000229B3">
        <w:rPr>
          <w:noProof/>
        </w:rPr>
        <w:t>6</w:t>
      </w:r>
      <w:r w:rsidR="00287925">
        <w:rPr>
          <w:noProof/>
        </w:rPr>
        <w:fldChar w:fldCharType="end"/>
      </w:r>
      <w:bookmarkEnd w:id="47"/>
      <w:r>
        <w:t>. Selected rows from “</w:t>
      </w:r>
      <w:r w:rsidRPr="00A13922">
        <w:t>newStrata.csv</w:t>
      </w:r>
      <w:r>
        <w:t>” file</w:t>
      </w:r>
    </w:p>
    <w:tbl>
      <w:tblPr>
        <w:tblW w:w="91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14"/>
        <w:gridCol w:w="238"/>
        <w:gridCol w:w="1075"/>
        <w:gridCol w:w="1075"/>
        <w:gridCol w:w="746"/>
        <w:gridCol w:w="746"/>
        <w:gridCol w:w="823"/>
        <w:gridCol w:w="453"/>
        <w:gridCol w:w="591"/>
        <w:gridCol w:w="929"/>
        <w:gridCol w:w="1361"/>
      </w:tblGrid>
      <w:tr w:rsidR="006D3672" w:rsidRPr="006D3672" w14:paraId="54754C4E" w14:textId="77777777" w:rsidTr="00BF1D42">
        <w:trPr>
          <w:jc w:val="center"/>
        </w:trPr>
        <w:tc>
          <w:tcPr>
            <w:tcW w:w="0" w:type="auto"/>
            <w:shd w:val="clear" w:color="auto" w:fill="D9D9D9" w:themeFill="background1" w:themeFillShade="D9"/>
            <w:noWrap/>
            <w:tcMar>
              <w:top w:w="15" w:type="dxa"/>
              <w:left w:w="15" w:type="dxa"/>
              <w:bottom w:w="0" w:type="dxa"/>
              <w:right w:w="15" w:type="dxa"/>
            </w:tcMar>
            <w:vAlign w:val="center"/>
            <w:hideMark/>
          </w:tcPr>
          <w:p w14:paraId="09105A7C" w14:textId="77777777" w:rsidR="006D3672" w:rsidRPr="006D3672" w:rsidRDefault="006D3672" w:rsidP="006D3672">
            <w:pPr>
              <w:pStyle w:val="TableContents"/>
            </w:pPr>
            <w:r w:rsidRPr="006D3672">
              <w:t>STRATO</w:t>
            </w:r>
          </w:p>
        </w:tc>
        <w:tc>
          <w:tcPr>
            <w:tcW w:w="0" w:type="auto"/>
            <w:shd w:val="clear" w:color="auto" w:fill="D9D9D9" w:themeFill="background1" w:themeFillShade="D9"/>
            <w:noWrap/>
            <w:tcMar>
              <w:top w:w="15" w:type="dxa"/>
              <w:left w:w="15" w:type="dxa"/>
              <w:bottom w:w="0" w:type="dxa"/>
              <w:right w:w="15" w:type="dxa"/>
            </w:tcMar>
            <w:vAlign w:val="center"/>
            <w:hideMark/>
          </w:tcPr>
          <w:p w14:paraId="536C08E8" w14:textId="77777777" w:rsidR="006D3672" w:rsidRPr="006D3672" w:rsidRDefault="006D3672" w:rsidP="006D3672">
            <w:pPr>
              <w:pStyle w:val="TableContents"/>
            </w:pPr>
            <w:r w:rsidRPr="006D3672">
              <w:t>N</w:t>
            </w:r>
          </w:p>
        </w:tc>
        <w:tc>
          <w:tcPr>
            <w:tcW w:w="0" w:type="auto"/>
            <w:shd w:val="clear" w:color="auto" w:fill="D9D9D9" w:themeFill="background1" w:themeFillShade="D9"/>
            <w:noWrap/>
            <w:tcMar>
              <w:top w:w="15" w:type="dxa"/>
              <w:left w:w="15" w:type="dxa"/>
              <w:bottom w:w="0" w:type="dxa"/>
              <w:right w:w="15" w:type="dxa"/>
            </w:tcMar>
            <w:vAlign w:val="center"/>
            <w:hideMark/>
          </w:tcPr>
          <w:p w14:paraId="729E9F85" w14:textId="77777777" w:rsidR="006D3672" w:rsidRPr="006D3672" w:rsidRDefault="006D3672" w:rsidP="006D3672">
            <w:pPr>
              <w:pStyle w:val="TableContents"/>
            </w:pPr>
            <w:r w:rsidRPr="006D3672">
              <w:t>M1</w:t>
            </w:r>
          </w:p>
        </w:tc>
        <w:tc>
          <w:tcPr>
            <w:tcW w:w="0" w:type="auto"/>
            <w:shd w:val="clear" w:color="auto" w:fill="D9D9D9" w:themeFill="background1" w:themeFillShade="D9"/>
            <w:noWrap/>
            <w:tcMar>
              <w:top w:w="15" w:type="dxa"/>
              <w:left w:w="15" w:type="dxa"/>
              <w:bottom w:w="0" w:type="dxa"/>
              <w:right w:w="15" w:type="dxa"/>
            </w:tcMar>
            <w:vAlign w:val="center"/>
            <w:hideMark/>
          </w:tcPr>
          <w:p w14:paraId="4A5A9917" w14:textId="77777777" w:rsidR="006D3672" w:rsidRPr="006D3672" w:rsidRDefault="006D3672" w:rsidP="006D3672">
            <w:pPr>
              <w:pStyle w:val="TableContents"/>
            </w:pPr>
            <w:r w:rsidRPr="006D3672">
              <w:t>S1</w:t>
            </w:r>
          </w:p>
        </w:tc>
        <w:tc>
          <w:tcPr>
            <w:tcW w:w="0" w:type="auto"/>
            <w:shd w:val="clear" w:color="auto" w:fill="D9D9D9" w:themeFill="background1" w:themeFillShade="D9"/>
            <w:noWrap/>
            <w:tcMar>
              <w:top w:w="15" w:type="dxa"/>
              <w:left w:w="15" w:type="dxa"/>
              <w:bottom w:w="0" w:type="dxa"/>
              <w:right w:w="15" w:type="dxa"/>
            </w:tcMar>
            <w:vAlign w:val="center"/>
            <w:hideMark/>
          </w:tcPr>
          <w:p w14:paraId="10AFF73A" w14:textId="77777777" w:rsidR="006D3672" w:rsidRPr="006D3672" w:rsidRDefault="006D3672" w:rsidP="006D3672">
            <w:pPr>
              <w:pStyle w:val="TableContents"/>
            </w:pPr>
            <w:r w:rsidRPr="006D3672">
              <w:t>COST</w:t>
            </w:r>
          </w:p>
        </w:tc>
        <w:tc>
          <w:tcPr>
            <w:tcW w:w="0" w:type="auto"/>
            <w:shd w:val="clear" w:color="auto" w:fill="D9D9D9" w:themeFill="background1" w:themeFillShade="D9"/>
            <w:noWrap/>
            <w:tcMar>
              <w:top w:w="15" w:type="dxa"/>
              <w:left w:w="15" w:type="dxa"/>
              <w:bottom w:w="0" w:type="dxa"/>
              <w:right w:w="15" w:type="dxa"/>
            </w:tcMar>
            <w:vAlign w:val="center"/>
            <w:hideMark/>
          </w:tcPr>
          <w:p w14:paraId="49AC26D0" w14:textId="77777777" w:rsidR="006D3672" w:rsidRPr="006D3672" w:rsidRDefault="006D3672" w:rsidP="006D3672">
            <w:pPr>
              <w:pStyle w:val="TableContents"/>
            </w:pPr>
            <w:r w:rsidRPr="006D3672">
              <w:t>CENS</w:t>
            </w:r>
          </w:p>
        </w:tc>
        <w:tc>
          <w:tcPr>
            <w:tcW w:w="0" w:type="auto"/>
            <w:shd w:val="clear" w:color="auto" w:fill="D9D9D9" w:themeFill="background1" w:themeFillShade="D9"/>
            <w:noWrap/>
            <w:tcMar>
              <w:top w:w="15" w:type="dxa"/>
              <w:left w:w="15" w:type="dxa"/>
              <w:bottom w:w="0" w:type="dxa"/>
              <w:right w:w="15" w:type="dxa"/>
            </w:tcMar>
            <w:vAlign w:val="center"/>
            <w:hideMark/>
          </w:tcPr>
          <w:p w14:paraId="6C59E2FC" w14:textId="77777777" w:rsidR="006D3672" w:rsidRPr="006D3672" w:rsidRDefault="006D3672" w:rsidP="006D3672">
            <w:pPr>
              <w:pStyle w:val="TableContents"/>
            </w:pPr>
            <w:r w:rsidRPr="006D3672">
              <w:t>DOM1</w:t>
            </w:r>
          </w:p>
        </w:tc>
        <w:tc>
          <w:tcPr>
            <w:tcW w:w="0" w:type="auto"/>
            <w:shd w:val="clear" w:color="auto" w:fill="D9D9D9" w:themeFill="background1" w:themeFillShade="D9"/>
            <w:noWrap/>
            <w:tcMar>
              <w:top w:w="15" w:type="dxa"/>
              <w:left w:w="15" w:type="dxa"/>
              <w:bottom w:w="0" w:type="dxa"/>
              <w:right w:w="15" w:type="dxa"/>
            </w:tcMar>
            <w:vAlign w:val="center"/>
            <w:hideMark/>
          </w:tcPr>
          <w:p w14:paraId="4F65CD30" w14:textId="77777777" w:rsidR="006D3672" w:rsidRPr="006D3672" w:rsidRDefault="006D3672" w:rsidP="006D3672">
            <w:pPr>
              <w:pStyle w:val="TableContents"/>
            </w:pPr>
            <w:r w:rsidRPr="006D3672">
              <w:t>X1</w:t>
            </w:r>
          </w:p>
        </w:tc>
        <w:tc>
          <w:tcPr>
            <w:tcW w:w="0" w:type="auto"/>
            <w:shd w:val="clear" w:color="auto" w:fill="D9D9D9" w:themeFill="background1" w:themeFillShade="D9"/>
            <w:noWrap/>
            <w:tcMar>
              <w:top w:w="15" w:type="dxa"/>
              <w:left w:w="15" w:type="dxa"/>
              <w:bottom w:w="0" w:type="dxa"/>
              <w:right w:w="15" w:type="dxa"/>
            </w:tcMar>
            <w:vAlign w:val="center"/>
            <w:hideMark/>
          </w:tcPr>
          <w:p w14:paraId="0F7D9D28" w14:textId="77777777" w:rsidR="006D3672" w:rsidRPr="006D3672" w:rsidRDefault="006D3672" w:rsidP="006D3672">
            <w:pPr>
              <w:pStyle w:val="TableContents"/>
            </w:pPr>
            <w:r w:rsidRPr="006D3672">
              <w:t>X2</w:t>
            </w:r>
          </w:p>
        </w:tc>
        <w:tc>
          <w:tcPr>
            <w:tcW w:w="0" w:type="auto"/>
            <w:shd w:val="clear" w:color="auto" w:fill="D9D9D9" w:themeFill="background1" w:themeFillShade="D9"/>
            <w:noWrap/>
            <w:tcMar>
              <w:top w:w="15" w:type="dxa"/>
              <w:left w:w="15" w:type="dxa"/>
              <w:bottom w:w="0" w:type="dxa"/>
              <w:right w:w="15" w:type="dxa"/>
            </w:tcMar>
            <w:vAlign w:val="center"/>
            <w:hideMark/>
          </w:tcPr>
          <w:p w14:paraId="6102BE87" w14:textId="77777777" w:rsidR="006D3672" w:rsidRPr="006D3672" w:rsidRDefault="006D3672" w:rsidP="006D3672">
            <w:pPr>
              <w:pStyle w:val="TableContents"/>
            </w:pPr>
            <w:r w:rsidRPr="006D3672">
              <w:t>LABEL</w:t>
            </w:r>
          </w:p>
        </w:tc>
        <w:tc>
          <w:tcPr>
            <w:tcW w:w="0" w:type="auto"/>
            <w:shd w:val="clear" w:color="auto" w:fill="D9D9D9" w:themeFill="background1" w:themeFillShade="D9"/>
            <w:noWrap/>
            <w:tcMar>
              <w:top w:w="15" w:type="dxa"/>
              <w:left w:w="15" w:type="dxa"/>
              <w:bottom w:w="0" w:type="dxa"/>
              <w:right w:w="15" w:type="dxa"/>
            </w:tcMar>
            <w:vAlign w:val="center"/>
            <w:hideMark/>
          </w:tcPr>
          <w:p w14:paraId="41542752" w14:textId="77777777" w:rsidR="006D3672" w:rsidRPr="006D3672" w:rsidRDefault="006D3672" w:rsidP="006D3672">
            <w:pPr>
              <w:pStyle w:val="TableContents"/>
            </w:pPr>
            <w:r w:rsidRPr="006D3672">
              <w:t>STRATUM</w:t>
            </w:r>
          </w:p>
        </w:tc>
      </w:tr>
      <w:tr w:rsidR="006D3672" w:rsidRPr="006D3672" w14:paraId="5DF86FCE" w14:textId="77777777" w:rsidTr="00BF1D42">
        <w:trPr>
          <w:jc w:val="center"/>
        </w:trPr>
        <w:tc>
          <w:tcPr>
            <w:tcW w:w="0" w:type="auto"/>
            <w:shd w:val="clear" w:color="auto" w:fill="auto"/>
            <w:noWrap/>
            <w:tcMar>
              <w:top w:w="15" w:type="dxa"/>
              <w:left w:w="15" w:type="dxa"/>
              <w:bottom w:w="0" w:type="dxa"/>
              <w:right w:w="15" w:type="dxa"/>
            </w:tcMar>
            <w:vAlign w:val="center"/>
            <w:hideMark/>
          </w:tcPr>
          <w:p w14:paraId="32FD2C2C" w14:textId="77777777" w:rsidR="006D3672" w:rsidRPr="006D3672" w:rsidRDefault="006D3672" w:rsidP="006D3672">
            <w:pPr>
              <w:pStyle w:val="TableContents"/>
            </w:pPr>
            <w:r w:rsidRPr="006D3672">
              <w:t>1*4238</w:t>
            </w:r>
          </w:p>
        </w:tc>
        <w:tc>
          <w:tcPr>
            <w:tcW w:w="0" w:type="auto"/>
            <w:shd w:val="clear" w:color="auto" w:fill="auto"/>
            <w:noWrap/>
            <w:tcMar>
              <w:top w:w="15" w:type="dxa"/>
              <w:left w:w="15" w:type="dxa"/>
              <w:bottom w:w="0" w:type="dxa"/>
              <w:right w:w="15" w:type="dxa"/>
            </w:tcMar>
            <w:vAlign w:val="center"/>
            <w:hideMark/>
          </w:tcPr>
          <w:p w14:paraId="359453AD"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165AD676" w14:textId="77777777" w:rsidR="006D3672" w:rsidRPr="006D3672" w:rsidRDefault="006D3672" w:rsidP="006D3672">
            <w:pPr>
              <w:pStyle w:val="TableContents"/>
            </w:pPr>
            <w:r w:rsidRPr="006D3672">
              <w:t>73.5981</w:t>
            </w:r>
          </w:p>
        </w:tc>
        <w:tc>
          <w:tcPr>
            <w:tcW w:w="0" w:type="auto"/>
            <w:shd w:val="clear" w:color="auto" w:fill="auto"/>
            <w:noWrap/>
            <w:tcMar>
              <w:top w:w="15" w:type="dxa"/>
              <w:left w:w="15" w:type="dxa"/>
              <w:bottom w:w="0" w:type="dxa"/>
              <w:right w:w="15" w:type="dxa"/>
            </w:tcMar>
            <w:vAlign w:val="center"/>
            <w:hideMark/>
          </w:tcPr>
          <w:p w14:paraId="35E232B4"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41BFE1F5"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794C412D"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7D6D5EFE"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67E23C05"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6D256E7F" w14:textId="77777777" w:rsidR="006D3672" w:rsidRPr="006D3672" w:rsidRDefault="006D3672" w:rsidP="006D3672">
            <w:pPr>
              <w:pStyle w:val="TableContents"/>
            </w:pPr>
            <w:r w:rsidRPr="006D3672">
              <w:t>4238</w:t>
            </w:r>
          </w:p>
        </w:tc>
        <w:tc>
          <w:tcPr>
            <w:tcW w:w="0" w:type="auto"/>
            <w:shd w:val="clear" w:color="auto" w:fill="auto"/>
            <w:noWrap/>
            <w:tcMar>
              <w:top w:w="15" w:type="dxa"/>
              <w:left w:w="15" w:type="dxa"/>
              <w:bottom w:w="0" w:type="dxa"/>
              <w:right w:w="15" w:type="dxa"/>
            </w:tcMar>
            <w:vAlign w:val="center"/>
            <w:hideMark/>
          </w:tcPr>
          <w:p w14:paraId="500CE071"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190B34E2" w14:textId="77777777" w:rsidR="006D3672" w:rsidRPr="006D3672" w:rsidRDefault="006D3672" w:rsidP="006D3672">
            <w:pPr>
              <w:pStyle w:val="TableContents"/>
            </w:pPr>
            <w:r w:rsidRPr="006D3672">
              <w:t>1*4238</w:t>
            </w:r>
          </w:p>
        </w:tc>
      </w:tr>
      <w:tr w:rsidR="006D3672" w:rsidRPr="006D3672" w14:paraId="085F2C3C" w14:textId="77777777" w:rsidTr="00BF1D42">
        <w:trPr>
          <w:jc w:val="center"/>
        </w:trPr>
        <w:tc>
          <w:tcPr>
            <w:tcW w:w="0" w:type="auto"/>
            <w:shd w:val="clear" w:color="auto" w:fill="auto"/>
            <w:noWrap/>
            <w:tcMar>
              <w:top w:w="15" w:type="dxa"/>
              <w:left w:w="15" w:type="dxa"/>
              <w:bottom w:w="0" w:type="dxa"/>
              <w:right w:w="15" w:type="dxa"/>
            </w:tcMar>
            <w:vAlign w:val="center"/>
            <w:hideMark/>
          </w:tcPr>
          <w:p w14:paraId="1EE62A66" w14:textId="77777777" w:rsidR="006D3672" w:rsidRPr="006D3672" w:rsidRDefault="006D3672" w:rsidP="006D3672">
            <w:pPr>
              <w:pStyle w:val="TableContents"/>
            </w:pPr>
            <w:r w:rsidRPr="006D3672">
              <w:t>1*4543</w:t>
            </w:r>
          </w:p>
        </w:tc>
        <w:tc>
          <w:tcPr>
            <w:tcW w:w="0" w:type="auto"/>
            <w:shd w:val="clear" w:color="auto" w:fill="auto"/>
            <w:noWrap/>
            <w:tcMar>
              <w:top w:w="15" w:type="dxa"/>
              <w:left w:w="15" w:type="dxa"/>
              <w:bottom w:w="0" w:type="dxa"/>
              <w:right w:w="15" w:type="dxa"/>
            </w:tcMar>
            <w:vAlign w:val="center"/>
            <w:hideMark/>
          </w:tcPr>
          <w:p w14:paraId="7EF5487E" w14:textId="77777777" w:rsidR="006D3672" w:rsidRPr="006D3672" w:rsidRDefault="006D3672" w:rsidP="006D3672">
            <w:pPr>
              <w:pStyle w:val="TableContents"/>
            </w:pPr>
            <w:r w:rsidRPr="006D3672">
              <w:t>2</w:t>
            </w:r>
          </w:p>
        </w:tc>
        <w:tc>
          <w:tcPr>
            <w:tcW w:w="0" w:type="auto"/>
            <w:shd w:val="clear" w:color="auto" w:fill="auto"/>
            <w:noWrap/>
            <w:tcMar>
              <w:top w:w="15" w:type="dxa"/>
              <w:left w:w="15" w:type="dxa"/>
              <w:bottom w:w="0" w:type="dxa"/>
              <w:right w:w="15" w:type="dxa"/>
            </w:tcMar>
            <w:vAlign w:val="center"/>
            <w:hideMark/>
          </w:tcPr>
          <w:p w14:paraId="22EB07E1" w14:textId="77777777" w:rsidR="006D3672" w:rsidRPr="006D3672" w:rsidRDefault="006D3672" w:rsidP="006D3672">
            <w:pPr>
              <w:pStyle w:val="TableContents"/>
            </w:pPr>
            <w:r w:rsidRPr="006D3672">
              <w:t>106.8469</w:t>
            </w:r>
          </w:p>
        </w:tc>
        <w:tc>
          <w:tcPr>
            <w:tcW w:w="0" w:type="auto"/>
            <w:shd w:val="clear" w:color="auto" w:fill="auto"/>
            <w:noWrap/>
            <w:tcMar>
              <w:top w:w="15" w:type="dxa"/>
              <w:left w:w="15" w:type="dxa"/>
              <w:bottom w:w="0" w:type="dxa"/>
              <w:right w:w="15" w:type="dxa"/>
            </w:tcMar>
            <w:vAlign w:val="center"/>
            <w:hideMark/>
          </w:tcPr>
          <w:p w14:paraId="2D9A1131" w14:textId="77777777" w:rsidR="006D3672" w:rsidRPr="006D3672" w:rsidRDefault="006D3672" w:rsidP="006D3672">
            <w:pPr>
              <w:pStyle w:val="TableContents"/>
            </w:pPr>
            <w:r w:rsidRPr="006D3672">
              <w:t>16.6881</w:t>
            </w:r>
          </w:p>
        </w:tc>
        <w:tc>
          <w:tcPr>
            <w:tcW w:w="0" w:type="auto"/>
            <w:shd w:val="clear" w:color="auto" w:fill="auto"/>
            <w:noWrap/>
            <w:tcMar>
              <w:top w:w="15" w:type="dxa"/>
              <w:left w:w="15" w:type="dxa"/>
              <w:bottom w:w="0" w:type="dxa"/>
              <w:right w:w="15" w:type="dxa"/>
            </w:tcMar>
            <w:vAlign w:val="center"/>
            <w:hideMark/>
          </w:tcPr>
          <w:p w14:paraId="0A923F19"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278B61B3"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292FCBAC"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29A54F71"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45E5603E" w14:textId="77777777" w:rsidR="006D3672" w:rsidRPr="006D3672" w:rsidRDefault="006D3672" w:rsidP="006D3672">
            <w:pPr>
              <w:pStyle w:val="TableContents"/>
            </w:pPr>
            <w:r w:rsidRPr="006D3672">
              <w:t>4543</w:t>
            </w:r>
          </w:p>
        </w:tc>
        <w:tc>
          <w:tcPr>
            <w:tcW w:w="0" w:type="auto"/>
            <w:shd w:val="clear" w:color="auto" w:fill="auto"/>
            <w:noWrap/>
            <w:tcMar>
              <w:top w:w="15" w:type="dxa"/>
              <w:left w:w="15" w:type="dxa"/>
              <w:bottom w:w="0" w:type="dxa"/>
              <w:right w:w="15" w:type="dxa"/>
            </w:tcMar>
            <w:vAlign w:val="center"/>
            <w:hideMark/>
          </w:tcPr>
          <w:p w14:paraId="0BA9FB3A" w14:textId="77777777" w:rsidR="006D3672" w:rsidRPr="006D3672" w:rsidRDefault="006D3672" w:rsidP="006D3672">
            <w:pPr>
              <w:pStyle w:val="TableContents"/>
            </w:pPr>
            <w:r w:rsidRPr="006D3672">
              <w:t>2</w:t>
            </w:r>
          </w:p>
        </w:tc>
        <w:tc>
          <w:tcPr>
            <w:tcW w:w="0" w:type="auto"/>
            <w:shd w:val="clear" w:color="auto" w:fill="auto"/>
            <w:noWrap/>
            <w:tcMar>
              <w:top w:w="15" w:type="dxa"/>
              <w:left w:w="15" w:type="dxa"/>
              <w:bottom w:w="0" w:type="dxa"/>
              <w:right w:w="15" w:type="dxa"/>
            </w:tcMar>
            <w:vAlign w:val="center"/>
            <w:hideMark/>
          </w:tcPr>
          <w:p w14:paraId="1317853D" w14:textId="77777777" w:rsidR="006D3672" w:rsidRPr="006D3672" w:rsidRDefault="006D3672" w:rsidP="006D3672">
            <w:pPr>
              <w:pStyle w:val="TableContents"/>
            </w:pPr>
            <w:r w:rsidRPr="006D3672">
              <w:t>1*4543</w:t>
            </w:r>
          </w:p>
        </w:tc>
      </w:tr>
      <w:tr w:rsidR="006D3672" w:rsidRPr="006D3672" w14:paraId="65EEA06C" w14:textId="77777777" w:rsidTr="00BF1D42">
        <w:trPr>
          <w:jc w:val="center"/>
        </w:trPr>
        <w:tc>
          <w:tcPr>
            <w:tcW w:w="0" w:type="auto"/>
            <w:shd w:val="clear" w:color="auto" w:fill="auto"/>
            <w:noWrap/>
            <w:tcMar>
              <w:top w:w="15" w:type="dxa"/>
              <w:left w:w="15" w:type="dxa"/>
              <w:bottom w:w="0" w:type="dxa"/>
              <w:right w:w="15" w:type="dxa"/>
            </w:tcMar>
            <w:vAlign w:val="center"/>
            <w:hideMark/>
          </w:tcPr>
          <w:p w14:paraId="4630C0AE" w14:textId="77777777" w:rsidR="006D3672" w:rsidRPr="006D3672" w:rsidRDefault="006D3672" w:rsidP="006D3672">
            <w:pPr>
              <w:pStyle w:val="TableContents"/>
            </w:pPr>
            <w:r w:rsidRPr="006D3672">
              <w:t>101*311</w:t>
            </w:r>
          </w:p>
        </w:tc>
        <w:tc>
          <w:tcPr>
            <w:tcW w:w="0" w:type="auto"/>
            <w:shd w:val="clear" w:color="auto" w:fill="auto"/>
            <w:noWrap/>
            <w:tcMar>
              <w:top w:w="15" w:type="dxa"/>
              <w:left w:w="15" w:type="dxa"/>
              <w:bottom w:w="0" w:type="dxa"/>
              <w:right w:w="15" w:type="dxa"/>
            </w:tcMar>
            <w:vAlign w:val="center"/>
            <w:hideMark/>
          </w:tcPr>
          <w:p w14:paraId="575CA69B" w14:textId="77777777" w:rsidR="006D3672" w:rsidRPr="006D3672" w:rsidRDefault="006D3672" w:rsidP="006D3672">
            <w:pPr>
              <w:pStyle w:val="TableContents"/>
            </w:pPr>
            <w:r w:rsidRPr="006D3672">
              <w:t>2</w:t>
            </w:r>
          </w:p>
        </w:tc>
        <w:tc>
          <w:tcPr>
            <w:tcW w:w="0" w:type="auto"/>
            <w:shd w:val="clear" w:color="auto" w:fill="auto"/>
            <w:noWrap/>
            <w:tcMar>
              <w:top w:w="15" w:type="dxa"/>
              <w:left w:w="15" w:type="dxa"/>
              <w:bottom w:w="0" w:type="dxa"/>
              <w:right w:w="15" w:type="dxa"/>
            </w:tcMar>
            <w:vAlign w:val="center"/>
            <w:hideMark/>
          </w:tcPr>
          <w:p w14:paraId="18706885" w14:textId="77777777" w:rsidR="006D3672" w:rsidRPr="006D3672" w:rsidRDefault="006D3672" w:rsidP="006D3672">
            <w:pPr>
              <w:pStyle w:val="TableContents"/>
            </w:pPr>
            <w:r w:rsidRPr="006D3672">
              <w:t>342.748</w:t>
            </w:r>
          </w:p>
        </w:tc>
        <w:tc>
          <w:tcPr>
            <w:tcW w:w="0" w:type="auto"/>
            <w:shd w:val="clear" w:color="auto" w:fill="auto"/>
            <w:noWrap/>
            <w:tcMar>
              <w:top w:w="15" w:type="dxa"/>
              <w:left w:w="15" w:type="dxa"/>
              <w:bottom w:w="0" w:type="dxa"/>
              <w:right w:w="15" w:type="dxa"/>
            </w:tcMar>
            <w:vAlign w:val="center"/>
            <w:hideMark/>
          </w:tcPr>
          <w:p w14:paraId="2B66727C" w14:textId="77777777" w:rsidR="006D3672" w:rsidRPr="006D3672" w:rsidRDefault="006D3672" w:rsidP="006D3672">
            <w:pPr>
              <w:pStyle w:val="TableContents"/>
            </w:pPr>
            <w:r w:rsidRPr="006D3672">
              <w:t>4.947</w:t>
            </w:r>
          </w:p>
        </w:tc>
        <w:tc>
          <w:tcPr>
            <w:tcW w:w="0" w:type="auto"/>
            <w:shd w:val="clear" w:color="auto" w:fill="auto"/>
            <w:noWrap/>
            <w:tcMar>
              <w:top w:w="15" w:type="dxa"/>
              <w:left w:w="15" w:type="dxa"/>
              <w:bottom w:w="0" w:type="dxa"/>
              <w:right w:w="15" w:type="dxa"/>
            </w:tcMar>
            <w:vAlign w:val="center"/>
            <w:hideMark/>
          </w:tcPr>
          <w:p w14:paraId="1442D36B"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62B57793"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66B93C15"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6B42F13B" w14:textId="77777777" w:rsidR="006D3672" w:rsidRPr="006D3672" w:rsidRDefault="006D3672" w:rsidP="006D3672">
            <w:pPr>
              <w:pStyle w:val="TableContents"/>
            </w:pPr>
            <w:r w:rsidRPr="006D3672">
              <w:t>101</w:t>
            </w:r>
          </w:p>
        </w:tc>
        <w:tc>
          <w:tcPr>
            <w:tcW w:w="0" w:type="auto"/>
            <w:shd w:val="clear" w:color="auto" w:fill="auto"/>
            <w:noWrap/>
            <w:tcMar>
              <w:top w:w="15" w:type="dxa"/>
              <w:left w:w="15" w:type="dxa"/>
              <w:bottom w:w="0" w:type="dxa"/>
              <w:right w:w="15" w:type="dxa"/>
            </w:tcMar>
            <w:vAlign w:val="center"/>
            <w:hideMark/>
          </w:tcPr>
          <w:p w14:paraId="022D4B17" w14:textId="77777777" w:rsidR="006D3672" w:rsidRPr="006D3672" w:rsidRDefault="006D3672" w:rsidP="006D3672">
            <w:pPr>
              <w:pStyle w:val="TableContents"/>
            </w:pPr>
            <w:r w:rsidRPr="006D3672">
              <w:t>311</w:t>
            </w:r>
          </w:p>
        </w:tc>
        <w:tc>
          <w:tcPr>
            <w:tcW w:w="0" w:type="auto"/>
            <w:shd w:val="clear" w:color="auto" w:fill="auto"/>
            <w:noWrap/>
            <w:tcMar>
              <w:top w:w="15" w:type="dxa"/>
              <w:left w:w="15" w:type="dxa"/>
              <w:bottom w:w="0" w:type="dxa"/>
              <w:right w:w="15" w:type="dxa"/>
            </w:tcMar>
            <w:vAlign w:val="center"/>
            <w:hideMark/>
          </w:tcPr>
          <w:p w14:paraId="1EA65F24" w14:textId="77777777" w:rsidR="006D3672" w:rsidRPr="006D3672" w:rsidRDefault="006D3672" w:rsidP="006D3672">
            <w:pPr>
              <w:pStyle w:val="TableContents"/>
            </w:pPr>
            <w:r w:rsidRPr="006D3672">
              <w:t>3</w:t>
            </w:r>
          </w:p>
        </w:tc>
        <w:tc>
          <w:tcPr>
            <w:tcW w:w="0" w:type="auto"/>
            <w:shd w:val="clear" w:color="auto" w:fill="auto"/>
            <w:noWrap/>
            <w:tcMar>
              <w:top w:w="15" w:type="dxa"/>
              <w:left w:w="15" w:type="dxa"/>
              <w:bottom w:w="0" w:type="dxa"/>
              <w:right w:w="15" w:type="dxa"/>
            </w:tcMar>
            <w:vAlign w:val="center"/>
            <w:hideMark/>
          </w:tcPr>
          <w:p w14:paraId="6F9C9AE1" w14:textId="77777777" w:rsidR="006D3672" w:rsidRPr="006D3672" w:rsidRDefault="006D3672" w:rsidP="006D3672">
            <w:pPr>
              <w:pStyle w:val="TableContents"/>
            </w:pPr>
            <w:r w:rsidRPr="006D3672">
              <w:t>101*311</w:t>
            </w:r>
          </w:p>
        </w:tc>
      </w:tr>
      <w:tr w:rsidR="006D3672" w:rsidRPr="006D3672" w14:paraId="6113E0ED" w14:textId="77777777" w:rsidTr="00BF1D42">
        <w:trPr>
          <w:jc w:val="center"/>
        </w:trPr>
        <w:tc>
          <w:tcPr>
            <w:tcW w:w="0" w:type="auto"/>
            <w:shd w:val="clear" w:color="auto" w:fill="auto"/>
            <w:noWrap/>
            <w:tcMar>
              <w:top w:w="15" w:type="dxa"/>
              <w:left w:w="15" w:type="dxa"/>
              <w:bottom w:w="0" w:type="dxa"/>
              <w:right w:w="15" w:type="dxa"/>
            </w:tcMar>
            <w:vAlign w:val="center"/>
            <w:hideMark/>
          </w:tcPr>
          <w:p w14:paraId="0E8D44A6" w14:textId="77777777" w:rsidR="006D3672" w:rsidRPr="006D3672" w:rsidRDefault="006D3672" w:rsidP="006D3672">
            <w:pPr>
              <w:pStyle w:val="TableContents"/>
            </w:pPr>
            <w:r w:rsidRPr="006D3672">
              <w:t>101*321</w:t>
            </w:r>
          </w:p>
        </w:tc>
        <w:tc>
          <w:tcPr>
            <w:tcW w:w="0" w:type="auto"/>
            <w:shd w:val="clear" w:color="auto" w:fill="auto"/>
            <w:noWrap/>
            <w:tcMar>
              <w:top w:w="15" w:type="dxa"/>
              <w:left w:w="15" w:type="dxa"/>
              <w:bottom w:w="0" w:type="dxa"/>
              <w:right w:w="15" w:type="dxa"/>
            </w:tcMar>
            <w:vAlign w:val="center"/>
            <w:hideMark/>
          </w:tcPr>
          <w:p w14:paraId="5C8F5FFB" w14:textId="77777777" w:rsidR="006D3672" w:rsidRPr="006D3672" w:rsidRDefault="006D3672" w:rsidP="006D3672">
            <w:pPr>
              <w:pStyle w:val="TableContents"/>
            </w:pPr>
            <w:r w:rsidRPr="006D3672">
              <w:t>2</w:t>
            </w:r>
          </w:p>
        </w:tc>
        <w:tc>
          <w:tcPr>
            <w:tcW w:w="0" w:type="auto"/>
            <w:shd w:val="clear" w:color="auto" w:fill="auto"/>
            <w:noWrap/>
            <w:tcMar>
              <w:top w:w="15" w:type="dxa"/>
              <w:left w:w="15" w:type="dxa"/>
              <w:bottom w:w="0" w:type="dxa"/>
              <w:right w:w="15" w:type="dxa"/>
            </w:tcMar>
            <w:vAlign w:val="center"/>
            <w:hideMark/>
          </w:tcPr>
          <w:p w14:paraId="03620B8F" w14:textId="77777777" w:rsidR="006D3672" w:rsidRPr="006D3672" w:rsidRDefault="006D3672" w:rsidP="006D3672">
            <w:pPr>
              <w:pStyle w:val="TableContents"/>
            </w:pPr>
            <w:r w:rsidRPr="006D3672">
              <w:t>135.187</w:t>
            </w:r>
          </w:p>
        </w:tc>
        <w:tc>
          <w:tcPr>
            <w:tcW w:w="0" w:type="auto"/>
            <w:shd w:val="clear" w:color="auto" w:fill="auto"/>
            <w:noWrap/>
            <w:tcMar>
              <w:top w:w="15" w:type="dxa"/>
              <w:left w:w="15" w:type="dxa"/>
              <w:bottom w:w="0" w:type="dxa"/>
              <w:right w:w="15" w:type="dxa"/>
            </w:tcMar>
            <w:vAlign w:val="center"/>
            <w:hideMark/>
          </w:tcPr>
          <w:p w14:paraId="63622B96" w14:textId="77777777" w:rsidR="006D3672" w:rsidRPr="006D3672" w:rsidRDefault="006D3672" w:rsidP="006D3672">
            <w:pPr>
              <w:pStyle w:val="TableContents"/>
            </w:pPr>
            <w:r w:rsidRPr="006D3672">
              <w:t>6.462</w:t>
            </w:r>
          </w:p>
        </w:tc>
        <w:tc>
          <w:tcPr>
            <w:tcW w:w="0" w:type="auto"/>
            <w:shd w:val="clear" w:color="auto" w:fill="auto"/>
            <w:noWrap/>
            <w:tcMar>
              <w:top w:w="15" w:type="dxa"/>
              <w:left w:w="15" w:type="dxa"/>
              <w:bottom w:w="0" w:type="dxa"/>
              <w:right w:w="15" w:type="dxa"/>
            </w:tcMar>
            <w:vAlign w:val="center"/>
            <w:hideMark/>
          </w:tcPr>
          <w:p w14:paraId="482F1400"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511F1D2A"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31AEB3F1"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1639FCAB" w14:textId="77777777" w:rsidR="006D3672" w:rsidRPr="006D3672" w:rsidRDefault="006D3672" w:rsidP="006D3672">
            <w:pPr>
              <w:pStyle w:val="TableContents"/>
            </w:pPr>
            <w:r w:rsidRPr="006D3672">
              <w:t>101</w:t>
            </w:r>
          </w:p>
        </w:tc>
        <w:tc>
          <w:tcPr>
            <w:tcW w:w="0" w:type="auto"/>
            <w:shd w:val="clear" w:color="auto" w:fill="auto"/>
            <w:noWrap/>
            <w:tcMar>
              <w:top w:w="15" w:type="dxa"/>
              <w:left w:w="15" w:type="dxa"/>
              <w:bottom w:w="0" w:type="dxa"/>
              <w:right w:w="15" w:type="dxa"/>
            </w:tcMar>
            <w:vAlign w:val="center"/>
            <w:hideMark/>
          </w:tcPr>
          <w:p w14:paraId="499EF6F9" w14:textId="77777777" w:rsidR="006D3672" w:rsidRPr="006D3672" w:rsidRDefault="006D3672" w:rsidP="006D3672">
            <w:pPr>
              <w:pStyle w:val="TableContents"/>
            </w:pPr>
            <w:r w:rsidRPr="006D3672">
              <w:t>321</w:t>
            </w:r>
          </w:p>
        </w:tc>
        <w:tc>
          <w:tcPr>
            <w:tcW w:w="0" w:type="auto"/>
            <w:shd w:val="clear" w:color="auto" w:fill="auto"/>
            <w:noWrap/>
            <w:tcMar>
              <w:top w:w="15" w:type="dxa"/>
              <w:left w:w="15" w:type="dxa"/>
              <w:bottom w:w="0" w:type="dxa"/>
              <w:right w:w="15" w:type="dxa"/>
            </w:tcMar>
            <w:vAlign w:val="center"/>
            <w:hideMark/>
          </w:tcPr>
          <w:p w14:paraId="727599E7" w14:textId="77777777" w:rsidR="006D3672" w:rsidRPr="006D3672" w:rsidRDefault="006D3672" w:rsidP="006D3672">
            <w:pPr>
              <w:pStyle w:val="TableContents"/>
            </w:pPr>
            <w:r w:rsidRPr="006D3672">
              <w:t>4</w:t>
            </w:r>
          </w:p>
        </w:tc>
        <w:tc>
          <w:tcPr>
            <w:tcW w:w="0" w:type="auto"/>
            <w:shd w:val="clear" w:color="auto" w:fill="auto"/>
            <w:noWrap/>
            <w:tcMar>
              <w:top w:w="15" w:type="dxa"/>
              <w:left w:w="15" w:type="dxa"/>
              <w:bottom w:w="0" w:type="dxa"/>
              <w:right w:w="15" w:type="dxa"/>
            </w:tcMar>
            <w:vAlign w:val="center"/>
            <w:hideMark/>
          </w:tcPr>
          <w:p w14:paraId="249E1EE4" w14:textId="77777777" w:rsidR="006D3672" w:rsidRPr="006D3672" w:rsidRDefault="006D3672" w:rsidP="006D3672">
            <w:pPr>
              <w:pStyle w:val="TableContents"/>
            </w:pPr>
            <w:r w:rsidRPr="006D3672">
              <w:t>101*321</w:t>
            </w:r>
          </w:p>
        </w:tc>
      </w:tr>
      <w:tr w:rsidR="006D3672" w:rsidRPr="006D3672" w14:paraId="65FF9C46" w14:textId="77777777" w:rsidTr="00BF1D42">
        <w:trPr>
          <w:jc w:val="center"/>
        </w:trPr>
        <w:tc>
          <w:tcPr>
            <w:tcW w:w="0" w:type="auto"/>
            <w:shd w:val="clear" w:color="auto" w:fill="auto"/>
            <w:noWrap/>
            <w:tcMar>
              <w:top w:w="15" w:type="dxa"/>
              <w:left w:w="15" w:type="dxa"/>
              <w:bottom w:w="0" w:type="dxa"/>
              <w:right w:w="15" w:type="dxa"/>
            </w:tcMar>
            <w:vAlign w:val="center"/>
            <w:hideMark/>
          </w:tcPr>
          <w:p w14:paraId="52A8C49B" w14:textId="77777777" w:rsidR="006D3672" w:rsidRPr="006D3672" w:rsidRDefault="006D3672" w:rsidP="006D3672">
            <w:pPr>
              <w:pStyle w:val="TableContents"/>
            </w:pPr>
            <w:r w:rsidRPr="006D3672">
              <w:t>101*323</w:t>
            </w:r>
          </w:p>
        </w:tc>
        <w:tc>
          <w:tcPr>
            <w:tcW w:w="0" w:type="auto"/>
            <w:shd w:val="clear" w:color="auto" w:fill="auto"/>
            <w:noWrap/>
            <w:tcMar>
              <w:top w:w="15" w:type="dxa"/>
              <w:left w:w="15" w:type="dxa"/>
              <w:bottom w:w="0" w:type="dxa"/>
              <w:right w:w="15" w:type="dxa"/>
            </w:tcMar>
            <w:vAlign w:val="center"/>
            <w:hideMark/>
          </w:tcPr>
          <w:p w14:paraId="2F8B465A" w14:textId="77777777" w:rsidR="006D3672" w:rsidRPr="006D3672" w:rsidRDefault="006D3672" w:rsidP="006D3672">
            <w:pPr>
              <w:pStyle w:val="TableContents"/>
            </w:pPr>
            <w:r w:rsidRPr="006D3672">
              <w:t>3</w:t>
            </w:r>
          </w:p>
        </w:tc>
        <w:tc>
          <w:tcPr>
            <w:tcW w:w="0" w:type="auto"/>
            <w:shd w:val="clear" w:color="auto" w:fill="auto"/>
            <w:noWrap/>
            <w:tcMar>
              <w:top w:w="15" w:type="dxa"/>
              <w:left w:w="15" w:type="dxa"/>
              <w:bottom w:w="0" w:type="dxa"/>
              <w:right w:w="15" w:type="dxa"/>
            </w:tcMar>
            <w:vAlign w:val="center"/>
            <w:hideMark/>
          </w:tcPr>
          <w:p w14:paraId="0D16AE95" w14:textId="77777777" w:rsidR="006D3672" w:rsidRPr="006D3672" w:rsidRDefault="006D3672" w:rsidP="006D3672">
            <w:pPr>
              <w:pStyle w:val="TableContents"/>
            </w:pPr>
            <w:r w:rsidRPr="006D3672">
              <w:t>72.74363</w:t>
            </w:r>
          </w:p>
        </w:tc>
        <w:tc>
          <w:tcPr>
            <w:tcW w:w="0" w:type="auto"/>
            <w:shd w:val="clear" w:color="auto" w:fill="auto"/>
            <w:noWrap/>
            <w:tcMar>
              <w:top w:w="15" w:type="dxa"/>
              <w:left w:w="15" w:type="dxa"/>
              <w:bottom w:w="0" w:type="dxa"/>
              <w:right w:w="15" w:type="dxa"/>
            </w:tcMar>
            <w:vAlign w:val="center"/>
            <w:hideMark/>
          </w:tcPr>
          <w:p w14:paraId="3A345356" w14:textId="77777777" w:rsidR="006D3672" w:rsidRPr="006D3672" w:rsidRDefault="006D3672" w:rsidP="006D3672">
            <w:pPr>
              <w:pStyle w:val="TableContents"/>
            </w:pPr>
            <w:r w:rsidRPr="006D3672">
              <w:t>3.116371</w:t>
            </w:r>
          </w:p>
        </w:tc>
        <w:tc>
          <w:tcPr>
            <w:tcW w:w="0" w:type="auto"/>
            <w:shd w:val="clear" w:color="auto" w:fill="auto"/>
            <w:noWrap/>
            <w:tcMar>
              <w:top w:w="15" w:type="dxa"/>
              <w:left w:w="15" w:type="dxa"/>
              <w:bottom w:w="0" w:type="dxa"/>
              <w:right w:w="15" w:type="dxa"/>
            </w:tcMar>
            <w:vAlign w:val="center"/>
            <w:hideMark/>
          </w:tcPr>
          <w:p w14:paraId="046DCF7B"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03BD4EDF"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1087626F"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34D7F040" w14:textId="77777777" w:rsidR="006D3672" w:rsidRPr="006D3672" w:rsidRDefault="006D3672" w:rsidP="006D3672">
            <w:pPr>
              <w:pStyle w:val="TableContents"/>
            </w:pPr>
            <w:r w:rsidRPr="006D3672">
              <w:t>101</w:t>
            </w:r>
          </w:p>
        </w:tc>
        <w:tc>
          <w:tcPr>
            <w:tcW w:w="0" w:type="auto"/>
            <w:shd w:val="clear" w:color="auto" w:fill="auto"/>
            <w:noWrap/>
            <w:tcMar>
              <w:top w:w="15" w:type="dxa"/>
              <w:left w:w="15" w:type="dxa"/>
              <w:bottom w:w="0" w:type="dxa"/>
              <w:right w:w="15" w:type="dxa"/>
            </w:tcMar>
            <w:vAlign w:val="center"/>
            <w:hideMark/>
          </w:tcPr>
          <w:p w14:paraId="5B289C5E" w14:textId="77777777" w:rsidR="006D3672" w:rsidRPr="006D3672" w:rsidRDefault="006D3672" w:rsidP="006D3672">
            <w:pPr>
              <w:pStyle w:val="TableContents"/>
            </w:pPr>
            <w:r w:rsidRPr="006D3672">
              <w:t>323</w:t>
            </w:r>
          </w:p>
        </w:tc>
        <w:tc>
          <w:tcPr>
            <w:tcW w:w="0" w:type="auto"/>
            <w:shd w:val="clear" w:color="auto" w:fill="auto"/>
            <w:noWrap/>
            <w:tcMar>
              <w:top w:w="15" w:type="dxa"/>
              <w:left w:w="15" w:type="dxa"/>
              <w:bottom w:w="0" w:type="dxa"/>
              <w:right w:w="15" w:type="dxa"/>
            </w:tcMar>
            <w:vAlign w:val="center"/>
            <w:hideMark/>
          </w:tcPr>
          <w:p w14:paraId="4003A92D" w14:textId="77777777" w:rsidR="006D3672" w:rsidRPr="006D3672" w:rsidRDefault="006D3672" w:rsidP="006D3672">
            <w:pPr>
              <w:pStyle w:val="TableContents"/>
            </w:pPr>
            <w:r w:rsidRPr="006D3672">
              <w:t>5</w:t>
            </w:r>
          </w:p>
        </w:tc>
        <w:tc>
          <w:tcPr>
            <w:tcW w:w="0" w:type="auto"/>
            <w:shd w:val="clear" w:color="auto" w:fill="auto"/>
            <w:noWrap/>
            <w:tcMar>
              <w:top w:w="15" w:type="dxa"/>
              <w:left w:w="15" w:type="dxa"/>
              <w:bottom w:w="0" w:type="dxa"/>
              <w:right w:w="15" w:type="dxa"/>
            </w:tcMar>
            <w:vAlign w:val="center"/>
            <w:hideMark/>
          </w:tcPr>
          <w:p w14:paraId="677DF3D2" w14:textId="77777777" w:rsidR="006D3672" w:rsidRPr="006D3672" w:rsidRDefault="006D3672" w:rsidP="006D3672">
            <w:pPr>
              <w:pStyle w:val="TableContents"/>
            </w:pPr>
            <w:r w:rsidRPr="006D3672">
              <w:t>101*323</w:t>
            </w:r>
          </w:p>
        </w:tc>
      </w:tr>
      <w:tr w:rsidR="006D3672" w:rsidRPr="006D3672" w14:paraId="1EC003E7" w14:textId="77777777" w:rsidTr="00BF1D42">
        <w:trPr>
          <w:jc w:val="center"/>
        </w:trPr>
        <w:tc>
          <w:tcPr>
            <w:tcW w:w="0" w:type="auto"/>
            <w:shd w:val="clear" w:color="auto" w:fill="auto"/>
            <w:noWrap/>
            <w:tcMar>
              <w:top w:w="15" w:type="dxa"/>
              <w:left w:w="15" w:type="dxa"/>
              <w:bottom w:w="0" w:type="dxa"/>
              <w:right w:w="15" w:type="dxa"/>
            </w:tcMar>
            <w:vAlign w:val="center"/>
            <w:hideMark/>
          </w:tcPr>
          <w:p w14:paraId="1A1B133B" w14:textId="77777777" w:rsidR="006D3672" w:rsidRPr="006D3672" w:rsidRDefault="006D3672" w:rsidP="006D3672">
            <w:pPr>
              <w:pStyle w:val="TableContents"/>
            </w:pPr>
            <w:r w:rsidRPr="006D3672">
              <w:t>101*325</w:t>
            </w:r>
          </w:p>
        </w:tc>
        <w:tc>
          <w:tcPr>
            <w:tcW w:w="0" w:type="auto"/>
            <w:shd w:val="clear" w:color="auto" w:fill="auto"/>
            <w:noWrap/>
            <w:tcMar>
              <w:top w:w="15" w:type="dxa"/>
              <w:left w:w="15" w:type="dxa"/>
              <w:bottom w:w="0" w:type="dxa"/>
              <w:right w:w="15" w:type="dxa"/>
            </w:tcMar>
            <w:vAlign w:val="center"/>
            <w:hideMark/>
          </w:tcPr>
          <w:p w14:paraId="1BBD8432" w14:textId="77777777" w:rsidR="006D3672" w:rsidRPr="006D3672" w:rsidRDefault="006D3672" w:rsidP="006D3672">
            <w:pPr>
              <w:pStyle w:val="TableContents"/>
            </w:pPr>
            <w:r w:rsidRPr="006D3672">
              <w:t>3</w:t>
            </w:r>
          </w:p>
        </w:tc>
        <w:tc>
          <w:tcPr>
            <w:tcW w:w="0" w:type="auto"/>
            <w:shd w:val="clear" w:color="auto" w:fill="auto"/>
            <w:noWrap/>
            <w:tcMar>
              <w:top w:w="15" w:type="dxa"/>
              <w:left w:w="15" w:type="dxa"/>
              <w:bottom w:w="0" w:type="dxa"/>
              <w:right w:w="15" w:type="dxa"/>
            </w:tcMar>
            <w:vAlign w:val="center"/>
            <w:hideMark/>
          </w:tcPr>
          <w:p w14:paraId="508529C3" w14:textId="77777777" w:rsidR="006D3672" w:rsidRPr="006D3672" w:rsidRDefault="006D3672" w:rsidP="006D3672">
            <w:pPr>
              <w:pStyle w:val="TableContents"/>
            </w:pPr>
            <w:r w:rsidRPr="006D3672">
              <w:t>107.4553</w:t>
            </w:r>
          </w:p>
        </w:tc>
        <w:tc>
          <w:tcPr>
            <w:tcW w:w="0" w:type="auto"/>
            <w:shd w:val="clear" w:color="auto" w:fill="auto"/>
            <w:noWrap/>
            <w:tcMar>
              <w:top w:w="15" w:type="dxa"/>
              <w:left w:w="15" w:type="dxa"/>
              <w:bottom w:w="0" w:type="dxa"/>
              <w:right w:w="15" w:type="dxa"/>
            </w:tcMar>
            <w:vAlign w:val="center"/>
            <w:hideMark/>
          </w:tcPr>
          <w:p w14:paraId="1F9FEF24" w14:textId="77777777" w:rsidR="006D3672" w:rsidRPr="006D3672" w:rsidRDefault="006D3672" w:rsidP="006D3672">
            <w:pPr>
              <w:pStyle w:val="TableContents"/>
            </w:pPr>
            <w:r w:rsidRPr="006D3672">
              <w:t>65.53779</w:t>
            </w:r>
          </w:p>
        </w:tc>
        <w:tc>
          <w:tcPr>
            <w:tcW w:w="0" w:type="auto"/>
            <w:shd w:val="clear" w:color="auto" w:fill="auto"/>
            <w:noWrap/>
            <w:tcMar>
              <w:top w:w="15" w:type="dxa"/>
              <w:left w:w="15" w:type="dxa"/>
              <w:bottom w:w="0" w:type="dxa"/>
              <w:right w:w="15" w:type="dxa"/>
            </w:tcMar>
            <w:vAlign w:val="center"/>
            <w:hideMark/>
          </w:tcPr>
          <w:p w14:paraId="55A5EEA0"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59C052F4"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423B4AE2"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77B49DAF" w14:textId="77777777" w:rsidR="006D3672" w:rsidRPr="006D3672" w:rsidRDefault="006D3672" w:rsidP="006D3672">
            <w:pPr>
              <w:pStyle w:val="TableContents"/>
            </w:pPr>
            <w:r w:rsidRPr="006D3672">
              <w:t>101</w:t>
            </w:r>
          </w:p>
        </w:tc>
        <w:tc>
          <w:tcPr>
            <w:tcW w:w="0" w:type="auto"/>
            <w:shd w:val="clear" w:color="auto" w:fill="auto"/>
            <w:noWrap/>
            <w:tcMar>
              <w:top w:w="15" w:type="dxa"/>
              <w:left w:w="15" w:type="dxa"/>
              <w:bottom w:w="0" w:type="dxa"/>
              <w:right w:w="15" w:type="dxa"/>
            </w:tcMar>
            <w:vAlign w:val="center"/>
            <w:hideMark/>
          </w:tcPr>
          <w:p w14:paraId="67123DC1" w14:textId="77777777" w:rsidR="006D3672" w:rsidRPr="006D3672" w:rsidRDefault="006D3672" w:rsidP="006D3672">
            <w:pPr>
              <w:pStyle w:val="TableContents"/>
            </w:pPr>
            <w:r w:rsidRPr="006D3672">
              <w:t>325</w:t>
            </w:r>
          </w:p>
        </w:tc>
        <w:tc>
          <w:tcPr>
            <w:tcW w:w="0" w:type="auto"/>
            <w:shd w:val="clear" w:color="auto" w:fill="auto"/>
            <w:noWrap/>
            <w:tcMar>
              <w:top w:w="15" w:type="dxa"/>
              <w:left w:w="15" w:type="dxa"/>
              <w:bottom w:w="0" w:type="dxa"/>
              <w:right w:w="15" w:type="dxa"/>
            </w:tcMar>
            <w:vAlign w:val="center"/>
            <w:hideMark/>
          </w:tcPr>
          <w:p w14:paraId="41D806A1" w14:textId="77777777" w:rsidR="006D3672" w:rsidRPr="006D3672" w:rsidRDefault="006D3672" w:rsidP="006D3672">
            <w:pPr>
              <w:pStyle w:val="TableContents"/>
            </w:pPr>
            <w:r w:rsidRPr="006D3672">
              <w:t>6</w:t>
            </w:r>
          </w:p>
        </w:tc>
        <w:tc>
          <w:tcPr>
            <w:tcW w:w="0" w:type="auto"/>
            <w:shd w:val="clear" w:color="auto" w:fill="auto"/>
            <w:noWrap/>
            <w:tcMar>
              <w:top w:w="15" w:type="dxa"/>
              <w:left w:w="15" w:type="dxa"/>
              <w:bottom w:w="0" w:type="dxa"/>
              <w:right w:w="15" w:type="dxa"/>
            </w:tcMar>
            <w:vAlign w:val="center"/>
            <w:hideMark/>
          </w:tcPr>
          <w:p w14:paraId="17832F73" w14:textId="77777777" w:rsidR="006D3672" w:rsidRPr="006D3672" w:rsidRDefault="006D3672" w:rsidP="006D3672">
            <w:pPr>
              <w:pStyle w:val="TableContents"/>
            </w:pPr>
            <w:r w:rsidRPr="006D3672">
              <w:t>101*325</w:t>
            </w:r>
          </w:p>
        </w:tc>
      </w:tr>
      <w:tr w:rsidR="006D3672" w:rsidRPr="006D3672" w14:paraId="4337B92C" w14:textId="77777777" w:rsidTr="00BF1D42">
        <w:trPr>
          <w:jc w:val="center"/>
        </w:trPr>
        <w:tc>
          <w:tcPr>
            <w:tcW w:w="0" w:type="auto"/>
            <w:shd w:val="clear" w:color="auto" w:fill="auto"/>
            <w:noWrap/>
            <w:tcMar>
              <w:top w:w="15" w:type="dxa"/>
              <w:left w:w="15" w:type="dxa"/>
              <w:bottom w:w="0" w:type="dxa"/>
              <w:right w:w="15" w:type="dxa"/>
            </w:tcMar>
            <w:vAlign w:val="center"/>
            <w:hideMark/>
          </w:tcPr>
          <w:p w14:paraId="47628671" w14:textId="77777777" w:rsidR="006D3672" w:rsidRPr="006D3672" w:rsidRDefault="006D3672" w:rsidP="006D3672">
            <w:pPr>
              <w:pStyle w:val="TableContents"/>
            </w:pPr>
            <w:r w:rsidRPr="006D3672">
              <w:t>101*326</w:t>
            </w:r>
          </w:p>
        </w:tc>
        <w:tc>
          <w:tcPr>
            <w:tcW w:w="0" w:type="auto"/>
            <w:shd w:val="clear" w:color="auto" w:fill="auto"/>
            <w:noWrap/>
            <w:tcMar>
              <w:top w:w="15" w:type="dxa"/>
              <w:left w:w="15" w:type="dxa"/>
              <w:bottom w:w="0" w:type="dxa"/>
              <w:right w:w="15" w:type="dxa"/>
            </w:tcMar>
            <w:vAlign w:val="center"/>
            <w:hideMark/>
          </w:tcPr>
          <w:p w14:paraId="29CC6881"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21D1F355" w14:textId="77777777" w:rsidR="006D3672" w:rsidRPr="006D3672" w:rsidRDefault="006D3672" w:rsidP="006D3672">
            <w:pPr>
              <w:pStyle w:val="TableContents"/>
            </w:pPr>
            <w:r w:rsidRPr="006D3672">
              <w:t>425.939</w:t>
            </w:r>
          </w:p>
        </w:tc>
        <w:tc>
          <w:tcPr>
            <w:tcW w:w="0" w:type="auto"/>
            <w:shd w:val="clear" w:color="auto" w:fill="auto"/>
            <w:noWrap/>
            <w:tcMar>
              <w:top w:w="15" w:type="dxa"/>
              <w:left w:w="15" w:type="dxa"/>
              <w:bottom w:w="0" w:type="dxa"/>
              <w:right w:w="15" w:type="dxa"/>
            </w:tcMar>
            <w:vAlign w:val="center"/>
            <w:hideMark/>
          </w:tcPr>
          <w:p w14:paraId="0E70CEE3"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18BD8720"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39F593FE"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1D3B480C"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0647C6DC" w14:textId="77777777" w:rsidR="006D3672" w:rsidRPr="006D3672" w:rsidRDefault="006D3672" w:rsidP="006D3672">
            <w:pPr>
              <w:pStyle w:val="TableContents"/>
            </w:pPr>
            <w:r w:rsidRPr="006D3672">
              <w:t>101</w:t>
            </w:r>
          </w:p>
        </w:tc>
        <w:tc>
          <w:tcPr>
            <w:tcW w:w="0" w:type="auto"/>
            <w:shd w:val="clear" w:color="auto" w:fill="auto"/>
            <w:noWrap/>
            <w:tcMar>
              <w:top w:w="15" w:type="dxa"/>
              <w:left w:w="15" w:type="dxa"/>
              <w:bottom w:w="0" w:type="dxa"/>
              <w:right w:w="15" w:type="dxa"/>
            </w:tcMar>
            <w:vAlign w:val="center"/>
            <w:hideMark/>
          </w:tcPr>
          <w:p w14:paraId="0AA498E0" w14:textId="77777777" w:rsidR="006D3672" w:rsidRPr="006D3672" w:rsidRDefault="006D3672" w:rsidP="006D3672">
            <w:pPr>
              <w:pStyle w:val="TableContents"/>
            </w:pPr>
            <w:r w:rsidRPr="006D3672">
              <w:t>326</w:t>
            </w:r>
          </w:p>
        </w:tc>
        <w:tc>
          <w:tcPr>
            <w:tcW w:w="0" w:type="auto"/>
            <w:shd w:val="clear" w:color="auto" w:fill="auto"/>
            <w:noWrap/>
            <w:tcMar>
              <w:top w:w="15" w:type="dxa"/>
              <w:left w:w="15" w:type="dxa"/>
              <w:bottom w:w="0" w:type="dxa"/>
              <w:right w:w="15" w:type="dxa"/>
            </w:tcMar>
            <w:vAlign w:val="center"/>
            <w:hideMark/>
          </w:tcPr>
          <w:p w14:paraId="678990A1" w14:textId="77777777" w:rsidR="006D3672" w:rsidRPr="006D3672" w:rsidRDefault="006D3672" w:rsidP="006D3672">
            <w:pPr>
              <w:pStyle w:val="TableContents"/>
            </w:pPr>
            <w:r w:rsidRPr="006D3672">
              <w:t>7</w:t>
            </w:r>
          </w:p>
        </w:tc>
        <w:tc>
          <w:tcPr>
            <w:tcW w:w="0" w:type="auto"/>
            <w:shd w:val="clear" w:color="auto" w:fill="auto"/>
            <w:noWrap/>
            <w:tcMar>
              <w:top w:w="15" w:type="dxa"/>
              <w:left w:w="15" w:type="dxa"/>
              <w:bottom w:w="0" w:type="dxa"/>
              <w:right w:w="15" w:type="dxa"/>
            </w:tcMar>
            <w:vAlign w:val="center"/>
            <w:hideMark/>
          </w:tcPr>
          <w:p w14:paraId="237E66BA" w14:textId="77777777" w:rsidR="006D3672" w:rsidRPr="006D3672" w:rsidRDefault="006D3672" w:rsidP="006D3672">
            <w:pPr>
              <w:pStyle w:val="TableContents"/>
            </w:pPr>
            <w:r w:rsidRPr="006D3672">
              <w:t>101*326</w:t>
            </w:r>
          </w:p>
        </w:tc>
      </w:tr>
      <w:tr w:rsidR="006D3672" w:rsidRPr="006D3672" w14:paraId="29AFA9AB" w14:textId="77777777" w:rsidTr="00BF1D42">
        <w:trPr>
          <w:jc w:val="center"/>
        </w:trPr>
        <w:tc>
          <w:tcPr>
            <w:tcW w:w="0" w:type="auto"/>
            <w:shd w:val="clear" w:color="auto" w:fill="auto"/>
            <w:noWrap/>
            <w:tcMar>
              <w:top w:w="15" w:type="dxa"/>
              <w:left w:w="15" w:type="dxa"/>
              <w:bottom w:w="0" w:type="dxa"/>
              <w:right w:w="15" w:type="dxa"/>
            </w:tcMar>
            <w:vAlign w:val="center"/>
            <w:hideMark/>
          </w:tcPr>
          <w:p w14:paraId="4BC7B163" w14:textId="77777777" w:rsidR="006D3672" w:rsidRPr="006D3672" w:rsidRDefault="006D3672" w:rsidP="006D3672">
            <w:pPr>
              <w:pStyle w:val="TableContents"/>
            </w:pPr>
            <w:r w:rsidRPr="006D3672">
              <w:t>101*327</w:t>
            </w:r>
          </w:p>
        </w:tc>
        <w:tc>
          <w:tcPr>
            <w:tcW w:w="0" w:type="auto"/>
            <w:shd w:val="clear" w:color="auto" w:fill="auto"/>
            <w:noWrap/>
            <w:tcMar>
              <w:top w:w="15" w:type="dxa"/>
              <w:left w:w="15" w:type="dxa"/>
              <w:bottom w:w="0" w:type="dxa"/>
              <w:right w:w="15" w:type="dxa"/>
            </w:tcMar>
            <w:vAlign w:val="center"/>
            <w:hideMark/>
          </w:tcPr>
          <w:p w14:paraId="46ED0C17" w14:textId="77777777" w:rsidR="006D3672" w:rsidRPr="006D3672" w:rsidRDefault="006D3672" w:rsidP="006D3672">
            <w:pPr>
              <w:pStyle w:val="TableContents"/>
            </w:pPr>
            <w:r w:rsidRPr="006D3672">
              <w:t>2</w:t>
            </w:r>
          </w:p>
        </w:tc>
        <w:tc>
          <w:tcPr>
            <w:tcW w:w="0" w:type="auto"/>
            <w:shd w:val="clear" w:color="auto" w:fill="auto"/>
            <w:noWrap/>
            <w:tcMar>
              <w:top w:w="15" w:type="dxa"/>
              <w:left w:w="15" w:type="dxa"/>
              <w:bottom w:w="0" w:type="dxa"/>
              <w:right w:w="15" w:type="dxa"/>
            </w:tcMar>
            <w:vAlign w:val="center"/>
            <w:hideMark/>
          </w:tcPr>
          <w:p w14:paraId="0EF5A221" w14:textId="77777777" w:rsidR="006D3672" w:rsidRPr="006D3672" w:rsidRDefault="006D3672" w:rsidP="006D3672">
            <w:pPr>
              <w:pStyle w:val="TableContents"/>
            </w:pPr>
            <w:r w:rsidRPr="006D3672">
              <w:t>1.718205</w:t>
            </w:r>
          </w:p>
        </w:tc>
        <w:tc>
          <w:tcPr>
            <w:tcW w:w="0" w:type="auto"/>
            <w:shd w:val="clear" w:color="auto" w:fill="auto"/>
            <w:noWrap/>
            <w:tcMar>
              <w:top w:w="15" w:type="dxa"/>
              <w:left w:w="15" w:type="dxa"/>
              <w:bottom w:w="0" w:type="dxa"/>
              <w:right w:w="15" w:type="dxa"/>
            </w:tcMar>
            <w:vAlign w:val="center"/>
            <w:hideMark/>
          </w:tcPr>
          <w:p w14:paraId="00598251" w14:textId="77777777" w:rsidR="006D3672" w:rsidRPr="006D3672" w:rsidRDefault="006D3672" w:rsidP="006D3672">
            <w:pPr>
              <w:pStyle w:val="TableContents"/>
            </w:pPr>
            <w:r w:rsidRPr="006D3672">
              <w:t>0.088995</w:t>
            </w:r>
          </w:p>
        </w:tc>
        <w:tc>
          <w:tcPr>
            <w:tcW w:w="0" w:type="auto"/>
            <w:shd w:val="clear" w:color="auto" w:fill="auto"/>
            <w:noWrap/>
            <w:tcMar>
              <w:top w:w="15" w:type="dxa"/>
              <w:left w:w="15" w:type="dxa"/>
              <w:bottom w:w="0" w:type="dxa"/>
              <w:right w:w="15" w:type="dxa"/>
            </w:tcMar>
            <w:vAlign w:val="center"/>
            <w:hideMark/>
          </w:tcPr>
          <w:p w14:paraId="04E904FE"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7A713427"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63EAA700"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3C15952D" w14:textId="77777777" w:rsidR="006D3672" w:rsidRPr="006D3672" w:rsidRDefault="006D3672" w:rsidP="006D3672">
            <w:pPr>
              <w:pStyle w:val="TableContents"/>
            </w:pPr>
            <w:r w:rsidRPr="006D3672">
              <w:t>101</w:t>
            </w:r>
          </w:p>
        </w:tc>
        <w:tc>
          <w:tcPr>
            <w:tcW w:w="0" w:type="auto"/>
            <w:shd w:val="clear" w:color="auto" w:fill="auto"/>
            <w:noWrap/>
            <w:tcMar>
              <w:top w:w="15" w:type="dxa"/>
              <w:left w:w="15" w:type="dxa"/>
              <w:bottom w:w="0" w:type="dxa"/>
              <w:right w:w="15" w:type="dxa"/>
            </w:tcMar>
            <w:vAlign w:val="center"/>
            <w:hideMark/>
          </w:tcPr>
          <w:p w14:paraId="2308A196" w14:textId="77777777" w:rsidR="006D3672" w:rsidRPr="006D3672" w:rsidRDefault="006D3672" w:rsidP="006D3672">
            <w:pPr>
              <w:pStyle w:val="TableContents"/>
            </w:pPr>
            <w:r w:rsidRPr="006D3672">
              <w:t>327</w:t>
            </w:r>
          </w:p>
        </w:tc>
        <w:tc>
          <w:tcPr>
            <w:tcW w:w="0" w:type="auto"/>
            <w:shd w:val="clear" w:color="auto" w:fill="auto"/>
            <w:noWrap/>
            <w:tcMar>
              <w:top w:w="15" w:type="dxa"/>
              <w:left w:w="15" w:type="dxa"/>
              <w:bottom w:w="0" w:type="dxa"/>
              <w:right w:w="15" w:type="dxa"/>
            </w:tcMar>
            <w:vAlign w:val="center"/>
            <w:hideMark/>
          </w:tcPr>
          <w:p w14:paraId="1D2BC0D9" w14:textId="77777777" w:rsidR="006D3672" w:rsidRPr="006D3672" w:rsidRDefault="006D3672" w:rsidP="006D3672">
            <w:pPr>
              <w:pStyle w:val="TableContents"/>
            </w:pPr>
            <w:r w:rsidRPr="006D3672">
              <w:t>8</w:t>
            </w:r>
          </w:p>
        </w:tc>
        <w:tc>
          <w:tcPr>
            <w:tcW w:w="0" w:type="auto"/>
            <w:shd w:val="clear" w:color="auto" w:fill="auto"/>
            <w:noWrap/>
            <w:tcMar>
              <w:top w:w="15" w:type="dxa"/>
              <w:left w:w="15" w:type="dxa"/>
              <w:bottom w:w="0" w:type="dxa"/>
              <w:right w:w="15" w:type="dxa"/>
            </w:tcMar>
            <w:vAlign w:val="center"/>
            <w:hideMark/>
          </w:tcPr>
          <w:p w14:paraId="32921801" w14:textId="77777777" w:rsidR="006D3672" w:rsidRPr="006D3672" w:rsidRDefault="006D3672" w:rsidP="006D3672">
            <w:pPr>
              <w:pStyle w:val="TableContents"/>
            </w:pPr>
            <w:r w:rsidRPr="006D3672">
              <w:t>101*327</w:t>
            </w:r>
          </w:p>
        </w:tc>
      </w:tr>
      <w:tr w:rsidR="006D3672" w:rsidRPr="006D3672" w14:paraId="6611CE9D" w14:textId="77777777" w:rsidTr="00BF1D42">
        <w:trPr>
          <w:jc w:val="center"/>
        </w:trPr>
        <w:tc>
          <w:tcPr>
            <w:tcW w:w="0" w:type="auto"/>
            <w:shd w:val="clear" w:color="auto" w:fill="auto"/>
            <w:noWrap/>
            <w:tcMar>
              <w:top w:w="15" w:type="dxa"/>
              <w:left w:w="15" w:type="dxa"/>
              <w:bottom w:w="0" w:type="dxa"/>
              <w:right w:w="15" w:type="dxa"/>
            </w:tcMar>
            <w:vAlign w:val="center"/>
            <w:hideMark/>
          </w:tcPr>
          <w:p w14:paraId="530CCDA7" w14:textId="77777777" w:rsidR="006D3672" w:rsidRPr="006D3672" w:rsidRDefault="006D3672" w:rsidP="006D3672">
            <w:pPr>
              <w:pStyle w:val="TableContents"/>
            </w:pPr>
            <w:r w:rsidRPr="006D3672">
              <w:t>101*331</w:t>
            </w:r>
          </w:p>
        </w:tc>
        <w:tc>
          <w:tcPr>
            <w:tcW w:w="0" w:type="auto"/>
            <w:shd w:val="clear" w:color="auto" w:fill="auto"/>
            <w:noWrap/>
            <w:tcMar>
              <w:top w:w="15" w:type="dxa"/>
              <w:left w:w="15" w:type="dxa"/>
              <w:bottom w:w="0" w:type="dxa"/>
              <w:right w:w="15" w:type="dxa"/>
            </w:tcMar>
            <w:vAlign w:val="center"/>
            <w:hideMark/>
          </w:tcPr>
          <w:p w14:paraId="2D3A52EA"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318BAD48" w14:textId="77777777" w:rsidR="006D3672" w:rsidRPr="006D3672" w:rsidRDefault="006D3672" w:rsidP="006D3672">
            <w:pPr>
              <w:pStyle w:val="TableContents"/>
            </w:pPr>
            <w:r w:rsidRPr="006D3672">
              <w:t>410.253</w:t>
            </w:r>
          </w:p>
        </w:tc>
        <w:tc>
          <w:tcPr>
            <w:tcW w:w="0" w:type="auto"/>
            <w:shd w:val="clear" w:color="auto" w:fill="auto"/>
            <w:noWrap/>
            <w:tcMar>
              <w:top w:w="15" w:type="dxa"/>
              <w:left w:w="15" w:type="dxa"/>
              <w:bottom w:w="0" w:type="dxa"/>
              <w:right w:w="15" w:type="dxa"/>
            </w:tcMar>
            <w:vAlign w:val="center"/>
            <w:hideMark/>
          </w:tcPr>
          <w:p w14:paraId="56836791"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0A28F94D"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60F0A75B"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0B514A98"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48A75859" w14:textId="77777777" w:rsidR="006D3672" w:rsidRPr="006D3672" w:rsidRDefault="006D3672" w:rsidP="006D3672">
            <w:pPr>
              <w:pStyle w:val="TableContents"/>
            </w:pPr>
            <w:r w:rsidRPr="006D3672">
              <w:t>101</w:t>
            </w:r>
          </w:p>
        </w:tc>
        <w:tc>
          <w:tcPr>
            <w:tcW w:w="0" w:type="auto"/>
            <w:shd w:val="clear" w:color="auto" w:fill="auto"/>
            <w:noWrap/>
            <w:tcMar>
              <w:top w:w="15" w:type="dxa"/>
              <w:left w:w="15" w:type="dxa"/>
              <w:bottom w:w="0" w:type="dxa"/>
              <w:right w:w="15" w:type="dxa"/>
            </w:tcMar>
            <w:vAlign w:val="center"/>
            <w:hideMark/>
          </w:tcPr>
          <w:p w14:paraId="56F531D6" w14:textId="77777777" w:rsidR="006D3672" w:rsidRPr="006D3672" w:rsidRDefault="006D3672" w:rsidP="006D3672">
            <w:pPr>
              <w:pStyle w:val="TableContents"/>
            </w:pPr>
            <w:r w:rsidRPr="006D3672">
              <w:t>331</w:t>
            </w:r>
          </w:p>
        </w:tc>
        <w:tc>
          <w:tcPr>
            <w:tcW w:w="0" w:type="auto"/>
            <w:shd w:val="clear" w:color="auto" w:fill="auto"/>
            <w:noWrap/>
            <w:tcMar>
              <w:top w:w="15" w:type="dxa"/>
              <w:left w:w="15" w:type="dxa"/>
              <w:bottom w:w="0" w:type="dxa"/>
              <w:right w:w="15" w:type="dxa"/>
            </w:tcMar>
            <w:vAlign w:val="center"/>
            <w:hideMark/>
          </w:tcPr>
          <w:p w14:paraId="1785C0FA" w14:textId="77777777" w:rsidR="006D3672" w:rsidRPr="006D3672" w:rsidRDefault="006D3672" w:rsidP="006D3672">
            <w:pPr>
              <w:pStyle w:val="TableContents"/>
            </w:pPr>
            <w:r w:rsidRPr="006D3672">
              <w:t>9</w:t>
            </w:r>
          </w:p>
        </w:tc>
        <w:tc>
          <w:tcPr>
            <w:tcW w:w="0" w:type="auto"/>
            <w:shd w:val="clear" w:color="auto" w:fill="auto"/>
            <w:noWrap/>
            <w:tcMar>
              <w:top w:w="15" w:type="dxa"/>
              <w:left w:w="15" w:type="dxa"/>
              <w:bottom w:w="0" w:type="dxa"/>
              <w:right w:w="15" w:type="dxa"/>
            </w:tcMar>
            <w:vAlign w:val="center"/>
            <w:hideMark/>
          </w:tcPr>
          <w:p w14:paraId="0148EF52" w14:textId="77777777" w:rsidR="006D3672" w:rsidRPr="006D3672" w:rsidRDefault="006D3672" w:rsidP="006D3672">
            <w:pPr>
              <w:pStyle w:val="TableContents"/>
            </w:pPr>
            <w:r w:rsidRPr="006D3672">
              <w:t>101*331</w:t>
            </w:r>
          </w:p>
        </w:tc>
      </w:tr>
    </w:tbl>
    <w:p w14:paraId="7DE73A05" w14:textId="52C75FEF" w:rsidR="00A13922" w:rsidRDefault="00CF244D" w:rsidP="00F50E83">
      <w:pPr>
        <w:keepNext/>
        <w:spacing w:before="0" w:line="240" w:lineRule="auto"/>
        <w:ind w:right="0"/>
        <w:jc w:val="center"/>
      </w:pPr>
      <w:r w:rsidRPr="00A13922" w:rsidDel="00CF244D">
        <w:rPr>
          <w:noProof/>
          <w:lang w:bidi="ar-SA"/>
        </w:rPr>
        <w:t xml:space="preserve"> </w:t>
      </w:r>
    </w:p>
    <w:p w14:paraId="2906D14C" w14:textId="57C82B35" w:rsidR="0013019E" w:rsidRDefault="00084BB1" w:rsidP="00F50E83">
      <w:r>
        <w:t>Randomly selected units are listed in</w:t>
      </w:r>
      <w:r w:rsidR="00BB7B87">
        <w:t xml:space="preserve"> “sample_CFS”</w:t>
      </w:r>
      <w:r w:rsidR="005E2C1C">
        <w:t>.</w:t>
      </w:r>
      <w:r w:rsidR="00FA3B62">
        <w:t xml:space="preserve"> The</w:t>
      </w:r>
      <w:r w:rsidR="00D33915">
        <w:t xml:space="preserve"> </w:t>
      </w:r>
      <w:r w:rsidR="00FA3B62">
        <w:t>c</w:t>
      </w:r>
      <w:r w:rsidR="00724FF9">
        <w:t>olumn FPC indicates the total number of sampling units from the stratum divided by the total number of units (population) in the stratum.</w:t>
      </w:r>
      <w:r w:rsidR="005E2C1C">
        <w:t xml:space="preserve"> </w:t>
      </w:r>
      <w:r w:rsidR="00FA3B62">
        <w:t>Weight column is the inverse of the probability of inclusion for each unit in the sample (higher weight means lower probability and vice versa)</w:t>
      </w:r>
      <w:r w:rsidR="005E2C1C">
        <w:t xml:space="preserve">. </w:t>
      </w:r>
      <w:r w:rsidR="00FA3B62">
        <w:t>S</w:t>
      </w:r>
      <w:r w:rsidR="005E2C1C">
        <w:t xml:space="preserve">elected rows </w:t>
      </w:r>
      <w:r w:rsidR="00FA3B62">
        <w:t>from</w:t>
      </w:r>
      <w:r w:rsidR="005E2C1C">
        <w:t xml:space="preserve"> “sample_CFS” </w:t>
      </w:r>
      <w:r w:rsidR="00FA3B62">
        <w:t>are</w:t>
      </w:r>
      <w:r w:rsidR="005E2C1C">
        <w:t xml:space="preserve"> shown in </w:t>
      </w:r>
      <w:r w:rsidR="0009581A">
        <w:fldChar w:fldCharType="begin"/>
      </w:r>
      <w:r w:rsidR="0009581A">
        <w:instrText xml:space="preserve"> REF _Ref24487766 \h </w:instrText>
      </w:r>
      <w:r w:rsidR="0009581A">
        <w:fldChar w:fldCharType="separate"/>
      </w:r>
      <w:r w:rsidR="0009581A">
        <w:t xml:space="preserve">Table </w:t>
      </w:r>
      <w:r w:rsidR="0009581A">
        <w:rPr>
          <w:noProof/>
        </w:rPr>
        <w:t>7</w:t>
      </w:r>
      <w:r w:rsidR="0009581A">
        <w:fldChar w:fldCharType="end"/>
      </w:r>
      <w:r w:rsidR="005E2C1C">
        <w:fldChar w:fldCharType="begin"/>
      </w:r>
      <w:r w:rsidR="005E2C1C">
        <w:instrText xml:space="preserve"> REF _Ref20822925 \h </w:instrText>
      </w:r>
      <w:r w:rsidR="005E2C1C">
        <w:fldChar w:fldCharType="end"/>
      </w:r>
      <w:r w:rsidR="005E2C1C">
        <w:t>.</w:t>
      </w:r>
    </w:p>
    <w:p w14:paraId="62E8D774" w14:textId="4ED71307" w:rsidR="0009581A" w:rsidRPr="003B457B" w:rsidRDefault="0009581A" w:rsidP="0009581A">
      <w:pPr>
        <w:pStyle w:val="Caption"/>
      </w:pPr>
      <w:bookmarkStart w:id="48" w:name="_Ref24487766"/>
      <w:r>
        <w:t xml:space="preserve">Table </w:t>
      </w:r>
      <w:r w:rsidR="00287925">
        <w:fldChar w:fldCharType="begin"/>
      </w:r>
      <w:r w:rsidR="00287925">
        <w:instrText xml:space="preserve"> SEQ Table \* ARABIC </w:instrText>
      </w:r>
      <w:r w:rsidR="00287925">
        <w:fldChar w:fldCharType="separate"/>
      </w:r>
      <w:r w:rsidR="000229B3">
        <w:rPr>
          <w:noProof/>
        </w:rPr>
        <w:t>7</w:t>
      </w:r>
      <w:r w:rsidR="00287925">
        <w:rPr>
          <w:noProof/>
        </w:rPr>
        <w:fldChar w:fldCharType="end"/>
      </w:r>
      <w:bookmarkEnd w:id="48"/>
      <w:r>
        <w:t>.</w:t>
      </w:r>
      <w:r w:rsidRPr="00A13922">
        <w:t xml:space="preserve"> </w:t>
      </w:r>
      <w:r>
        <w:t>Selected rows from “</w:t>
      </w:r>
      <w:r w:rsidRPr="00293AFB">
        <w:t>sample_CFS</w:t>
      </w:r>
      <w:r>
        <w:t>.csv” fil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5"/>
        <w:gridCol w:w="1263"/>
        <w:gridCol w:w="1082"/>
        <w:gridCol w:w="582"/>
        <w:gridCol w:w="582"/>
        <w:gridCol w:w="614"/>
        <w:gridCol w:w="907"/>
        <w:gridCol w:w="1071"/>
        <w:gridCol w:w="1020"/>
        <w:gridCol w:w="1035"/>
      </w:tblGrid>
      <w:tr w:rsidR="00A3053B" w:rsidRPr="00A3053B" w14:paraId="74C0DC96" w14:textId="77777777" w:rsidTr="00BF1D42">
        <w:trPr>
          <w:jc w:val="center"/>
        </w:trPr>
        <w:tc>
          <w:tcPr>
            <w:tcW w:w="1055" w:type="dxa"/>
            <w:shd w:val="clear" w:color="auto" w:fill="D9D9D9" w:themeFill="background1" w:themeFillShade="D9"/>
            <w:noWrap/>
            <w:tcMar>
              <w:top w:w="15" w:type="dxa"/>
              <w:left w:w="15" w:type="dxa"/>
              <w:bottom w:w="0" w:type="dxa"/>
              <w:right w:w="15" w:type="dxa"/>
            </w:tcMar>
            <w:vAlign w:val="center"/>
            <w:hideMark/>
          </w:tcPr>
          <w:p w14:paraId="3A6EF6F9" w14:textId="77777777" w:rsidR="00A3053B" w:rsidRPr="00A3053B" w:rsidRDefault="00A3053B" w:rsidP="00BF1D42">
            <w:pPr>
              <w:pStyle w:val="TableContents"/>
            </w:pPr>
            <w:r w:rsidRPr="00A3053B">
              <w:t>DOMAIN</w:t>
            </w:r>
          </w:p>
          <w:p w14:paraId="4E057484" w14:textId="77777777" w:rsidR="00A3053B" w:rsidRPr="00A3053B" w:rsidRDefault="00A3053B" w:rsidP="00BF1D42">
            <w:pPr>
              <w:pStyle w:val="TableContents"/>
            </w:pPr>
            <w:r w:rsidRPr="00A3053B">
              <w:t>VALUE</w:t>
            </w:r>
          </w:p>
        </w:tc>
        <w:tc>
          <w:tcPr>
            <w:tcW w:w="1263" w:type="dxa"/>
            <w:shd w:val="clear" w:color="auto" w:fill="D9D9D9" w:themeFill="background1" w:themeFillShade="D9"/>
            <w:noWrap/>
            <w:tcMar>
              <w:top w:w="15" w:type="dxa"/>
              <w:left w:w="15" w:type="dxa"/>
              <w:bottom w:w="0" w:type="dxa"/>
              <w:right w:w="15" w:type="dxa"/>
            </w:tcMar>
            <w:vAlign w:val="center"/>
            <w:hideMark/>
          </w:tcPr>
          <w:p w14:paraId="4253BF6C" w14:textId="77777777" w:rsidR="00A3053B" w:rsidRPr="00A3053B" w:rsidRDefault="00A3053B" w:rsidP="00BF1D42">
            <w:pPr>
              <w:pStyle w:val="TableContents"/>
            </w:pPr>
            <w:r w:rsidRPr="00A3053B">
              <w:t>STRATO</w:t>
            </w:r>
          </w:p>
        </w:tc>
        <w:tc>
          <w:tcPr>
            <w:tcW w:w="965" w:type="dxa"/>
            <w:shd w:val="clear" w:color="auto" w:fill="D9D9D9" w:themeFill="background1" w:themeFillShade="D9"/>
            <w:noWrap/>
            <w:tcMar>
              <w:top w:w="15" w:type="dxa"/>
              <w:left w:w="15" w:type="dxa"/>
              <w:bottom w:w="0" w:type="dxa"/>
              <w:right w:w="15" w:type="dxa"/>
            </w:tcMar>
            <w:vAlign w:val="center"/>
            <w:hideMark/>
          </w:tcPr>
          <w:p w14:paraId="21E3796A" w14:textId="77777777" w:rsidR="00A3053B" w:rsidRPr="00A3053B" w:rsidRDefault="00A3053B" w:rsidP="00BF1D42">
            <w:pPr>
              <w:pStyle w:val="TableContents"/>
            </w:pPr>
            <w:r w:rsidRPr="00A3053B">
              <w:t>STRATUM</w:t>
            </w:r>
          </w:p>
        </w:tc>
        <w:tc>
          <w:tcPr>
            <w:tcW w:w="582" w:type="dxa"/>
            <w:shd w:val="clear" w:color="auto" w:fill="D9D9D9" w:themeFill="background1" w:themeFillShade="D9"/>
            <w:noWrap/>
            <w:tcMar>
              <w:top w:w="15" w:type="dxa"/>
              <w:left w:w="15" w:type="dxa"/>
              <w:bottom w:w="0" w:type="dxa"/>
              <w:right w:w="15" w:type="dxa"/>
            </w:tcMar>
            <w:vAlign w:val="center"/>
            <w:hideMark/>
          </w:tcPr>
          <w:p w14:paraId="2EB58F8E" w14:textId="77777777" w:rsidR="00A3053B" w:rsidRPr="00A3053B" w:rsidRDefault="00A3053B" w:rsidP="00BF1D42">
            <w:pPr>
              <w:pStyle w:val="TableContents"/>
            </w:pPr>
            <w:r w:rsidRPr="00A3053B">
              <w:t>ID</w:t>
            </w:r>
          </w:p>
        </w:tc>
        <w:tc>
          <w:tcPr>
            <w:tcW w:w="582" w:type="dxa"/>
            <w:shd w:val="clear" w:color="auto" w:fill="D9D9D9" w:themeFill="background1" w:themeFillShade="D9"/>
            <w:noWrap/>
            <w:tcMar>
              <w:top w:w="15" w:type="dxa"/>
              <w:left w:w="15" w:type="dxa"/>
              <w:bottom w:w="0" w:type="dxa"/>
              <w:right w:w="15" w:type="dxa"/>
            </w:tcMar>
            <w:vAlign w:val="center"/>
            <w:hideMark/>
          </w:tcPr>
          <w:p w14:paraId="06510F55" w14:textId="77777777" w:rsidR="00A3053B" w:rsidRPr="00A3053B" w:rsidRDefault="00A3053B" w:rsidP="00BF1D42">
            <w:pPr>
              <w:pStyle w:val="TableContents"/>
            </w:pPr>
            <w:r w:rsidRPr="00A3053B">
              <w:t>X1</w:t>
            </w:r>
          </w:p>
        </w:tc>
        <w:tc>
          <w:tcPr>
            <w:tcW w:w="614" w:type="dxa"/>
            <w:shd w:val="clear" w:color="auto" w:fill="D9D9D9" w:themeFill="background1" w:themeFillShade="D9"/>
            <w:noWrap/>
            <w:tcMar>
              <w:top w:w="15" w:type="dxa"/>
              <w:left w:w="15" w:type="dxa"/>
              <w:bottom w:w="0" w:type="dxa"/>
              <w:right w:w="15" w:type="dxa"/>
            </w:tcMar>
            <w:vAlign w:val="center"/>
            <w:hideMark/>
          </w:tcPr>
          <w:p w14:paraId="6EC5F410" w14:textId="77777777" w:rsidR="00A3053B" w:rsidRPr="00A3053B" w:rsidRDefault="00A3053B" w:rsidP="00BF1D42">
            <w:pPr>
              <w:pStyle w:val="TableContents"/>
            </w:pPr>
            <w:r w:rsidRPr="00A3053B">
              <w:t>X2</w:t>
            </w:r>
          </w:p>
        </w:tc>
        <w:tc>
          <w:tcPr>
            <w:tcW w:w="907" w:type="dxa"/>
            <w:shd w:val="clear" w:color="auto" w:fill="D9D9D9" w:themeFill="background1" w:themeFillShade="D9"/>
            <w:noWrap/>
            <w:tcMar>
              <w:top w:w="15" w:type="dxa"/>
              <w:left w:w="15" w:type="dxa"/>
              <w:bottom w:w="0" w:type="dxa"/>
              <w:right w:w="15" w:type="dxa"/>
            </w:tcMar>
            <w:vAlign w:val="center"/>
            <w:hideMark/>
          </w:tcPr>
          <w:p w14:paraId="3B30EEE4" w14:textId="77777777" w:rsidR="00A3053B" w:rsidRPr="00A3053B" w:rsidRDefault="00A3053B" w:rsidP="00BF1D42">
            <w:pPr>
              <w:pStyle w:val="TableContents"/>
            </w:pPr>
            <w:r w:rsidRPr="00A3053B">
              <w:t>Y1</w:t>
            </w:r>
          </w:p>
        </w:tc>
        <w:tc>
          <w:tcPr>
            <w:tcW w:w="1071" w:type="dxa"/>
            <w:shd w:val="clear" w:color="auto" w:fill="D9D9D9" w:themeFill="background1" w:themeFillShade="D9"/>
            <w:noWrap/>
            <w:tcMar>
              <w:top w:w="15" w:type="dxa"/>
              <w:left w:w="15" w:type="dxa"/>
              <w:bottom w:w="0" w:type="dxa"/>
              <w:right w:w="15" w:type="dxa"/>
            </w:tcMar>
            <w:vAlign w:val="center"/>
            <w:hideMark/>
          </w:tcPr>
          <w:p w14:paraId="5F497C04" w14:textId="77777777" w:rsidR="00A3053B" w:rsidRPr="00A3053B" w:rsidRDefault="00A3053B" w:rsidP="00BF1D42">
            <w:pPr>
              <w:pStyle w:val="TableContents"/>
            </w:pPr>
            <w:r w:rsidRPr="00A3053B">
              <w:t>LABEL</w:t>
            </w:r>
          </w:p>
        </w:tc>
        <w:tc>
          <w:tcPr>
            <w:tcW w:w="1001" w:type="dxa"/>
            <w:shd w:val="clear" w:color="auto" w:fill="D9D9D9" w:themeFill="background1" w:themeFillShade="D9"/>
            <w:noWrap/>
            <w:tcMar>
              <w:top w:w="15" w:type="dxa"/>
              <w:left w:w="15" w:type="dxa"/>
              <w:bottom w:w="0" w:type="dxa"/>
              <w:right w:w="15" w:type="dxa"/>
            </w:tcMar>
            <w:vAlign w:val="center"/>
            <w:hideMark/>
          </w:tcPr>
          <w:p w14:paraId="21278178" w14:textId="77777777" w:rsidR="00A3053B" w:rsidRPr="00A3053B" w:rsidRDefault="00A3053B" w:rsidP="00BF1D42">
            <w:pPr>
              <w:pStyle w:val="TableContents"/>
            </w:pPr>
            <w:r w:rsidRPr="00A3053B">
              <w:t>WEIGHTS</w:t>
            </w:r>
          </w:p>
        </w:tc>
        <w:tc>
          <w:tcPr>
            <w:tcW w:w="1035" w:type="dxa"/>
            <w:shd w:val="clear" w:color="auto" w:fill="D9D9D9" w:themeFill="background1" w:themeFillShade="D9"/>
            <w:noWrap/>
            <w:tcMar>
              <w:top w:w="15" w:type="dxa"/>
              <w:left w:w="15" w:type="dxa"/>
              <w:bottom w:w="0" w:type="dxa"/>
              <w:right w:w="15" w:type="dxa"/>
            </w:tcMar>
            <w:vAlign w:val="center"/>
            <w:hideMark/>
          </w:tcPr>
          <w:p w14:paraId="039E8E2C" w14:textId="77777777" w:rsidR="00A3053B" w:rsidRPr="00A3053B" w:rsidRDefault="00A3053B" w:rsidP="00BF1D42">
            <w:pPr>
              <w:pStyle w:val="TableContents"/>
            </w:pPr>
            <w:r w:rsidRPr="00A3053B">
              <w:t>FPC</w:t>
            </w:r>
          </w:p>
        </w:tc>
      </w:tr>
      <w:tr w:rsidR="00A3053B" w:rsidRPr="00A3053B" w14:paraId="004689A2" w14:textId="77777777" w:rsidTr="00BF1D42">
        <w:trPr>
          <w:jc w:val="center"/>
        </w:trPr>
        <w:tc>
          <w:tcPr>
            <w:tcW w:w="0" w:type="auto"/>
            <w:shd w:val="clear" w:color="auto" w:fill="auto"/>
            <w:noWrap/>
            <w:tcMar>
              <w:top w:w="15" w:type="dxa"/>
              <w:left w:w="15" w:type="dxa"/>
              <w:bottom w:w="0" w:type="dxa"/>
              <w:right w:w="15" w:type="dxa"/>
            </w:tcMar>
            <w:vAlign w:val="center"/>
            <w:hideMark/>
          </w:tcPr>
          <w:p w14:paraId="25DB65F2"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6CE2CDB4"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53FA5598" w14:textId="77777777" w:rsidR="00A3053B" w:rsidRPr="00A3053B" w:rsidRDefault="00A3053B" w:rsidP="00BF1D42">
            <w:pPr>
              <w:pStyle w:val="TableContents"/>
            </w:pPr>
            <w:r w:rsidRPr="00A3053B">
              <w:t>1*4238</w:t>
            </w:r>
          </w:p>
        </w:tc>
        <w:tc>
          <w:tcPr>
            <w:tcW w:w="0" w:type="auto"/>
            <w:shd w:val="clear" w:color="auto" w:fill="auto"/>
            <w:noWrap/>
            <w:tcMar>
              <w:top w:w="15" w:type="dxa"/>
              <w:left w:w="15" w:type="dxa"/>
              <w:bottom w:w="0" w:type="dxa"/>
              <w:right w:w="15" w:type="dxa"/>
            </w:tcMar>
            <w:vAlign w:val="center"/>
            <w:hideMark/>
          </w:tcPr>
          <w:p w14:paraId="45B294F1"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6F08AA87"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3A82FA19" w14:textId="77777777" w:rsidR="00A3053B" w:rsidRPr="00A3053B" w:rsidRDefault="00A3053B" w:rsidP="00BF1D42">
            <w:pPr>
              <w:pStyle w:val="TableContents"/>
            </w:pPr>
            <w:r w:rsidRPr="00A3053B">
              <w:t>4238</w:t>
            </w:r>
          </w:p>
        </w:tc>
        <w:tc>
          <w:tcPr>
            <w:tcW w:w="0" w:type="auto"/>
            <w:shd w:val="clear" w:color="auto" w:fill="auto"/>
            <w:noWrap/>
            <w:tcMar>
              <w:top w:w="15" w:type="dxa"/>
              <w:left w:w="15" w:type="dxa"/>
              <w:bottom w:w="0" w:type="dxa"/>
              <w:right w:w="15" w:type="dxa"/>
            </w:tcMar>
            <w:vAlign w:val="center"/>
            <w:hideMark/>
          </w:tcPr>
          <w:p w14:paraId="4DC17111" w14:textId="77777777" w:rsidR="00A3053B" w:rsidRPr="00A3053B" w:rsidRDefault="00A3053B" w:rsidP="00BF1D42">
            <w:pPr>
              <w:pStyle w:val="TableContents"/>
            </w:pPr>
            <w:r w:rsidRPr="00A3053B">
              <w:t>73.5981</w:t>
            </w:r>
          </w:p>
        </w:tc>
        <w:tc>
          <w:tcPr>
            <w:tcW w:w="1071" w:type="dxa"/>
            <w:shd w:val="clear" w:color="auto" w:fill="auto"/>
            <w:noWrap/>
            <w:tcMar>
              <w:top w:w="15" w:type="dxa"/>
              <w:left w:w="15" w:type="dxa"/>
              <w:bottom w:w="0" w:type="dxa"/>
              <w:right w:w="15" w:type="dxa"/>
            </w:tcMar>
            <w:vAlign w:val="center"/>
            <w:hideMark/>
          </w:tcPr>
          <w:p w14:paraId="111B66CE" w14:textId="77777777" w:rsidR="00A3053B" w:rsidRPr="00A3053B" w:rsidRDefault="00A3053B" w:rsidP="00BF1D42">
            <w:pPr>
              <w:pStyle w:val="TableContents"/>
            </w:pPr>
            <w:r w:rsidRPr="00A3053B">
              <w:t>1</w:t>
            </w:r>
          </w:p>
        </w:tc>
        <w:tc>
          <w:tcPr>
            <w:tcW w:w="1001" w:type="dxa"/>
            <w:shd w:val="clear" w:color="auto" w:fill="auto"/>
            <w:noWrap/>
            <w:tcMar>
              <w:top w:w="15" w:type="dxa"/>
              <w:left w:w="15" w:type="dxa"/>
              <w:bottom w:w="0" w:type="dxa"/>
              <w:right w:w="15" w:type="dxa"/>
            </w:tcMar>
            <w:vAlign w:val="center"/>
            <w:hideMark/>
          </w:tcPr>
          <w:p w14:paraId="6343A734"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357262D6" w14:textId="77777777" w:rsidR="00A3053B" w:rsidRPr="00A3053B" w:rsidRDefault="00A3053B" w:rsidP="00BF1D42">
            <w:pPr>
              <w:pStyle w:val="TableContents"/>
            </w:pPr>
            <w:r w:rsidRPr="00A3053B">
              <w:t>1</w:t>
            </w:r>
          </w:p>
        </w:tc>
      </w:tr>
      <w:tr w:rsidR="00A3053B" w:rsidRPr="00A3053B" w14:paraId="0F5F3B0D" w14:textId="77777777" w:rsidTr="00BF1D42">
        <w:trPr>
          <w:jc w:val="center"/>
        </w:trPr>
        <w:tc>
          <w:tcPr>
            <w:tcW w:w="0" w:type="auto"/>
            <w:shd w:val="clear" w:color="auto" w:fill="auto"/>
            <w:noWrap/>
            <w:tcMar>
              <w:top w:w="15" w:type="dxa"/>
              <w:left w:w="15" w:type="dxa"/>
              <w:bottom w:w="0" w:type="dxa"/>
              <w:right w:w="15" w:type="dxa"/>
            </w:tcMar>
            <w:vAlign w:val="center"/>
            <w:hideMark/>
          </w:tcPr>
          <w:p w14:paraId="2D1AAFD2"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73D7C5F5" w14:textId="77777777" w:rsidR="00A3053B" w:rsidRPr="00A3053B" w:rsidRDefault="00A3053B" w:rsidP="00BF1D42">
            <w:pPr>
              <w:pStyle w:val="TableContents"/>
            </w:pPr>
            <w:r w:rsidRPr="00A3053B">
              <w:t>10</w:t>
            </w:r>
          </w:p>
        </w:tc>
        <w:tc>
          <w:tcPr>
            <w:tcW w:w="0" w:type="auto"/>
            <w:shd w:val="clear" w:color="auto" w:fill="auto"/>
            <w:noWrap/>
            <w:tcMar>
              <w:top w:w="15" w:type="dxa"/>
              <w:left w:w="15" w:type="dxa"/>
              <w:bottom w:w="0" w:type="dxa"/>
              <w:right w:w="15" w:type="dxa"/>
            </w:tcMar>
            <w:vAlign w:val="center"/>
            <w:hideMark/>
          </w:tcPr>
          <w:p w14:paraId="37D238D9" w14:textId="77777777" w:rsidR="00A3053B" w:rsidRPr="00A3053B" w:rsidRDefault="00A3053B" w:rsidP="00BF1D42">
            <w:pPr>
              <w:pStyle w:val="TableContents"/>
            </w:pPr>
            <w:r w:rsidRPr="00A3053B">
              <w:t>101*336</w:t>
            </w:r>
          </w:p>
        </w:tc>
        <w:tc>
          <w:tcPr>
            <w:tcW w:w="0" w:type="auto"/>
            <w:shd w:val="clear" w:color="auto" w:fill="auto"/>
            <w:noWrap/>
            <w:tcMar>
              <w:top w:w="15" w:type="dxa"/>
              <w:left w:w="15" w:type="dxa"/>
              <w:bottom w:w="0" w:type="dxa"/>
              <w:right w:w="15" w:type="dxa"/>
            </w:tcMar>
            <w:vAlign w:val="center"/>
            <w:hideMark/>
          </w:tcPr>
          <w:p w14:paraId="16DBA597" w14:textId="77777777" w:rsidR="00A3053B" w:rsidRPr="00A3053B" w:rsidRDefault="00A3053B" w:rsidP="00BF1D42">
            <w:pPr>
              <w:pStyle w:val="TableContents"/>
            </w:pPr>
            <w:r w:rsidRPr="00A3053B">
              <w:t>841</w:t>
            </w:r>
          </w:p>
        </w:tc>
        <w:tc>
          <w:tcPr>
            <w:tcW w:w="0" w:type="auto"/>
            <w:shd w:val="clear" w:color="auto" w:fill="auto"/>
            <w:noWrap/>
            <w:tcMar>
              <w:top w:w="15" w:type="dxa"/>
              <w:left w:w="15" w:type="dxa"/>
              <w:bottom w:w="0" w:type="dxa"/>
              <w:right w:w="15" w:type="dxa"/>
            </w:tcMar>
            <w:vAlign w:val="center"/>
            <w:hideMark/>
          </w:tcPr>
          <w:p w14:paraId="036C53A6" w14:textId="77777777" w:rsidR="00A3053B" w:rsidRPr="00A3053B" w:rsidRDefault="00A3053B" w:rsidP="00BF1D42">
            <w:pPr>
              <w:pStyle w:val="TableContents"/>
            </w:pPr>
            <w:r w:rsidRPr="00A3053B">
              <w:t>101</w:t>
            </w:r>
          </w:p>
        </w:tc>
        <w:tc>
          <w:tcPr>
            <w:tcW w:w="0" w:type="auto"/>
            <w:shd w:val="clear" w:color="auto" w:fill="auto"/>
            <w:noWrap/>
            <w:tcMar>
              <w:top w:w="15" w:type="dxa"/>
              <w:left w:w="15" w:type="dxa"/>
              <w:bottom w:w="0" w:type="dxa"/>
              <w:right w:w="15" w:type="dxa"/>
            </w:tcMar>
            <w:vAlign w:val="center"/>
            <w:hideMark/>
          </w:tcPr>
          <w:p w14:paraId="6DD1A6D9" w14:textId="77777777" w:rsidR="00A3053B" w:rsidRPr="00A3053B" w:rsidRDefault="00A3053B" w:rsidP="00BF1D42">
            <w:pPr>
              <w:pStyle w:val="TableContents"/>
            </w:pPr>
            <w:r w:rsidRPr="00A3053B">
              <w:t>336</w:t>
            </w:r>
          </w:p>
        </w:tc>
        <w:tc>
          <w:tcPr>
            <w:tcW w:w="0" w:type="auto"/>
            <w:shd w:val="clear" w:color="auto" w:fill="auto"/>
            <w:noWrap/>
            <w:tcMar>
              <w:top w:w="15" w:type="dxa"/>
              <w:left w:w="15" w:type="dxa"/>
              <w:bottom w:w="0" w:type="dxa"/>
              <w:right w:w="15" w:type="dxa"/>
            </w:tcMar>
            <w:vAlign w:val="center"/>
            <w:hideMark/>
          </w:tcPr>
          <w:p w14:paraId="1EFABEBB" w14:textId="77777777" w:rsidR="00A3053B" w:rsidRPr="00A3053B" w:rsidRDefault="00A3053B" w:rsidP="00BF1D42">
            <w:pPr>
              <w:pStyle w:val="TableContents"/>
            </w:pPr>
            <w:r w:rsidRPr="00A3053B">
              <w:t>61.0069</w:t>
            </w:r>
          </w:p>
        </w:tc>
        <w:tc>
          <w:tcPr>
            <w:tcW w:w="1071" w:type="dxa"/>
            <w:shd w:val="clear" w:color="auto" w:fill="auto"/>
            <w:noWrap/>
            <w:tcMar>
              <w:top w:w="15" w:type="dxa"/>
              <w:left w:w="15" w:type="dxa"/>
              <w:bottom w:w="0" w:type="dxa"/>
              <w:right w:w="15" w:type="dxa"/>
            </w:tcMar>
            <w:vAlign w:val="center"/>
            <w:hideMark/>
          </w:tcPr>
          <w:p w14:paraId="1473D4FE" w14:textId="77777777" w:rsidR="00A3053B" w:rsidRPr="00A3053B" w:rsidRDefault="00A3053B" w:rsidP="00BF1D42">
            <w:pPr>
              <w:pStyle w:val="TableContents"/>
            </w:pPr>
            <w:r w:rsidRPr="00A3053B">
              <w:t>10</w:t>
            </w:r>
          </w:p>
        </w:tc>
        <w:tc>
          <w:tcPr>
            <w:tcW w:w="1001" w:type="dxa"/>
            <w:shd w:val="clear" w:color="auto" w:fill="auto"/>
            <w:noWrap/>
            <w:tcMar>
              <w:top w:w="15" w:type="dxa"/>
              <w:left w:w="15" w:type="dxa"/>
              <w:bottom w:w="0" w:type="dxa"/>
              <w:right w:w="15" w:type="dxa"/>
            </w:tcMar>
            <w:vAlign w:val="center"/>
            <w:hideMark/>
          </w:tcPr>
          <w:p w14:paraId="3ABECB92" w14:textId="77777777" w:rsidR="00A3053B" w:rsidRPr="00A3053B" w:rsidRDefault="00A3053B" w:rsidP="00BF1D42">
            <w:pPr>
              <w:pStyle w:val="TableContents"/>
            </w:pPr>
            <w:r w:rsidRPr="00A3053B">
              <w:t>7.5</w:t>
            </w:r>
          </w:p>
        </w:tc>
        <w:tc>
          <w:tcPr>
            <w:tcW w:w="0" w:type="auto"/>
            <w:shd w:val="clear" w:color="auto" w:fill="auto"/>
            <w:noWrap/>
            <w:tcMar>
              <w:top w:w="15" w:type="dxa"/>
              <w:left w:w="15" w:type="dxa"/>
              <w:bottom w:w="0" w:type="dxa"/>
              <w:right w:w="15" w:type="dxa"/>
            </w:tcMar>
            <w:vAlign w:val="center"/>
            <w:hideMark/>
          </w:tcPr>
          <w:p w14:paraId="44947BD4" w14:textId="77777777" w:rsidR="00A3053B" w:rsidRPr="00A3053B" w:rsidRDefault="00A3053B" w:rsidP="00BF1D42">
            <w:pPr>
              <w:pStyle w:val="TableContents"/>
            </w:pPr>
            <w:r w:rsidRPr="00A3053B">
              <w:t>0.133333</w:t>
            </w:r>
          </w:p>
        </w:tc>
      </w:tr>
      <w:tr w:rsidR="00A3053B" w:rsidRPr="00A3053B" w14:paraId="471599C9" w14:textId="77777777" w:rsidTr="00BF1D42">
        <w:trPr>
          <w:jc w:val="center"/>
        </w:trPr>
        <w:tc>
          <w:tcPr>
            <w:tcW w:w="0" w:type="auto"/>
            <w:shd w:val="clear" w:color="auto" w:fill="auto"/>
            <w:noWrap/>
            <w:tcMar>
              <w:top w:w="15" w:type="dxa"/>
              <w:left w:w="15" w:type="dxa"/>
              <w:bottom w:w="0" w:type="dxa"/>
              <w:right w:w="15" w:type="dxa"/>
            </w:tcMar>
            <w:vAlign w:val="center"/>
            <w:hideMark/>
          </w:tcPr>
          <w:p w14:paraId="53691CB1"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027E8A45" w14:textId="77777777" w:rsidR="00A3053B" w:rsidRPr="00A3053B" w:rsidRDefault="00A3053B" w:rsidP="00BF1D42">
            <w:pPr>
              <w:pStyle w:val="TableContents"/>
            </w:pPr>
            <w:r w:rsidRPr="00A3053B">
              <w:t>10</w:t>
            </w:r>
          </w:p>
        </w:tc>
        <w:tc>
          <w:tcPr>
            <w:tcW w:w="0" w:type="auto"/>
            <w:shd w:val="clear" w:color="auto" w:fill="auto"/>
            <w:noWrap/>
            <w:tcMar>
              <w:top w:w="15" w:type="dxa"/>
              <w:left w:w="15" w:type="dxa"/>
              <w:bottom w:w="0" w:type="dxa"/>
              <w:right w:w="15" w:type="dxa"/>
            </w:tcMar>
            <w:vAlign w:val="center"/>
            <w:hideMark/>
          </w:tcPr>
          <w:p w14:paraId="4B8B35FC" w14:textId="77777777" w:rsidR="00A3053B" w:rsidRPr="00A3053B" w:rsidRDefault="00A3053B" w:rsidP="00BF1D42">
            <w:pPr>
              <w:pStyle w:val="TableContents"/>
            </w:pPr>
            <w:r w:rsidRPr="00A3053B">
              <w:t>17*4543</w:t>
            </w:r>
          </w:p>
        </w:tc>
        <w:tc>
          <w:tcPr>
            <w:tcW w:w="0" w:type="auto"/>
            <w:shd w:val="clear" w:color="auto" w:fill="auto"/>
            <w:noWrap/>
            <w:tcMar>
              <w:top w:w="15" w:type="dxa"/>
              <w:left w:w="15" w:type="dxa"/>
              <w:bottom w:w="0" w:type="dxa"/>
              <w:right w:w="15" w:type="dxa"/>
            </w:tcMar>
            <w:vAlign w:val="center"/>
            <w:hideMark/>
          </w:tcPr>
          <w:p w14:paraId="36A2D1E0" w14:textId="77777777" w:rsidR="00A3053B" w:rsidRPr="00A3053B" w:rsidRDefault="00A3053B" w:rsidP="00BF1D42">
            <w:pPr>
              <w:pStyle w:val="TableContents"/>
            </w:pPr>
            <w:r w:rsidRPr="00A3053B">
              <w:t>94</w:t>
            </w:r>
          </w:p>
        </w:tc>
        <w:tc>
          <w:tcPr>
            <w:tcW w:w="0" w:type="auto"/>
            <w:shd w:val="clear" w:color="auto" w:fill="auto"/>
            <w:noWrap/>
            <w:tcMar>
              <w:top w:w="15" w:type="dxa"/>
              <w:left w:w="15" w:type="dxa"/>
              <w:bottom w:w="0" w:type="dxa"/>
              <w:right w:w="15" w:type="dxa"/>
            </w:tcMar>
            <w:vAlign w:val="center"/>
            <w:hideMark/>
          </w:tcPr>
          <w:p w14:paraId="1F5A5A3D" w14:textId="77777777" w:rsidR="00A3053B" w:rsidRPr="00A3053B" w:rsidRDefault="00A3053B" w:rsidP="00BF1D42">
            <w:pPr>
              <w:pStyle w:val="TableContents"/>
            </w:pPr>
            <w:r w:rsidRPr="00A3053B">
              <w:t>17</w:t>
            </w:r>
          </w:p>
        </w:tc>
        <w:tc>
          <w:tcPr>
            <w:tcW w:w="0" w:type="auto"/>
            <w:shd w:val="clear" w:color="auto" w:fill="auto"/>
            <w:noWrap/>
            <w:tcMar>
              <w:top w:w="15" w:type="dxa"/>
              <w:left w:w="15" w:type="dxa"/>
              <w:bottom w:w="0" w:type="dxa"/>
              <w:right w:w="15" w:type="dxa"/>
            </w:tcMar>
            <w:vAlign w:val="center"/>
            <w:hideMark/>
          </w:tcPr>
          <w:p w14:paraId="6844A429" w14:textId="77777777" w:rsidR="00A3053B" w:rsidRPr="00A3053B" w:rsidRDefault="00A3053B" w:rsidP="00BF1D42">
            <w:pPr>
              <w:pStyle w:val="TableContents"/>
            </w:pPr>
            <w:r w:rsidRPr="00A3053B">
              <w:t>4543</w:t>
            </w:r>
          </w:p>
        </w:tc>
        <w:tc>
          <w:tcPr>
            <w:tcW w:w="0" w:type="auto"/>
            <w:shd w:val="clear" w:color="auto" w:fill="auto"/>
            <w:noWrap/>
            <w:tcMar>
              <w:top w:w="15" w:type="dxa"/>
              <w:left w:w="15" w:type="dxa"/>
              <w:bottom w:w="0" w:type="dxa"/>
              <w:right w:w="15" w:type="dxa"/>
            </w:tcMar>
            <w:vAlign w:val="center"/>
            <w:hideMark/>
          </w:tcPr>
          <w:p w14:paraId="2C5A961B" w14:textId="77777777" w:rsidR="00A3053B" w:rsidRPr="00A3053B" w:rsidRDefault="00A3053B" w:rsidP="00BF1D42">
            <w:pPr>
              <w:pStyle w:val="TableContents"/>
            </w:pPr>
            <w:r w:rsidRPr="00A3053B">
              <w:t>70.6568</w:t>
            </w:r>
          </w:p>
        </w:tc>
        <w:tc>
          <w:tcPr>
            <w:tcW w:w="1071" w:type="dxa"/>
            <w:shd w:val="clear" w:color="auto" w:fill="auto"/>
            <w:noWrap/>
            <w:tcMar>
              <w:top w:w="15" w:type="dxa"/>
              <w:left w:w="15" w:type="dxa"/>
              <w:bottom w:w="0" w:type="dxa"/>
              <w:right w:w="15" w:type="dxa"/>
            </w:tcMar>
            <w:vAlign w:val="center"/>
            <w:hideMark/>
          </w:tcPr>
          <w:p w14:paraId="2A3D6227" w14:textId="77777777" w:rsidR="00A3053B" w:rsidRPr="00A3053B" w:rsidRDefault="00A3053B" w:rsidP="00BF1D42">
            <w:pPr>
              <w:pStyle w:val="TableContents"/>
            </w:pPr>
            <w:r w:rsidRPr="00A3053B">
              <w:t>10</w:t>
            </w:r>
          </w:p>
        </w:tc>
        <w:tc>
          <w:tcPr>
            <w:tcW w:w="1001" w:type="dxa"/>
            <w:shd w:val="clear" w:color="auto" w:fill="auto"/>
            <w:noWrap/>
            <w:tcMar>
              <w:top w:w="15" w:type="dxa"/>
              <w:left w:w="15" w:type="dxa"/>
              <w:bottom w:w="0" w:type="dxa"/>
              <w:right w:w="15" w:type="dxa"/>
            </w:tcMar>
            <w:vAlign w:val="center"/>
            <w:hideMark/>
          </w:tcPr>
          <w:p w14:paraId="0FEB2B91" w14:textId="77777777" w:rsidR="00A3053B" w:rsidRPr="00A3053B" w:rsidRDefault="00A3053B" w:rsidP="00BF1D42">
            <w:pPr>
              <w:pStyle w:val="TableContents"/>
            </w:pPr>
            <w:r w:rsidRPr="00A3053B">
              <w:t>7.5</w:t>
            </w:r>
          </w:p>
        </w:tc>
        <w:tc>
          <w:tcPr>
            <w:tcW w:w="0" w:type="auto"/>
            <w:shd w:val="clear" w:color="auto" w:fill="auto"/>
            <w:noWrap/>
            <w:tcMar>
              <w:top w:w="15" w:type="dxa"/>
              <w:left w:w="15" w:type="dxa"/>
              <w:bottom w:w="0" w:type="dxa"/>
              <w:right w:w="15" w:type="dxa"/>
            </w:tcMar>
            <w:vAlign w:val="center"/>
            <w:hideMark/>
          </w:tcPr>
          <w:p w14:paraId="4BF31265" w14:textId="77777777" w:rsidR="00A3053B" w:rsidRPr="00A3053B" w:rsidRDefault="00A3053B" w:rsidP="00BF1D42">
            <w:pPr>
              <w:pStyle w:val="TableContents"/>
            </w:pPr>
            <w:r w:rsidRPr="00A3053B">
              <w:t>0.133333</w:t>
            </w:r>
          </w:p>
        </w:tc>
      </w:tr>
      <w:tr w:rsidR="00A3053B" w:rsidRPr="00A3053B" w14:paraId="7E760FBF" w14:textId="77777777" w:rsidTr="00BF1D42">
        <w:trPr>
          <w:jc w:val="center"/>
        </w:trPr>
        <w:tc>
          <w:tcPr>
            <w:tcW w:w="0" w:type="auto"/>
            <w:shd w:val="clear" w:color="auto" w:fill="auto"/>
            <w:noWrap/>
            <w:tcMar>
              <w:top w:w="15" w:type="dxa"/>
              <w:left w:w="15" w:type="dxa"/>
              <w:bottom w:w="0" w:type="dxa"/>
              <w:right w:w="15" w:type="dxa"/>
            </w:tcMar>
            <w:vAlign w:val="center"/>
            <w:hideMark/>
          </w:tcPr>
          <w:p w14:paraId="22B99FD8"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4635E38E" w14:textId="77777777" w:rsidR="00A3053B" w:rsidRPr="00A3053B" w:rsidRDefault="00A3053B" w:rsidP="00BF1D42">
            <w:pPr>
              <w:pStyle w:val="TableContents"/>
            </w:pPr>
            <w:r w:rsidRPr="00A3053B">
              <w:t>11</w:t>
            </w:r>
          </w:p>
        </w:tc>
        <w:tc>
          <w:tcPr>
            <w:tcW w:w="0" w:type="auto"/>
            <w:shd w:val="clear" w:color="auto" w:fill="auto"/>
            <w:noWrap/>
            <w:tcMar>
              <w:top w:w="15" w:type="dxa"/>
              <w:left w:w="15" w:type="dxa"/>
              <w:bottom w:w="0" w:type="dxa"/>
              <w:right w:w="15" w:type="dxa"/>
            </w:tcMar>
            <w:vAlign w:val="center"/>
            <w:hideMark/>
          </w:tcPr>
          <w:p w14:paraId="1C67A05F" w14:textId="77777777" w:rsidR="00A3053B" w:rsidRPr="00A3053B" w:rsidRDefault="00A3053B" w:rsidP="00BF1D42">
            <w:pPr>
              <w:pStyle w:val="TableContents"/>
            </w:pPr>
            <w:r w:rsidRPr="00A3053B">
              <w:t>101*337</w:t>
            </w:r>
          </w:p>
        </w:tc>
        <w:tc>
          <w:tcPr>
            <w:tcW w:w="0" w:type="auto"/>
            <w:shd w:val="clear" w:color="auto" w:fill="auto"/>
            <w:noWrap/>
            <w:tcMar>
              <w:top w:w="15" w:type="dxa"/>
              <w:left w:w="15" w:type="dxa"/>
              <w:bottom w:w="0" w:type="dxa"/>
              <w:right w:w="15" w:type="dxa"/>
            </w:tcMar>
            <w:vAlign w:val="center"/>
            <w:hideMark/>
          </w:tcPr>
          <w:p w14:paraId="4E80118F" w14:textId="77777777" w:rsidR="00A3053B" w:rsidRPr="00A3053B" w:rsidRDefault="00A3053B" w:rsidP="00BF1D42">
            <w:pPr>
              <w:pStyle w:val="TableContents"/>
            </w:pPr>
            <w:r w:rsidRPr="00A3053B">
              <w:t>844</w:t>
            </w:r>
          </w:p>
        </w:tc>
        <w:tc>
          <w:tcPr>
            <w:tcW w:w="0" w:type="auto"/>
            <w:shd w:val="clear" w:color="auto" w:fill="auto"/>
            <w:noWrap/>
            <w:tcMar>
              <w:top w:w="15" w:type="dxa"/>
              <w:left w:w="15" w:type="dxa"/>
              <w:bottom w:w="0" w:type="dxa"/>
              <w:right w:w="15" w:type="dxa"/>
            </w:tcMar>
            <w:vAlign w:val="center"/>
            <w:hideMark/>
          </w:tcPr>
          <w:p w14:paraId="222E8BDE" w14:textId="77777777" w:rsidR="00A3053B" w:rsidRPr="00A3053B" w:rsidRDefault="00A3053B" w:rsidP="00BF1D42">
            <w:pPr>
              <w:pStyle w:val="TableContents"/>
            </w:pPr>
            <w:r w:rsidRPr="00A3053B">
              <w:t>101</w:t>
            </w:r>
          </w:p>
        </w:tc>
        <w:tc>
          <w:tcPr>
            <w:tcW w:w="0" w:type="auto"/>
            <w:shd w:val="clear" w:color="auto" w:fill="auto"/>
            <w:noWrap/>
            <w:tcMar>
              <w:top w:w="15" w:type="dxa"/>
              <w:left w:w="15" w:type="dxa"/>
              <w:bottom w:w="0" w:type="dxa"/>
              <w:right w:w="15" w:type="dxa"/>
            </w:tcMar>
            <w:vAlign w:val="center"/>
            <w:hideMark/>
          </w:tcPr>
          <w:p w14:paraId="6EB89338" w14:textId="77777777" w:rsidR="00A3053B" w:rsidRPr="00A3053B" w:rsidRDefault="00A3053B" w:rsidP="00BF1D42">
            <w:pPr>
              <w:pStyle w:val="TableContents"/>
            </w:pPr>
            <w:r w:rsidRPr="00A3053B">
              <w:t>337</w:t>
            </w:r>
          </w:p>
        </w:tc>
        <w:tc>
          <w:tcPr>
            <w:tcW w:w="0" w:type="auto"/>
            <w:shd w:val="clear" w:color="auto" w:fill="auto"/>
            <w:noWrap/>
            <w:tcMar>
              <w:top w:w="15" w:type="dxa"/>
              <w:left w:w="15" w:type="dxa"/>
              <w:bottom w:w="0" w:type="dxa"/>
              <w:right w:w="15" w:type="dxa"/>
            </w:tcMar>
            <w:vAlign w:val="center"/>
            <w:hideMark/>
          </w:tcPr>
          <w:p w14:paraId="39F4C7CD" w14:textId="77777777" w:rsidR="00A3053B" w:rsidRPr="00A3053B" w:rsidRDefault="00A3053B" w:rsidP="00BF1D42">
            <w:pPr>
              <w:pStyle w:val="TableContents"/>
            </w:pPr>
            <w:r w:rsidRPr="00A3053B">
              <w:t>280.081</w:t>
            </w:r>
          </w:p>
        </w:tc>
        <w:tc>
          <w:tcPr>
            <w:tcW w:w="1071" w:type="dxa"/>
            <w:shd w:val="clear" w:color="auto" w:fill="auto"/>
            <w:noWrap/>
            <w:tcMar>
              <w:top w:w="15" w:type="dxa"/>
              <w:left w:w="15" w:type="dxa"/>
              <w:bottom w:w="0" w:type="dxa"/>
              <w:right w:w="15" w:type="dxa"/>
            </w:tcMar>
            <w:vAlign w:val="center"/>
            <w:hideMark/>
          </w:tcPr>
          <w:p w14:paraId="7EA1D212" w14:textId="77777777" w:rsidR="00A3053B" w:rsidRPr="00A3053B" w:rsidRDefault="00A3053B" w:rsidP="00BF1D42">
            <w:pPr>
              <w:pStyle w:val="TableContents"/>
            </w:pPr>
            <w:r w:rsidRPr="00A3053B">
              <w:t>11</w:t>
            </w:r>
          </w:p>
        </w:tc>
        <w:tc>
          <w:tcPr>
            <w:tcW w:w="1001" w:type="dxa"/>
            <w:shd w:val="clear" w:color="auto" w:fill="auto"/>
            <w:noWrap/>
            <w:tcMar>
              <w:top w:w="15" w:type="dxa"/>
              <w:left w:w="15" w:type="dxa"/>
              <w:bottom w:w="0" w:type="dxa"/>
              <w:right w:w="15" w:type="dxa"/>
            </w:tcMar>
            <w:vAlign w:val="center"/>
            <w:hideMark/>
          </w:tcPr>
          <w:p w14:paraId="2104EB23" w14:textId="77777777" w:rsidR="00A3053B" w:rsidRPr="00A3053B" w:rsidRDefault="00A3053B" w:rsidP="00BF1D42">
            <w:pPr>
              <w:pStyle w:val="TableContents"/>
            </w:pPr>
            <w:r w:rsidRPr="00A3053B">
              <w:t>2</w:t>
            </w:r>
          </w:p>
        </w:tc>
        <w:tc>
          <w:tcPr>
            <w:tcW w:w="0" w:type="auto"/>
            <w:shd w:val="clear" w:color="auto" w:fill="auto"/>
            <w:noWrap/>
            <w:tcMar>
              <w:top w:w="15" w:type="dxa"/>
              <w:left w:w="15" w:type="dxa"/>
              <w:bottom w:w="0" w:type="dxa"/>
              <w:right w:w="15" w:type="dxa"/>
            </w:tcMar>
            <w:vAlign w:val="center"/>
            <w:hideMark/>
          </w:tcPr>
          <w:p w14:paraId="54BD5516" w14:textId="77777777" w:rsidR="00A3053B" w:rsidRPr="00A3053B" w:rsidRDefault="00A3053B" w:rsidP="00BF1D42">
            <w:pPr>
              <w:pStyle w:val="TableContents"/>
            </w:pPr>
            <w:r w:rsidRPr="00A3053B">
              <w:t>0.5</w:t>
            </w:r>
          </w:p>
        </w:tc>
      </w:tr>
      <w:tr w:rsidR="00A3053B" w:rsidRPr="00A3053B" w14:paraId="0D6326D2" w14:textId="77777777" w:rsidTr="00BF1D42">
        <w:trPr>
          <w:jc w:val="center"/>
        </w:trPr>
        <w:tc>
          <w:tcPr>
            <w:tcW w:w="0" w:type="auto"/>
            <w:shd w:val="clear" w:color="auto" w:fill="auto"/>
            <w:noWrap/>
            <w:tcMar>
              <w:top w:w="15" w:type="dxa"/>
              <w:left w:w="15" w:type="dxa"/>
              <w:bottom w:w="0" w:type="dxa"/>
              <w:right w:w="15" w:type="dxa"/>
            </w:tcMar>
            <w:vAlign w:val="center"/>
            <w:hideMark/>
          </w:tcPr>
          <w:p w14:paraId="1246FBAA"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4831642D" w14:textId="77777777" w:rsidR="00A3053B" w:rsidRPr="00A3053B" w:rsidRDefault="00A3053B" w:rsidP="00BF1D42">
            <w:pPr>
              <w:pStyle w:val="TableContents"/>
            </w:pPr>
            <w:r w:rsidRPr="00A3053B">
              <w:t>11</w:t>
            </w:r>
          </w:p>
        </w:tc>
        <w:tc>
          <w:tcPr>
            <w:tcW w:w="0" w:type="auto"/>
            <w:shd w:val="clear" w:color="auto" w:fill="auto"/>
            <w:noWrap/>
            <w:tcMar>
              <w:top w:w="15" w:type="dxa"/>
              <w:left w:w="15" w:type="dxa"/>
              <w:bottom w:w="0" w:type="dxa"/>
              <w:right w:w="15" w:type="dxa"/>
            </w:tcMar>
            <w:vAlign w:val="center"/>
            <w:hideMark/>
          </w:tcPr>
          <w:p w14:paraId="29DCEDC3" w14:textId="77777777" w:rsidR="00A3053B" w:rsidRPr="00A3053B" w:rsidRDefault="00A3053B" w:rsidP="00BF1D42">
            <w:pPr>
              <w:pStyle w:val="TableContents"/>
            </w:pPr>
            <w:r w:rsidRPr="00A3053B">
              <w:t>83*339</w:t>
            </w:r>
          </w:p>
        </w:tc>
        <w:tc>
          <w:tcPr>
            <w:tcW w:w="0" w:type="auto"/>
            <w:shd w:val="clear" w:color="auto" w:fill="auto"/>
            <w:noWrap/>
            <w:tcMar>
              <w:top w:w="15" w:type="dxa"/>
              <w:left w:w="15" w:type="dxa"/>
              <w:bottom w:w="0" w:type="dxa"/>
              <w:right w:w="15" w:type="dxa"/>
            </w:tcMar>
            <w:vAlign w:val="center"/>
            <w:hideMark/>
          </w:tcPr>
          <w:p w14:paraId="1B9A1C65" w14:textId="77777777" w:rsidR="00A3053B" w:rsidRPr="00A3053B" w:rsidRDefault="00A3053B" w:rsidP="00BF1D42">
            <w:pPr>
              <w:pStyle w:val="TableContents"/>
            </w:pPr>
            <w:r w:rsidRPr="00A3053B">
              <w:t>571</w:t>
            </w:r>
          </w:p>
        </w:tc>
        <w:tc>
          <w:tcPr>
            <w:tcW w:w="0" w:type="auto"/>
            <w:shd w:val="clear" w:color="auto" w:fill="auto"/>
            <w:noWrap/>
            <w:tcMar>
              <w:top w:w="15" w:type="dxa"/>
              <w:left w:w="15" w:type="dxa"/>
              <w:bottom w:w="0" w:type="dxa"/>
              <w:right w:w="15" w:type="dxa"/>
            </w:tcMar>
            <w:vAlign w:val="center"/>
            <w:hideMark/>
          </w:tcPr>
          <w:p w14:paraId="02401E45" w14:textId="77777777" w:rsidR="00A3053B" w:rsidRPr="00A3053B" w:rsidRDefault="00A3053B" w:rsidP="00BF1D42">
            <w:pPr>
              <w:pStyle w:val="TableContents"/>
            </w:pPr>
            <w:r w:rsidRPr="00A3053B">
              <w:t>83</w:t>
            </w:r>
          </w:p>
        </w:tc>
        <w:tc>
          <w:tcPr>
            <w:tcW w:w="0" w:type="auto"/>
            <w:shd w:val="clear" w:color="auto" w:fill="auto"/>
            <w:noWrap/>
            <w:tcMar>
              <w:top w:w="15" w:type="dxa"/>
              <w:left w:w="15" w:type="dxa"/>
              <w:bottom w:w="0" w:type="dxa"/>
              <w:right w:w="15" w:type="dxa"/>
            </w:tcMar>
            <w:vAlign w:val="center"/>
            <w:hideMark/>
          </w:tcPr>
          <w:p w14:paraId="70D5ECCB" w14:textId="77777777" w:rsidR="00A3053B" w:rsidRPr="00A3053B" w:rsidRDefault="00A3053B" w:rsidP="00BF1D42">
            <w:pPr>
              <w:pStyle w:val="TableContents"/>
            </w:pPr>
            <w:r w:rsidRPr="00A3053B">
              <w:t>339</w:t>
            </w:r>
          </w:p>
        </w:tc>
        <w:tc>
          <w:tcPr>
            <w:tcW w:w="0" w:type="auto"/>
            <w:shd w:val="clear" w:color="auto" w:fill="auto"/>
            <w:noWrap/>
            <w:tcMar>
              <w:top w:w="15" w:type="dxa"/>
              <w:left w:w="15" w:type="dxa"/>
              <w:bottom w:w="0" w:type="dxa"/>
              <w:right w:w="15" w:type="dxa"/>
            </w:tcMar>
            <w:vAlign w:val="center"/>
            <w:hideMark/>
          </w:tcPr>
          <w:p w14:paraId="59EA1CA3" w14:textId="77777777" w:rsidR="00A3053B" w:rsidRPr="00A3053B" w:rsidRDefault="00A3053B" w:rsidP="00BF1D42">
            <w:pPr>
              <w:pStyle w:val="TableContents"/>
            </w:pPr>
            <w:r w:rsidRPr="00A3053B">
              <w:t>103.51</w:t>
            </w:r>
          </w:p>
        </w:tc>
        <w:tc>
          <w:tcPr>
            <w:tcW w:w="1071" w:type="dxa"/>
            <w:shd w:val="clear" w:color="auto" w:fill="auto"/>
            <w:noWrap/>
            <w:tcMar>
              <w:top w:w="15" w:type="dxa"/>
              <w:left w:w="15" w:type="dxa"/>
              <w:bottom w:w="0" w:type="dxa"/>
              <w:right w:w="15" w:type="dxa"/>
            </w:tcMar>
            <w:vAlign w:val="center"/>
            <w:hideMark/>
          </w:tcPr>
          <w:p w14:paraId="0559718F" w14:textId="77777777" w:rsidR="00A3053B" w:rsidRPr="00A3053B" w:rsidRDefault="00A3053B" w:rsidP="00BF1D42">
            <w:pPr>
              <w:pStyle w:val="TableContents"/>
            </w:pPr>
            <w:r w:rsidRPr="00A3053B">
              <w:t>11</w:t>
            </w:r>
          </w:p>
        </w:tc>
        <w:tc>
          <w:tcPr>
            <w:tcW w:w="1001" w:type="dxa"/>
            <w:shd w:val="clear" w:color="auto" w:fill="auto"/>
            <w:noWrap/>
            <w:tcMar>
              <w:top w:w="15" w:type="dxa"/>
              <w:left w:w="15" w:type="dxa"/>
              <w:bottom w:w="0" w:type="dxa"/>
              <w:right w:w="15" w:type="dxa"/>
            </w:tcMar>
            <w:vAlign w:val="center"/>
            <w:hideMark/>
          </w:tcPr>
          <w:p w14:paraId="53663458" w14:textId="77777777" w:rsidR="00A3053B" w:rsidRPr="00A3053B" w:rsidRDefault="00A3053B" w:rsidP="00BF1D42">
            <w:pPr>
              <w:pStyle w:val="TableContents"/>
            </w:pPr>
            <w:r w:rsidRPr="00A3053B">
              <w:t>2</w:t>
            </w:r>
          </w:p>
        </w:tc>
        <w:tc>
          <w:tcPr>
            <w:tcW w:w="0" w:type="auto"/>
            <w:shd w:val="clear" w:color="auto" w:fill="auto"/>
            <w:noWrap/>
            <w:tcMar>
              <w:top w:w="15" w:type="dxa"/>
              <w:left w:w="15" w:type="dxa"/>
              <w:bottom w:w="0" w:type="dxa"/>
              <w:right w:w="15" w:type="dxa"/>
            </w:tcMar>
            <w:vAlign w:val="center"/>
            <w:hideMark/>
          </w:tcPr>
          <w:p w14:paraId="12F2F30E" w14:textId="77777777" w:rsidR="00A3053B" w:rsidRPr="00A3053B" w:rsidRDefault="00A3053B" w:rsidP="00BF1D42">
            <w:pPr>
              <w:pStyle w:val="TableContents"/>
            </w:pPr>
            <w:r w:rsidRPr="00A3053B">
              <w:t>0.5</w:t>
            </w:r>
          </w:p>
        </w:tc>
      </w:tr>
      <w:tr w:rsidR="00A3053B" w:rsidRPr="00A3053B" w14:paraId="4FE289E7" w14:textId="77777777" w:rsidTr="00BF1D42">
        <w:trPr>
          <w:jc w:val="center"/>
        </w:trPr>
        <w:tc>
          <w:tcPr>
            <w:tcW w:w="0" w:type="auto"/>
            <w:shd w:val="clear" w:color="auto" w:fill="auto"/>
            <w:noWrap/>
            <w:tcMar>
              <w:top w:w="15" w:type="dxa"/>
              <w:left w:w="15" w:type="dxa"/>
              <w:bottom w:w="0" w:type="dxa"/>
              <w:right w:w="15" w:type="dxa"/>
            </w:tcMar>
            <w:vAlign w:val="center"/>
            <w:hideMark/>
          </w:tcPr>
          <w:p w14:paraId="2FD50BC0"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1B3086D7" w14:textId="77777777" w:rsidR="00A3053B" w:rsidRPr="00A3053B" w:rsidRDefault="00A3053B" w:rsidP="00BF1D42">
            <w:pPr>
              <w:pStyle w:val="TableContents"/>
            </w:pPr>
            <w:r w:rsidRPr="00A3053B">
              <w:t>12</w:t>
            </w:r>
          </w:p>
        </w:tc>
        <w:tc>
          <w:tcPr>
            <w:tcW w:w="0" w:type="auto"/>
            <w:shd w:val="clear" w:color="auto" w:fill="auto"/>
            <w:noWrap/>
            <w:tcMar>
              <w:top w:w="15" w:type="dxa"/>
              <w:left w:w="15" w:type="dxa"/>
              <w:bottom w:w="0" w:type="dxa"/>
              <w:right w:w="15" w:type="dxa"/>
            </w:tcMar>
            <w:vAlign w:val="center"/>
            <w:hideMark/>
          </w:tcPr>
          <w:p w14:paraId="2FB1A186" w14:textId="77777777" w:rsidR="00A3053B" w:rsidRPr="00A3053B" w:rsidRDefault="00A3053B" w:rsidP="00BF1D42">
            <w:pPr>
              <w:pStyle w:val="TableContents"/>
            </w:pPr>
            <w:r w:rsidRPr="00A3053B">
              <w:t>101*339</w:t>
            </w:r>
          </w:p>
        </w:tc>
        <w:tc>
          <w:tcPr>
            <w:tcW w:w="0" w:type="auto"/>
            <w:shd w:val="clear" w:color="auto" w:fill="auto"/>
            <w:noWrap/>
            <w:tcMar>
              <w:top w:w="15" w:type="dxa"/>
              <w:left w:w="15" w:type="dxa"/>
              <w:bottom w:w="0" w:type="dxa"/>
              <w:right w:w="15" w:type="dxa"/>
            </w:tcMar>
            <w:vAlign w:val="center"/>
            <w:hideMark/>
          </w:tcPr>
          <w:p w14:paraId="4C8E6D17" w14:textId="77777777" w:rsidR="00A3053B" w:rsidRPr="00A3053B" w:rsidRDefault="00A3053B" w:rsidP="00BF1D42">
            <w:pPr>
              <w:pStyle w:val="TableContents"/>
            </w:pPr>
            <w:r w:rsidRPr="00A3053B">
              <w:t>848</w:t>
            </w:r>
          </w:p>
        </w:tc>
        <w:tc>
          <w:tcPr>
            <w:tcW w:w="0" w:type="auto"/>
            <w:shd w:val="clear" w:color="auto" w:fill="auto"/>
            <w:noWrap/>
            <w:tcMar>
              <w:top w:w="15" w:type="dxa"/>
              <w:left w:w="15" w:type="dxa"/>
              <w:bottom w:w="0" w:type="dxa"/>
              <w:right w:w="15" w:type="dxa"/>
            </w:tcMar>
            <w:vAlign w:val="center"/>
            <w:hideMark/>
          </w:tcPr>
          <w:p w14:paraId="0EFBFC47" w14:textId="77777777" w:rsidR="00A3053B" w:rsidRPr="00A3053B" w:rsidRDefault="00A3053B" w:rsidP="00BF1D42">
            <w:pPr>
              <w:pStyle w:val="TableContents"/>
            </w:pPr>
            <w:r w:rsidRPr="00A3053B">
              <w:t>101</w:t>
            </w:r>
          </w:p>
        </w:tc>
        <w:tc>
          <w:tcPr>
            <w:tcW w:w="0" w:type="auto"/>
            <w:shd w:val="clear" w:color="auto" w:fill="auto"/>
            <w:noWrap/>
            <w:tcMar>
              <w:top w:w="15" w:type="dxa"/>
              <w:left w:w="15" w:type="dxa"/>
              <w:bottom w:w="0" w:type="dxa"/>
              <w:right w:w="15" w:type="dxa"/>
            </w:tcMar>
            <w:vAlign w:val="center"/>
            <w:hideMark/>
          </w:tcPr>
          <w:p w14:paraId="7409D900" w14:textId="77777777" w:rsidR="00A3053B" w:rsidRPr="00A3053B" w:rsidRDefault="00A3053B" w:rsidP="00BF1D42">
            <w:pPr>
              <w:pStyle w:val="TableContents"/>
            </w:pPr>
            <w:r w:rsidRPr="00A3053B">
              <w:t>339</w:t>
            </w:r>
          </w:p>
        </w:tc>
        <w:tc>
          <w:tcPr>
            <w:tcW w:w="0" w:type="auto"/>
            <w:shd w:val="clear" w:color="auto" w:fill="auto"/>
            <w:noWrap/>
            <w:tcMar>
              <w:top w:w="15" w:type="dxa"/>
              <w:left w:w="15" w:type="dxa"/>
              <w:bottom w:w="0" w:type="dxa"/>
              <w:right w:w="15" w:type="dxa"/>
            </w:tcMar>
            <w:vAlign w:val="center"/>
            <w:hideMark/>
          </w:tcPr>
          <w:p w14:paraId="38D6D175" w14:textId="77777777" w:rsidR="00A3053B" w:rsidRPr="00A3053B" w:rsidRDefault="00A3053B" w:rsidP="00BF1D42">
            <w:pPr>
              <w:pStyle w:val="TableContents"/>
            </w:pPr>
            <w:r w:rsidRPr="00A3053B">
              <w:t>222.551</w:t>
            </w:r>
          </w:p>
        </w:tc>
        <w:tc>
          <w:tcPr>
            <w:tcW w:w="1071" w:type="dxa"/>
            <w:shd w:val="clear" w:color="auto" w:fill="auto"/>
            <w:noWrap/>
            <w:tcMar>
              <w:top w:w="15" w:type="dxa"/>
              <w:left w:w="15" w:type="dxa"/>
              <w:bottom w:w="0" w:type="dxa"/>
              <w:right w:w="15" w:type="dxa"/>
            </w:tcMar>
            <w:vAlign w:val="center"/>
            <w:hideMark/>
          </w:tcPr>
          <w:p w14:paraId="242E441B" w14:textId="77777777" w:rsidR="00A3053B" w:rsidRPr="00A3053B" w:rsidRDefault="00A3053B" w:rsidP="00BF1D42">
            <w:pPr>
              <w:pStyle w:val="TableContents"/>
            </w:pPr>
            <w:r w:rsidRPr="00A3053B">
              <w:t>12</w:t>
            </w:r>
          </w:p>
        </w:tc>
        <w:tc>
          <w:tcPr>
            <w:tcW w:w="1001" w:type="dxa"/>
            <w:shd w:val="clear" w:color="auto" w:fill="auto"/>
            <w:noWrap/>
            <w:tcMar>
              <w:top w:w="15" w:type="dxa"/>
              <w:left w:w="15" w:type="dxa"/>
              <w:bottom w:w="0" w:type="dxa"/>
              <w:right w:w="15" w:type="dxa"/>
            </w:tcMar>
            <w:vAlign w:val="center"/>
            <w:hideMark/>
          </w:tcPr>
          <w:p w14:paraId="1DF7880B" w14:textId="77777777" w:rsidR="00A3053B" w:rsidRPr="00A3053B" w:rsidRDefault="00A3053B" w:rsidP="00BF1D42">
            <w:pPr>
              <w:pStyle w:val="TableContents"/>
            </w:pPr>
            <w:r w:rsidRPr="00A3053B">
              <w:t>3.2</w:t>
            </w:r>
          </w:p>
        </w:tc>
        <w:tc>
          <w:tcPr>
            <w:tcW w:w="0" w:type="auto"/>
            <w:shd w:val="clear" w:color="auto" w:fill="auto"/>
            <w:noWrap/>
            <w:tcMar>
              <w:top w:w="15" w:type="dxa"/>
              <w:left w:w="15" w:type="dxa"/>
              <w:bottom w:w="0" w:type="dxa"/>
              <w:right w:w="15" w:type="dxa"/>
            </w:tcMar>
            <w:vAlign w:val="center"/>
            <w:hideMark/>
          </w:tcPr>
          <w:p w14:paraId="3C2AC55E" w14:textId="77777777" w:rsidR="00A3053B" w:rsidRPr="00A3053B" w:rsidRDefault="00A3053B" w:rsidP="00BF1D42">
            <w:pPr>
              <w:pStyle w:val="TableContents"/>
            </w:pPr>
            <w:r w:rsidRPr="00A3053B">
              <w:t>0.3125</w:t>
            </w:r>
          </w:p>
        </w:tc>
      </w:tr>
      <w:tr w:rsidR="00A3053B" w:rsidRPr="00A3053B" w14:paraId="5BA2FBAC" w14:textId="77777777" w:rsidTr="00BF1D42">
        <w:trPr>
          <w:jc w:val="center"/>
        </w:trPr>
        <w:tc>
          <w:tcPr>
            <w:tcW w:w="0" w:type="auto"/>
            <w:shd w:val="clear" w:color="auto" w:fill="auto"/>
            <w:noWrap/>
            <w:tcMar>
              <w:top w:w="15" w:type="dxa"/>
              <w:left w:w="15" w:type="dxa"/>
              <w:bottom w:w="0" w:type="dxa"/>
              <w:right w:w="15" w:type="dxa"/>
            </w:tcMar>
            <w:vAlign w:val="center"/>
            <w:hideMark/>
          </w:tcPr>
          <w:p w14:paraId="40D14C31"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3864D582" w14:textId="77777777" w:rsidR="00A3053B" w:rsidRPr="00A3053B" w:rsidRDefault="00A3053B" w:rsidP="00BF1D42">
            <w:pPr>
              <w:pStyle w:val="TableContents"/>
            </w:pPr>
            <w:r w:rsidRPr="00A3053B">
              <w:t>12</w:t>
            </w:r>
          </w:p>
        </w:tc>
        <w:tc>
          <w:tcPr>
            <w:tcW w:w="0" w:type="auto"/>
            <w:shd w:val="clear" w:color="auto" w:fill="auto"/>
            <w:noWrap/>
            <w:tcMar>
              <w:top w:w="15" w:type="dxa"/>
              <w:left w:w="15" w:type="dxa"/>
              <w:bottom w:w="0" w:type="dxa"/>
              <w:right w:w="15" w:type="dxa"/>
            </w:tcMar>
            <w:vAlign w:val="center"/>
            <w:hideMark/>
          </w:tcPr>
          <w:p w14:paraId="0F5FB0AD" w14:textId="77777777" w:rsidR="00A3053B" w:rsidRPr="00A3053B" w:rsidRDefault="00A3053B" w:rsidP="00BF1D42">
            <w:pPr>
              <w:pStyle w:val="TableContents"/>
            </w:pPr>
            <w:r w:rsidRPr="00A3053B">
              <w:t>59*4543</w:t>
            </w:r>
          </w:p>
        </w:tc>
        <w:tc>
          <w:tcPr>
            <w:tcW w:w="0" w:type="auto"/>
            <w:shd w:val="clear" w:color="auto" w:fill="auto"/>
            <w:noWrap/>
            <w:tcMar>
              <w:top w:w="15" w:type="dxa"/>
              <w:left w:w="15" w:type="dxa"/>
              <w:bottom w:w="0" w:type="dxa"/>
              <w:right w:w="15" w:type="dxa"/>
            </w:tcMar>
            <w:vAlign w:val="center"/>
            <w:hideMark/>
          </w:tcPr>
          <w:p w14:paraId="65098528" w14:textId="77777777" w:rsidR="00A3053B" w:rsidRPr="00A3053B" w:rsidRDefault="00A3053B" w:rsidP="00BF1D42">
            <w:pPr>
              <w:pStyle w:val="TableContents"/>
            </w:pPr>
            <w:r w:rsidRPr="00A3053B">
              <w:t>245</w:t>
            </w:r>
          </w:p>
        </w:tc>
        <w:tc>
          <w:tcPr>
            <w:tcW w:w="0" w:type="auto"/>
            <w:shd w:val="clear" w:color="auto" w:fill="auto"/>
            <w:noWrap/>
            <w:tcMar>
              <w:top w:w="15" w:type="dxa"/>
              <w:left w:w="15" w:type="dxa"/>
              <w:bottom w:w="0" w:type="dxa"/>
              <w:right w:w="15" w:type="dxa"/>
            </w:tcMar>
            <w:vAlign w:val="center"/>
            <w:hideMark/>
          </w:tcPr>
          <w:p w14:paraId="39464518" w14:textId="77777777" w:rsidR="00A3053B" w:rsidRPr="00A3053B" w:rsidRDefault="00A3053B" w:rsidP="00BF1D42">
            <w:pPr>
              <w:pStyle w:val="TableContents"/>
            </w:pPr>
            <w:r w:rsidRPr="00A3053B">
              <w:t>59</w:t>
            </w:r>
          </w:p>
        </w:tc>
        <w:tc>
          <w:tcPr>
            <w:tcW w:w="0" w:type="auto"/>
            <w:shd w:val="clear" w:color="auto" w:fill="auto"/>
            <w:noWrap/>
            <w:tcMar>
              <w:top w:w="15" w:type="dxa"/>
              <w:left w:w="15" w:type="dxa"/>
              <w:bottom w:w="0" w:type="dxa"/>
              <w:right w:w="15" w:type="dxa"/>
            </w:tcMar>
            <w:vAlign w:val="center"/>
            <w:hideMark/>
          </w:tcPr>
          <w:p w14:paraId="57D58355" w14:textId="77777777" w:rsidR="00A3053B" w:rsidRPr="00A3053B" w:rsidRDefault="00A3053B" w:rsidP="00BF1D42">
            <w:pPr>
              <w:pStyle w:val="TableContents"/>
            </w:pPr>
            <w:r w:rsidRPr="00A3053B">
              <w:t>4543</w:t>
            </w:r>
          </w:p>
        </w:tc>
        <w:tc>
          <w:tcPr>
            <w:tcW w:w="0" w:type="auto"/>
            <w:shd w:val="clear" w:color="auto" w:fill="auto"/>
            <w:noWrap/>
            <w:tcMar>
              <w:top w:w="15" w:type="dxa"/>
              <w:left w:w="15" w:type="dxa"/>
              <w:bottom w:w="0" w:type="dxa"/>
              <w:right w:w="15" w:type="dxa"/>
            </w:tcMar>
            <w:vAlign w:val="center"/>
            <w:hideMark/>
          </w:tcPr>
          <w:p w14:paraId="351C3703" w14:textId="77777777" w:rsidR="00A3053B" w:rsidRPr="00A3053B" w:rsidRDefault="00A3053B" w:rsidP="00BF1D42">
            <w:pPr>
              <w:pStyle w:val="TableContents"/>
            </w:pPr>
            <w:r w:rsidRPr="00A3053B">
              <w:t>59.1239</w:t>
            </w:r>
          </w:p>
        </w:tc>
        <w:tc>
          <w:tcPr>
            <w:tcW w:w="1071" w:type="dxa"/>
            <w:shd w:val="clear" w:color="auto" w:fill="auto"/>
            <w:noWrap/>
            <w:tcMar>
              <w:top w:w="15" w:type="dxa"/>
              <w:left w:w="15" w:type="dxa"/>
              <w:bottom w:w="0" w:type="dxa"/>
              <w:right w:w="15" w:type="dxa"/>
            </w:tcMar>
            <w:vAlign w:val="center"/>
            <w:hideMark/>
          </w:tcPr>
          <w:p w14:paraId="16772D7B" w14:textId="77777777" w:rsidR="00A3053B" w:rsidRPr="00A3053B" w:rsidRDefault="00A3053B" w:rsidP="00BF1D42">
            <w:pPr>
              <w:pStyle w:val="TableContents"/>
            </w:pPr>
            <w:r w:rsidRPr="00A3053B">
              <w:t>12</w:t>
            </w:r>
          </w:p>
        </w:tc>
        <w:tc>
          <w:tcPr>
            <w:tcW w:w="1001" w:type="dxa"/>
            <w:shd w:val="clear" w:color="auto" w:fill="auto"/>
            <w:noWrap/>
            <w:tcMar>
              <w:top w:w="15" w:type="dxa"/>
              <w:left w:w="15" w:type="dxa"/>
              <w:bottom w:w="0" w:type="dxa"/>
              <w:right w:w="15" w:type="dxa"/>
            </w:tcMar>
            <w:vAlign w:val="center"/>
            <w:hideMark/>
          </w:tcPr>
          <w:p w14:paraId="751894C8" w14:textId="77777777" w:rsidR="00A3053B" w:rsidRPr="00A3053B" w:rsidRDefault="00A3053B" w:rsidP="00BF1D42">
            <w:pPr>
              <w:pStyle w:val="TableContents"/>
            </w:pPr>
            <w:r w:rsidRPr="00A3053B">
              <w:t>3.2</w:t>
            </w:r>
          </w:p>
        </w:tc>
        <w:tc>
          <w:tcPr>
            <w:tcW w:w="0" w:type="auto"/>
            <w:shd w:val="clear" w:color="auto" w:fill="auto"/>
            <w:noWrap/>
            <w:tcMar>
              <w:top w:w="15" w:type="dxa"/>
              <w:left w:w="15" w:type="dxa"/>
              <w:bottom w:w="0" w:type="dxa"/>
              <w:right w:w="15" w:type="dxa"/>
            </w:tcMar>
            <w:vAlign w:val="center"/>
            <w:hideMark/>
          </w:tcPr>
          <w:p w14:paraId="4B10B956" w14:textId="77777777" w:rsidR="00A3053B" w:rsidRPr="00A3053B" w:rsidRDefault="00A3053B" w:rsidP="00BF1D42">
            <w:pPr>
              <w:pStyle w:val="TableContents"/>
            </w:pPr>
            <w:r w:rsidRPr="00A3053B">
              <w:t>0.3125</w:t>
            </w:r>
          </w:p>
        </w:tc>
      </w:tr>
      <w:tr w:rsidR="00A3053B" w:rsidRPr="00A3053B" w14:paraId="4CE46F3C" w14:textId="77777777" w:rsidTr="00BF1D42">
        <w:trPr>
          <w:jc w:val="center"/>
        </w:trPr>
        <w:tc>
          <w:tcPr>
            <w:tcW w:w="0" w:type="auto"/>
            <w:shd w:val="clear" w:color="auto" w:fill="auto"/>
            <w:noWrap/>
            <w:tcMar>
              <w:top w:w="15" w:type="dxa"/>
              <w:left w:w="15" w:type="dxa"/>
              <w:bottom w:w="0" w:type="dxa"/>
              <w:right w:w="15" w:type="dxa"/>
            </w:tcMar>
            <w:vAlign w:val="center"/>
            <w:hideMark/>
          </w:tcPr>
          <w:p w14:paraId="169DD0C0"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3F5E125E" w14:textId="77777777" w:rsidR="00A3053B" w:rsidRPr="00A3053B" w:rsidRDefault="00A3053B" w:rsidP="00BF1D42">
            <w:pPr>
              <w:pStyle w:val="TableContents"/>
            </w:pPr>
            <w:r w:rsidRPr="00A3053B">
              <w:t>12</w:t>
            </w:r>
          </w:p>
        </w:tc>
        <w:tc>
          <w:tcPr>
            <w:tcW w:w="0" w:type="auto"/>
            <w:shd w:val="clear" w:color="auto" w:fill="auto"/>
            <w:noWrap/>
            <w:tcMar>
              <w:top w:w="15" w:type="dxa"/>
              <w:left w:w="15" w:type="dxa"/>
              <w:bottom w:w="0" w:type="dxa"/>
              <w:right w:w="15" w:type="dxa"/>
            </w:tcMar>
            <w:vAlign w:val="center"/>
            <w:hideMark/>
          </w:tcPr>
          <w:p w14:paraId="16F377F8" w14:textId="77777777" w:rsidR="00A3053B" w:rsidRPr="00A3053B" w:rsidRDefault="00A3053B" w:rsidP="00BF1D42">
            <w:pPr>
              <w:pStyle w:val="TableContents"/>
            </w:pPr>
            <w:r w:rsidRPr="00A3053B">
              <w:t>51*339</w:t>
            </w:r>
          </w:p>
        </w:tc>
        <w:tc>
          <w:tcPr>
            <w:tcW w:w="0" w:type="auto"/>
            <w:shd w:val="clear" w:color="auto" w:fill="auto"/>
            <w:noWrap/>
            <w:tcMar>
              <w:top w:w="15" w:type="dxa"/>
              <w:left w:w="15" w:type="dxa"/>
              <w:bottom w:w="0" w:type="dxa"/>
              <w:right w:w="15" w:type="dxa"/>
            </w:tcMar>
            <w:vAlign w:val="center"/>
            <w:hideMark/>
          </w:tcPr>
          <w:p w14:paraId="154E1414" w14:textId="77777777" w:rsidR="00A3053B" w:rsidRPr="00A3053B" w:rsidRDefault="00A3053B" w:rsidP="00BF1D42">
            <w:pPr>
              <w:pStyle w:val="TableContents"/>
            </w:pPr>
            <w:r w:rsidRPr="00A3053B">
              <w:t>210</w:t>
            </w:r>
          </w:p>
        </w:tc>
        <w:tc>
          <w:tcPr>
            <w:tcW w:w="0" w:type="auto"/>
            <w:shd w:val="clear" w:color="auto" w:fill="auto"/>
            <w:noWrap/>
            <w:tcMar>
              <w:top w:w="15" w:type="dxa"/>
              <w:left w:w="15" w:type="dxa"/>
              <w:bottom w:w="0" w:type="dxa"/>
              <w:right w:w="15" w:type="dxa"/>
            </w:tcMar>
            <w:vAlign w:val="center"/>
            <w:hideMark/>
          </w:tcPr>
          <w:p w14:paraId="6F64F278" w14:textId="77777777" w:rsidR="00A3053B" w:rsidRPr="00A3053B" w:rsidRDefault="00A3053B" w:rsidP="00BF1D42">
            <w:pPr>
              <w:pStyle w:val="TableContents"/>
            </w:pPr>
            <w:r w:rsidRPr="00A3053B">
              <w:t>51</w:t>
            </w:r>
          </w:p>
        </w:tc>
        <w:tc>
          <w:tcPr>
            <w:tcW w:w="0" w:type="auto"/>
            <w:shd w:val="clear" w:color="auto" w:fill="auto"/>
            <w:noWrap/>
            <w:tcMar>
              <w:top w:w="15" w:type="dxa"/>
              <w:left w:w="15" w:type="dxa"/>
              <w:bottom w:w="0" w:type="dxa"/>
              <w:right w:w="15" w:type="dxa"/>
            </w:tcMar>
            <w:vAlign w:val="center"/>
            <w:hideMark/>
          </w:tcPr>
          <w:p w14:paraId="0EB6D012" w14:textId="77777777" w:rsidR="00A3053B" w:rsidRPr="00A3053B" w:rsidRDefault="00A3053B" w:rsidP="00BF1D42">
            <w:pPr>
              <w:pStyle w:val="TableContents"/>
            </w:pPr>
            <w:r w:rsidRPr="00A3053B">
              <w:t>339</w:t>
            </w:r>
          </w:p>
        </w:tc>
        <w:tc>
          <w:tcPr>
            <w:tcW w:w="0" w:type="auto"/>
            <w:shd w:val="clear" w:color="auto" w:fill="auto"/>
            <w:noWrap/>
            <w:tcMar>
              <w:top w:w="15" w:type="dxa"/>
              <w:left w:w="15" w:type="dxa"/>
              <w:bottom w:w="0" w:type="dxa"/>
              <w:right w:w="15" w:type="dxa"/>
            </w:tcMar>
            <w:vAlign w:val="center"/>
            <w:hideMark/>
          </w:tcPr>
          <w:p w14:paraId="1658FA5D" w14:textId="77777777" w:rsidR="00A3053B" w:rsidRPr="00A3053B" w:rsidRDefault="00A3053B" w:rsidP="00BF1D42">
            <w:pPr>
              <w:pStyle w:val="TableContents"/>
            </w:pPr>
            <w:r w:rsidRPr="00A3053B">
              <w:t>99.5357</w:t>
            </w:r>
          </w:p>
        </w:tc>
        <w:tc>
          <w:tcPr>
            <w:tcW w:w="1071" w:type="dxa"/>
            <w:shd w:val="clear" w:color="auto" w:fill="auto"/>
            <w:noWrap/>
            <w:tcMar>
              <w:top w:w="15" w:type="dxa"/>
              <w:left w:w="15" w:type="dxa"/>
              <w:bottom w:w="0" w:type="dxa"/>
              <w:right w:w="15" w:type="dxa"/>
            </w:tcMar>
            <w:vAlign w:val="center"/>
            <w:hideMark/>
          </w:tcPr>
          <w:p w14:paraId="6E89819F" w14:textId="77777777" w:rsidR="00A3053B" w:rsidRPr="00A3053B" w:rsidRDefault="00A3053B" w:rsidP="00BF1D42">
            <w:pPr>
              <w:pStyle w:val="TableContents"/>
            </w:pPr>
            <w:r w:rsidRPr="00A3053B">
              <w:t>12</w:t>
            </w:r>
          </w:p>
        </w:tc>
        <w:tc>
          <w:tcPr>
            <w:tcW w:w="1001" w:type="dxa"/>
            <w:shd w:val="clear" w:color="auto" w:fill="auto"/>
            <w:noWrap/>
            <w:tcMar>
              <w:top w:w="15" w:type="dxa"/>
              <w:left w:w="15" w:type="dxa"/>
              <w:bottom w:w="0" w:type="dxa"/>
              <w:right w:w="15" w:type="dxa"/>
            </w:tcMar>
            <w:vAlign w:val="center"/>
            <w:hideMark/>
          </w:tcPr>
          <w:p w14:paraId="2C3EA7AD" w14:textId="77777777" w:rsidR="00A3053B" w:rsidRPr="00A3053B" w:rsidRDefault="00A3053B" w:rsidP="00BF1D42">
            <w:pPr>
              <w:pStyle w:val="TableContents"/>
            </w:pPr>
            <w:r w:rsidRPr="00A3053B">
              <w:t>3.2</w:t>
            </w:r>
          </w:p>
        </w:tc>
        <w:tc>
          <w:tcPr>
            <w:tcW w:w="0" w:type="auto"/>
            <w:shd w:val="clear" w:color="auto" w:fill="auto"/>
            <w:noWrap/>
            <w:tcMar>
              <w:top w:w="15" w:type="dxa"/>
              <w:left w:w="15" w:type="dxa"/>
              <w:bottom w:w="0" w:type="dxa"/>
              <w:right w:w="15" w:type="dxa"/>
            </w:tcMar>
            <w:vAlign w:val="center"/>
            <w:hideMark/>
          </w:tcPr>
          <w:p w14:paraId="7AB35583" w14:textId="77777777" w:rsidR="00A3053B" w:rsidRPr="00A3053B" w:rsidRDefault="00A3053B" w:rsidP="00BF1D42">
            <w:pPr>
              <w:pStyle w:val="TableContents"/>
            </w:pPr>
            <w:r w:rsidRPr="00A3053B">
              <w:t>0.3125</w:t>
            </w:r>
          </w:p>
        </w:tc>
      </w:tr>
    </w:tbl>
    <w:p w14:paraId="58973D71" w14:textId="0A57EF41" w:rsidR="00A13922" w:rsidRDefault="00CF244D" w:rsidP="00084BB1">
      <w:pPr>
        <w:keepNext/>
        <w:spacing w:before="0" w:line="240" w:lineRule="auto"/>
        <w:ind w:right="0"/>
        <w:jc w:val="center"/>
      </w:pPr>
      <w:r w:rsidRPr="00A13922" w:rsidDel="00CF244D">
        <w:rPr>
          <w:noProof/>
          <w:lang w:bidi="ar-SA"/>
        </w:rPr>
        <w:t xml:space="preserve"> </w:t>
      </w:r>
    </w:p>
    <w:p w14:paraId="5EA5A727" w14:textId="77777777" w:rsidR="000F0FBA" w:rsidRDefault="000F0FBA" w:rsidP="00084BB1">
      <w:pPr>
        <w:spacing w:before="0" w:line="240" w:lineRule="auto"/>
        <w:ind w:right="0"/>
        <w:jc w:val="center"/>
      </w:pPr>
    </w:p>
    <w:p w14:paraId="7804D0B4" w14:textId="19B02CE4" w:rsidR="00A13922" w:rsidRDefault="000F0FBA" w:rsidP="00084BB1">
      <w:r>
        <w:t xml:space="preserve">The summary of result from optimizeStrata function is assigned to </w:t>
      </w:r>
      <w:r w:rsidR="00291A49">
        <w:t>G</w:t>
      </w:r>
      <w:r>
        <w:t xml:space="preserve">a-solution </w:t>
      </w:r>
      <w:r w:rsidR="00291A49">
        <w:t xml:space="preserve">variable and is </w:t>
      </w:r>
      <w:r w:rsidR="00C64732">
        <w:t>displayed</w:t>
      </w:r>
      <w:r w:rsidR="008152BD">
        <w:t xml:space="preserve"> in R console once the process completes</w:t>
      </w:r>
      <w:r w:rsidR="00291A49">
        <w:t xml:space="preserve">. The summary of the </w:t>
      </w:r>
      <w:r w:rsidR="008152BD">
        <w:t>results for two</w:t>
      </w:r>
      <w:r w:rsidR="00291A49">
        <w:t xml:space="preserve"> domains is presented in </w:t>
      </w:r>
      <w:r w:rsidR="00291A49">
        <w:fldChar w:fldCharType="begin"/>
      </w:r>
      <w:r w:rsidR="00291A49">
        <w:instrText xml:space="preserve"> REF _Ref20826531 \h </w:instrText>
      </w:r>
      <w:r w:rsidR="00084BB1">
        <w:instrText xml:space="preserve"> \* MERGEFORMAT </w:instrText>
      </w:r>
      <w:r w:rsidR="00291A49">
        <w:fldChar w:fldCharType="separate"/>
      </w:r>
      <w:r w:rsidR="004F615B">
        <w:t xml:space="preserve">Figure </w:t>
      </w:r>
      <w:r w:rsidR="004F615B">
        <w:rPr>
          <w:noProof/>
        </w:rPr>
        <w:t>2</w:t>
      </w:r>
      <w:r w:rsidR="00291A49">
        <w:fldChar w:fldCharType="end"/>
      </w:r>
      <w:r w:rsidR="00291A49">
        <w:t xml:space="preserve">. </w:t>
      </w:r>
      <w:r w:rsidR="00A3053B">
        <w:t xml:space="preserve">Results for all domains are reported in section </w:t>
      </w:r>
      <w:r w:rsidR="00A3053B">
        <w:fldChar w:fldCharType="begin"/>
      </w:r>
      <w:r w:rsidR="00A3053B">
        <w:instrText xml:space="preserve"> REF _Ref23863394 \n \h </w:instrText>
      </w:r>
      <w:r w:rsidR="00A3053B">
        <w:fldChar w:fldCharType="separate"/>
      </w:r>
      <w:r w:rsidR="00A6132F">
        <w:rPr>
          <w:cs/>
        </w:rPr>
        <w:t>‎</w:t>
      </w:r>
      <w:r w:rsidR="00A6132F">
        <w:t>5.2</w:t>
      </w:r>
      <w:r w:rsidR="00A3053B">
        <w:fldChar w:fldCharType="end"/>
      </w:r>
      <w:r w:rsidR="00494D7B">
        <w:t xml:space="preserve">. </w:t>
      </w:r>
      <w:r w:rsidR="00EC7D4E">
        <w:t xml:space="preserve">The last two lines in each domain’s result specify the sample cost (which is the same as sample size since the cost is </w:t>
      </w:r>
      <w:r w:rsidR="00EC7D4E">
        <w:lastRenderedPageBreak/>
        <w:t xml:space="preserve">set to 1) and number of strata. </w:t>
      </w:r>
    </w:p>
    <w:p w14:paraId="5779EF0C" w14:textId="77777777" w:rsidR="006E3BFF" w:rsidRPr="00D76A42" w:rsidRDefault="006E3BFF" w:rsidP="00D76A42">
      <w:pPr>
        <w:pStyle w:val="Code"/>
        <w:rPr>
          <w:rStyle w:val="gnkrckgcgsb"/>
        </w:rPr>
      </w:pPr>
      <w:r w:rsidRPr="00D76A42">
        <w:rPr>
          <w:rStyle w:val="gnkrckgcgsb"/>
        </w:rPr>
        <w:t>Domain:  1</w:t>
      </w:r>
    </w:p>
    <w:p w14:paraId="7BD47ED1" w14:textId="77777777" w:rsidR="006E3BFF" w:rsidRPr="00D76A42" w:rsidRDefault="006E3BFF" w:rsidP="00D76A42">
      <w:pPr>
        <w:pStyle w:val="Code"/>
        <w:rPr>
          <w:rStyle w:val="gnkrckgcgsb"/>
        </w:rPr>
      </w:pPr>
      <w:r w:rsidRPr="00D76A42">
        <w:rPr>
          <w:rStyle w:val="gnkrckgcgsb"/>
        </w:rPr>
        <w:t>Maximum number of strata:  426</w:t>
      </w:r>
    </w:p>
    <w:p w14:paraId="22120180" w14:textId="77777777" w:rsidR="006E3BFF" w:rsidRPr="00D76A42" w:rsidRDefault="006E3BFF" w:rsidP="00D76A42">
      <w:pPr>
        <w:pStyle w:val="Code"/>
        <w:rPr>
          <w:rStyle w:val="gnkrckgcgsb"/>
        </w:rPr>
      </w:pPr>
      <w:r w:rsidRPr="00D76A42">
        <w:rPr>
          <w:rStyle w:val="gnkrckgcgsb"/>
        </w:rPr>
        <w:t>Minimum number of units per stratum:  2</w:t>
      </w:r>
    </w:p>
    <w:p w14:paraId="27D062CB" w14:textId="77777777" w:rsidR="006E3BFF" w:rsidRPr="00D76A42" w:rsidRDefault="006E3BFF" w:rsidP="00D76A42">
      <w:pPr>
        <w:pStyle w:val="Code"/>
        <w:rPr>
          <w:rStyle w:val="gnkrckgcgsb"/>
        </w:rPr>
      </w:pPr>
      <w:r w:rsidRPr="00D76A42">
        <w:rPr>
          <w:rStyle w:val="gnkrckgcgsb"/>
        </w:rPr>
        <w:t>Take-all strata (TRUE/FALSE):  FALSE</w:t>
      </w:r>
    </w:p>
    <w:p w14:paraId="006AD0AE" w14:textId="77777777" w:rsidR="006E3BFF" w:rsidRPr="00D76A42" w:rsidRDefault="006E3BFF" w:rsidP="00D76A42">
      <w:pPr>
        <w:pStyle w:val="Code"/>
        <w:rPr>
          <w:rStyle w:val="gnkrckgcgsb"/>
        </w:rPr>
      </w:pPr>
      <w:r w:rsidRPr="00D76A42">
        <w:rPr>
          <w:rStyle w:val="gnkrckgcgsb"/>
        </w:rPr>
        <w:t xml:space="preserve">number of sampling </w:t>
      </w:r>
      <w:proofErr w:type="gramStart"/>
      <w:r w:rsidRPr="00D76A42">
        <w:rPr>
          <w:rStyle w:val="gnkrckgcgsb"/>
        </w:rPr>
        <w:t>strata :</w:t>
      </w:r>
      <w:proofErr w:type="gramEnd"/>
      <w:r w:rsidRPr="00D76A42">
        <w:rPr>
          <w:rStyle w:val="gnkrckgcgsb"/>
        </w:rPr>
        <w:t xml:space="preserve">  426</w:t>
      </w:r>
    </w:p>
    <w:p w14:paraId="1CD448E7" w14:textId="77777777" w:rsidR="006E3BFF" w:rsidRPr="00D76A42" w:rsidRDefault="006E3BFF" w:rsidP="00D76A42">
      <w:pPr>
        <w:pStyle w:val="Code"/>
        <w:rPr>
          <w:rStyle w:val="gnkrckgcgsb"/>
        </w:rPr>
      </w:pPr>
      <w:r w:rsidRPr="00D76A42">
        <w:rPr>
          <w:rStyle w:val="gnkrckgcgsb"/>
        </w:rPr>
        <w:t>Number of target variables:  1</w:t>
      </w:r>
    </w:p>
    <w:p w14:paraId="16FD8769" w14:textId="77777777" w:rsidR="006E3BFF" w:rsidRPr="00D76A42" w:rsidRDefault="006E3BFF" w:rsidP="00D76A42">
      <w:pPr>
        <w:pStyle w:val="Code"/>
        <w:rPr>
          <w:rStyle w:val="gnkrckgcgsb"/>
        </w:rPr>
      </w:pPr>
      <w:r w:rsidRPr="00D76A42">
        <w:rPr>
          <w:rStyle w:val="gnkrckgcgsb"/>
        </w:rPr>
        <w:t>Number of domains:  1</w:t>
      </w:r>
    </w:p>
    <w:p w14:paraId="17407CAF" w14:textId="77777777" w:rsidR="006E3BFF" w:rsidRPr="00D76A42" w:rsidRDefault="006E3BFF" w:rsidP="00D76A42">
      <w:pPr>
        <w:pStyle w:val="Code"/>
        <w:rPr>
          <w:rStyle w:val="gnkrckgcgsb"/>
        </w:rPr>
      </w:pPr>
      <w:r w:rsidRPr="00D76A42">
        <w:rPr>
          <w:rStyle w:val="gnkrckgcgsb"/>
        </w:rPr>
        <w:t>Number of GA iterations:  100</w:t>
      </w:r>
    </w:p>
    <w:p w14:paraId="1FFC03E1" w14:textId="77777777" w:rsidR="006E3BFF" w:rsidRPr="00D76A42" w:rsidRDefault="006E3BFF" w:rsidP="00D76A42">
      <w:pPr>
        <w:pStyle w:val="Code"/>
        <w:rPr>
          <w:rStyle w:val="gnkrckgcgsb"/>
        </w:rPr>
      </w:pPr>
      <w:r w:rsidRPr="00D76A42">
        <w:rPr>
          <w:rStyle w:val="gnkrckgcgsb"/>
        </w:rPr>
        <w:t>Dimension of GA population:  20</w:t>
      </w:r>
    </w:p>
    <w:p w14:paraId="222D96B6" w14:textId="77777777" w:rsidR="006E3BFF" w:rsidRPr="00D76A42" w:rsidRDefault="006E3BFF" w:rsidP="00D76A42">
      <w:pPr>
        <w:pStyle w:val="Code"/>
        <w:rPr>
          <w:rStyle w:val="gnkrckgcgsb"/>
        </w:rPr>
      </w:pPr>
      <w:r w:rsidRPr="00D76A42">
        <w:rPr>
          <w:rStyle w:val="gnkrckgcgsb"/>
        </w:rPr>
        <w:t>Mutation chance in GA generation:  NA</w:t>
      </w:r>
    </w:p>
    <w:p w14:paraId="49FB7648" w14:textId="77777777" w:rsidR="006E3BFF" w:rsidRPr="00D76A42" w:rsidRDefault="006E3BFF" w:rsidP="00D76A42">
      <w:pPr>
        <w:pStyle w:val="Code"/>
        <w:rPr>
          <w:rStyle w:val="gnkrckgcgsb"/>
        </w:rPr>
      </w:pPr>
      <w:r w:rsidRPr="00D76A42">
        <w:rPr>
          <w:rStyle w:val="gnkrckgcgsb"/>
        </w:rPr>
        <w:t>Elitism rate in GA generation:  0.2</w:t>
      </w:r>
    </w:p>
    <w:p w14:paraId="4EF58627" w14:textId="77777777" w:rsidR="006E3BFF" w:rsidRPr="00D76A42" w:rsidRDefault="006E3BFF" w:rsidP="00D76A42">
      <w:pPr>
        <w:pStyle w:val="Code"/>
        <w:rPr>
          <w:rStyle w:val="gnkrckgcgsb"/>
        </w:rPr>
      </w:pPr>
      <w:r w:rsidRPr="00D76A42">
        <w:rPr>
          <w:rStyle w:val="gnkrckgcgsb"/>
        </w:rPr>
        <w:t>Chance to add strata to maximum:  0</w:t>
      </w:r>
    </w:p>
    <w:p w14:paraId="3C286E2B" w14:textId="77777777" w:rsidR="006E3BFF" w:rsidRPr="00D76A42" w:rsidRDefault="006E3BFF" w:rsidP="00D76A42">
      <w:pPr>
        <w:pStyle w:val="Code"/>
        <w:rPr>
          <w:rStyle w:val="gnkrckgcgsb"/>
        </w:rPr>
      </w:pPr>
      <w:r w:rsidRPr="00D76A42">
        <w:rPr>
          <w:rStyle w:val="gnkrckgcgsb"/>
        </w:rPr>
        <w:t>Allocation with real numbers instead of integers:  FALSE</w:t>
      </w:r>
    </w:p>
    <w:p w14:paraId="761745F4" w14:textId="77777777" w:rsidR="006E3BFF" w:rsidRPr="00D76A42" w:rsidRDefault="006E3BFF" w:rsidP="00D76A42">
      <w:pPr>
        <w:pStyle w:val="Code"/>
        <w:rPr>
          <w:rStyle w:val="gnkrckgcgsb"/>
        </w:rPr>
      </w:pPr>
      <w:r w:rsidRPr="00D76A42">
        <w:rPr>
          <w:rStyle w:val="gnkrckgcgsb"/>
        </w:rPr>
        <w:t xml:space="preserve"> *** Sample cost:  386</w:t>
      </w:r>
    </w:p>
    <w:p w14:paraId="75E395C7" w14:textId="77777777" w:rsidR="006E3BFF" w:rsidRPr="00D76A42" w:rsidRDefault="006E3BFF" w:rsidP="00D76A42">
      <w:pPr>
        <w:pStyle w:val="Code"/>
        <w:rPr>
          <w:rStyle w:val="gnkrckgcgsb"/>
        </w:rPr>
      </w:pPr>
      <w:r w:rsidRPr="00D76A42">
        <w:rPr>
          <w:rStyle w:val="gnkrckgcgsb"/>
        </w:rPr>
        <w:t xml:space="preserve"> *** Number of strata:  76</w:t>
      </w:r>
    </w:p>
    <w:p w14:paraId="52421EB8" w14:textId="77777777" w:rsidR="006E3BFF" w:rsidRPr="00D76A42" w:rsidRDefault="006E3BFF" w:rsidP="00D76A42">
      <w:pPr>
        <w:pStyle w:val="Code"/>
        <w:rPr>
          <w:rStyle w:val="gnkrckgcgsb"/>
        </w:rPr>
      </w:pPr>
      <w:r w:rsidRPr="00D76A42">
        <w:rPr>
          <w:rStyle w:val="gnkrckgcgsb"/>
        </w:rPr>
        <w:t>---------------------------</w:t>
      </w:r>
    </w:p>
    <w:p w14:paraId="4DA161D1" w14:textId="77777777" w:rsidR="006E3BFF" w:rsidRPr="00D76A42" w:rsidRDefault="006E3BFF" w:rsidP="00D76A42">
      <w:pPr>
        <w:pStyle w:val="Code"/>
        <w:rPr>
          <w:rStyle w:val="gnkrckgcgsb"/>
        </w:rPr>
      </w:pPr>
      <w:r w:rsidRPr="00D76A42">
        <w:rPr>
          <w:rStyle w:val="gnkrckgcgsb"/>
        </w:rPr>
        <w:t>Domain:  2</w:t>
      </w:r>
    </w:p>
    <w:p w14:paraId="43327B1F" w14:textId="77777777" w:rsidR="006E3BFF" w:rsidRPr="00D76A42" w:rsidRDefault="006E3BFF" w:rsidP="00D76A42">
      <w:pPr>
        <w:pStyle w:val="Code"/>
        <w:rPr>
          <w:rStyle w:val="gnkrckgcgsb"/>
        </w:rPr>
      </w:pPr>
      <w:r w:rsidRPr="00D76A42">
        <w:rPr>
          <w:rStyle w:val="gnkrckgcgsb"/>
        </w:rPr>
        <w:t>Maximum number of strata:  80</w:t>
      </w:r>
    </w:p>
    <w:p w14:paraId="02AA3932" w14:textId="77777777" w:rsidR="006E3BFF" w:rsidRPr="00D76A42" w:rsidRDefault="006E3BFF" w:rsidP="00D76A42">
      <w:pPr>
        <w:pStyle w:val="Code"/>
        <w:rPr>
          <w:rStyle w:val="gnkrckgcgsb"/>
        </w:rPr>
      </w:pPr>
      <w:r w:rsidRPr="00D76A42">
        <w:rPr>
          <w:rStyle w:val="gnkrckgcgsb"/>
        </w:rPr>
        <w:t>Minimum number of units per stratum:  2</w:t>
      </w:r>
    </w:p>
    <w:p w14:paraId="5760D9FA" w14:textId="77777777" w:rsidR="006E3BFF" w:rsidRPr="00D76A42" w:rsidRDefault="006E3BFF" w:rsidP="00D76A42">
      <w:pPr>
        <w:pStyle w:val="Code"/>
        <w:rPr>
          <w:rStyle w:val="gnkrckgcgsb"/>
        </w:rPr>
      </w:pPr>
      <w:r w:rsidRPr="00D76A42">
        <w:rPr>
          <w:rStyle w:val="gnkrckgcgsb"/>
        </w:rPr>
        <w:t>Take-all strata (TRUE/FALSE):  FALSE</w:t>
      </w:r>
    </w:p>
    <w:p w14:paraId="3997291C" w14:textId="77777777" w:rsidR="006E3BFF" w:rsidRPr="00D76A42" w:rsidRDefault="006E3BFF" w:rsidP="00D76A42">
      <w:pPr>
        <w:pStyle w:val="Code"/>
        <w:rPr>
          <w:rStyle w:val="gnkrckgcgsb"/>
        </w:rPr>
      </w:pPr>
      <w:r w:rsidRPr="00D76A42">
        <w:rPr>
          <w:rStyle w:val="gnkrckgcgsb"/>
        </w:rPr>
        <w:t xml:space="preserve">number of sampling </w:t>
      </w:r>
      <w:proofErr w:type="gramStart"/>
      <w:r w:rsidRPr="00D76A42">
        <w:rPr>
          <w:rStyle w:val="gnkrckgcgsb"/>
        </w:rPr>
        <w:t>strata :</w:t>
      </w:r>
      <w:proofErr w:type="gramEnd"/>
      <w:r w:rsidRPr="00D76A42">
        <w:rPr>
          <w:rStyle w:val="gnkrckgcgsb"/>
        </w:rPr>
        <w:t xml:space="preserve">  80</w:t>
      </w:r>
    </w:p>
    <w:p w14:paraId="7710E71E" w14:textId="77777777" w:rsidR="006E3BFF" w:rsidRPr="00D76A42" w:rsidRDefault="006E3BFF" w:rsidP="00D76A42">
      <w:pPr>
        <w:pStyle w:val="Code"/>
        <w:rPr>
          <w:rStyle w:val="gnkrckgcgsb"/>
        </w:rPr>
      </w:pPr>
      <w:r w:rsidRPr="00D76A42">
        <w:rPr>
          <w:rStyle w:val="gnkrckgcgsb"/>
        </w:rPr>
        <w:t>Number of target variables:  1</w:t>
      </w:r>
    </w:p>
    <w:p w14:paraId="5E7F62D5" w14:textId="77777777" w:rsidR="006E3BFF" w:rsidRPr="00D76A42" w:rsidRDefault="006E3BFF" w:rsidP="00D76A42">
      <w:pPr>
        <w:pStyle w:val="Code"/>
        <w:rPr>
          <w:rStyle w:val="gnkrckgcgsb"/>
        </w:rPr>
      </w:pPr>
      <w:r w:rsidRPr="00D76A42">
        <w:rPr>
          <w:rStyle w:val="gnkrckgcgsb"/>
        </w:rPr>
        <w:t>Number of domains:  1</w:t>
      </w:r>
    </w:p>
    <w:p w14:paraId="57FF65CF" w14:textId="77777777" w:rsidR="006E3BFF" w:rsidRPr="00D76A42" w:rsidRDefault="006E3BFF" w:rsidP="00D76A42">
      <w:pPr>
        <w:pStyle w:val="Code"/>
        <w:rPr>
          <w:rStyle w:val="gnkrckgcgsb"/>
        </w:rPr>
      </w:pPr>
      <w:r w:rsidRPr="00D76A42">
        <w:rPr>
          <w:rStyle w:val="gnkrckgcgsb"/>
        </w:rPr>
        <w:t>Number of GA iterations:  100</w:t>
      </w:r>
    </w:p>
    <w:p w14:paraId="7BF1ADA2" w14:textId="77777777" w:rsidR="006E3BFF" w:rsidRPr="00D76A42" w:rsidRDefault="006E3BFF" w:rsidP="00D76A42">
      <w:pPr>
        <w:pStyle w:val="Code"/>
        <w:rPr>
          <w:rStyle w:val="gnkrckgcgsb"/>
        </w:rPr>
      </w:pPr>
      <w:r w:rsidRPr="00D76A42">
        <w:rPr>
          <w:rStyle w:val="gnkrckgcgsb"/>
        </w:rPr>
        <w:t>Dimension of GA population:  20</w:t>
      </w:r>
    </w:p>
    <w:p w14:paraId="019F0E3A" w14:textId="77777777" w:rsidR="006E3BFF" w:rsidRPr="00D76A42" w:rsidRDefault="006E3BFF" w:rsidP="00D76A42">
      <w:pPr>
        <w:pStyle w:val="Code"/>
        <w:rPr>
          <w:rStyle w:val="gnkrckgcgsb"/>
        </w:rPr>
      </w:pPr>
      <w:r w:rsidRPr="00D76A42">
        <w:rPr>
          <w:rStyle w:val="gnkrckgcgsb"/>
        </w:rPr>
        <w:t>Mutation chance in GA generation:  NA</w:t>
      </w:r>
    </w:p>
    <w:p w14:paraId="4DF1699D" w14:textId="77777777" w:rsidR="006E3BFF" w:rsidRPr="00D76A42" w:rsidRDefault="006E3BFF" w:rsidP="00D76A42">
      <w:pPr>
        <w:pStyle w:val="Code"/>
        <w:rPr>
          <w:rStyle w:val="gnkrckgcgsb"/>
        </w:rPr>
      </w:pPr>
      <w:r w:rsidRPr="00D76A42">
        <w:rPr>
          <w:rStyle w:val="gnkrckgcgsb"/>
        </w:rPr>
        <w:t>Elitism rate in GA generation:  0.2</w:t>
      </w:r>
    </w:p>
    <w:p w14:paraId="416D7BC3" w14:textId="77777777" w:rsidR="006E3BFF" w:rsidRPr="00D76A42" w:rsidRDefault="006E3BFF" w:rsidP="00D76A42">
      <w:pPr>
        <w:pStyle w:val="Code"/>
        <w:rPr>
          <w:rStyle w:val="gnkrckgcgsb"/>
        </w:rPr>
      </w:pPr>
      <w:r w:rsidRPr="00D76A42">
        <w:rPr>
          <w:rStyle w:val="gnkrckgcgsb"/>
        </w:rPr>
        <w:t>Chance to add strata to maximum:  0</w:t>
      </w:r>
    </w:p>
    <w:p w14:paraId="2031B0F9" w14:textId="77777777" w:rsidR="006E3BFF" w:rsidRPr="00D76A42" w:rsidRDefault="006E3BFF" w:rsidP="00D76A42">
      <w:pPr>
        <w:pStyle w:val="Code"/>
        <w:rPr>
          <w:rStyle w:val="gnkrckgcgsb"/>
        </w:rPr>
      </w:pPr>
      <w:r w:rsidRPr="00D76A42">
        <w:rPr>
          <w:rStyle w:val="gnkrckgcgsb"/>
        </w:rPr>
        <w:t>Allocation with real numbers instead of integers:  FALSE</w:t>
      </w:r>
    </w:p>
    <w:p w14:paraId="2D5EFEB9" w14:textId="77777777" w:rsidR="006E3BFF" w:rsidRPr="00D76A42" w:rsidRDefault="006E3BFF" w:rsidP="00D76A42">
      <w:pPr>
        <w:pStyle w:val="Code"/>
        <w:rPr>
          <w:rStyle w:val="gnkrckgcgsb"/>
        </w:rPr>
      </w:pPr>
      <w:r w:rsidRPr="00D76A42">
        <w:rPr>
          <w:rStyle w:val="gnkrckgcgsb"/>
        </w:rPr>
        <w:t xml:space="preserve"> *** Sample cost:  76</w:t>
      </w:r>
    </w:p>
    <w:p w14:paraId="0484D478" w14:textId="5546E522" w:rsidR="006E3BFF" w:rsidRPr="00D76A42" w:rsidRDefault="006E3BFF" w:rsidP="00494D7B">
      <w:pPr>
        <w:pStyle w:val="Code"/>
      </w:pPr>
      <w:r w:rsidRPr="00D76A42">
        <w:rPr>
          <w:rStyle w:val="gnkrckgcgsb"/>
        </w:rPr>
        <w:t xml:space="preserve"> *** Number of strata:  13 </w:t>
      </w:r>
    </w:p>
    <w:p w14:paraId="14CB9207" w14:textId="12760677" w:rsidR="003B457B" w:rsidRDefault="000F0FBA" w:rsidP="00D10AAC">
      <w:pPr>
        <w:pStyle w:val="Caption"/>
      </w:pPr>
      <w:bookmarkStart w:id="49" w:name="_Ref20826531"/>
      <w:r>
        <w:t xml:space="preserve">Figure </w:t>
      </w:r>
      <w:r w:rsidR="00287925">
        <w:fldChar w:fldCharType="begin"/>
      </w:r>
      <w:r w:rsidR="00287925">
        <w:instrText xml:space="preserve"> SEQ Figure \* ARABIC </w:instrText>
      </w:r>
      <w:r w:rsidR="00287925">
        <w:fldChar w:fldCharType="separate"/>
      </w:r>
      <w:r w:rsidR="00F81AB5">
        <w:rPr>
          <w:noProof/>
        </w:rPr>
        <w:t>2</w:t>
      </w:r>
      <w:r w:rsidR="00287925">
        <w:rPr>
          <w:noProof/>
        </w:rPr>
        <w:fldChar w:fldCharType="end"/>
      </w:r>
      <w:bookmarkEnd w:id="49"/>
      <w:r>
        <w:t>. Summary of G</w:t>
      </w:r>
      <w:r w:rsidR="0044384D">
        <w:t>A</w:t>
      </w:r>
      <w:r w:rsidR="0038646B">
        <w:t xml:space="preserve"> results for 2 domains</w:t>
      </w:r>
    </w:p>
    <w:p w14:paraId="206B08EC" w14:textId="492502F7" w:rsidR="00D76A42" w:rsidRDefault="00D76A42" w:rsidP="00D76A42">
      <w:r>
        <w:t xml:space="preserve">The summary of the results for two domains </w:t>
      </w:r>
      <w:r w:rsidR="00494D7B">
        <w:t>based on the</w:t>
      </w:r>
      <w:r w:rsidR="00494D7B" w:rsidRPr="00C64732">
        <w:t xml:space="preserve"> K-means </w:t>
      </w:r>
      <w:r w:rsidR="00494D7B">
        <w:t>initial solution</w:t>
      </w:r>
      <w:r>
        <w:t xml:space="preserve"> is presented in </w:t>
      </w:r>
      <w:r>
        <w:fldChar w:fldCharType="begin"/>
      </w:r>
      <w:r>
        <w:instrText xml:space="preserve"> REF _Ref23850359 \h </w:instrText>
      </w:r>
      <w:r>
        <w:fldChar w:fldCharType="separate"/>
      </w:r>
      <w:r w:rsidR="004F615B">
        <w:t xml:space="preserve">Figure </w:t>
      </w:r>
      <w:r w:rsidR="004F615B">
        <w:rPr>
          <w:noProof/>
        </w:rPr>
        <w:t>3</w:t>
      </w:r>
      <w:r>
        <w:fldChar w:fldCharType="end"/>
      </w:r>
      <w:r>
        <w:t xml:space="preserve">. Results for all domains are reported in the in section </w:t>
      </w:r>
      <w:r>
        <w:fldChar w:fldCharType="begin"/>
      </w:r>
      <w:r>
        <w:instrText xml:space="preserve"> REF _Ref23863323 \n \h </w:instrText>
      </w:r>
      <w:r>
        <w:fldChar w:fldCharType="separate"/>
      </w:r>
      <w:r w:rsidR="004F615B">
        <w:rPr>
          <w:cs/>
        </w:rPr>
        <w:t>‎</w:t>
      </w:r>
      <w:r w:rsidR="004F615B">
        <w:t>5.3</w:t>
      </w:r>
      <w:r>
        <w:fldChar w:fldCharType="end"/>
      </w:r>
      <w:r>
        <w:t>.</w:t>
      </w:r>
    </w:p>
    <w:p w14:paraId="4541FCA8" w14:textId="77777777" w:rsidR="00D76A42" w:rsidRPr="00D76A42" w:rsidRDefault="00D76A42" w:rsidP="00D76A42">
      <w:pPr>
        <w:pStyle w:val="Code"/>
        <w:rPr>
          <w:rStyle w:val="gnkrckgcgsb"/>
        </w:rPr>
      </w:pPr>
      <w:r w:rsidRPr="00D76A42">
        <w:rPr>
          <w:rStyle w:val="gnkrckgcgsb"/>
        </w:rPr>
        <w:t>Domain:  1</w:t>
      </w:r>
    </w:p>
    <w:p w14:paraId="0F869858" w14:textId="77777777" w:rsidR="00D76A42" w:rsidRPr="00D76A42" w:rsidRDefault="00D76A42" w:rsidP="00D76A42">
      <w:pPr>
        <w:pStyle w:val="Code"/>
        <w:rPr>
          <w:rStyle w:val="gnkrckgcgsb"/>
        </w:rPr>
      </w:pPr>
      <w:r w:rsidRPr="00D76A42">
        <w:rPr>
          <w:rStyle w:val="gnkrckgcgsb"/>
        </w:rPr>
        <w:t>Maximum number of strata:  426</w:t>
      </w:r>
    </w:p>
    <w:p w14:paraId="398F1D3E" w14:textId="77777777" w:rsidR="00D76A42" w:rsidRPr="00D76A42" w:rsidRDefault="00D76A42" w:rsidP="00D76A42">
      <w:pPr>
        <w:pStyle w:val="Code"/>
        <w:rPr>
          <w:rStyle w:val="gnkrckgcgsb"/>
        </w:rPr>
      </w:pPr>
      <w:r w:rsidRPr="00D76A42">
        <w:rPr>
          <w:rStyle w:val="gnkrckgcgsb"/>
        </w:rPr>
        <w:t>Minimum number of units per stratum:  2</w:t>
      </w:r>
    </w:p>
    <w:p w14:paraId="4261B2FB" w14:textId="77777777" w:rsidR="00D76A42" w:rsidRPr="00D76A42" w:rsidRDefault="00D76A42" w:rsidP="00D76A42">
      <w:pPr>
        <w:pStyle w:val="Code"/>
        <w:rPr>
          <w:rStyle w:val="gnkrckgcgsb"/>
        </w:rPr>
      </w:pPr>
      <w:r w:rsidRPr="00D76A42">
        <w:rPr>
          <w:rStyle w:val="gnkrckgcgsb"/>
        </w:rPr>
        <w:t>Take-all strata (TRUE/FALSE):  FALSE</w:t>
      </w:r>
    </w:p>
    <w:p w14:paraId="391C30C2" w14:textId="77777777" w:rsidR="00D76A42" w:rsidRPr="00D76A42" w:rsidRDefault="00D76A42" w:rsidP="00D76A42">
      <w:pPr>
        <w:pStyle w:val="Code"/>
        <w:rPr>
          <w:rStyle w:val="gnkrckgcgsb"/>
        </w:rPr>
      </w:pPr>
      <w:r w:rsidRPr="00D76A42">
        <w:rPr>
          <w:rStyle w:val="gnkrckgcgsb"/>
        </w:rPr>
        <w:t xml:space="preserve">number of sampling </w:t>
      </w:r>
      <w:proofErr w:type="gramStart"/>
      <w:r w:rsidRPr="00D76A42">
        <w:rPr>
          <w:rStyle w:val="gnkrckgcgsb"/>
        </w:rPr>
        <w:t>strata :</w:t>
      </w:r>
      <w:proofErr w:type="gramEnd"/>
      <w:r w:rsidRPr="00D76A42">
        <w:rPr>
          <w:rStyle w:val="gnkrckgcgsb"/>
        </w:rPr>
        <w:t xml:space="preserve">  426</w:t>
      </w:r>
    </w:p>
    <w:p w14:paraId="098759B2" w14:textId="77777777" w:rsidR="00D76A42" w:rsidRPr="00D76A42" w:rsidRDefault="00D76A42" w:rsidP="00D76A42">
      <w:pPr>
        <w:pStyle w:val="Code"/>
        <w:rPr>
          <w:rStyle w:val="gnkrckgcgsb"/>
        </w:rPr>
      </w:pPr>
      <w:r w:rsidRPr="00D76A42">
        <w:rPr>
          <w:rStyle w:val="gnkrckgcgsb"/>
        </w:rPr>
        <w:t>Number of target variables:  1</w:t>
      </w:r>
    </w:p>
    <w:p w14:paraId="2888C5A0" w14:textId="77777777" w:rsidR="00D76A42" w:rsidRPr="00D76A42" w:rsidRDefault="00D76A42" w:rsidP="00D76A42">
      <w:pPr>
        <w:pStyle w:val="Code"/>
        <w:rPr>
          <w:rStyle w:val="gnkrckgcgsb"/>
        </w:rPr>
      </w:pPr>
      <w:r w:rsidRPr="00D76A42">
        <w:rPr>
          <w:rStyle w:val="gnkrckgcgsb"/>
        </w:rPr>
        <w:lastRenderedPageBreak/>
        <w:t>Number of domains:  1</w:t>
      </w:r>
    </w:p>
    <w:p w14:paraId="22125B4D" w14:textId="77777777" w:rsidR="00D76A42" w:rsidRPr="00D76A42" w:rsidRDefault="00D76A42" w:rsidP="00D76A42">
      <w:pPr>
        <w:pStyle w:val="Code"/>
        <w:rPr>
          <w:rStyle w:val="gnkrckgcgsb"/>
        </w:rPr>
      </w:pPr>
      <w:r w:rsidRPr="00D76A42">
        <w:rPr>
          <w:rStyle w:val="gnkrckgcgsb"/>
        </w:rPr>
        <w:t>Number of GA iterations:  500</w:t>
      </w:r>
    </w:p>
    <w:p w14:paraId="35455A16" w14:textId="77777777" w:rsidR="00D76A42" w:rsidRPr="00D76A42" w:rsidRDefault="00D76A42" w:rsidP="00D76A42">
      <w:pPr>
        <w:pStyle w:val="Code"/>
        <w:rPr>
          <w:rStyle w:val="gnkrckgcgsb"/>
        </w:rPr>
      </w:pPr>
      <w:r w:rsidRPr="00D76A42">
        <w:rPr>
          <w:rStyle w:val="gnkrckgcgsb"/>
        </w:rPr>
        <w:t>Dimension of GA population:  20</w:t>
      </w:r>
    </w:p>
    <w:p w14:paraId="409DD1EA" w14:textId="77777777" w:rsidR="00D76A42" w:rsidRPr="00D76A42" w:rsidRDefault="00D76A42" w:rsidP="00D76A42">
      <w:pPr>
        <w:pStyle w:val="Code"/>
        <w:rPr>
          <w:rStyle w:val="gnkrckgcgsb"/>
        </w:rPr>
      </w:pPr>
      <w:r w:rsidRPr="00D76A42">
        <w:rPr>
          <w:rStyle w:val="gnkrckgcgsb"/>
        </w:rPr>
        <w:t>Mutation chance in GA generation:  NA</w:t>
      </w:r>
    </w:p>
    <w:p w14:paraId="018AC246" w14:textId="77777777" w:rsidR="00D76A42" w:rsidRPr="00D76A42" w:rsidRDefault="00D76A42" w:rsidP="00D76A42">
      <w:pPr>
        <w:pStyle w:val="Code"/>
        <w:rPr>
          <w:rStyle w:val="gnkrckgcgsb"/>
        </w:rPr>
      </w:pPr>
      <w:r w:rsidRPr="00D76A42">
        <w:rPr>
          <w:rStyle w:val="gnkrckgcgsb"/>
        </w:rPr>
        <w:t>Elitism rate in GA generation:  0.2</w:t>
      </w:r>
    </w:p>
    <w:p w14:paraId="434B96C0" w14:textId="77777777" w:rsidR="00D76A42" w:rsidRPr="00D76A42" w:rsidRDefault="00D76A42" w:rsidP="00D76A42">
      <w:pPr>
        <w:pStyle w:val="Code"/>
        <w:rPr>
          <w:rStyle w:val="gnkrckgcgsb"/>
        </w:rPr>
      </w:pPr>
      <w:r w:rsidRPr="00D76A42">
        <w:rPr>
          <w:rStyle w:val="gnkrckgcgsb"/>
        </w:rPr>
        <w:t>Chance to add strata to maximum:  0</w:t>
      </w:r>
    </w:p>
    <w:p w14:paraId="45E31ABE" w14:textId="77777777" w:rsidR="00D76A42" w:rsidRPr="00D76A42" w:rsidRDefault="00D76A42" w:rsidP="00D76A42">
      <w:pPr>
        <w:pStyle w:val="Code"/>
        <w:rPr>
          <w:rStyle w:val="gnkrckgcgsb"/>
        </w:rPr>
      </w:pPr>
      <w:r w:rsidRPr="00D76A42">
        <w:rPr>
          <w:rStyle w:val="gnkrckgcgsb"/>
        </w:rPr>
        <w:t>Allocation with real numbers instead of integers:  FALSE</w:t>
      </w:r>
    </w:p>
    <w:p w14:paraId="3485CBE8" w14:textId="77777777" w:rsidR="00D76A42" w:rsidRPr="00D76A42" w:rsidRDefault="00D76A42" w:rsidP="00D76A42">
      <w:pPr>
        <w:pStyle w:val="Code"/>
        <w:rPr>
          <w:rStyle w:val="gnkrckgcgsb"/>
        </w:rPr>
      </w:pPr>
      <w:r w:rsidRPr="00D76A42">
        <w:rPr>
          <w:rStyle w:val="gnkrckgcgsb"/>
        </w:rPr>
        <w:t>Suggestion:  2 2 8 5 2 2 6 11 6 4 8 5 10 11 13 13 6 5 5 8 8 9 6 9 4 8 8 11 13 11 2 5 12 11 9 6 4 5 5 9 9 2 6 4 6 11 11 4 11 11 5 12 5 5 4 2 8 5 5 4 2 11 8 9 3 11 13 7 5 6 2 6 8 4 2 11 13 11 2 5 5 11 5 8 8 9 4 3 2 8 11 4 9 5 3 11 8 8 6 4 8 4 8 5 11 11 4 5 5 4 2 9 8 11 4 2 5 8 2 4 8 11 13 4 8 4 12 11 5 8 8 5 11 2 4 2 11 4 2 9 4 4 2 8 6 9 2 4 5 8 11 4 6 5 7 11 9 6 6 2 9 2 9 11 9 11 4 4 8 5 11 5 13 11 11 5 2 7 9 5 5 11 2 11 13 4 5 4 8 4 8 11 9 11 11 8 3 11 2 5 4 8 2 2 11 5 5 2 13 5 4 2 9 13 12 4 11 8 11 9 5 5 5 5 4 11 8 11 11 2 4 2 5 5 2 2 11 4 9 11 6 11 5 13 11 9 5 2 5 2 4 5 4 11 5 4 4 5 4 4 4 2 4 9 4 6 11 11 8 5 3 11 6 8 6 5 9 4 2 9 2 9 11 6 4 5 2 8 6 7 8 6 5 8 8 12 8 13 11 3 4 6 6 1 4 12 3 9 3 8 7 6 2 2 5 2 11 2 9 11 6 9 2 7 11 5 5 9 4 4 4 4 5 8 4 13 11 4 5 2 6 11 5 5 4 5 2 5 4 11 9 4 7 11 5 4 11 9 8 9 9 8 2 9 6 11 7 4 9 9 3 11 13 13 6 5 8 5 11 13 5 2 2 11 4 5 5 11 13 2 11 2 13 11 4 5 3 9 5 2 2 7 13 8 2 3 6 8 11 13 5 8 9 10 4 12 12 12 9 8 5 2 4 2 8 4</w:t>
      </w:r>
    </w:p>
    <w:p w14:paraId="0BEC57CE" w14:textId="77777777" w:rsidR="00D76A42" w:rsidRPr="00D76A42" w:rsidRDefault="00D76A42" w:rsidP="00D76A42">
      <w:pPr>
        <w:pStyle w:val="Code"/>
        <w:rPr>
          <w:rStyle w:val="gnkrckgcgsb"/>
        </w:rPr>
      </w:pPr>
      <w:r w:rsidRPr="00D76A42">
        <w:rPr>
          <w:rStyle w:val="gnkrckgcgsb"/>
        </w:rPr>
        <w:t xml:space="preserve"> *** Sample cost:  122</w:t>
      </w:r>
    </w:p>
    <w:p w14:paraId="1146605A" w14:textId="402BECE3" w:rsidR="00D76A42" w:rsidRPr="00D76A42" w:rsidRDefault="00D76A42" w:rsidP="00494D7B">
      <w:pPr>
        <w:pStyle w:val="Code"/>
      </w:pPr>
      <w:r w:rsidRPr="00D76A42">
        <w:rPr>
          <w:rStyle w:val="gnkrckgcgsb"/>
        </w:rPr>
        <w:t xml:space="preserve"> *** Number of strata:  13 </w:t>
      </w:r>
    </w:p>
    <w:p w14:paraId="53EB054E" w14:textId="77777777" w:rsidR="00D76A42" w:rsidRPr="00D76A42" w:rsidRDefault="00D76A42" w:rsidP="00D76A42">
      <w:pPr>
        <w:pStyle w:val="Code"/>
      </w:pPr>
      <w:r w:rsidRPr="00D76A42">
        <w:t>---------------------------</w:t>
      </w:r>
    </w:p>
    <w:p w14:paraId="7A376C68" w14:textId="77777777" w:rsidR="00D76A42" w:rsidRPr="00D76A42" w:rsidRDefault="00D76A42" w:rsidP="00D76A42">
      <w:pPr>
        <w:pStyle w:val="Code"/>
      </w:pPr>
      <w:r w:rsidRPr="00D76A42">
        <w:t>Domain:  2</w:t>
      </w:r>
    </w:p>
    <w:p w14:paraId="3B46C146" w14:textId="77777777" w:rsidR="00D76A42" w:rsidRPr="00D76A42" w:rsidRDefault="00D76A42" w:rsidP="00D76A42">
      <w:pPr>
        <w:pStyle w:val="Code"/>
      </w:pPr>
      <w:r w:rsidRPr="00D76A42">
        <w:t>Maximum number of strata:  80</w:t>
      </w:r>
    </w:p>
    <w:p w14:paraId="24717F0F" w14:textId="77777777" w:rsidR="00D76A42" w:rsidRPr="00D76A42" w:rsidRDefault="00D76A42" w:rsidP="00D76A42">
      <w:pPr>
        <w:pStyle w:val="Code"/>
      </w:pPr>
      <w:r w:rsidRPr="00D76A42">
        <w:t>Minimum number of units per stratum:  2</w:t>
      </w:r>
    </w:p>
    <w:p w14:paraId="31243A1E" w14:textId="77777777" w:rsidR="00D76A42" w:rsidRPr="00D76A42" w:rsidRDefault="00D76A42" w:rsidP="00D76A42">
      <w:pPr>
        <w:pStyle w:val="Code"/>
      </w:pPr>
      <w:r w:rsidRPr="00D76A42">
        <w:t>Take-all strata (TRUE/FALSE):  FALSE</w:t>
      </w:r>
    </w:p>
    <w:p w14:paraId="55D6584E" w14:textId="77777777" w:rsidR="00D76A42" w:rsidRPr="00D76A42" w:rsidRDefault="00D76A42" w:rsidP="00D76A42">
      <w:pPr>
        <w:pStyle w:val="Code"/>
      </w:pPr>
      <w:r w:rsidRPr="00D76A42">
        <w:t xml:space="preserve">number of sampling </w:t>
      </w:r>
      <w:proofErr w:type="gramStart"/>
      <w:r w:rsidRPr="00D76A42">
        <w:t>strata :</w:t>
      </w:r>
      <w:proofErr w:type="gramEnd"/>
      <w:r w:rsidRPr="00D76A42">
        <w:t xml:space="preserve">  80</w:t>
      </w:r>
    </w:p>
    <w:p w14:paraId="1B068626" w14:textId="77777777" w:rsidR="00D76A42" w:rsidRPr="00D76A42" w:rsidRDefault="00D76A42" w:rsidP="00D76A42">
      <w:pPr>
        <w:pStyle w:val="Code"/>
      </w:pPr>
      <w:r w:rsidRPr="00D76A42">
        <w:t>Number of target variables:  1</w:t>
      </w:r>
    </w:p>
    <w:p w14:paraId="6455232A" w14:textId="77777777" w:rsidR="00D76A42" w:rsidRPr="00D76A42" w:rsidRDefault="00D76A42" w:rsidP="00D76A42">
      <w:pPr>
        <w:pStyle w:val="Code"/>
      </w:pPr>
      <w:r w:rsidRPr="00D76A42">
        <w:t>Number of domains:  1</w:t>
      </w:r>
    </w:p>
    <w:p w14:paraId="3132E76A" w14:textId="77777777" w:rsidR="00D76A42" w:rsidRPr="00D76A42" w:rsidRDefault="00D76A42" w:rsidP="00D76A42">
      <w:pPr>
        <w:pStyle w:val="Code"/>
      </w:pPr>
      <w:r w:rsidRPr="00D76A42">
        <w:t>Number of GA iterations:  500</w:t>
      </w:r>
    </w:p>
    <w:p w14:paraId="08E4893B" w14:textId="77777777" w:rsidR="00D76A42" w:rsidRPr="00D76A42" w:rsidRDefault="00D76A42" w:rsidP="00D76A42">
      <w:pPr>
        <w:pStyle w:val="Code"/>
      </w:pPr>
      <w:r w:rsidRPr="00D76A42">
        <w:t>Dimension of GA population:  20</w:t>
      </w:r>
    </w:p>
    <w:p w14:paraId="427146FE" w14:textId="77777777" w:rsidR="00D76A42" w:rsidRPr="00D76A42" w:rsidRDefault="00D76A42" w:rsidP="00D76A42">
      <w:pPr>
        <w:pStyle w:val="Code"/>
      </w:pPr>
      <w:r w:rsidRPr="00D76A42">
        <w:t>Mutation chance in GA generation:  NA</w:t>
      </w:r>
    </w:p>
    <w:p w14:paraId="0EBD5EB6" w14:textId="77777777" w:rsidR="00D76A42" w:rsidRPr="00D76A42" w:rsidRDefault="00D76A42" w:rsidP="00D76A42">
      <w:pPr>
        <w:pStyle w:val="Code"/>
      </w:pPr>
      <w:r w:rsidRPr="00D76A42">
        <w:t>Elitism rate in GA generation:  0.2</w:t>
      </w:r>
    </w:p>
    <w:p w14:paraId="11E716D4" w14:textId="77777777" w:rsidR="00D76A42" w:rsidRPr="00D76A42" w:rsidRDefault="00D76A42" w:rsidP="00D76A42">
      <w:pPr>
        <w:pStyle w:val="Code"/>
      </w:pPr>
      <w:r w:rsidRPr="00D76A42">
        <w:t>Chance to add strata to maximum:  0</w:t>
      </w:r>
    </w:p>
    <w:p w14:paraId="69638B05" w14:textId="77777777" w:rsidR="00D76A42" w:rsidRPr="00D76A42" w:rsidRDefault="00D76A42" w:rsidP="00D76A42">
      <w:pPr>
        <w:pStyle w:val="Code"/>
      </w:pPr>
      <w:r w:rsidRPr="00D76A42">
        <w:t>Allocation with real numbers instead of integers:  FALSE</w:t>
      </w:r>
    </w:p>
    <w:p w14:paraId="2AD92E03" w14:textId="77777777" w:rsidR="00D76A42" w:rsidRPr="00D76A42" w:rsidRDefault="00D76A42" w:rsidP="00D76A42">
      <w:pPr>
        <w:pStyle w:val="Code"/>
      </w:pPr>
      <w:r w:rsidRPr="00D76A42">
        <w:t>Suggestion:  2 2 8 7 7 2 5 7 7 7 7 7 2 7 5 2 5 2 2 2 7 6 2 2 6 2 7 7 6 2 4 7 1 2 7 2 6 2 7 6 6 7 7 7 7 8 6 2 7 5 1 5 2 3 1 1 7 1 2 2 6 2 6 5 2 5 7 2 7 7 2 3 2 6 7 2 4 7 6 1</w:t>
      </w:r>
    </w:p>
    <w:p w14:paraId="68C6F1D8" w14:textId="77777777" w:rsidR="00D76A42" w:rsidRPr="00D76A42" w:rsidRDefault="00D76A42" w:rsidP="00D76A42">
      <w:pPr>
        <w:pStyle w:val="Code"/>
      </w:pPr>
      <w:r w:rsidRPr="00D76A42">
        <w:t xml:space="preserve"> *** Sample cost:  50</w:t>
      </w:r>
    </w:p>
    <w:p w14:paraId="3338D39F" w14:textId="77777777" w:rsidR="00D76A42" w:rsidRPr="00D76A42" w:rsidRDefault="00D76A42" w:rsidP="00D76A42">
      <w:pPr>
        <w:pStyle w:val="Code"/>
      </w:pPr>
      <w:r w:rsidRPr="00D76A42">
        <w:t xml:space="preserve"> *** Number of strata:  9</w:t>
      </w:r>
    </w:p>
    <w:p w14:paraId="7A7BA4DE" w14:textId="25DB0C94" w:rsidR="00D76A42" w:rsidRDefault="00D76A42" w:rsidP="00D76A42">
      <w:pPr>
        <w:pStyle w:val="Caption"/>
      </w:pPr>
      <w:bookmarkStart w:id="50" w:name="_Ref23850359"/>
      <w:r>
        <w:t xml:space="preserve">Figure </w:t>
      </w:r>
      <w:r w:rsidR="00287925">
        <w:fldChar w:fldCharType="begin"/>
      </w:r>
      <w:r w:rsidR="00287925">
        <w:instrText xml:space="preserve"> SEQ Figure \* ARABIC </w:instrText>
      </w:r>
      <w:r w:rsidR="00287925">
        <w:fldChar w:fldCharType="separate"/>
      </w:r>
      <w:r w:rsidR="004F615B">
        <w:rPr>
          <w:noProof/>
        </w:rPr>
        <w:t>3</w:t>
      </w:r>
      <w:r w:rsidR="00287925">
        <w:rPr>
          <w:noProof/>
        </w:rPr>
        <w:fldChar w:fldCharType="end"/>
      </w:r>
      <w:bookmarkEnd w:id="50"/>
      <w:r w:rsidR="004F615B">
        <w:rPr>
          <w:noProof/>
        </w:rPr>
        <w:t>.</w:t>
      </w:r>
      <w:r>
        <w:t xml:space="preserve"> Summary of GA results </w:t>
      </w:r>
      <w:r w:rsidR="0038646B">
        <w:t xml:space="preserve">based on </w:t>
      </w:r>
      <w:r>
        <w:t>K-means</w:t>
      </w:r>
      <w:r w:rsidR="0038646B">
        <w:t xml:space="preserve"> initial</w:t>
      </w:r>
      <w:r>
        <w:t xml:space="preserve"> solution</w:t>
      </w:r>
    </w:p>
    <w:p w14:paraId="6D1A2A2E" w14:textId="5E20A807" w:rsidR="00EC7FD4" w:rsidRDefault="000F4429" w:rsidP="00EC7FD4">
      <w:r>
        <w:t xml:space="preserve">The results for the first two domains from GA with random and K-means initial solutions are compared in </w:t>
      </w:r>
      <w:r w:rsidR="00D035CD">
        <w:fldChar w:fldCharType="begin"/>
      </w:r>
      <w:r w:rsidR="00D035CD">
        <w:instrText xml:space="preserve"> REF _Ref24480429 \h </w:instrText>
      </w:r>
      <w:r w:rsidR="00D035CD">
        <w:fldChar w:fldCharType="separate"/>
      </w:r>
      <w:r w:rsidR="004F615B">
        <w:t xml:space="preserve">Table </w:t>
      </w:r>
      <w:r w:rsidR="004F615B">
        <w:rPr>
          <w:noProof/>
        </w:rPr>
        <w:t>8</w:t>
      </w:r>
      <w:r w:rsidR="00D035CD">
        <w:fldChar w:fldCharType="end"/>
      </w:r>
      <w:r w:rsidR="00D035CD">
        <w:t xml:space="preserve">. </w:t>
      </w:r>
      <w:r w:rsidR="00724562">
        <w:t xml:space="preserve">The sample size for GA with K-means solution is significantly lower by </w:t>
      </w:r>
      <w:r w:rsidR="00724562">
        <w:lastRenderedPageBreak/>
        <w:t xml:space="preserve">68% and 34% in domains 1 and 2 respectively which reflects a lower cost solution that satisfies the same CV constraints. </w:t>
      </w:r>
    </w:p>
    <w:p w14:paraId="2B3E54E1" w14:textId="0CFA3FEB" w:rsidR="00F24545" w:rsidRDefault="00F24545" w:rsidP="00F24545">
      <w:pPr>
        <w:pStyle w:val="Caption"/>
      </w:pPr>
      <w:bookmarkStart w:id="51" w:name="_Ref24480429"/>
      <w:r>
        <w:t xml:space="preserve">Table </w:t>
      </w:r>
      <w:r w:rsidR="00287925">
        <w:fldChar w:fldCharType="begin"/>
      </w:r>
      <w:r w:rsidR="00287925">
        <w:instrText xml:space="preserve"> SEQ Table \* ARABIC </w:instrText>
      </w:r>
      <w:r w:rsidR="00287925">
        <w:fldChar w:fldCharType="separate"/>
      </w:r>
      <w:r w:rsidR="000229B3">
        <w:rPr>
          <w:noProof/>
        </w:rPr>
        <w:t>8</w:t>
      </w:r>
      <w:r w:rsidR="00287925">
        <w:rPr>
          <w:noProof/>
        </w:rPr>
        <w:fldChar w:fldCharType="end"/>
      </w:r>
      <w:bookmarkEnd w:id="51"/>
      <w:r>
        <w:t>. The comparison between GA with random and K-means initial solutions</w:t>
      </w:r>
    </w:p>
    <w:tbl>
      <w:tblPr>
        <w:tblStyle w:val="TableGrid"/>
        <w:tblW w:w="0" w:type="auto"/>
        <w:jc w:val="center"/>
        <w:tblLook w:val="04A0" w:firstRow="1" w:lastRow="0" w:firstColumn="1" w:lastColumn="0" w:noHBand="0" w:noVBand="1"/>
      </w:tblPr>
      <w:tblGrid>
        <w:gridCol w:w="960"/>
        <w:gridCol w:w="1143"/>
        <w:gridCol w:w="2519"/>
        <w:gridCol w:w="2641"/>
        <w:gridCol w:w="1027"/>
      </w:tblGrid>
      <w:tr w:rsidR="006851C5" w14:paraId="7FCF5194" w14:textId="0DC557F5" w:rsidTr="00A6740B">
        <w:trPr>
          <w:jc w:val="center"/>
        </w:trPr>
        <w:tc>
          <w:tcPr>
            <w:tcW w:w="0" w:type="auto"/>
            <w:gridSpan w:val="2"/>
            <w:tcMar>
              <w:top w:w="43" w:type="dxa"/>
              <w:left w:w="43" w:type="dxa"/>
              <w:bottom w:w="43" w:type="dxa"/>
              <w:right w:w="43" w:type="dxa"/>
            </w:tcMar>
          </w:tcPr>
          <w:p w14:paraId="7E04EFB7" w14:textId="77777777" w:rsidR="006851C5" w:rsidRDefault="006851C5" w:rsidP="006851C5">
            <w:pPr>
              <w:pStyle w:val="TableContents"/>
            </w:pPr>
          </w:p>
        </w:tc>
        <w:tc>
          <w:tcPr>
            <w:tcW w:w="0" w:type="auto"/>
            <w:shd w:val="clear" w:color="auto" w:fill="D9D9D9" w:themeFill="background1" w:themeFillShade="D9"/>
            <w:tcMar>
              <w:top w:w="43" w:type="dxa"/>
              <w:left w:w="43" w:type="dxa"/>
              <w:bottom w:w="43" w:type="dxa"/>
              <w:right w:w="43" w:type="dxa"/>
            </w:tcMar>
          </w:tcPr>
          <w:p w14:paraId="77322740" w14:textId="2CECDDA5" w:rsidR="006851C5" w:rsidRDefault="006851C5" w:rsidP="006851C5">
            <w:pPr>
              <w:pStyle w:val="TableContents"/>
            </w:pPr>
            <w:r>
              <w:t>GA</w:t>
            </w:r>
            <w:r w:rsidR="00A6740B">
              <w:t>,</w:t>
            </w:r>
            <w:r>
              <w:t xml:space="preserve"> </w:t>
            </w:r>
            <w:r w:rsidR="00A6740B">
              <w:t>r</w:t>
            </w:r>
            <w:r>
              <w:t>andom initial solution</w:t>
            </w:r>
          </w:p>
        </w:tc>
        <w:tc>
          <w:tcPr>
            <w:tcW w:w="0" w:type="auto"/>
            <w:shd w:val="clear" w:color="auto" w:fill="D9D9D9" w:themeFill="background1" w:themeFillShade="D9"/>
            <w:tcMar>
              <w:top w:w="43" w:type="dxa"/>
              <w:left w:w="43" w:type="dxa"/>
              <w:bottom w:w="43" w:type="dxa"/>
              <w:right w:w="43" w:type="dxa"/>
            </w:tcMar>
          </w:tcPr>
          <w:p w14:paraId="5A18ADC5" w14:textId="37ECA3F6" w:rsidR="006851C5" w:rsidRDefault="006851C5" w:rsidP="006851C5">
            <w:pPr>
              <w:pStyle w:val="TableContents"/>
            </w:pPr>
            <w:r>
              <w:t>GA</w:t>
            </w:r>
            <w:r w:rsidR="00A6740B">
              <w:t xml:space="preserve">, </w:t>
            </w:r>
            <w:r>
              <w:t>K-means initial solution</w:t>
            </w:r>
          </w:p>
        </w:tc>
        <w:tc>
          <w:tcPr>
            <w:tcW w:w="0" w:type="auto"/>
            <w:shd w:val="clear" w:color="auto" w:fill="D9D9D9" w:themeFill="background1" w:themeFillShade="D9"/>
            <w:tcMar>
              <w:top w:w="43" w:type="dxa"/>
              <w:left w:w="43" w:type="dxa"/>
              <w:bottom w:w="43" w:type="dxa"/>
              <w:right w:w="43" w:type="dxa"/>
            </w:tcMar>
          </w:tcPr>
          <w:p w14:paraId="66CC0F98" w14:textId="1F34F647" w:rsidR="006851C5" w:rsidRDefault="006851C5" w:rsidP="006851C5">
            <w:pPr>
              <w:pStyle w:val="TableContents"/>
            </w:pPr>
            <w:r>
              <w:t>Difference</w:t>
            </w:r>
          </w:p>
        </w:tc>
      </w:tr>
      <w:tr w:rsidR="00A6740B" w14:paraId="68DAB35E" w14:textId="3D7F1FE6" w:rsidTr="00A6740B">
        <w:trPr>
          <w:jc w:val="center"/>
        </w:trPr>
        <w:tc>
          <w:tcPr>
            <w:tcW w:w="0" w:type="auto"/>
            <w:vMerge w:val="restart"/>
            <w:shd w:val="clear" w:color="auto" w:fill="D9D9D9" w:themeFill="background1" w:themeFillShade="D9"/>
            <w:tcMar>
              <w:top w:w="43" w:type="dxa"/>
              <w:left w:w="43" w:type="dxa"/>
              <w:bottom w:w="43" w:type="dxa"/>
              <w:right w:w="43" w:type="dxa"/>
            </w:tcMar>
            <w:vAlign w:val="center"/>
          </w:tcPr>
          <w:p w14:paraId="4F799400" w14:textId="48E6D569" w:rsidR="006851C5" w:rsidRDefault="006851C5" w:rsidP="006851C5">
            <w:pPr>
              <w:pStyle w:val="TableContents"/>
            </w:pPr>
            <w:r>
              <w:t>Domain 1</w:t>
            </w:r>
          </w:p>
        </w:tc>
        <w:tc>
          <w:tcPr>
            <w:tcW w:w="0" w:type="auto"/>
            <w:shd w:val="clear" w:color="auto" w:fill="D9D9D9" w:themeFill="background1" w:themeFillShade="D9"/>
            <w:tcMar>
              <w:top w:w="43" w:type="dxa"/>
              <w:left w:w="43" w:type="dxa"/>
              <w:bottom w:w="43" w:type="dxa"/>
              <w:right w:w="43" w:type="dxa"/>
            </w:tcMar>
          </w:tcPr>
          <w:p w14:paraId="61562121" w14:textId="78BE6172" w:rsidR="006851C5" w:rsidRDefault="006851C5" w:rsidP="006851C5">
            <w:pPr>
              <w:pStyle w:val="TableContents"/>
            </w:pPr>
            <w:r>
              <w:t>Sample size</w:t>
            </w:r>
          </w:p>
        </w:tc>
        <w:tc>
          <w:tcPr>
            <w:tcW w:w="0" w:type="auto"/>
            <w:tcMar>
              <w:top w:w="43" w:type="dxa"/>
              <w:left w:w="43" w:type="dxa"/>
              <w:bottom w:w="43" w:type="dxa"/>
              <w:right w:w="43" w:type="dxa"/>
            </w:tcMar>
          </w:tcPr>
          <w:p w14:paraId="062F99F2" w14:textId="02F71099" w:rsidR="006851C5" w:rsidRDefault="006851C5" w:rsidP="006851C5">
            <w:pPr>
              <w:pStyle w:val="TableContents"/>
            </w:pPr>
            <w:r>
              <w:t>386</w:t>
            </w:r>
          </w:p>
        </w:tc>
        <w:tc>
          <w:tcPr>
            <w:tcW w:w="0" w:type="auto"/>
            <w:tcMar>
              <w:top w:w="43" w:type="dxa"/>
              <w:left w:w="43" w:type="dxa"/>
              <w:bottom w:w="43" w:type="dxa"/>
              <w:right w:w="43" w:type="dxa"/>
            </w:tcMar>
          </w:tcPr>
          <w:p w14:paraId="6B319980" w14:textId="5C9E2F99" w:rsidR="006851C5" w:rsidRDefault="006851C5" w:rsidP="006851C5">
            <w:pPr>
              <w:pStyle w:val="TableContents"/>
            </w:pPr>
            <w:r>
              <w:t>122</w:t>
            </w:r>
          </w:p>
        </w:tc>
        <w:tc>
          <w:tcPr>
            <w:tcW w:w="0" w:type="auto"/>
            <w:tcMar>
              <w:top w:w="43" w:type="dxa"/>
              <w:left w:w="43" w:type="dxa"/>
              <w:bottom w:w="43" w:type="dxa"/>
              <w:right w:w="43" w:type="dxa"/>
            </w:tcMar>
          </w:tcPr>
          <w:p w14:paraId="50F780B0" w14:textId="36F8E7F6" w:rsidR="006851C5" w:rsidRDefault="006851C5" w:rsidP="006851C5">
            <w:pPr>
              <w:pStyle w:val="TableContents"/>
            </w:pPr>
            <w:r>
              <w:t>68%</w:t>
            </w:r>
          </w:p>
        </w:tc>
      </w:tr>
      <w:tr w:rsidR="00A6740B" w14:paraId="4E806A69" w14:textId="4210BA60" w:rsidTr="00A6740B">
        <w:trPr>
          <w:jc w:val="center"/>
        </w:trPr>
        <w:tc>
          <w:tcPr>
            <w:tcW w:w="0" w:type="auto"/>
            <w:vMerge/>
            <w:shd w:val="clear" w:color="auto" w:fill="D9D9D9" w:themeFill="background1" w:themeFillShade="D9"/>
            <w:tcMar>
              <w:top w:w="43" w:type="dxa"/>
              <w:left w:w="43" w:type="dxa"/>
              <w:bottom w:w="43" w:type="dxa"/>
              <w:right w:w="43" w:type="dxa"/>
            </w:tcMar>
          </w:tcPr>
          <w:p w14:paraId="291FFE55" w14:textId="77777777" w:rsidR="006851C5" w:rsidRDefault="006851C5" w:rsidP="006851C5">
            <w:pPr>
              <w:pStyle w:val="TableContents"/>
            </w:pPr>
          </w:p>
        </w:tc>
        <w:tc>
          <w:tcPr>
            <w:tcW w:w="0" w:type="auto"/>
            <w:shd w:val="clear" w:color="auto" w:fill="D9D9D9" w:themeFill="background1" w:themeFillShade="D9"/>
            <w:tcMar>
              <w:top w:w="43" w:type="dxa"/>
              <w:left w:w="43" w:type="dxa"/>
              <w:bottom w:w="43" w:type="dxa"/>
              <w:right w:w="43" w:type="dxa"/>
            </w:tcMar>
          </w:tcPr>
          <w:p w14:paraId="37FB9097" w14:textId="2FC61CC2" w:rsidR="006851C5" w:rsidRDefault="006851C5" w:rsidP="006851C5">
            <w:pPr>
              <w:pStyle w:val="TableContents"/>
            </w:pPr>
            <w:r>
              <w:t>Strata</w:t>
            </w:r>
          </w:p>
        </w:tc>
        <w:tc>
          <w:tcPr>
            <w:tcW w:w="0" w:type="auto"/>
            <w:tcMar>
              <w:top w:w="43" w:type="dxa"/>
              <w:left w:w="43" w:type="dxa"/>
              <w:bottom w:w="43" w:type="dxa"/>
              <w:right w:w="43" w:type="dxa"/>
            </w:tcMar>
          </w:tcPr>
          <w:p w14:paraId="4B6CCCE8" w14:textId="6C2AD8B0" w:rsidR="006851C5" w:rsidRDefault="006851C5" w:rsidP="006851C5">
            <w:pPr>
              <w:pStyle w:val="TableContents"/>
            </w:pPr>
            <w:r>
              <w:t>76</w:t>
            </w:r>
          </w:p>
        </w:tc>
        <w:tc>
          <w:tcPr>
            <w:tcW w:w="0" w:type="auto"/>
            <w:tcMar>
              <w:top w:w="43" w:type="dxa"/>
              <w:left w:w="43" w:type="dxa"/>
              <w:bottom w:w="43" w:type="dxa"/>
              <w:right w:w="43" w:type="dxa"/>
            </w:tcMar>
          </w:tcPr>
          <w:p w14:paraId="27FDCBCE" w14:textId="58E26F06" w:rsidR="006851C5" w:rsidRDefault="006851C5" w:rsidP="006851C5">
            <w:pPr>
              <w:pStyle w:val="TableContents"/>
            </w:pPr>
            <w:r>
              <w:t>13</w:t>
            </w:r>
          </w:p>
        </w:tc>
        <w:tc>
          <w:tcPr>
            <w:tcW w:w="0" w:type="auto"/>
            <w:tcMar>
              <w:top w:w="43" w:type="dxa"/>
              <w:left w:w="43" w:type="dxa"/>
              <w:bottom w:w="43" w:type="dxa"/>
              <w:right w:w="43" w:type="dxa"/>
            </w:tcMar>
          </w:tcPr>
          <w:p w14:paraId="16CAD7EF" w14:textId="509C4417" w:rsidR="006851C5" w:rsidRDefault="006851C5" w:rsidP="006851C5">
            <w:pPr>
              <w:pStyle w:val="TableContents"/>
            </w:pPr>
            <w:r>
              <w:t>8</w:t>
            </w:r>
            <w:r w:rsidR="00A6740B">
              <w:t>3</w:t>
            </w:r>
            <w:r>
              <w:t>%</w:t>
            </w:r>
          </w:p>
        </w:tc>
      </w:tr>
      <w:tr w:rsidR="00A6740B" w14:paraId="269EA877" w14:textId="7ECAA43E" w:rsidTr="00A6740B">
        <w:trPr>
          <w:jc w:val="center"/>
        </w:trPr>
        <w:tc>
          <w:tcPr>
            <w:tcW w:w="0" w:type="auto"/>
            <w:vMerge w:val="restart"/>
            <w:shd w:val="clear" w:color="auto" w:fill="D9D9D9" w:themeFill="background1" w:themeFillShade="D9"/>
            <w:tcMar>
              <w:top w:w="43" w:type="dxa"/>
              <w:left w:w="43" w:type="dxa"/>
              <w:bottom w:w="43" w:type="dxa"/>
              <w:right w:w="43" w:type="dxa"/>
            </w:tcMar>
            <w:vAlign w:val="center"/>
          </w:tcPr>
          <w:p w14:paraId="74AFFF3C" w14:textId="07228426" w:rsidR="006851C5" w:rsidRDefault="006851C5" w:rsidP="006851C5">
            <w:pPr>
              <w:pStyle w:val="TableContents"/>
            </w:pPr>
            <w:r>
              <w:t>Domain 2</w:t>
            </w:r>
          </w:p>
        </w:tc>
        <w:tc>
          <w:tcPr>
            <w:tcW w:w="0" w:type="auto"/>
            <w:shd w:val="clear" w:color="auto" w:fill="D9D9D9" w:themeFill="background1" w:themeFillShade="D9"/>
            <w:tcMar>
              <w:top w:w="43" w:type="dxa"/>
              <w:left w:w="43" w:type="dxa"/>
              <w:bottom w:w="43" w:type="dxa"/>
              <w:right w:w="43" w:type="dxa"/>
            </w:tcMar>
          </w:tcPr>
          <w:p w14:paraId="1EDFA041" w14:textId="521C4AEB" w:rsidR="006851C5" w:rsidRDefault="006851C5" w:rsidP="006851C5">
            <w:pPr>
              <w:pStyle w:val="TableContents"/>
            </w:pPr>
            <w:r>
              <w:t>Sample size</w:t>
            </w:r>
          </w:p>
        </w:tc>
        <w:tc>
          <w:tcPr>
            <w:tcW w:w="0" w:type="auto"/>
            <w:tcMar>
              <w:top w:w="43" w:type="dxa"/>
              <w:left w:w="43" w:type="dxa"/>
              <w:bottom w:w="43" w:type="dxa"/>
              <w:right w:w="43" w:type="dxa"/>
            </w:tcMar>
          </w:tcPr>
          <w:p w14:paraId="0413900B" w14:textId="082BC9DC" w:rsidR="006851C5" w:rsidRDefault="006851C5" w:rsidP="006851C5">
            <w:pPr>
              <w:pStyle w:val="TableContents"/>
            </w:pPr>
            <w:r>
              <w:t>76</w:t>
            </w:r>
          </w:p>
        </w:tc>
        <w:tc>
          <w:tcPr>
            <w:tcW w:w="0" w:type="auto"/>
            <w:tcMar>
              <w:top w:w="43" w:type="dxa"/>
              <w:left w:w="43" w:type="dxa"/>
              <w:bottom w:w="43" w:type="dxa"/>
              <w:right w:w="43" w:type="dxa"/>
            </w:tcMar>
          </w:tcPr>
          <w:p w14:paraId="7D89B2D6" w14:textId="44AF45CB" w:rsidR="006851C5" w:rsidRDefault="006851C5" w:rsidP="006851C5">
            <w:pPr>
              <w:pStyle w:val="TableContents"/>
            </w:pPr>
            <w:r>
              <w:t>50</w:t>
            </w:r>
          </w:p>
        </w:tc>
        <w:tc>
          <w:tcPr>
            <w:tcW w:w="0" w:type="auto"/>
            <w:tcMar>
              <w:top w:w="43" w:type="dxa"/>
              <w:left w:w="43" w:type="dxa"/>
              <w:bottom w:w="43" w:type="dxa"/>
              <w:right w:w="43" w:type="dxa"/>
            </w:tcMar>
          </w:tcPr>
          <w:p w14:paraId="3F0BD61C" w14:textId="221DE61D" w:rsidR="006851C5" w:rsidRDefault="006851C5" w:rsidP="006851C5">
            <w:pPr>
              <w:pStyle w:val="TableContents"/>
            </w:pPr>
            <w:r>
              <w:t>34%</w:t>
            </w:r>
          </w:p>
        </w:tc>
      </w:tr>
      <w:tr w:rsidR="00A6740B" w14:paraId="0913A2E5" w14:textId="4421C61D" w:rsidTr="00A6740B">
        <w:trPr>
          <w:jc w:val="center"/>
        </w:trPr>
        <w:tc>
          <w:tcPr>
            <w:tcW w:w="0" w:type="auto"/>
            <w:vMerge/>
            <w:shd w:val="clear" w:color="auto" w:fill="D9D9D9" w:themeFill="background1" w:themeFillShade="D9"/>
            <w:tcMar>
              <w:top w:w="43" w:type="dxa"/>
              <w:left w:w="43" w:type="dxa"/>
              <w:bottom w:w="43" w:type="dxa"/>
              <w:right w:w="43" w:type="dxa"/>
            </w:tcMar>
          </w:tcPr>
          <w:p w14:paraId="5433F67E" w14:textId="77777777" w:rsidR="006851C5" w:rsidRDefault="006851C5" w:rsidP="006851C5">
            <w:pPr>
              <w:pStyle w:val="TableContents"/>
            </w:pPr>
          </w:p>
        </w:tc>
        <w:tc>
          <w:tcPr>
            <w:tcW w:w="0" w:type="auto"/>
            <w:shd w:val="clear" w:color="auto" w:fill="D9D9D9" w:themeFill="background1" w:themeFillShade="D9"/>
            <w:tcMar>
              <w:top w:w="43" w:type="dxa"/>
              <w:left w:w="43" w:type="dxa"/>
              <w:bottom w:w="43" w:type="dxa"/>
              <w:right w:w="43" w:type="dxa"/>
            </w:tcMar>
          </w:tcPr>
          <w:p w14:paraId="68842526" w14:textId="515CF1D9" w:rsidR="006851C5" w:rsidRDefault="006851C5" w:rsidP="006851C5">
            <w:pPr>
              <w:pStyle w:val="TableContents"/>
            </w:pPr>
            <w:r>
              <w:t>Strata</w:t>
            </w:r>
          </w:p>
        </w:tc>
        <w:tc>
          <w:tcPr>
            <w:tcW w:w="0" w:type="auto"/>
            <w:tcMar>
              <w:top w:w="43" w:type="dxa"/>
              <w:left w:w="43" w:type="dxa"/>
              <w:bottom w:w="43" w:type="dxa"/>
              <w:right w:w="43" w:type="dxa"/>
            </w:tcMar>
          </w:tcPr>
          <w:p w14:paraId="309219CB" w14:textId="77C99FFD" w:rsidR="006851C5" w:rsidRDefault="006851C5" w:rsidP="006851C5">
            <w:pPr>
              <w:pStyle w:val="TableContents"/>
            </w:pPr>
            <w:r>
              <w:t>13</w:t>
            </w:r>
          </w:p>
        </w:tc>
        <w:tc>
          <w:tcPr>
            <w:tcW w:w="0" w:type="auto"/>
            <w:tcMar>
              <w:top w:w="43" w:type="dxa"/>
              <w:left w:w="43" w:type="dxa"/>
              <w:bottom w:w="43" w:type="dxa"/>
              <w:right w:w="43" w:type="dxa"/>
            </w:tcMar>
          </w:tcPr>
          <w:p w14:paraId="6FF4454E" w14:textId="131551F2" w:rsidR="006851C5" w:rsidRDefault="006851C5" w:rsidP="006851C5">
            <w:pPr>
              <w:pStyle w:val="TableContents"/>
            </w:pPr>
            <w:r>
              <w:t>9</w:t>
            </w:r>
          </w:p>
        </w:tc>
        <w:tc>
          <w:tcPr>
            <w:tcW w:w="0" w:type="auto"/>
            <w:tcMar>
              <w:top w:w="43" w:type="dxa"/>
              <w:left w:w="43" w:type="dxa"/>
              <w:bottom w:w="43" w:type="dxa"/>
              <w:right w:w="43" w:type="dxa"/>
            </w:tcMar>
          </w:tcPr>
          <w:p w14:paraId="5EBA2D7C" w14:textId="42BF9238" w:rsidR="006851C5" w:rsidRDefault="006851C5" w:rsidP="006851C5">
            <w:pPr>
              <w:pStyle w:val="TableContents"/>
            </w:pPr>
            <w:r>
              <w:t>3</w:t>
            </w:r>
            <w:r w:rsidR="00A6740B">
              <w:t>1</w:t>
            </w:r>
            <w:r>
              <w:t>%</w:t>
            </w:r>
          </w:p>
        </w:tc>
      </w:tr>
    </w:tbl>
    <w:p w14:paraId="726456CE" w14:textId="77777777" w:rsidR="00F24545" w:rsidRDefault="00F24545" w:rsidP="00D76A42"/>
    <w:p w14:paraId="7E940D32" w14:textId="2A325090" w:rsidR="00D76A42" w:rsidRDefault="00D76A42" w:rsidP="00D76A42">
      <w:r>
        <w:t xml:space="preserve">The </w:t>
      </w:r>
      <w:r w:rsidR="00724562">
        <w:t xml:space="preserve">total sample size </w:t>
      </w:r>
      <w:r w:rsidR="00DC1068">
        <w:t>(all domains) for the GA with K-means initial solution is</w:t>
      </w:r>
      <w:r>
        <w:t xml:space="preserve"> 1</w:t>
      </w:r>
      <w:r w:rsidR="00514433">
        <w:t>,</w:t>
      </w:r>
      <w:r>
        <w:t>018</w:t>
      </w:r>
      <w:r w:rsidR="00DC1068">
        <w:t xml:space="preserve"> while the random initial solution resulted in the sample size of</w:t>
      </w:r>
      <w:r>
        <w:t xml:space="preserve"> 2</w:t>
      </w:r>
      <w:r w:rsidR="00514433">
        <w:t>,</w:t>
      </w:r>
      <w:r>
        <w:t xml:space="preserve">015. Therefore, </w:t>
      </w:r>
      <w:r w:rsidR="00DC1068">
        <w:t>the</w:t>
      </w:r>
      <w:r>
        <w:t xml:space="preserve"> K-means </w:t>
      </w:r>
      <w:r w:rsidR="00DC1068">
        <w:t>initial solution results in 50% reduction in sample size while satisfying the same CV constraints</w:t>
      </w:r>
      <w:r>
        <w:t>.</w:t>
      </w:r>
    </w:p>
    <w:p w14:paraId="7491BF06" w14:textId="175562A0" w:rsidR="00296E53" w:rsidRDefault="00A26C4B" w:rsidP="002F5889">
      <w:r>
        <w:t xml:space="preserve">To evaluate the quality of </w:t>
      </w:r>
      <w:r w:rsidR="00BF7A87">
        <w:t>the</w:t>
      </w:r>
      <w:r>
        <w:t xml:space="preserve"> </w:t>
      </w:r>
      <w:r w:rsidR="00BF7A87">
        <w:t xml:space="preserve">results from </w:t>
      </w:r>
      <w:r>
        <w:t xml:space="preserve">GA </w:t>
      </w:r>
      <w:r w:rsidR="00BF7A87">
        <w:t xml:space="preserve">with </w:t>
      </w:r>
      <w:r>
        <w:t xml:space="preserve">K-means initial solution, </w:t>
      </w:r>
      <w:r w:rsidR="00BF7A87">
        <w:t xml:space="preserve">CVs based on a sample selected from the frame using myEval function are reported in </w:t>
      </w:r>
      <w:r w:rsidR="000229B3">
        <w:fldChar w:fldCharType="begin"/>
      </w:r>
      <w:r w:rsidR="000229B3">
        <w:instrText xml:space="preserve"> REF _Ref25680599 \h </w:instrText>
      </w:r>
      <w:r w:rsidR="002F5889">
        <w:instrText xml:space="preserve"> \* MERGEFORMAT </w:instrText>
      </w:r>
      <w:r w:rsidR="000229B3">
        <w:fldChar w:fldCharType="separate"/>
      </w:r>
      <w:r w:rsidR="002F5889">
        <w:t xml:space="preserve"> Figure </w:t>
      </w:r>
      <w:r w:rsidR="002F5889">
        <w:rPr>
          <w:noProof/>
        </w:rPr>
        <w:t>4</w:t>
      </w:r>
      <w:r w:rsidR="000229B3">
        <w:fldChar w:fldCharType="end"/>
      </w:r>
      <w:r w:rsidR="000229B3">
        <w:t>.</w:t>
      </w:r>
      <w:r>
        <w:t xml:space="preserve"> </w:t>
      </w:r>
    </w:p>
    <w:p w14:paraId="1A6600D9" w14:textId="77777777" w:rsidR="00050E21" w:rsidRPr="002F5889" w:rsidRDefault="00050E21" w:rsidP="002F5889">
      <w:pPr>
        <w:pStyle w:val="Code"/>
        <w:rPr>
          <w:rStyle w:val="gnkrckgcgsb"/>
        </w:rPr>
      </w:pPr>
      <w:bookmarkStart w:id="52" w:name="_Ref25680599"/>
      <w:r w:rsidRPr="002F5889">
        <w:rPr>
          <w:rStyle w:val="gnkrckgcgsb"/>
        </w:rPr>
        <w:t xml:space="preserve">     domain cv(Y1)</w:t>
      </w:r>
    </w:p>
    <w:p w14:paraId="563B4CE9" w14:textId="77777777" w:rsidR="00050E21" w:rsidRPr="002F5889" w:rsidRDefault="00050E21" w:rsidP="002F5889">
      <w:pPr>
        <w:pStyle w:val="Code"/>
        <w:rPr>
          <w:rStyle w:val="gnkrckgcgsb"/>
        </w:rPr>
      </w:pPr>
      <w:r w:rsidRPr="002F5889">
        <w:rPr>
          <w:rStyle w:val="gnkrckgcgsb"/>
        </w:rPr>
        <w:t>[1</w:t>
      </w:r>
      <w:proofErr w:type="gramStart"/>
      <w:r w:rsidRPr="002F5889">
        <w:rPr>
          <w:rStyle w:val="gnkrckgcgsb"/>
        </w:rPr>
        <w:t xml:space="preserve">,]   </w:t>
      </w:r>
      <w:proofErr w:type="gramEnd"/>
      <w:r w:rsidRPr="002F5889">
        <w:rPr>
          <w:rStyle w:val="gnkrckgcgsb"/>
        </w:rPr>
        <w:t xml:space="preserve">   1 0.0209</w:t>
      </w:r>
    </w:p>
    <w:p w14:paraId="3C027CCF" w14:textId="77777777" w:rsidR="00050E21" w:rsidRPr="002F5889" w:rsidRDefault="00050E21" w:rsidP="002F5889">
      <w:pPr>
        <w:pStyle w:val="Code"/>
        <w:rPr>
          <w:rStyle w:val="gnkrckgcgsb"/>
        </w:rPr>
      </w:pPr>
      <w:r w:rsidRPr="002F5889">
        <w:rPr>
          <w:rStyle w:val="gnkrckgcgsb"/>
        </w:rPr>
        <w:t>[2</w:t>
      </w:r>
      <w:proofErr w:type="gramStart"/>
      <w:r w:rsidRPr="002F5889">
        <w:rPr>
          <w:rStyle w:val="gnkrckgcgsb"/>
        </w:rPr>
        <w:t xml:space="preserve">,]   </w:t>
      </w:r>
      <w:proofErr w:type="gramEnd"/>
      <w:r w:rsidRPr="002F5889">
        <w:rPr>
          <w:rStyle w:val="gnkrckgcgsb"/>
        </w:rPr>
        <w:t xml:space="preserve">   2 0.0316</w:t>
      </w:r>
    </w:p>
    <w:p w14:paraId="467AD5D5" w14:textId="77777777" w:rsidR="00050E21" w:rsidRPr="002F5889" w:rsidRDefault="00050E21" w:rsidP="002F5889">
      <w:pPr>
        <w:pStyle w:val="Code"/>
        <w:rPr>
          <w:rStyle w:val="gnkrckgcgsb"/>
        </w:rPr>
      </w:pPr>
      <w:r w:rsidRPr="002F5889">
        <w:rPr>
          <w:rStyle w:val="gnkrckgcgsb"/>
        </w:rPr>
        <w:t>[3</w:t>
      </w:r>
      <w:proofErr w:type="gramStart"/>
      <w:r w:rsidRPr="002F5889">
        <w:rPr>
          <w:rStyle w:val="gnkrckgcgsb"/>
        </w:rPr>
        <w:t xml:space="preserve">,]   </w:t>
      </w:r>
      <w:proofErr w:type="gramEnd"/>
      <w:r w:rsidRPr="002F5889">
        <w:rPr>
          <w:rStyle w:val="gnkrckgcgsb"/>
        </w:rPr>
        <w:t xml:space="preserve">   3 0.0189</w:t>
      </w:r>
    </w:p>
    <w:p w14:paraId="716A34E7" w14:textId="77777777" w:rsidR="00050E21" w:rsidRPr="002F5889" w:rsidRDefault="00050E21" w:rsidP="002F5889">
      <w:pPr>
        <w:pStyle w:val="Code"/>
        <w:rPr>
          <w:rStyle w:val="gnkrckgcgsb"/>
        </w:rPr>
      </w:pPr>
      <w:r w:rsidRPr="002F5889">
        <w:rPr>
          <w:rStyle w:val="gnkrckgcgsb"/>
        </w:rPr>
        <w:t>[4</w:t>
      </w:r>
      <w:proofErr w:type="gramStart"/>
      <w:r w:rsidRPr="002F5889">
        <w:rPr>
          <w:rStyle w:val="gnkrckgcgsb"/>
        </w:rPr>
        <w:t xml:space="preserve">,]   </w:t>
      </w:r>
      <w:proofErr w:type="gramEnd"/>
      <w:r w:rsidRPr="002F5889">
        <w:rPr>
          <w:rStyle w:val="gnkrckgcgsb"/>
        </w:rPr>
        <w:t xml:space="preserve">   4 0.0410</w:t>
      </w:r>
    </w:p>
    <w:p w14:paraId="127C6AAC" w14:textId="77777777" w:rsidR="00050E21" w:rsidRPr="002F5889" w:rsidRDefault="00050E21" w:rsidP="002F5889">
      <w:pPr>
        <w:pStyle w:val="Code"/>
      </w:pPr>
      <w:r w:rsidRPr="002F5889">
        <w:rPr>
          <w:rStyle w:val="gnkrckgcgsb"/>
        </w:rPr>
        <w:t>[5</w:t>
      </w:r>
      <w:proofErr w:type="gramStart"/>
      <w:r w:rsidRPr="002F5889">
        <w:rPr>
          <w:rStyle w:val="gnkrckgcgsb"/>
        </w:rPr>
        <w:t xml:space="preserve">,]   </w:t>
      </w:r>
      <w:proofErr w:type="gramEnd"/>
      <w:r w:rsidRPr="002F5889">
        <w:rPr>
          <w:rStyle w:val="gnkrckgcgsb"/>
        </w:rPr>
        <w:t xml:space="preserve">   5 0.0204</w:t>
      </w:r>
    </w:p>
    <w:p w14:paraId="04297E7C" w14:textId="735C5EEB" w:rsidR="00296E53" w:rsidRDefault="00050E21" w:rsidP="00050E21">
      <w:pPr>
        <w:pStyle w:val="Caption"/>
      </w:pPr>
      <w:r>
        <w:t xml:space="preserve"> </w:t>
      </w:r>
      <w:bookmarkStart w:id="53" w:name="_Hlk29158473"/>
      <w:r w:rsidR="00A26C4B">
        <w:t xml:space="preserve">Figure </w:t>
      </w:r>
      <w:r w:rsidR="00287925">
        <w:fldChar w:fldCharType="begin"/>
      </w:r>
      <w:r w:rsidR="00287925">
        <w:instrText xml:space="preserve"> SEQ Figure \* ARABIC </w:instrText>
      </w:r>
      <w:r w:rsidR="00287925">
        <w:fldChar w:fldCharType="separate"/>
      </w:r>
      <w:r w:rsidR="002F5889">
        <w:rPr>
          <w:noProof/>
        </w:rPr>
        <w:t>4</w:t>
      </w:r>
      <w:r w:rsidR="00287925">
        <w:rPr>
          <w:noProof/>
        </w:rPr>
        <w:fldChar w:fldCharType="end"/>
      </w:r>
      <w:bookmarkEnd w:id="52"/>
      <w:r w:rsidR="002F5889">
        <w:rPr>
          <w:noProof/>
        </w:rPr>
        <w:t xml:space="preserve">. </w:t>
      </w:r>
      <w:r w:rsidR="00A26C4B">
        <w:t xml:space="preserve">Quality of the found solution in GA method </w:t>
      </w:r>
      <w:bookmarkEnd w:id="53"/>
    </w:p>
    <w:p w14:paraId="44E00E34" w14:textId="7D0290D0" w:rsidR="008929E6" w:rsidRDefault="009B663A" w:rsidP="009B663A">
      <w:r>
        <w:t xml:space="preserve">Target CV constraints and calculated CVs are compared in </w:t>
      </w:r>
      <w:r>
        <w:fldChar w:fldCharType="begin"/>
      </w:r>
      <w:r>
        <w:instrText xml:space="preserve"> REF _Ref25681104 \h </w:instrText>
      </w:r>
      <w:r>
        <w:fldChar w:fldCharType="separate"/>
      </w:r>
      <w:r>
        <w:t xml:space="preserve">Table </w:t>
      </w:r>
      <w:r>
        <w:rPr>
          <w:noProof/>
        </w:rPr>
        <w:t>9</w:t>
      </w:r>
      <w:r>
        <w:fldChar w:fldCharType="end"/>
      </w:r>
      <w:r>
        <w:t>. The result</w:t>
      </w:r>
      <w:r w:rsidR="001C6B8C">
        <w:t>s</w:t>
      </w:r>
      <w:r>
        <w:t xml:space="preserve"> show that </w:t>
      </w:r>
      <w:r w:rsidR="001C6B8C">
        <w:t>all</w:t>
      </w:r>
      <w:r>
        <w:t xml:space="preserve"> CV constraints are satisfied</w:t>
      </w:r>
      <w:r w:rsidR="001C6B8C">
        <w:t xml:space="preserve"> in the selected sample</w:t>
      </w:r>
      <w:r>
        <w:t>.</w:t>
      </w:r>
    </w:p>
    <w:p w14:paraId="667A6A9B" w14:textId="77777777" w:rsidR="008929E6" w:rsidRDefault="008929E6">
      <w:pPr>
        <w:spacing w:before="0" w:line="240" w:lineRule="auto"/>
        <w:ind w:right="0"/>
      </w:pPr>
      <w:r>
        <w:br w:type="page"/>
      </w:r>
    </w:p>
    <w:p w14:paraId="63D0EAAA" w14:textId="16B654B4" w:rsidR="000229B3" w:rsidRDefault="000229B3">
      <w:pPr>
        <w:pStyle w:val="Caption"/>
        <w:keepNext/>
      </w:pPr>
      <w:bookmarkStart w:id="54" w:name="_Ref25681104"/>
      <w:bookmarkStart w:id="55" w:name="_Hlk28693133"/>
      <w:r>
        <w:lastRenderedPageBreak/>
        <w:t xml:space="preserve">Table </w:t>
      </w:r>
      <w:r w:rsidR="00287925">
        <w:fldChar w:fldCharType="begin"/>
      </w:r>
      <w:r w:rsidR="00287925">
        <w:instrText xml:space="preserve"> SEQ Table \* ARABIC </w:instrText>
      </w:r>
      <w:r w:rsidR="00287925">
        <w:fldChar w:fldCharType="separate"/>
      </w:r>
      <w:r>
        <w:rPr>
          <w:noProof/>
        </w:rPr>
        <w:t>9</w:t>
      </w:r>
      <w:r w:rsidR="00287925">
        <w:rPr>
          <w:noProof/>
        </w:rPr>
        <w:fldChar w:fldCharType="end"/>
      </w:r>
      <w:bookmarkEnd w:id="54"/>
      <w:r w:rsidR="00925F7D">
        <w:t xml:space="preserve">. </w:t>
      </w:r>
      <w:r>
        <w:t xml:space="preserve">compare </w:t>
      </w:r>
      <w:proofErr w:type="gramStart"/>
      <w:r w:rsidR="00DE5193">
        <w:t>CV</w:t>
      </w:r>
      <w:r>
        <w:t>constraint</w:t>
      </w:r>
      <w:r w:rsidR="00DE5193">
        <w:t>s(</w:t>
      </w:r>
      <w:proofErr w:type="gramEnd"/>
      <w:r w:rsidR="00DE5193">
        <w:t>CVConst)</w:t>
      </w:r>
      <w:r>
        <w:t xml:space="preserve"> and TargetCV</w:t>
      </w:r>
      <w:bookmarkEnd w:id="55"/>
      <w:r>
        <w:t xml:space="preserve"> </w:t>
      </w:r>
      <w:r w:rsidR="00DE5193">
        <w:t>of the GA result</w:t>
      </w:r>
    </w:p>
    <w:tbl>
      <w:tblPr>
        <w:tblStyle w:val="TableGrid"/>
        <w:tblW w:w="0" w:type="auto"/>
        <w:jc w:val="center"/>
        <w:tblLook w:val="04A0" w:firstRow="1" w:lastRow="0" w:firstColumn="1" w:lastColumn="0" w:noHBand="0" w:noVBand="1"/>
      </w:tblPr>
      <w:tblGrid>
        <w:gridCol w:w="1035"/>
        <w:gridCol w:w="1364"/>
        <w:gridCol w:w="1034"/>
      </w:tblGrid>
      <w:tr w:rsidR="000229B3" w14:paraId="2D276217" w14:textId="77777777" w:rsidTr="001C6B8C">
        <w:trPr>
          <w:trHeight w:val="351"/>
          <w:jc w:val="center"/>
        </w:trPr>
        <w:tc>
          <w:tcPr>
            <w:tcW w:w="0" w:type="auto"/>
            <w:shd w:val="clear" w:color="auto" w:fill="D9D9D9" w:themeFill="background1" w:themeFillShade="D9"/>
          </w:tcPr>
          <w:p w14:paraId="492A76CD" w14:textId="77777777" w:rsidR="000229B3" w:rsidRDefault="000229B3" w:rsidP="00E04201">
            <w:pPr>
              <w:pStyle w:val="TableContents"/>
            </w:pPr>
          </w:p>
        </w:tc>
        <w:tc>
          <w:tcPr>
            <w:tcW w:w="0" w:type="auto"/>
            <w:shd w:val="clear" w:color="auto" w:fill="D9D9D9" w:themeFill="background1" w:themeFillShade="D9"/>
            <w:tcMar>
              <w:top w:w="43" w:type="dxa"/>
              <w:left w:w="43" w:type="dxa"/>
              <w:bottom w:w="43" w:type="dxa"/>
              <w:right w:w="43" w:type="dxa"/>
            </w:tcMar>
          </w:tcPr>
          <w:p w14:paraId="5C6FC27C" w14:textId="62403DD5" w:rsidR="000229B3" w:rsidRDefault="000229B3">
            <w:pPr>
              <w:pStyle w:val="TableContents"/>
            </w:pPr>
            <w:r>
              <w:t>CV</w:t>
            </w:r>
            <w:r w:rsidR="001C6B8C">
              <w:t xml:space="preserve"> </w:t>
            </w:r>
            <w:r w:rsidR="00DE5193">
              <w:t>Const</w:t>
            </w:r>
            <w:r w:rsidR="001C6B8C">
              <w:t xml:space="preserve">raint </w:t>
            </w:r>
          </w:p>
        </w:tc>
        <w:tc>
          <w:tcPr>
            <w:tcW w:w="0" w:type="auto"/>
            <w:shd w:val="clear" w:color="auto" w:fill="D9D9D9" w:themeFill="background1" w:themeFillShade="D9"/>
            <w:tcMar>
              <w:top w:w="43" w:type="dxa"/>
              <w:left w:w="43" w:type="dxa"/>
              <w:bottom w:w="43" w:type="dxa"/>
              <w:right w:w="43" w:type="dxa"/>
            </w:tcMar>
          </w:tcPr>
          <w:p w14:paraId="4685044F" w14:textId="3A7CD691" w:rsidR="000229B3" w:rsidRDefault="001C6B8C" w:rsidP="00E04201">
            <w:pPr>
              <w:pStyle w:val="TableContents"/>
            </w:pPr>
            <w:r>
              <w:t xml:space="preserve">Actual CV </w:t>
            </w:r>
          </w:p>
        </w:tc>
      </w:tr>
      <w:tr w:rsidR="000229B3" w14:paraId="6B88F9FC" w14:textId="77777777" w:rsidTr="001C6B8C">
        <w:trPr>
          <w:jc w:val="center"/>
        </w:trPr>
        <w:tc>
          <w:tcPr>
            <w:tcW w:w="0" w:type="auto"/>
            <w:shd w:val="clear" w:color="auto" w:fill="D9D9D9" w:themeFill="background1" w:themeFillShade="D9"/>
          </w:tcPr>
          <w:p w14:paraId="481312F7" w14:textId="3422B5AC" w:rsidR="000229B3" w:rsidRDefault="000229B3" w:rsidP="00E04201">
            <w:pPr>
              <w:pStyle w:val="TableContents"/>
            </w:pPr>
            <w:r>
              <w:t>Domain1</w:t>
            </w:r>
          </w:p>
        </w:tc>
        <w:tc>
          <w:tcPr>
            <w:tcW w:w="0" w:type="auto"/>
            <w:shd w:val="clear" w:color="auto" w:fill="D9D9D9" w:themeFill="background1" w:themeFillShade="D9"/>
            <w:tcMar>
              <w:top w:w="43" w:type="dxa"/>
              <w:left w:w="43" w:type="dxa"/>
              <w:bottom w:w="43" w:type="dxa"/>
              <w:right w:w="43" w:type="dxa"/>
            </w:tcMar>
          </w:tcPr>
          <w:p w14:paraId="7C608DF1" w14:textId="5CB6D3F9" w:rsidR="000229B3" w:rsidRDefault="000229B3" w:rsidP="00E04201">
            <w:pPr>
              <w:pStyle w:val="TableContents"/>
            </w:pPr>
            <w:r>
              <w:t>0.02</w:t>
            </w:r>
          </w:p>
        </w:tc>
        <w:tc>
          <w:tcPr>
            <w:tcW w:w="0" w:type="auto"/>
            <w:tcMar>
              <w:top w:w="43" w:type="dxa"/>
              <w:left w:w="43" w:type="dxa"/>
              <w:bottom w:w="43" w:type="dxa"/>
              <w:right w:w="43" w:type="dxa"/>
            </w:tcMar>
          </w:tcPr>
          <w:p w14:paraId="1F3254CF" w14:textId="3EC23013" w:rsidR="000229B3" w:rsidRDefault="000229B3" w:rsidP="00E04201">
            <w:pPr>
              <w:pStyle w:val="TableContents"/>
            </w:pPr>
            <w:r>
              <w:t>0.021</w:t>
            </w:r>
          </w:p>
        </w:tc>
      </w:tr>
      <w:tr w:rsidR="000229B3" w14:paraId="7AA1626F" w14:textId="77777777" w:rsidTr="001C6B8C">
        <w:trPr>
          <w:jc w:val="center"/>
        </w:trPr>
        <w:tc>
          <w:tcPr>
            <w:tcW w:w="0" w:type="auto"/>
            <w:shd w:val="clear" w:color="auto" w:fill="D9D9D9" w:themeFill="background1" w:themeFillShade="D9"/>
          </w:tcPr>
          <w:p w14:paraId="7D8D4F7B" w14:textId="2A443F94" w:rsidR="000229B3" w:rsidRDefault="000229B3" w:rsidP="00E04201">
            <w:pPr>
              <w:pStyle w:val="TableContents"/>
            </w:pPr>
            <w:r>
              <w:t>Domain2</w:t>
            </w:r>
          </w:p>
        </w:tc>
        <w:tc>
          <w:tcPr>
            <w:tcW w:w="0" w:type="auto"/>
            <w:shd w:val="clear" w:color="auto" w:fill="D9D9D9" w:themeFill="background1" w:themeFillShade="D9"/>
            <w:tcMar>
              <w:top w:w="43" w:type="dxa"/>
              <w:left w:w="43" w:type="dxa"/>
              <w:bottom w:w="43" w:type="dxa"/>
              <w:right w:w="43" w:type="dxa"/>
            </w:tcMar>
          </w:tcPr>
          <w:p w14:paraId="5B180DA1" w14:textId="554E67FD" w:rsidR="000229B3" w:rsidRDefault="000229B3" w:rsidP="00E04201">
            <w:pPr>
              <w:pStyle w:val="TableContents"/>
            </w:pPr>
            <w:r>
              <w:t>0.03</w:t>
            </w:r>
          </w:p>
        </w:tc>
        <w:tc>
          <w:tcPr>
            <w:tcW w:w="0" w:type="auto"/>
            <w:tcMar>
              <w:top w:w="43" w:type="dxa"/>
              <w:left w:w="43" w:type="dxa"/>
              <w:bottom w:w="43" w:type="dxa"/>
              <w:right w:w="43" w:type="dxa"/>
            </w:tcMar>
          </w:tcPr>
          <w:p w14:paraId="44CFCFBA" w14:textId="724D55E1" w:rsidR="000229B3" w:rsidRDefault="000229B3" w:rsidP="000229B3">
            <w:pPr>
              <w:pStyle w:val="TableContents"/>
            </w:pPr>
            <w:r>
              <w:t>0.031</w:t>
            </w:r>
          </w:p>
        </w:tc>
      </w:tr>
      <w:tr w:rsidR="000229B3" w14:paraId="22A09419" w14:textId="77777777" w:rsidTr="001C6B8C">
        <w:trPr>
          <w:jc w:val="center"/>
        </w:trPr>
        <w:tc>
          <w:tcPr>
            <w:tcW w:w="0" w:type="auto"/>
            <w:shd w:val="clear" w:color="auto" w:fill="D9D9D9" w:themeFill="background1" w:themeFillShade="D9"/>
          </w:tcPr>
          <w:p w14:paraId="7930C7D4" w14:textId="0BE7BC01" w:rsidR="000229B3" w:rsidRDefault="000229B3" w:rsidP="00E04201">
            <w:pPr>
              <w:pStyle w:val="TableContents"/>
            </w:pPr>
            <w:r>
              <w:t>Domain3</w:t>
            </w:r>
          </w:p>
        </w:tc>
        <w:tc>
          <w:tcPr>
            <w:tcW w:w="0" w:type="auto"/>
            <w:shd w:val="clear" w:color="auto" w:fill="D9D9D9" w:themeFill="background1" w:themeFillShade="D9"/>
            <w:tcMar>
              <w:top w:w="43" w:type="dxa"/>
              <w:left w:w="43" w:type="dxa"/>
              <w:bottom w:w="43" w:type="dxa"/>
              <w:right w:w="43" w:type="dxa"/>
            </w:tcMar>
          </w:tcPr>
          <w:p w14:paraId="643AD8A8" w14:textId="1B832531" w:rsidR="000229B3" w:rsidRDefault="000229B3" w:rsidP="00E04201">
            <w:pPr>
              <w:pStyle w:val="TableContents"/>
            </w:pPr>
            <w:r>
              <w:t>0.</w:t>
            </w:r>
            <w:r w:rsidR="00DE5193">
              <w:t>0</w:t>
            </w:r>
            <w:r>
              <w:t>2</w:t>
            </w:r>
          </w:p>
        </w:tc>
        <w:tc>
          <w:tcPr>
            <w:tcW w:w="0" w:type="auto"/>
            <w:tcMar>
              <w:top w:w="43" w:type="dxa"/>
              <w:left w:w="43" w:type="dxa"/>
              <w:bottom w:w="43" w:type="dxa"/>
              <w:right w:w="43" w:type="dxa"/>
            </w:tcMar>
          </w:tcPr>
          <w:p w14:paraId="409692E0" w14:textId="60296297" w:rsidR="000229B3" w:rsidRDefault="000229B3" w:rsidP="00E04201">
            <w:pPr>
              <w:pStyle w:val="TableContents"/>
            </w:pPr>
            <w:r>
              <w:t>0.019</w:t>
            </w:r>
          </w:p>
        </w:tc>
      </w:tr>
      <w:tr w:rsidR="000229B3" w14:paraId="3B01F27F" w14:textId="77777777" w:rsidTr="001C6B8C">
        <w:trPr>
          <w:jc w:val="center"/>
        </w:trPr>
        <w:tc>
          <w:tcPr>
            <w:tcW w:w="0" w:type="auto"/>
            <w:shd w:val="clear" w:color="auto" w:fill="D9D9D9" w:themeFill="background1" w:themeFillShade="D9"/>
          </w:tcPr>
          <w:p w14:paraId="412D38EB" w14:textId="41451698" w:rsidR="000229B3" w:rsidRDefault="000229B3" w:rsidP="00E04201">
            <w:pPr>
              <w:pStyle w:val="TableContents"/>
            </w:pPr>
            <w:r>
              <w:t>Domain4</w:t>
            </w:r>
          </w:p>
        </w:tc>
        <w:tc>
          <w:tcPr>
            <w:tcW w:w="0" w:type="auto"/>
            <w:shd w:val="clear" w:color="auto" w:fill="D9D9D9" w:themeFill="background1" w:themeFillShade="D9"/>
            <w:tcMar>
              <w:top w:w="43" w:type="dxa"/>
              <w:left w:w="43" w:type="dxa"/>
              <w:bottom w:w="43" w:type="dxa"/>
              <w:right w:w="43" w:type="dxa"/>
            </w:tcMar>
          </w:tcPr>
          <w:p w14:paraId="0B14F57A" w14:textId="79A18D3B" w:rsidR="000229B3" w:rsidRDefault="000229B3" w:rsidP="00E04201">
            <w:pPr>
              <w:pStyle w:val="TableContents"/>
            </w:pPr>
            <w:r>
              <w:t>0.04</w:t>
            </w:r>
          </w:p>
        </w:tc>
        <w:tc>
          <w:tcPr>
            <w:tcW w:w="0" w:type="auto"/>
            <w:tcMar>
              <w:top w:w="43" w:type="dxa"/>
              <w:left w:w="43" w:type="dxa"/>
              <w:bottom w:w="43" w:type="dxa"/>
              <w:right w:w="43" w:type="dxa"/>
            </w:tcMar>
          </w:tcPr>
          <w:p w14:paraId="3E1A0543" w14:textId="0EBF2411" w:rsidR="000229B3" w:rsidRDefault="000229B3" w:rsidP="000229B3">
            <w:pPr>
              <w:pStyle w:val="TableContents"/>
            </w:pPr>
            <w:r>
              <w:t>0.042</w:t>
            </w:r>
          </w:p>
        </w:tc>
      </w:tr>
      <w:tr w:rsidR="000229B3" w14:paraId="0DCFFF2A" w14:textId="77777777" w:rsidTr="001C6B8C">
        <w:trPr>
          <w:jc w:val="center"/>
        </w:trPr>
        <w:tc>
          <w:tcPr>
            <w:tcW w:w="0" w:type="auto"/>
            <w:shd w:val="clear" w:color="auto" w:fill="D9D9D9" w:themeFill="background1" w:themeFillShade="D9"/>
          </w:tcPr>
          <w:p w14:paraId="0E3714B1" w14:textId="3D75AD15" w:rsidR="000229B3" w:rsidRDefault="000229B3" w:rsidP="00E04201">
            <w:pPr>
              <w:pStyle w:val="TableContents"/>
            </w:pPr>
            <w:r>
              <w:t>Domain5</w:t>
            </w:r>
          </w:p>
        </w:tc>
        <w:tc>
          <w:tcPr>
            <w:tcW w:w="0" w:type="auto"/>
            <w:shd w:val="clear" w:color="auto" w:fill="D9D9D9" w:themeFill="background1" w:themeFillShade="D9"/>
            <w:tcMar>
              <w:top w:w="43" w:type="dxa"/>
              <w:left w:w="43" w:type="dxa"/>
              <w:bottom w:w="43" w:type="dxa"/>
              <w:right w:w="43" w:type="dxa"/>
            </w:tcMar>
          </w:tcPr>
          <w:p w14:paraId="72217E00" w14:textId="78D36097" w:rsidR="000229B3" w:rsidRDefault="000229B3" w:rsidP="00E04201">
            <w:pPr>
              <w:pStyle w:val="TableContents"/>
            </w:pPr>
            <w:r>
              <w:t>0.02</w:t>
            </w:r>
          </w:p>
        </w:tc>
        <w:tc>
          <w:tcPr>
            <w:tcW w:w="0" w:type="auto"/>
            <w:tcMar>
              <w:top w:w="43" w:type="dxa"/>
              <w:left w:w="43" w:type="dxa"/>
              <w:bottom w:w="43" w:type="dxa"/>
              <w:right w:w="43" w:type="dxa"/>
            </w:tcMar>
          </w:tcPr>
          <w:p w14:paraId="09EBAC95" w14:textId="5D96C670" w:rsidR="000229B3" w:rsidRDefault="000229B3" w:rsidP="00E04201">
            <w:pPr>
              <w:pStyle w:val="TableContents"/>
            </w:pPr>
            <w:r>
              <w:t>0.019</w:t>
            </w:r>
          </w:p>
        </w:tc>
      </w:tr>
    </w:tbl>
    <w:p w14:paraId="4E618FDE" w14:textId="77777777" w:rsidR="00A26C4B" w:rsidRDefault="00A26C4B" w:rsidP="00296E53"/>
    <w:p w14:paraId="5A436D2C" w14:textId="02C92D65" w:rsidR="005873D8" w:rsidRDefault="002216C4" w:rsidP="00D167FD">
      <w:pPr>
        <w:pStyle w:val="Heading2"/>
      </w:pPr>
      <w:bookmarkStart w:id="56" w:name="_Toc14272734"/>
      <w:bookmarkStart w:id="57" w:name="_Toc29161473"/>
      <w:r w:rsidRPr="007E66E3">
        <w:t>Method 2</w:t>
      </w:r>
      <w:r w:rsidRPr="00D167FD">
        <w:rPr>
          <w:rStyle w:val="Heading2Char"/>
        </w:rPr>
        <w:t>:</w:t>
      </w:r>
      <w:r w:rsidRPr="007E66E3">
        <w:t xml:space="preserve"> Optimal </w:t>
      </w:r>
      <w:r w:rsidR="00D167FD">
        <w:t>S</w:t>
      </w:r>
      <w:r w:rsidRPr="007E66E3">
        <w:t xml:space="preserve">tratification and </w:t>
      </w:r>
      <w:r w:rsidR="00D167FD">
        <w:rPr>
          <w:rStyle w:val="Heading2Char"/>
        </w:rPr>
        <w:t>A</w:t>
      </w:r>
      <w:r w:rsidRPr="00D167FD">
        <w:rPr>
          <w:rStyle w:val="Heading2Char"/>
        </w:rPr>
        <w:t>llocation</w:t>
      </w:r>
      <w:r w:rsidRPr="007E66E3">
        <w:t xml:space="preserve"> </w:t>
      </w:r>
      <w:r w:rsidR="00D167FD">
        <w:t>U</w:t>
      </w:r>
      <w:r w:rsidRPr="007E66E3">
        <w:t>sing Genetic Algorithm and Simulated Annealing</w:t>
      </w:r>
      <w:bookmarkEnd w:id="56"/>
      <w:bookmarkEnd w:id="57"/>
    </w:p>
    <w:p w14:paraId="493E9C53" w14:textId="41A220C5" w:rsidR="00A16779" w:rsidRDefault="00A16779" w:rsidP="00A16779">
      <w:pPr>
        <w:rPr>
          <w:noProof/>
        </w:rPr>
      </w:pPr>
      <w:r>
        <w:rPr>
          <w:rFonts w:eastAsia="Times New Roman"/>
          <w:noProof/>
          <w:lang w:bidi="ar-SA"/>
        </w:rPr>
        <w:fldChar w:fldCharType="begin"/>
      </w:r>
      <w:r w:rsidR="00BD18AC">
        <w:rPr>
          <w:rFonts w:eastAsia="Times New Roman"/>
          <w:noProof/>
          <w:lang w:bidi="ar-SA"/>
        </w:rPr>
        <w:instrText xml:space="preserve"> ADDIN ZOTERO_ITEM CSL_CITATION {"citationID":"rZgxLckO","properties":{"formattedCitation":"(Lisic, Sang, Zhu, &amp; Zimmer, 2018)","plainCitation":"(Lisic, Sang, Zhu, &amp; Zimmer, 2018)","dontUpdate":true,"noteIndex":0},"citationItems":[{"id":3109,"uris":["http://zotero.org/groups/2128091/items/ZFDWF4IG"],"uri":["http://zotero.org/groups/2128091/items/ZFDWF4IG"],"itemData":{"id":3109,"type":"article-journal","container-title":"Journal of Official Statistics","DOI":"10.1515/jos-2018-0007","ISSN":"2001-7367","issue":"1","language":"en","page":"121-148","source":"Crossref","title":"Optimal Stratification and Allocation for the June Agricultural Survey","volume":"34","author":[{"family":"Lisic","given":"Jonathan"},{"family":"Sang","given":"Hejian"},{"family":"Zhu","given":"Zhengyuan"},{"family":"Zimmer","given":"Stephanie"}],"issued":{"date-parts":[["2018",3,1]]}}}],"schema":"https://github.com/citation-style-language/schema/raw/master/csl-citation.json"} </w:instrText>
      </w:r>
      <w:r>
        <w:rPr>
          <w:rFonts w:eastAsia="Times New Roman"/>
          <w:noProof/>
          <w:lang w:bidi="ar-SA"/>
        </w:rPr>
        <w:fldChar w:fldCharType="separate"/>
      </w:r>
      <w:r w:rsidRPr="00CA170E">
        <w:t>Lisic</w:t>
      </w:r>
      <w:r>
        <w:t xml:space="preserve"> et al.</w:t>
      </w:r>
      <w:r w:rsidRPr="00CA170E">
        <w:t xml:space="preserve"> </w:t>
      </w:r>
      <w:r>
        <w:t>(</w:t>
      </w:r>
      <w:r w:rsidRPr="00CA170E">
        <w:t>2018)</w:t>
      </w:r>
      <w:r>
        <w:rPr>
          <w:rFonts w:eastAsia="Times New Roman"/>
          <w:noProof/>
          <w:lang w:bidi="ar-SA"/>
        </w:rPr>
        <w:fldChar w:fldCharType="end"/>
      </w:r>
      <w:r>
        <w:rPr>
          <w:rFonts w:eastAsia="Times New Roman"/>
          <w:noProof/>
          <w:lang w:bidi="ar-SA"/>
        </w:rPr>
        <w:t xml:space="preserve"> proposed an</w:t>
      </w:r>
      <w:r w:rsidRPr="00F40B1A">
        <w:rPr>
          <w:rFonts w:eastAsia="Times New Roman"/>
          <w:noProof/>
          <w:lang w:bidi="ar-SA"/>
        </w:rPr>
        <w:t xml:space="preserve"> optimal stratification and allocation method based on simulated annealing that considers coefficient of </w:t>
      </w:r>
      <w:r w:rsidR="002A32ED">
        <w:rPr>
          <w:rFonts w:eastAsia="Times New Roman"/>
          <w:noProof/>
          <w:lang w:bidi="ar-SA"/>
        </w:rPr>
        <w:t>variation</w:t>
      </w:r>
      <w:r w:rsidRPr="00F40B1A">
        <w:rPr>
          <w:rFonts w:eastAsia="Times New Roman"/>
          <w:noProof/>
          <w:lang w:bidi="ar-SA"/>
        </w:rPr>
        <w:t xml:space="preserve"> and fixed sample size constraints</w:t>
      </w:r>
      <w:r>
        <w:rPr>
          <w:rFonts w:eastAsia="Times New Roman"/>
          <w:noProof/>
          <w:lang w:bidi="ar-SA"/>
        </w:rPr>
        <w:t xml:space="preserve">. This method minimizes </w:t>
      </w:r>
      <w:r>
        <w:rPr>
          <w:noProof/>
        </w:rPr>
        <w:t xml:space="preserve">sum of penalties of deviations from the target CVs. </w:t>
      </w:r>
    </w:p>
    <w:p w14:paraId="01FFEFED" w14:textId="77777777" w:rsidR="00A16779" w:rsidRDefault="00A16779" w:rsidP="00A16779">
      <w:pPr>
        <w:rPr>
          <w:noProof/>
        </w:rPr>
      </w:pPr>
      <w:r>
        <w:rPr>
          <w:noProof/>
        </w:rPr>
        <w:t xml:space="preserve">Simulated annealing (SA) heuristic is used to minimze the objective function. Simulated annealing </w:t>
      </w:r>
      <w:r>
        <w:t xml:space="preserve">is a stochastic optimization process that </w:t>
      </w:r>
      <w:r>
        <w:rPr>
          <w:noProof/>
        </w:rPr>
        <w:t xml:space="preserve">allows the objective function to explore some randomly generated nonoptimal states. In each iteration, a primary sampling unit (PSU) is exchanged by choosing a stratum to lose and another stratun to accept a PSU. The algorithm stops after a specified number of iterations or when the threshold is met. </w:t>
      </w:r>
    </w:p>
    <w:p w14:paraId="0566E973" w14:textId="6EC9B1CF" w:rsidR="00065B9E" w:rsidRDefault="00A16779" w:rsidP="00065B9E">
      <w:pPr>
        <w:rPr>
          <w:noProof/>
        </w:rPr>
      </w:pPr>
      <w:r>
        <w:rPr>
          <w:noProof/>
        </w:rPr>
        <w:t xml:space="preserve">The sample size needs to be determined prior to running the model. Additionally, an initial solution is needed for which the authors use k-means clustering method. K-means is a clustering heursitic that does not perform any optimization in terms of CV or sample size. On the other hand, the quality of the final solution resulted from Simulated Annealing depends on the quality of the initial solution (i.e. a higher quality initial solution is expected to result in a higher quality final </w:t>
      </w:r>
      <w:r>
        <w:rPr>
          <w:noProof/>
        </w:rPr>
        <w:lastRenderedPageBreak/>
        <w:t xml:space="preserve">solution). Therefore, </w:t>
      </w:r>
      <w:r w:rsidR="00065B9E">
        <w:rPr>
          <w:noProof/>
        </w:rPr>
        <w:t>using</w:t>
      </w:r>
      <w:r>
        <w:rPr>
          <w:noProof/>
        </w:rPr>
        <w:t xml:space="preserve"> the optimal stratification and allocation based on GA </w:t>
      </w:r>
      <w:r w:rsidR="00065B9E">
        <w:rPr>
          <w:noProof/>
        </w:rPr>
        <w:t>method as the initial solution for the SA method is expected to result in a higher quality solution compared to a randomly generated initial solution for the SA method. This approach also help</w:t>
      </w:r>
      <w:r w:rsidR="004041FA">
        <w:rPr>
          <w:noProof/>
        </w:rPr>
        <w:t>s</w:t>
      </w:r>
      <w:r w:rsidR="00065B9E">
        <w:rPr>
          <w:noProof/>
        </w:rPr>
        <w:t xml:space="preserve"> with determining the minimum sample size required to meet the CV constriants </w:t>
      </w:r>
      <w:r w:rsidR="004041FA">
        <w:rPr>
          <w:noProof/>
        </w:rPr>
        <w:t>which is more convinient and efficient</w:t>
      </w:r>
      <w:r w:rsidR="00065B9E">
        <w:rPr>
          <w:noProof/>
        </w:rPr>
        <w:t xml:space="preserve"> than </w:t>
      </w:r>
      <w:r w:rsidR="004041FA">
        <w:rPr>
          <w:noProof/>
        </w:rPr>
        <w:t xml:space="preserve">experimenting with sample size values. </w:t>
      </w:r>
    </w:p>
    <w:p w14:paraId="75903023" w14:textId="6AA08388" w:rsidR="00A16779" w:rsidRDefault="00A16779" w:rsidP="00A16779">
      <w:pPr>
        <w:rPr>
          <w:noProof/>
        </w:rPr>
      </w:pPr>
      <w:r>
        <w:rPr>
          <w:noProof/>
        </w:rPr>
        <w:t xml:space="preserve">The method discussed in this section uses the GA based method to find a feasible solution that meets the CV constraints </w:t>
      </w:r>
      <w:r w:rsidR="004041FA">
        <w:rPr>
          <w:noProof/>
        </w:rPr>
        <w:t>and the</w:t>
      </w:r>
      <w:r>
        <w:rPr>
          <w:noProof/>
        </w:rPr>
        <w:t xml:space="preserve"> minimum sample size. Then, the optimal stratification</w:t>
      </w:r>
      <w:r w:rsidR="00225EA6">
        <w:rPr>
          <w:noProof/>
        </w:rPr>
        <w:t xml:space="preserve"> and sample size</w:t>
      </w:r>
      <w:r>
        <w:rPr>
          <w:noProof/>
        </w:rPr>
        <w:t xml:space="preserve"> from the GA solution</w:t>
      </w:r>
      <w:r w:rsidR="00225EA6">
        <w:rPr>
          <w:noProof/>
        </w:rPr>
        <w:t xml:space="preserve"> </w:t>
      </w:r>
      <w:r>
        <w:rPr>
          <w:noProof/>
        </w:rPr>
        <w:t xml:space="preserve">is used as initial stratification </w:t>
      </w:r>
      <w:r w:rsidR="00225EA6">
        <w:rPr>
          <w:noProof/>
        </w:rPr>
        <w:t xml:space="preserve">and </w:t>
      </w:r>
      <w:r>
        <w:rPr>
          <w:noProof/>
        </w:rPr>
        <w:t xml:space="preserve">sample size </w:t>
      </w:r>
      <w:r w:rsidR="00225EA6">
        <w:rPr>
          <w:noProof/>
        </w:rPr>
        <w:t>for the</w:t>
      </w:r>
      <w:r>
        <w:rPr>
          <w:noProof/>
        </w:rPr>
        <w:t xml:space="preserve"> SA based method</w:t>
      </w:r>
      <w:r w:rsidR="00225EA6">
        <w:rPr>
          <w:noProof/>
        </w:rPr>
        <w:t xml:space="preserve"> respectively</w:t>
      </w:r>
      <w:r>
        <w:rPr>
          <w:noProof/>
        </w:rPr>
        <w:t xml:space="preserve">. The SA based method further improves the stratification and allocation to minimize CV while keeping the sample size constant. </w:t>
      </w:r>
    </w:p>
    <w:p w14:paraId="60E5D7E5" w14:textId="2FC6B7B5" w:rsidR="002216C4" w:rsidRDefault="00C63303" w:rsidP="00D167FD">
      <w:pPr>
        <w:pStyle w:val="Heading3"/>
      </w:pPr>
      <w:bookmarkStart w:id="58" w:name="_Ref26270958"/>
      <w:bookmarkStart w:id="59" w:name="_Toc29161474"/>
      <w:r>
        <w:t xml:space="preserve">Method 2 </w:t>
      </w:r>
      <w:r w:rsidR="004C7622">
        <w:t>P</w:t>
      </w:r>
      <w:r>
        <w:t>rocedure</w:t>
      </w:r>
      <w:bookmarkEnd w:id="58"/>
      <w:bookmarkEnd w:id="59"/>
    </w:p>
    <w:p w14:paraId="4520782B" w14:textId="16182A94" w:rsidR="00A16779" w:rsidRDefault="00A16779" w:rsidP="00A16779">
      <w:r>
        <w:t xml:space="preserve">After installing “SamplingStrata” package (see the instructions in </w:t>
      </w:r>
      <w:r>
        <w:fldChar w:fldCharType="begin"/>
      </w:r>
      <w:r>
        <w:instrText xml:space="preserve"> REF _Ref16002664 \r \h </w:instrText>
      </w:r>
      <w:r>
        <w:fldChar w:fldCharType="separate"/>
      </w:r>
      <w:r>
        <w:rPr>
          <w:cs/>
        </w:rPr>
        <w:t>‎</w:t>
      </w:r>
      <w:r>
        <w:t>3.1</w:t>
      </w:r>
      <w:r>
        <w:fldChar w:fldCharType="end"/>
      </w:r>
      <w:r>
        <w:t xml:space="preserve">), “saAlloc” package needs to be installed. “saAlloc” package requires R </w:t>
      </w:r>
      <w:r>
        <w:fldChar w:fldCharType="begin"/>
      </w:r>
      <w:r w:rsidR="00BD18AC">
        <w:instrText xml:space="preserve"> ADDIN ZOTERO_ITEM CSL_CITATION {"citationID":"PEGu0xRy","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accessed":{"date-parts":[["2019",4,23]]},"issued":{"date-parts":[["2019"]]}}}],"schema":"https://github.com/citation-style-language/schema/raw/master/csl-citation.json"} </w:instrText>
      </w:r>
      <w:r>
        <w:fldChar w:fldCharType="separate"/>
      </w:r>
      <w:r w:rsidRPr="0084416E">
        <w:t>(The R Foundation, 2019)</w:t>
      </w:r>
      <w:r>
        <w:fldChar w:fldCharType="end"/>
      </w:r>
      <w:r>
        <w:t xml:space="preserve"> version 2.15 or newer. The source code, documentation, and samples are available on the GitHub repository for the package </w:t>
      </w:r>
      <w:r>
        <w:fldChar w:fldCharType="begin"/>
      </w:r>
      <w:r w:rsidR="00BD18AC">
        <w:instrText xml:space="preserve"> ADDIN ZOTERO_ITEM CSL_CITATION {"citationID":"CAEDLO8v","properties":{"formattedCitation":"(Barcaroli, 2019)","plainCitation":"(Barcaroli, 2019)","dontUpdate":true,"noteIndex":0},"citationItems":[{"id":3049,"uris":["http://zotero.org/groups/2128091/items/UTERBE6T"],"uri":["http://zotero.org/groups/2128091/items/UTERBE6T"],"itemData":{"id":3049,"type":"webpage","title":"R package for Optimal Stratification of Sampling Frames for Multipurpose Sampling Surveys: barcaroli/SamplingStrata","title-short":"R package for Optimal Stratification of Sampling Frames for Multipurpose Sampling Surveys","URL":"https://github.com/barcaroli/SamplingStrata","author":[{"family":"Barcaroli","given":"Giulio"}],"accessed":{"date-parts":[["2019",4,23]]},"issued":{"date-parts":[["2019",4,21]]}}}],"schema":"https://github.com/citation-style-language/schema/raw/master/csl-citation.json"} </w:instrText>
      </w:r>
      <w:r>
        <w:fldChar w:fldCharType="separate"/>
      </w:r>
      <w:r w:rsidRPr="00C154D6">
        <w:t>(</w:t>
      </w:r>
      <w:r>
        <w:t>Lisic,</w:t>
      </w:r>
      <w:r w:rsidRPr="00C154D6">
        <w:t xml:space="preserve"> 2019)</w:t>
      </w:r>
      <w:r>
        <w:fldChar w:fldCharType="end"/>
      </w:r>
      <w:r>
        <w:t xml:space="preserve">. Following are the instructions to install the package. </w:t>
      </w:r>
    </w:p>
    <w:p w14:paraId="09AEEBDB" w14:textId="77777777" w:rsidR="00A16779" w:rsidRPr="00627C38" w:rsidRDefault="00A16779" w:rsidP="00A16779">
      <w:pPr>
        <w:pStyle w:val="Code"/>
        <w:rPr>
          <w:rFonts w:eastAsia="Times New Roman"/>
          <w:lang w:bidi="ar-SA"/>
        </w:rPr>
      </w:pPr>
      <w:proofErr w:type="gramStart"/>
      <w:r w:rsidRPr="00627C38">
        <w:rPr>
          <w:rFonts w:eastAsia="Times New Roman"/>
          <w:lang w:bidi="ar-SA"/>
        </w:rPr>
        <w:t>install.packages</w:t>
      </w:r>
      <w:proofErr w:type="gramEnd"/>
      <w:r w:rsidRPr="00627C38">
        <w:rPr>
          <w:rFonts w:eastAsia="Times New Roman"/>
          <w:lang w:bidi="ar-SA"/>
        </w:rPr>
        <w:t>("remotes")</w:t>
      </w:r>
    </w:p>
    <w:p w14:paraId="169AE90F" w14:textId="77777777" w:rsidR="00A16779" w:rsidRPr="00627C38" w:rsidRDefault="00A16779" w:rsidP="00A16779">
      <w:pPr>
        <w:pStyle w:val="Code"/>
        <w:rPr>
          <w:rFonts w:eastAsia="Times New Roman"/>
          <w:lang w:bidi="ar-SA"/>
        </w:rPr>
      </w:pPr>
      <w:proofErr w:type="gramStart"/>
      <w:r w:rsidRPr="00627C38">
        <w:rPr>
          <w:rFonts w:eastAsia="Times New Roman"/>
          <w:lang w:bidi="ar-SA"/>
        </w:rPr>
        <w:t>remotes::</w:t>
      </w:r>
      <w:proofErr w:type="gramEnd"/>
      <w:r w:rsidRPr="00627C38">
        <w:rPr>
          <w:rFonts w:eastAsia="Times New Roman"/>
          <w:lang w:bidi="ar-SA"/>
        </w:rPr>
        <w:t>install_github("jlisic/saAlloc")</w:t>
      </w:r>
    </w:p>
    <w:p w14:paraId="4FEB9647" w14:textId="4759FC4A" w:rsidR="00A16779" w:rsidRDefault="00A16779" w:rsidP="00A16779">
      <w:r>
        <w:t xml:space="preserve">The installation procedure (the second command above) should install ‘Rtools’ automatically if it is not already installed. In some cases, this does not happen and results installation failure which can be fixed by installing ‘Rtools’ </w:t>
      </w:r>
      <w:r>
        <w:fldChar w:fldCharType="begin"/>
      </w:r>
      <w:r w:rsidR="00BD18AC">
        <w:instrText xml:space="preserve"> ADDIN ZOTERO_ITEM CSL_CITATION {"citationID":"JeeJTnbb","properties":{"formattedCitation":"(The R Foundation, n.d.)","plainCitation":"(The R Foundation, n.d.)","noteIndex":0},"citationItems":[{"id":3531,"uris":["http://zotero.org/groups/2128091/items/VM2KKCVS"],"uri":["http://zotero.org/groups/2128091/items/VM2KKCVS"],"itemData":{"id":3531,"type":"webpage","title":"Building R for Windows","URL":"https://cran.r-project.org/bin/windows/Rtools/","author":[{"literal":"The R Foundation"}],"accessed":{"date-parts":[["2019",8,6]]}}}],"schema":"https://github.com/citation-style-language/schema/raw/master/csl-citation.json"} </w:instrText>
      </w:r>
      <w:r>
        <w:fldChar w:fldCharType="separate"/>
      </w:r>
      <w:r w:rsidRPr="00DD7B33">
        <w:t>(The R Foundation, n.d.)</w:t>
      </w:r>
      <w:r>
        <w:fldChar w:fldCharType="end"/>
      </w:r>
      <w:r>
        <w:t xml:space="preserve"> manually.</w:t>
      </w:r>
    </w:p>
    <w:p w14:paraId="1BF0F39E" w14:textId="77777777" w:rsidR="00A16779" w:rsidRDefault="00A16779" w:rsidP="00A16779">
      <w:r>
        <w:t xml:space="preserve">The GA based method is used to produce the initial solution for the simulated annealing process according to the instructions presented in </w:t>
      </w:r>
      <w:r>
        <w:fldChar w:fldCharType="begin"/>
      </w:r>
      <w:r>
        <w:instrText xml:space="preserve"> REF _Ref16422707 \r \h </w:instrText>
      </w:r>
      <w:r>
        <w:fldChar w:fldCharType="separate"/>
      </w:r>
      <w:r>
        <w:rPr>
          <w:cs/>
        </w:rPr>
        <w:t>‎</w:t>
      </w:r>
      <w:r>
        <w:fldChar w:fldCharType="end"/>
      </w:r>
      <w:r>
        <w:fldChar w:fldCharType="begin"/>
      </w:r>
      <w:r>
        <w:instrText xml:space="preserve"> REF _Ref16422745 \h </w:instrText>
      </w:r>
      <w:r>
        <w:fldChar w:fldCharType="separate"/>
      </w:r>
      <w:r>
        <w:t>Method 1 Scripts</w:t>
      </w:r>
      <w:r>
        <w:fldChar w:fldCharType="end"/>
      </w:r>
      <w:r>
        <w:t>.</w:t>
      </w:r>
    </w:p>
    <w:p w14:paraId="05BEB55D" w14:textId="659DC5FE" w:rsidR="00A16779" w:rsidRDefault="00A16779" w:rsidP="00A16779">
      <w:r>
        <w:lastRenderedPageBreak/>
        <w:t>‘</w:t>
      </w:r>
      <w:r w:rsidRPr="00CC3596">
        <w:t>ga_solution$aggr_strata</w:t>
      </w:r>
      <w:r>
        <w:t xml:space="preserve">’ and ‘solution$indices’ </w:t>
      </w:r>
      <w:r w:rsidR="00ED0426">
        <w:t xml:space="preserve">variables contain the </w:t>
      </w:r>
      <w:r>
        <w:t>GA result</w:t>
      </w:r>
      <w:r w:rsidR="00ED0426">
        <w:t>s</w:t>
      </w:r>
      <w:r>
        <w:t>.</w:t>
      </w:r>
      <w:r w:rsidRPr="00740F48">
        <w:t xml:space="preserve"> </w:t>
      </w:r>
      <w:r>
        <w:t>The stratification is presented in “indices” while “aggr_strata” shows the number of samples allocated to each stratum. The ‘SOLUZ’ column in ‘</w:t>
      </w:r>
      <w:r w:rsidRPr="00CC3596">
        <w:t>ga_solution$aggr_strata</w:t>
      </w:r>
      <w:r>
        <w:t xml:space="preserve">’ table is used for calculating the total sample size in each domain for the SA method. The function ‘updateStrata’ is used to create a frame referred to as ‘newstrata’ by adding </w:t>
      </w:r>
      <w:r w:rsidRPr="001A6F30">
        <w:t xml:space="preserve">a new stratum </w:t>
      </w:r>
      <w:r w:rsidRPr="00873B07">
        <w:t>label</w:t>
      </w:r>
      <w:r>
        <w:rPr>
          <w:rFonts w:ascii="Arial" w:hAnsi="Arial" w:cs="Arial"/>
          <w:color w:val="000000"/>
          <w:sz w:val="20"/>
          <w:szCs w:val="20"/>
          <w:shd w:val="clear" w:color="auto" w:fill="FFFFFF"/>
        </w:rPr>
        <w:t xml:space="preserve"> </w:t>
      </w:r>
      <w:r>
        <w:t xml:space="preserve">based on solution$indices table to each atomic stratum. This step is necessary because the indices generated by the GA based solution are the combination of all auxiliary variable values while the SA based method requires a singular label for each stratum. </w:t>
      </w:r>
    </w:p>
    <w:p w14:paraId="44193011" w14:textId="11B3C65E" w:rsidR="00A16779" w:rsidRDefault="00A16779" w:rsidP="00A16779">
      <w:pPr>
        <w:pStyle w:val="Code"/>
        <w:pBdr>
          <w:left w:val="single" w:sz="4" w:space="0" w:color="auto"/>
        </w:pBdr>
      </w:pPr>
      <w:r w:rsidRPr="008922B7">
        <w:t>ga_solution$aggr_strata</w:t>
      </w:r>
    </w:p>
    <w:p w14:paraId="1555E77A" w14:textId="77777777" w:rsidR="00A16779" w:rsidRDefault="00A16779" w:rsidP="00A16779">
      <w:pPr>
        <w:pStyle w:val="Code"/>
        <w:pBdr>
          <w:left w:val="single" w:sz="4" w:space="0" w:color="auto"/>
        </w:pBdr>
      </w:pPr>
      <w:r>
        <w:t xml:space="preserve">newstrata &lt;- </w:t>
      </w:r>
      <w:proofErr w:type="gramStart"/>
      <w:r>
        <w:t>updateStrata(</w:t>
      </w:r>
      <w:proofErr w:type="gramEnd"/>
      <w:r>
        <w:t xml:space="preserve">CFSstrata, </w:t>
      </w:r>
    </w:p>
    <w:p w14:paraId="1B9DF961" w14:textId="77777777" w:rsidR="00A16779" w:rsidRDefault="00A16779" w:rsidP="00A16779">
      <w:pPr>
        <w:pStyle w:val="Code"/>
        <w:pBdr>
          <w:left w:val="single" w:sz="4" w:space="0" w:color="auto"/>
        </w:pBdr>
      </w:pPr>
      <w:r>
        <w:t xml:space="preserve">                          ga_solution, </w:t>
      </w:r>
    </w:p>
    <w:p w14:paraId="1674D1B6" w14:textId="77777777" w:rsidR="00A16779" w:rsidRDefault="00A16779" w:rsidP="00A16779">
      <w:pPr>
        <w:pStyle w:val="Code"/>
        <w:pBdr>
          <w:left w:val="single" w:sz="4" w:space="0" w:color="auto"/>
        </w:pBdr>
      </w:pPr>
      <w:r>
        <w:t xml:space="preserve">                          writeFiles = TRUE)  </w:t>
      </w:r>
    </w:p>
    <w:p w14:paraId="38A3CFDF" w14:textId="23B9DE90" w:rsidR="00A16779" w:rsidRDefault="00A16779" w:rsidP="000440AA">
      <w:pPr>
        <w:pStyle w:val="BodyText"/>
      </w:pPr>
      <w:r>
        <w:t>SamplingStrata reports the sample size for each stratum, how</w:t>
      </w:r>
      <w:r w:rsidR="00050E21">
        <w:t>ever the SA method requires the</w:t>
      </w:r>
      <w:r>
        <w:t xml:space="preserve"> primary sampling units (PSU) in each stratum. The following script creates a frame referred to as PSU.GA based on the results from </w:t>
      </w:r>
      <w:r w:rsidR="00066F80">
        <w:t>the GA method in the format compatible with the SA</w:t>
      </w:r>
      <w:r w:rsidR="00F94001">
        <w:t xml:space="preserve"> based</w:t>
      </w:r>
      <w:r w:rsidR="00066F80">
        <w:t xml:space="preserve"> method</w:t>
      </w:r>
      <w:r>
        <w:t>.</w:t>
      </w:r>
    </w:p>
    <w:p w14:paraId="476CE6C0" w14:textId="77777777" w:rsidR="00A65C60" w:rsidRDefault="00A65C60" w:rsidP="00A65C60">
      <w:pPr>
        <w:pStyle w:val="Code"/>
      </w:pPr>
      <w:proofErr w:type="gramStart"/>
      <w:r>
        <w:t>Stratification.GA  =</w:t>
      </w:r>
      <w:proofErr w:type="gramEnd"/>
      <w:r>
        <w:t xml:space="preserve"> newstrata</w:t>
      </w:r>
    </w:p>
    <w:p w14:paraId="37DD2100" w14:textId="77777777" w:rsidR="00A65C60" w:rsidRDefault="00A65C60" w:rsidP="00A65C60">
      <w:pPr>
        <w:pStyle w:val="Code"/>
      </w:pPr>
      <w:r>
        <w:t>j = 1</w:t>
      </w:r>
    </w:p>
    <w:p w14:paraId="3947E141" w14:textId="77777777" w:rsidR="00A65C60" w:rsidRDefault="00A65C60" w:rsidP="00A65C60">
      <w:pPr>
        <w:pStyle w:val="Code"/>
      </w:pPr>
      <w:r>
        <w:t xml:space="preserve">for (i in </w:t>
      </w:r>
      <w:proofErr w:type="gramStart"/>
      <w:r>
        <w:t>1:nrow</w:t>
      </w:r>
      <w:proofErr w:type="gramEnd"/>
      <w:r>
        <w:t>(newstrata)) {</w:t>
      </w:r>
    </w:p>
    <w:p w14:paraId="159955CE" w14:textId="77777777" w:rsidR="00A65C60" w:rsidRDefault="00A65C60" w:rsidP="00A65C60">
      <w:pPr>
        <w:pStyle w:val="Code"/>
      </w:pPr>
      <w:r>
        <w:t xml:space="preserve">  num = newstrata[i,2]</w:t>
      </w:r>
    </w:p>
    <w:p w14:paraId="367D757C" w14:textId="77777777" w:rsidR="00A65C60" w:rsidRDefault="00A65C60" w:rsidP="00A65C60">
      <w:pPr>
        <w:pStyle w:val="Code"/>
      </w:pPr>
      <w:r>
        <w:t xml:space="preserve">  if (num == 1) {</w:t>
      </w:r>
    </w:p>
    <w:p w14:paraId="0610F1FD" w14:textId="77777777" w:rsidR="00A65C60" w:rsidRDefault="00A65C60" w:rsidP="00A65C60">
      <w:pPr>
        <w:pStyle w:val="Code"/>
      </w:pPr>
      <w:r>
        <w:t xml:space="preserve">    Stratification.GA[j,] = newstrata[i,]</w:t>
      </w:r>
    </w:p>
    <w:p w14:paraId="53202584" w14:textId="77777777" w:rsidR="00A65C60" w:rsidRDefault="00A65C60" w:rsidP="00A65C60">
      <w:pPr>
        <w:pStyle w:val="Code"/>
      </w:pPr>
      <w:r>
        <w:t xml:space="preserve">    j = j + 1</w:t>
      </w:r>
    </w:p>
    <w:p w14:paraId="134C120C" w14:textId="77777777" w:rsidR="00A65C60" w:rsidRDefault="00A65C60" w:rsidP="00A65C60">
      <w:pPr>
        <w:pStyle w:val="Code"/>
      </w:pPr>
      <w:r>
        <w:t xml:space="preserve">  }</w:t>
      </w:r>
    </w:p>
    <w:p w14:paraId="685D08B6" w14:textId="77777777" w:rsidR="00A65C60" w:rsidRDefault="00A65C60" w:rsidP="00A65C60">
      <w:pPr>
        <w:pStyle w:val="Code"/>
      </w:pPr>
      <w:r>
        <w:t xml:space="preserve">  else {</w:t>
      </w:r>
    </w:p>
    <w:p w14:paraId="54240A5A" w14:textId="77777777" w:rsidR="00A65C60" w:rsidRDefault="00A65C60" w:rsidP="00A65C60">
      <w:pPr>
        <w:pStyle w:val="Code"/>
      </w:pPr>
      <w:r>
        <w:t xml:space="preserve">    for (k in 1:num) {</w:t>
      </w:r>
    </w:p>
    <w:p w14:paraId="05AE0F8B" w14:textId="77777777" w:rsidR="00A65C60" w:rsidRDefault="00A65C60" w:rsidP="00A65C60">
      <w:pPr>
        <w:pStyle w:val="Code"/>
      </w:pPr>
      <w:r>
        <w:t xml:space="preserve">      Stratification.GA[</w:t>
      </w:r>
      <w:proofErr w:type="gramStart"/>
      <w:r>
        <w:t>j,-</w:t>
      </w:r>
      <w:proofErr w:type="gramEnd"/>
      <w:r>
        <w:t>2] = newstrata[i,-2]</w:t>
      </w:r>
    </w:p>
    <w:p w14:paraId="0196E9BE" w14:textId="77777777" w:rsidR="00A65C60" w:rsidRDefault="00A65C60" w:rsidP="00A65C60">
      <w:pPr>
        <w:pStyle w:val="Code"/>
      </w:pPr>
      <w:r>
        <w:t xml:space="preserve">      Stratification.GA[j,2] = 1</w:t>
      </w:r>
    </w:p>
    <w:p w14:paraId="1591D1E0" w14:textId="77777777" w:rsidR="00A65C60" w:rsidRDefault="00A65C60" w:rsidP="00A65C60">
      <w:pPr>
        <w:pStyle w:val="Code"/>
      </w:pPr>
      <w:r>
        <w:t xml:space="preserve">      j = j + 1</w:t>
      </w:r>
    </w:p>
    <w:p w14:paraId="162D4C87" w14:textId="77777777" w:rsidR="00A65C60" w:rsidRDefault="00A65C60" w:rsidP="00A65C60">
      <w:pPr>
        <w:pStyle w:val="Code"/>
      </w:pPr>
      <w:r>
        <w:t xml:space="preserve">    }</w:t>
      </w:r>
    </w:p>
    <w:p w14:paraId="62DDA754" w14:textId="77777777" w:rsidR="00A65C60" w:rsidRDefault="00A65C60" w:rsidP="00A65C60">
      <w:pPr>
        <w:pStyle w:val="Code"/>
      </w:pPr>
      <w:r>
        <w:t xml:space="preserve">  }</w:t>
      </w:r>
    </w:p>
    <w:p w14:paraId="18078B4D" w14:textId="1CE89418" w:rsidR="00A65C60" w:rsidRDefault="00A65C60" w:rsidP="00F94001">
      <w:pPr>
        <w:pStyle w:val="Code"/>
      </w:pPr>
      <w:r>
        <w:t>}</w:t>
      </w:r>
    </w:p>
    <w:p w14:paraId="7477BE3E" w14:textId="77777777" w:rsidR="00A65C60" w:rsidRDefault="00A65C60" w:rsidP="00A65C60">
      <w:pPr>
        <w:pStyle w:val="Code"/>
      </w:pPr>
      <w:proofErr w:type="gramStart"/>
      <w:r>
        <w:lastRenderedPageBreak/>
        <w:t>View(</w:t>
      </w:r>
      <w:proofErr w:type="gramEnd"/>
      <w:r>
        <w:t>Stratification.GA)</w:t>
      </w:r>
    </w:p>
    <w:p w14:paraId="50242344" w14:textId="77777777" w:rsidR="00F37B93" w:rsidRDefault="00F37B93" w:rsidP="00F37B93">
      <w:pPr>
        <w:pStyle w:val="Code"/>
      </w:pPr>
      <w:r>
        <w:t xml:space="preserve">St1 &lt;- </w:t>
      </w:r>
      <w:proofErr w:type="gramStart"/>
      <w:r>
        <w:t>Stratification.GA[</w:t>
      </w:r>
      <w:proofErr w:type="gramEnd"/>
    </w:p>
    <w:p w14:paraId="1569CF7B" w14:textId="77777777" w:rsidR="00F37B93" w:rsidRDefault="00F37B93" w:rsidP="00F37B93">
      <w:pPr>
        <w:pStyle w:val="Code"/>
      </w:pPr>
      <w:r>
        <w:t xml:space="preserve">  </w:t>
      </w:r>
      <w:proofErr w:type="gramStart"/>
      <w:r>
        <w:t>with(</w:t>
      </w:r>
      <w:proofErr w:type="gramEnd"/>
      <w:r>
        <w:t>Stratification.GA, order(Stratification.GA$DOM1,Stratification.GA$X1)),</w:t>
      </w:r>
    </w:p>
    <w:p w14:paraId="17496B1E" w14:textId="77777777" w:rsidR="00F37B93" w:rsidRDefault="00F37B93" w:rsidP="00F37B93">
      <w:pPr>
        <w:pStyle w:val="Code"/>
      </w:pPr>
      <w:r>
        <w:t xml:space="preserve">  ]</w:t>
      </w:r>
    </w:p>
    <w:p w14:paraId="769F11AC" w14:textId="77777777" w:rsidR="00F37B93" w:rsidRDefault="00F37B93" w:rsidP="00F37B93">
      <w:pPr>
        <w:pStyle w:val="Code"/>
      </w:pPr>
      <w:r>
        <w:t>orderd_startification.GA&lt;-St1[</w:t>
      </w:r>
    </w:p>
    <w:p w14:paraId="4F75E107" w14:textId="77777777" w:rsidR="00F37B93" w:rsidRDefault="00F37B93" w:rsidP="00F37B93">
      <w:pPr>
        <w:pStyle w:val="Code"/>
      </w:pPr>
      <w:r>
        <w:t xml:space="preserve">  </w:t>
      </w:r>
      <w:proofErr w:type="gramStart"/>
      <w:r>
        <w:t>with(</w:t>
      </w:r>
      <w:proofErr w:type="gramEnd"/>
      <w:r>
        <w:t>St1, order(St1$DOM1,St1$X2)),</w:t>
      </w:r>
    </w:p>
    <w:p w14:paraId="7846B8F5" w14:textId="77777777" w:rsidR="00F37B93" w:rsidRDefault="00F37B93" w:rsidP="00F37B93">
      <w:pPr>
        <w:pStyle w:val="Code"/>
      </w:pPr>
      <w:r>
        <w:t xml:space="preserve">  ]</w:t>
      </w:r>
    </w:p>
    <w:p w14:paraId="4C329307" w14:textId="77777777" w:rsidR="00F37B93" w:rsidRDefault="00F37B93" w:rsidP="00F37B93">
      <w:pPr>
        <w:pStyle w:val="Code"/>
      </w:pPr>
      <w:r>
        <w:t xml:space="preserve">St2 &lt;- </w:t>
      </w:r>
      <w:proofErr w:type="gramStart"/>
      <w:r>
        <w:t>CFSFrameData[</w:t>
      </w:r>
      <w:proofErr w:type="gramEnd"/>
    </w:p>
    <w:p w14:paraId="4B3F4F7B" w14:textId="77777777" w:rsidR="00F37B93" w:rsidRDefault="00F37B93" w:rsidP="00F37B93">
      <w:pPr>
        <w:pStyle w:val="Code"/>
      </w:pPr>
      <w:r>
        <w:t xml:space="preserve">  </w:t>
      </w:r>
      <w:proofErr w:type="gramStart"/>
      <w:r>
        <w:t>with(</w:t>
      </w:r>
      <w:proofErr w:type="gramEnd"/>
      <w:r>
        <w:t>CFSFrameData, order(CFSFrameData$state,CFSFrameData$county)),</w:t>
      </w:r>
    </w:p>
    <w:p w14:paraId="56D8F6A7" w14:textId="77777777" w:rsidR="00F37B93" w:rsidRDefault="00F37B93" w:rsidP="00F37B93">
      <w:pPr>
        <w:pStyle w:val="Code"/>
      </w:pPr>
      <w:r>
        <w:t xml:space="preserve">  ]</w:t>
      </w:r>
    </w:p>
    <w:p w14:paraId="5C7B3DC2" w14:textId="77777777" w:rsidR="00F37B93" w:rsidRDefault="00F37B93" w:rsidP="00F37B93">
      <w:pPr>
        <w:pStyle w:val="Code"/>
      </w:pPr>
      <w:r>
        <w:t>orderd_CFSFrameData&lt;-St2[</w:t>
      </w:r>
    </w:p>
    <w:p w14:paraId="7EFD1430" w14:textId="77777777" w:rsidR="00F37B93" w:rsidRDefault="00F37B93" w:rsidP="00F37B93">
      <w:pPr>
        <w:pStyle w:val="Code"/>
      </w:pPr>
      <w:r>
        <w:t xml:space="preserve">  </w:t>
      </w:r>
      <w:proofErr w:type="gramStart"/>
      <w:r>
        <w:t>with(</w:t>
      </w:r>
      <w:proofErr w:type="gramEnd"/>
      <w:r>
        <w:t>St2, order(St2$state,St2$naics)),</w:t>
      </w:r>
    </w:p>
    <w:p w14:paraId="58FDC202" w14:textId="77777777" w:rsidR="00F37B93" w:rsidRDefault="00F37B93" w:rsidP="00A65C60">
      <w:pPr>
        <w:pStyle w:val="Code"/>
      </w:pPr>
      <w:r>
        <w:t xml:space="preserve">  ]</w:t>
      </w:r>
      <w:r w:rsidDel="00F37B93">
        <w:t xml:space="preserve"> </w:t>
      </w:r>
    </w:p>
    <w:p w14:paraId="48BF0499" w14:textId="01A43369" w:rsidR="00A16779" w:rsidRDefault="00A65C60" w:rsidP="00A65C60">
      <w:pPr>
        <w:pStyle w:val="Code"/>
      </w:pPr>
      <w:r>
        <w:t>PSU.GA&lt;- cbind.</w:t>
      </w:r>
      <w:proofErr w:type="gramStart"/>
      <w:r>
        <w:t>data.frame</w:t>
      </w:r>
      <w:proofErr w:type="gramEnd"/>
      <w:r>
        <w:t>(orderd_startification.GA[,1:11],value = orderd_CFsFrameData$value)</w:t>
      </w:r>
    </w:p>
    <w:p w14:paraId="720E5F7B" w14:textId="725CDDBC" w:rsidR="00F37B93" w:rsidRDefault="00F37B93" w:rsidP="00F37B93">
      <w:pPr>
        <w:pStyle w:val="Code"/>
      </w:pPr>
      <w:r>
        <w:t xml:space="preserve"># remove allocation from a stratum with one </w:t>
      </w:r>
      <w:proofErr w:type="gramStart"/>
      <w:r>
        <w:t>units</w:t>
      </w:r>
      <w:proofErr w:type="gramEnd"/>
      <w:r>
        <w:t xml:space="preserve"> from ga_solution$aggr_strata</w:t>
      </w:r>
    </w:p>
    <w:p w14:paraId="2C71D471" w14:textId="77777777" w:rsidR="00F37B93" w:rsidRDefault="00F37B93" w:rsidP="00F37B93">
      <w:pPr>
        <w:pStyle w:val="Code"/>
      </w:pPr>
    </w:p>
    <w:p w14:paraId="1354F294" w14:textId="25EFB61D" w:rsidR="00F37B93" w:rsidRDefault="00F37B93" w:rsidP="00F37B93">
      <w:pPr>
        <w:pStyle w:val="Code"/>
      </w:pPr>
      <w:r>
        <w:t xml:space="preserve">ga_solution$aggr_strata_subset_SOLUZ &lt;- </w:t>
      </w:r>
      <w:proofErr w:type="gramStart"/>
      <w:r>
        <w:t>subset(</w:t>
      </w:r>
      <w:proofErr w:type="gramEnd"/>
      <w:r>
        <w:t>ga_solution$aggr_strata, N != 1, select = c(STRATO:SOLUZ))</w:t>
      </w:r>
    </w:p>
    <w:p w14:paraId="63202B76" w14:textId="009BA721" w:rsidR="00A16779" w:rsidRDefault="00A16779" w:rsidP="00A16779">
      <w:pPr>
        <w:pStyle w:val="BodyText"/>
      </w:pPr>
      <w:r>
        <w:t>In this scenario, state is considered the domain variable which allows for setting independent CV constraints for each state. Therefore, the SA based method needs to be executed for each domain (state) separately. The following script</w:t>
      </w:r>
      <w:r w:rsidR="00C76B27">
        <w:t xml:space="preserve"> is</w:t>
      </w:r>
      <w:r>
        <w:t xml:space="preserve"> used to break down the GA output into different domain classes. Also, SA method requires at least one PSU in each stratum to start the algorithm.  </w:t>
      </w:r>
    </w:p>
    <w:p w14:paraId="12D1C95D" w14:textId="77777777" w:rsidR="005005A4" w:rsidRDefault="00A16779" w:rsidP="007771A1">
      <w:pPr>
        <w:pStyle w:val="BodyText"/>
      </w:pPr>
      <w:r w:rsidRPr="00850EB0">
        <w:t>PSU_domain</w:t>
      </w:r>
      <w:r>
        <w:t xml:space="preserve"> function is used to select the result from PSU.GA for each domain. All strata with one PSU are excluded from all domains.</w:t>
      </w:r>
      <w:r w:rsidR="0078583D">
        <w:t xml:space="preserve"> </w:t>
      </w:r>
      <w:r w:rsidR="00C76B27">
        <w:t>Before executing</w:t>
      </w:r>
      <w:r w:rsidR="0078583D">
        <w:t xml:space="preserve"> </w:t>
      </w:r>
      <w:r w:rsidR="0078583D" w:rsidRPr="00850EB0">
        <w:t>PSU_domain</w:t>
      </w:r>
      <w:r w:rsidR="0078583D">
        <w:t xml:space="preserve"> function, it is required to </w:t>
      </w:r>
      <w:r w:rsidR="00C900B8">
        <w:t>set</w:t>
      </w:r>
      <w:r w:rsidR="0078583D">
        <w:t xml:space="preserve"> the path to </w:t>
      </w:r>
      <w:r w:rsidR="00C76B27">
        <w:t>‘</w:t>
      </w:r>
      <w:r w:rsidR="0078583D">
        <w:t>PSU_domain</w:t>
      </w:r>
      <w:r w:rsidR="00C76B27">
        <w:t xml:space="preserve">’ </w:t>
      </w:r>
      <w:r w:rsidR="00C900B8">
        <w:t xml:space="preserve">function </w:t>
      </w:r>
      <w:r w:rsidR="00C76B27">
        <w:t xml:space="preserve">R </w:t>
      </w:r>
      <w:r w:rsidR="00C900B8">
        <w:t>using ‘source’ command</w:t>
      </w:r>
      <w:r w:rsidR="0078583D">
        <w:t xml:space="preserve">. This file </w:t>
      </w:r>
      <w:r w:rsidR="00C900B8">
        <w:t xml:space="preserve">is available on the project </w:t>
      </w:r>
      <w:r w:rsidR="005B3DCE">
        <w:t>GitHub</w:t>
      </w:r>
      <w:r w:rsidR="00C900B8">
        <w:t xml:space="preserve"> repository</w:t>
      </w:r>
      <w:r w:rsidR="005B3DCE">
        <w:t>.</w:t>
      </w:r>
      <w:r w:rsidR="007771A1">
        <w:t xml:space="preserve"> </w:t>
      </w:r>
      <w:r w:rsidR="000440AA" w:rsidRPr="007771A1">
        <w:t xml:space="preserve">After </w:t>
      </w:r>
      <w:r w:rsidR="007771A1">
        <w:t>setting</w:t>
      </w:r>
      <w:r w:rsidR="000440AA">
        <w:t xml:space="preserve"> the path to the function, </w:t>
      </w:r>
      <w:r w:rsidR="000440AA" w:rsidRPr="00850EB0">
        <w:t>PSU_domain</w:t>
      </w:r>
      <w:r w:rsidR="000440AA">
        <w:t xml:space="preserve"> function is </w:t>
      </w:r>
      <w:r w:rsidR="005005A4">
        <w:t xml:space="preserve">simply </w:t>
      </w:r>
      <w:r w:rsidR="000440AA">
        <w:t>called by typing the name of the function. The input</w:t>
      </w:r>
      <w:r w:rsidR="005005A4">
        <w:t xml:space="preserve"> arguments</w:t>
      </w:r>
      <w:r w:rsidR="000440AA">
        <w:t xml:space="preserve"> </w:t>
      </w:r>
      <w:r w:rsidR="005C2688">
        <w:t xml:space="preserve">to </w:t>
      </w:r>
      <w:r w:rsidR="005C2688" w:rsidRPr="00850EB0">
        <w:t>PSU_domain</w:t>
      </w:r>
      <w:r w:rsidR="005C2688">
        <w:t xml:space="preserve"> function </w:t>
      </w:r>
      <w:proofErr w:type="gramStart"/>
      <w:r w:rsidR="000440AA">
        <w:t>are</w:t>
      </w:r>
      <w:proofErr w:type="gramEnd"/>
      <w:r w:rsidR="000440AA">
        <w:t xml:space="preserve"> PS</w:t>
      </w:r>
      <w:r w:rsidR="005C2688">
        <w:t>U</w:t>
      </w:r>
      <w:r w:rsidR="000440AA">
        <w:t xml:space="preserve">.GA and the domain </w:t>
      </w:r>
      <w:r w:rsidR="005C2688">
        <w:t>which</w:t>
      </w:r>
      <w:r w:rsidR="000440AA">
        <w:t xml:space="preserve"> needs to be set </w:t>
      </w:r>
      <w:r w:rsidR="005C2688">
        <w:t>to</w:t>
      </w:r>
      <w:r w:rsidR="000440AA">
        <w:t xml:space="preserve"> the value </w:t>
      </w:r>
      <w:r w:rsidR="005C2688">
        <w:t>of the</w:t>
      </w:r>
      <w:r w:rsidR="000440AA">
        <w:t xml:space="preserve"> domain</w:t>
      </w:r>
      <w:r w:rsidR="005C2688">
        <w:t xml:space="preserve"> being processed</w:t>
      </w:r>
      <w:r w:rsidR="000440AA">
        <w:t xml:space="preserve">. </w:t>
      </w:r>
    </w:p>
    <w:p w14:paraId="77E74703" w14:textId="009F5701" w:rsidR="000440AA" w:rsidRPr="00113FF8" w:rsidRDefault="000440AA" w:rsidP="007771A1">
      <w:pPr>
        <w:pStyle w:val="BodyText"/>
      </w:pPr>
      <w:r>
        <w:t xml:space="preserve">To specify samplesize parameter in </w:t>
      </w:r>
      <w:r w:rsidR="005C2688">
        <w:t xml:space="preserve">the </w:t>
      </w:r>
      <w:r>
        <w:t xml:space="preserve">SA </w:t>
      </w:r>
      <w:r w:rsidR="005C2688">
        <w:t xml:space="preserve">based </w:t>
      </w:r>
      <w:r>
        <w:t xml:space="preserve">method, the function </w:t>
      </w:r>
      <w:r w:rsidR="005005A4">
        <w:t>‘</w:t>
      </w:r>
      <w:r>
        <w:t>samplesizedom</w:t>
      </w:r>
      <w:r w:rsidR="005005A4">
        <w:t>’</w:t>
      </w:r>
      <w:r>
        <w:t xml:space="preserve"> is </w:t>
      </w:r>
      <w:r w:rsidR="008528F6">
        <w:t>used</w:t>
      </w:r>
      <w:r>
        <w:t xml:space="preserve"> the same way </w:t>
      </w:r>
      <w:r w:rsidR="008528F6">
        <w:t xml:space="preserve">as </w:t>
      </w:r>
      <w:r w:rsidRPr="00850EB0">
        <w:t>PSU_domain</w:t>
      </w:r>
      <w:r>
        <w:t xml:space="preserve"> function.</w:t>
      </w:r>
      <w:r w:rsidRPr="00671699">
        <w:t xml:space="preserve"> </w:t>
      </w:r>
      <w:r>
        <w:t xml:space="preserve">The function inputs </w:t>
      </w:r>
      <w:r w:rsidR="005005A4">
        <w:t xml:space="preserve">arguments </w:t>
      </w:r>
      <w:r>
        <w:t>are</w:t>
      </w:r>
      <w:r w:rsidR="005005A4">
        <w:t xml:space="preserve"> </w:t>
      </w:r>
      <w:r>
        <w:t xml:space="preserve">ga_solution$aggr_strata and domain </w:t>
      </w:r>
      <w:r w:rsidR="00837141">
        <w:t>which</w:t>
      </w:r>
      <w:r>
        <w:t xml:space="preserve"> needs to be set on the domain </w:t>
      </w:r>
      <w:r w:rsidR="00837141">
        <w:t>being processed.</w:t>
      </w:r>
      <w:r>
        <w:t xml:space="preserve"> </w:t>
      </w:r>
      <w:r w:rsidR="00837141">
        <w:t xml:space="preserve">In the </w:t>
      </w:r>
      <w:r w:rsidR="00837141">
        <w:lastRenderedPageBreak/>
        <w:t>following</w:t>
      </w:r>
      <w:r>
        <w:t xml:space="preserve"> example</w:t>
      </w:r>
      <w:r w:rsidR="00837141">
        <w:t>,</w:t>
      </w:r>
      <w:r>
        <w:t xml:space="preserve"> PSU_domain function </w:t>
      </w:r>
      <w:r w:rsidR="00837141">
        <w:t xml:space="preserve">is called with </w:t>
      </w:r>
      <w:r>
        <w:t xml:space="preserve">PSU.GA </w:t>
      </w:r>
      <w:r w:rsidR="00837141">
        <w:t>as</w:t>
      </w:r>
      <w:r>
        <w:t xml:space="preserve"> input</w:t>
      </w:r>
      <w:r w:rsidR="00837141">
        <w:t xml:space="preserve"> with</w:t>
      </w:r>
      <w:r>
        <w:t xml:space="preserve"> domain set </w:t>
      </w:r>
      <w:r w:rsidR="00837141">
        <w:t>to</w:t>
      </w:r>
      <w:r>
        <w:t xml:space="preserve"> 1, and the result is stored in </w:t>
      </w:r>
      <w:r w:rsidR="00837141">
        <w:t>‘</w:t>
      </w:r>
      <w:r>
        <w:t>domain</w:t>
      </w:r>
      <w:r w:rsidR="00837141">
        <w:t>1’ variable</w:t>
      </w:r>
      <w:r>
        <w:t>. The</w:t>
      </w:r>
      <w:r w:rsidR="00837141">
        <w:t xml:space="preserve"> PSUs in domain 1 is then stored in</w:t>
      </w:r>
      <w:r>
        <w:t xml:space="preserve"> matrix x1</w:t>
      </w:r>
      <w:r w:rsidR="00837141">
        <w:t xml:space="preserve">, </w:t>
      </w:r>
      <w:r w:rsidR="00837141" w:rsidRPr="003C6551">
        <w:t xml:space="preserve">initial </w:t>
      </w:r>
      <w:r w:rsidR="00837141">
        <w:t>stratification from the GA method is stored in ‘</w:t>
      </w:r>
      <w:r>
        <w:t>labeldom1</w:t>
      </w:r>
      <w:r w:rsidR="00837141">
        <w:t>’</w:t>
      </w:r>
      <w:r>
        <w:t xml:space="preserve">, </w:t>
      </w:r>
      <w:r w:rsidR="00D715D8">
        <w:t xml:space="preserve">while the total sample size and sample size for individual strata in domain 1 (from the GA based method) are stored in </w:t>
      </w:r>
      <w:r>
        <w:t xml:space="preserve">samplesizedom1, and </w:t>
      </w:r>
      <w:r w:rsidR="00D715D8">
        <w:t>‘</w:t>
      </w:r>
      <w:r>
        <w:t>sampleSizeMultiDOM1</w:t>
      </w:r>
      <w:r w:rsidR="00D715D8">
        <w:t>’</w:t>
      </w:r>
      <w:r>
        <w:t xml:space="preserve"> </w:t>
      </w:r>
      <w:r w:rsidR="00D715D8">
        <w:t>respectively</w:t>
      </w:r>
      <w:r>
        <w:t xml:space="preserve">. </w:t>
      </w:r>
    </w:p>
    <w:p w14:paraId="7E9C2915" w14:textId="77777777" w:rsidR="000440AA" w:rsidRDefault="000440AA" w:rsidP="000440AA">
      <w:pPr>
        <w:pStyle w:val="Code"/>
      </w:pPr>
      <w:r>
        <w:t xml:space="preserve"># using PSU.GA result for creating parameter labeldom1 and x1 </w:t>
      </w:r>
    </w:p>
    <w:p w14:paraId="47E11984" w14:textId="3DD3FEB4" w:rsidR="000440AA" w:rsidRDefault="000440AA" w:rsidP="000440AA">
      <w:pPr>
        <w:pStyle w:val="Code"/>
      </w:pPr>
      <w:proofErr w:type="gramStart"/>
      <w:r>
        <w:t>source(</w:t>
      </w:r>
      <w:proofErr w:type="gramEnd"/>
      <w:r>
        <w:t>"</w:t>
      </w:r>
      <w:r w:rsidR="00AC36A8">
        <w:t>&lt;path to the source directory&gt;/PSU_domain.R</w:t>
      </w:r>
      <w:r>
        <w:t>")</w:t>
      </w:r>
    </w:p>
    <w:p w14:paraId="219CC5C8" w14:textId="77777777" w:rsidR="000440AA" w:rsidRDefault="000440AA" w:rsidP="000440AA">
      <w:pPr>
        <w:pStyle w:val="Code"/>
      </w:pPr>
      <w:r>
        <w:t>domain1&lt;- PSU_</w:t>
      </w:r>
      <w:proofErr w:type="gramStart"/>
      <w:r>
        <w:t>domain(</w:t>
      </w:r>
      <w:proofErr w:type="gramEnd"/>
      <w:r>
        <w:t>PSU.GA,1)</w:t>
      </w:r>
    </w:p>
    <w:p w14:paraId="165C418E" w14:textId="77777777" w:rsidR="000440AA" w:rsidRDefault="000440AA" w:rsidP="000440AA">
      <w:pPr>
        <w:pStyle w:val="Code"/>
      </w:pPr>
    </w:p>
    <w:p w14:paraId="6C4BAB64" w14:textId="77777777" w:rsidR="000440AA" w:rsidRDefault="000440AA" w:rsidP="000440AA">
      <w:pPr>
        <w:pStyle w:val="Code"/>
      </w:pPr>
      <w:r>
        <w:t># Initial stratification to be used in simulated Annealing</w:t>
      </w:r>
    </w:p>
    <w:p w14:paraId="2DFB0E1F" w14:textId="77777777" w:rsidR="000440AA" w:rsidRDefault="000440AA" w:rsidP="000440AA">
      <w:pPr>
        <w:pStyle w:val="Code"/>
      </w:pPr>
      <w:r>
        <w:t xml:space="preserve">labeldom1=as.numeric(domain1$LABEL) </w:t>
      </w:r>
    </w:p>
    <w:p w14:paraId="1359793B" w14:textId="77777777" w:rsidR="000440AA" w:rsidRDefault="000440AA" w:rsidP="000440AA">
      <w:pPr>
        <w:pStyle w:val="Code"/>
      </w:pPr>
    </w:p>
    <w:p w14:paraId="6A8C8839" w14:textId="77777777" w:rsidR="000440AA" w:rsidRDefault="000440AA" w:rsidP="000440AA">
      <w:pPr>
        <w:pStyle w:val="Code"/>
      </w:pPr>
      <w:r>
        <w:t># create matrix xi to be used in simulated Annealing</w:t>
      </w:r>
    </w:p>
    <w:p w14:paraId="2C52F0F6" w14:textId="77777777" w:rsidR="000440AA" w:rsidRDefault="000440AA" w:rsidP="000440AA">
      <w:pPr>
        <w:pStyle w:val="Code"/>
      </w:pPr>
      <w:r>
        <w:t xml:space="preserve">x1 &lt;- </w:t>
      </w:r>
      <w:proofErr w:type="gramStart"/>
      <w:r>
        <w:t>as.matrix</w:t>
      </w:r>
      <w:proofErr w:type="gramEnd"/>
      <w:r>
        <w:t xml:space="preserve">(as.double(matrix(domain1$value))) </w:t>
      </w:r>
    </w:p>
    <w:p w14:paraId="04F2E9AF" w14:textId="77777777" w:rsidR="000440AA" w:rsidRDefault="000440AA" w:rsidP="000440AA">
      <w:pPr>
        <w:pStyle w:val="Code"/>
      </w:pPr>
    </w:p>
    <w:p w14:paraId="75FB89A8" w14:textId="004E1C8A" w:rsidR="000440AA" w:rsidRDefault="000440AA" w:rsidP="00F37B93">
      <w:pPr>
        <w:pStyle w:val="Code"/>
      </w:pPr>
      <w:r>
        <w:t xml:space="preserve"># Using </w:t>
      </w:r>
      <w:r w:rsidR="00F37B93">
        <w:t xml:space="preserve">ga_solution$aggr_strata_subset_SOLUZ </w:t>
      </w:r>
      <w:r>
        <w:t>result for creating parameter samplesizeMultiDOM1</w:t>
      </w:r>
    </w:p>
    <w:p w14:paraId="4DDCDCE1" w14:textId="46FB590F" w:rsidR="000440AA" w:rsidRDefault="000440AA" w:rsidP="000440AA">
      <w:pPr>
        <w:pStyle w:val="Code"/>
      </w:pPr>
      <w:proofErr w:type="gramStart"/>
      <w:r>
        <w:t>source(</w:t>
      </w:r>
      <w:proofErr w:type="gramEnd"/>
      <w:r>
        <w:t>"</w:t>
      </w:r>
      <w:r w:rsidR="00AC36A8">
        <w:t>&lt;path to the source directory&gt;/</w:t>
      </w:r>
      <w:r w:rsidR="00AC36A8" w:rsidRPr="00AC36A8">
        <w:t xml:space="preserve"> </w:t>
      </w:r>
      <w:r w:rsidR="00AC36A8">
        <w:t>samplesizedom.R</w:t>
      </w:r>
      <w:r>
        <w:t xml:space="preserve">")  </w:t>
      </w:r>
    </w:p>
    <w:p w14:paraId="2D127E7A" w14:textId="4FA996E6" w:rsidR="000440AA" w:rsidRDefault="000440AA" w:rsidP="00F37B93">
      <w:pPr>
        <w:pStyle w:val="Code"/>
      </w:pPr>
      <w:r>
        <w:t>samplesizedom1 &lt;-</w:t>
      </w:r>
      <w:proofErr w:type="gramStart"/>
      <w:r>
        <w:t>samplesizedom(</w:t>
      </w:r>
      <w:proofErr w:type="gramEnd"/>
      <w:r w:rsidR="00F37B93">
        <w:t xml:space="preserve">ga_solution$aggr_strata_subset_SOLUZ </w:t>
      </w:r>
      <w:r>
        <w:t>, 1 )</w:t>
      </w:r>
    </w:p>
    <w:p w14:paraId="398AE6E3" w14:textId="77777777" w:rsidR="000440AA" w:rsidRDefault="000440AA" w:rsidP="000440AA">
      <w:pPr>
        <w:pStyle w:val="Code"/>
      </w:pPr>
      <w:r w:rsidRPr="00A345F2">
        <w:t>sampleSizeMultiDOM1=</w:t>
      </w:r>
      <w:r>
        <w:t xml:space="preserve"> </w:t>
      </w:r>
      <w:r w:rsidRPr="00A345F2">
        <w:t>sum(ceiling(samplesizedom1[,8]))</w:t>
      </w:r>
    </w:p>
    <w:p w14:paraId="20C860C4" w14:textId="77777777" w:rsidR="000440AA" w:rsidRDefault="000440AA" w:rsidP="000440AA">
      <w:pPr>
        <w:pStyle w:val="Code"/>
      </w:pPr>
    </w:p>
    <w:p w14:paraId="423511ED" w14:textId="77777777" w:rsidR="000440AA" w:rsidRDefault="000440AA" w:rsidP="000440AA"/>
    <w:p w14:paraId="1E0A5110" w14:textId="2BC5702C" w:rsidR="00744E9F" w:rsidRDefault="008C1242">
      <w:pPr>
        <w:pStyle w:val="BodyText"/>
      </w:pPr>
      <w:r>
        <w:t xml:space="preserve">Finally, “saMinCV” function from the ‘saAlloc’ R package is called. This function performs the joint optimal stratification and allocation based on Simulated Annealing. The optimal stratification and allocation </w:t>
      </w:r>
      <w:proofErr w:type="gramStart"/>
      <w:r>
        <w:t>is</w:t>
      </w:r>
      <w:proofErr w:type="gramEnd"/>
      <w:r>
        <w:t xml:space="preserve"> determined by exchanging the PSUs</w:t>
      </w:r>
      <w:r w:rsidRPr="003A7EDE">
        <w:t xml:space="preserve"> between </w:t>
      </w:r>
      <w:r>
        <w:t xml:space="preserve">selected </w:t>
      </w:r>
      <w:r w:rsidRPr="003A7EDE">
        <w:t>strata</w:t>
      </w:r>
      <w:r>
        <w:t xml:space="preserve"> iteratively</w:t>
      </w:r>
      <w:r w:rsidRPr="003A7EDE">
        <w:t xml:space="preserve"> to minimize the coefficient of variation (CV).</w:t>
      </w:r>
      <w:r>
        <w:t xml:space="preserve"> In ‘samincv” function, some parameters such as iteration (number of iterations), t</w:t>
      </w:r>
      <w:r w:rsidRPr="00C55B09">
        <w:t>argetCV</w:t>
      </w:r>
      <w:r>
        <w:t xml:space="preserve">, and penalty (of deviating from target </w:t>
      </w:r>
      <w:r w:rsidRPr="001A36E3">
        <w:t>CV</w:t>
      </w:r>
      <w:r>
        <w:t>s) are specified</w:t>
      </w:r>
      <w:r w:rsidR="00082D58">
        <w:t xml:space="preserve">. </w:t>
      </w:r>
    </w:p>
    <w:p w14:paraId="10BA32A0" w14:textId="1C575522" w:rsidR="0081617D" w:rsidRDefault="003B4BB6">
      <w:r>
        <w:t>It is worth mentioning that tragetC</w:t>
      </w:r>
      <w:r w:rsidR="00610135">
        <w:t>V</w:t>
      </w:r>
      <w:r>
        <w:t xml:space="preserve"> is the stopping criteria for simulated annealing </w:t>
      </w:r>
      <w:r w:rsidR="00610135">
        <w:t xml:space="preserve">(the algorithm stops after reaching the specified value) </w:t>
      </w:r>
      <w:r>
        <w:t xml:space="preserve">rather than </w:t>
      </w:r>
      <w:r w:rsidR="00610135">
        <w:t>a</w:t>
      </w:r>
      <w:r>
        <w:t xml:space="preserve"> CV constraint</w:t>
      </w:r>
      <w:r w:rsidR="00610135">
        <w:t xml:space="preserve">. This means that the </w:t>
      </w:r>
      <w:r w:rsidR="00610135">
        <w:lastRenderedPageBreak/>
        <w:t xml:space="preserve">algorithm may not always be able to meet the specified targetCV. </w:t>
      </w:r>
      <w:r>
        <w:t>Also,</w:t>
      </w:r>
      <w:r w:rsidR="00610135">
        <w:t xml:space="preserve"> setting the </w:t>
      </w:r>
      <w:r>
        <w:t>iteration</w:t>
      </w:r>
      <w:r w:rsidR="00610135">
        <w:t xml:space="preserve"> parameter to an extremely high</w:t>
      </w:r>
      <w:r>
        <w:t xml:space="preserve"> </w:t>
      </w:r>
      <w:r w:rsidR="00610135">
        <w:t xml:space="preserve">value </w:t>
      </w:r>
      <w:r>
        <w:t xml:space="preserve">may result in not converging to optimal result in reasonable time. </w:t>
      </w:r>
      <w:r w:rsidR="00610135">
        <w:t>Therefore, trying different targetCV and iteration values may lead to different solutions.</w:t>
      </w:r>
      <w:r w:rsidR="002F1057">
        <w:t xml:space="preserve"> </w:t>
      </w:r>
      <w:r w:rsidR="00EA22AA">
        <w:t>Two experiments based on different targetCV and iteration values are discussed here</w:t>
      </w:r>
      <w:r w:rsidR="00082D58">
        <w:t>. In the first experiment,</w:t>
      </w:r>
      <w:r w:rsidR="00822829">
        <w:t xml:space="preserve"> the targetCV and iterations are set to 0.02, 100</w:t>
      </w:r>
      <w:r w:rsidR="00EA22AA">
        <w:t xml:space="preserve"> while</w:t>
      </w:r>
      <w:r w:rsidR="00822829">
        <w:t xml:space="preserve"> </w:t>
      </w:r>
      <w:r w:rsidR="00EA22AA">
        <w:t>i</w:t>
      </w:r>
      <w:r w:rsidR="00822829">
        <w:t xml:space="preserve">n the second </w:t>
      </w:r>
      <w:r w:rsidR="00082D58">
        <w:t>experiment</w:t>
      </w:r>
      <w:r w:rsidR="00822829">
        <w:t>, the targetCV and iterations are set to 0.002, 1</w:t>
      </w:r>
      <w:r w:rsidR="006F6A0D">
        <w:t>,</w:t>
      </w:r>
      <w:r w:rsidR="00822829">
        <w:t xml:space="preserve">000. The final CV reported in the first </w:t>
      </w:r>
      <w:r w:rsidR="00082D58">
        <w:t xml:space="preserve">experiment </w:t>
      </w:r>
      <w:r w:rsidR="00822829">
        <w:t>is 0.0</w:t>
      </w:r>
      <w:r w:rsidR="0081617D">
        <w:t>2</w:t>
      </w:r>
      <w:r w:rsidR="00822829">
        <w:t xml:space="preserve">4 while the final CV in the second </w:t>
      </w:r>
      <w:r w:rsidR="00082D58">
        <w:t xml:space="preserve">experiment </w:t>
      </w:r>
      <w:r w:rsidR="00822829">
        <w:t>is 0.0</w:t>
      </w:r>
      <w:r w:rsidR="0081617D">
        <w:t>1</w:t>
      </w:r>
      <w:r w:rsidR="00822829">
        <w:t xml:space="preserve">4. This result shows that Lower targetCV and higher iterations leads to better performance in minimizing CV. </w:t>
      </w:r>
    </w:p>
    <w:p w14:paraId="7FD90499" w14:textId="209FF051" w:rsidR="00822829" w:rsidRDefault="00417F77">
      <w:r>
        <w:t xml:space="preserve">The </w:t>
      </w:r>
      <w:proofErr w:type="gramStart"/>
      <w:r>
        <w:t>final results</w:t>
      </w:r>
      <w:proofErr w:type="gramEnd"/>
      <w:r>
        <w:t xml:space="preserve"> are reported based on </w:t>
      </w:r>
      <w:r w:rsidR="003B4BB6">
        <w:t>0.0002, 10</w:t>
      </w:r>
      <w:r w:rsidR="006F6A0D">
        <w:t>,0</w:t>
      </w:r>
      <w:r w:rsidR="003B4BB6">
        <w:t xml:space="preserve">00, and 10 </w:t>
      </w:r>
      <w:r>
        <w:t xml:space="preserve">values for targetCV, iteration, and penalty parameters </w:t>
      </w:r>
      <w:r w:rsidR="003B4BB6">
        <w:t>respectively</w:t>
      </w:r>
      <w:r w:rsidR="00082D58">
        <w:t xml:space="preserve">. </w:t>
      </w:r>
      <w:r w:rsidR="00F62DCA">
        <w:t>T</w:t>
      </w:r>
      <w:r w:rsidR="00082D58">
        <w:t>he input</w:t>
      </w:r>
      <w:r w:rsidR="00F62DCA">
        <w:t>s including</w:t>
      </w:r>
      <w:r w:rsidR="00082D58">
        <w:t xml:space="preserve"> xi (PSUs in domain i), label (</w:t>
      </w:r>
      <w:r w:rsidR="00082D58" w:rsidRPr="00C55B09">
        <w:t xml:space="preserve">initial </w:t>
      </w:r>
      <w:r w:rsidR="00082D58">
        <w:t>stratification</w:t>
      </w:r>
      <w:r w:rsidR="00082D58" w:rsidRPr="00C55B09">
        <w:t>),</w:t>
      </w:r>
      <w:r w:rsidR="00F62DCA">
        <w:t xml:space="preserve"> and</w:t>
      </w:r>
      <w:r w:rsidR="00082D58" w:rsidRPr="00C55B09">
        <w:t xml:space="preserve"> </w:t>
      </w:r>
      <w:r w:rsidR="00082D58">
        <w:t xml:space="preserve">samplesize (required total sample size or </w:t>
      </w:r>
      <w:r w:rsidR="007800C2">
        <w:t xml:space="preserve">sample </w:t>
      </w:r>
      <w:r w:rsidR="00082D58">
        <w:t xml:space="preserve">size vector for each domain) are </w:t>
      </w:r>
      <w:r w:rsidR="00F62DCA">
        <w:t>specified by breaking down the</w:t>
      </w:r>
      <w:r w:rsidR="00C1745F">
        <w:t xml:space="preserve"> GA output into </w:t>
      </w:r>
      <w:r w:rsidR="00F62DCA">
        <w:t>separate</w:t>
      </w:r>
      <w:r w:rsidR="00C1745F">
        <w:t xml:space="preserve"> domai</w:t>
      </w:r>
      <w:r w:rsidR="00F62DCA">
        <w:t>ns</w:t>
      </w:r>
      <w:r w:rsidR="00C1745F">
        <w:t xml:space="preserve">. </w:t>
      </w:r>
      <w:r w:rsidR="00FE1320">
        <w:t xml:space="preserve">In the first instance, samplesize parameter is set to the total sample size for domain 1 </w:t>
      </w:r>
      <w:r w:rsidR="00320AD0">
        <w:t xml:space="preserve">(sampleSizeMultiDOM1) </w:t>
      </w:r>
      <w:r w:rsidR="00FE1320">
        <w:t>while in the second instance, it is set to the vector</w:t>
      </w:r>
      <w:r w:rsidR="00320AD0">
        <w:t xml:space="preserve"> (strata_samplesize)</w:t>
      </w:r>
      <w:r w:rsidR="007800C2">
        <w:t xml:space="preserve"> </w:t>
      </w:r>
      <w:r w:rsidR="00FE1320">
        <w:t>reflecting the specified sample size for each strata in domain 1 based on the GA results</w:t>
      </w:r>
      <w:r w:rsidR="007800C2">
        <w:t xml:space="preserve">. </w:t>
      </w:r>
    </w:p>
    <w:p w14:paraId="06D8A2F9" w14:textId="77777777" w:rsidR="00822829" w:rsidRDefault="00822829" w:rsidP="00822829">
      <w:pPr>
        <w:pStyle w:val="Code"/>
      </w:pPr>
      <w:r>
        <w:t>library(saAlloc)</w:t>
      </w:r>
    </w:p>
    <w:p w14:paraId="16BE28A7" w14:textId="45621041" w:rsidR="00822829" w:rsidRDefault="00822829" w:rsidP="00F62DCA">
      <w:pPr>
        <w:pStyle w:val="Code"/>
      </w:pPr>
      <w:r>
        <w:t xml:space="preserve">sa_solution_dom1_1 &lt;- </w:t>
      </w:r>
      <w:proofErr w:type="gramStart"/>
      <w:r>
        <w:t>saMinCV(</w:t>
      </w:r>
      <w:proofErr w:type="gramEnd"/>
      <w:r>
        <w:t xml:space="preserve">  </w:t>
      </w:r>
    </w:p>
    <w:p w14:paraId="182A5A20" w14:textId="5E165B16" w:rsidR="00822829" w:rsidRDefault="00822829" w:rsidP="00822829">
      <w:pPr>
        <w:pStyle w:val="Code"/>
      </w:pPr>
      <w:r>
        <w:t xml:space="preserve">  x=x1,</w:t>
      </w:r>
    </w:p>
    <w:p w14:paraId="2BD02DBB" w14:textId="77777777" w:rsidR="00822829" w:rsidRDefault="00822829" w:rsidP="00822829">
      <w:pPr>
        <w:pStyle w:val="Code"/>
      </w:pPr>
      <w:r>
        <w:t xml:space="preserve">  label= labeldom1, </w:t>
      </w:r>
    </w:p>
    <w:p w14:paraId="6C7729EF" w14:textId="77777777" w:rsidR="00822829" w:rsidRDefault="00822829" w:rsidP="00822829">
      <w:pPr>
        <w:pStyle w:val="Code"/>
      </w:pPr>
      <w:r>
        <w:t xml:space="preserve">  targetCV</w:t>
      </w:r>
      <w:proofErr w:type="gramStart"/>
      <w:r>
        <w:t>=(</w:t>
      </w:r>
      <w:proofErr w:type="gramEnd"/>
      <w:r>
        <w:t>0.0002),</w:t>
      </w:r>
    </w:p>
    <w:p w14:paraId="3290AF36" w14:textId="77777777" w:rsidR="00822829" w:rsidRDefault="00822829" w:rsidP="00822829">
      <w:pPr>
        <w:pStyle w:val="Code"/>
      </w:pPr>
      <w:r>
        <w:t xml:space="preserve">  sampleSize=sampleSizeMultiDOM1,</w:t>
      </w:r>
    </w:p>
    <w:p w14:paraId="739E67FB" w14:textId="77777777" w:rsidR="00822829" w:rsidRDefault="00822829" w:rsidP="00822829">
      <w:pPr>
        <w:pStyle w:val="Code"/>
      </w:pPr>
      <w:r>
        <w:t xml:space="preserve">  iterations=10000,</w:t>
      </w:r>
    </w:p>
    <w:p w14:paraId="1F07FF52" w14:textId="77777777" w:rsidR="00822829" w:rsidRDefault="00822829" w:rsidP="00822829">
      <w:pPr>
        <w:pStyle w:val="Code"/>
      </w:pPr>
      <w:r>
        <w:t xml:space="preserve">  penalty = 10,</w:t>
      </w:r>
    </w:p>
    <w:p w14:paraId="10DABF70" w14:textId="77777777" w:rsidR="00822829" w:rsidRDefault="00822829" w:rsidP="00822829">
      <w:pPr>
        <w:pStyle w:val="Code"/>
      </w:pPr>
      <w:r>
        <w:t xml:space="preserve">  preserveSatisfied=TRUE,</w:t>
      </w:r>
    </w:p>
    <w:p w14:paraId="32EEEC94" w14:textId="77777777" w:rsidR="00822829" w:rsidRDefault="00822829" w:rsidP="00822829">
      <w:pPr>
        <w:pStyle w:val="Code"/>
      </w:pPr>
      <w:r>
        <w:t xml:space="preserve">  fpc=TRUE</w:t>
      </w:r>
    </w:p>
    <w:p w14:paraId="1BB5D148" w14:textId="1AB15427" w:rsidR="00822829" w:rsidRDefault="00822829" w:rsidP="00F62DCA">
      <w:pPr>
        <w:pStyle w:val="Code"/>
      </w:pPr>
      <w:r>
        <w:t>)</w:t>
      </w:r>
    </w:p>
    <w:p w14:paraId="292A7BB8" w14:textId="77777777" w:rsidR="00822829" w:rsidRDefault="00822829" w:rsidP="00822829">
      <w:pPr>
        <w:pStyle w:val="Code"/>
      </w:pPr>
      <w:r>
        <w:t>summary(sa_solution_dom1_1)</w:t>
      </w:r>
    </w:p>
    <w:p w14:paraId="68702F23" w14:textId="77777777" w:rsidR="00822829" w:rsidRDefault="00822829" w:rsidP="00822829">
      <w:pPr>
        <w:pStyle w:val="Code"/>
      </w:pPr>
      <w:r>
        <w:t>strata_samplesize &lt;- samplesizedom1[,8]</w:t>
      </w:r>
    </w:p>
    <w:p w14:paraId="095C5B17" w14:textId="1FF62AFF" w:rsidR="00822829" w:rsidRDefault="00822829" w:rsidP="00F62DCA">
      <w:pPr>
        <w:pStyle w:val="Code"/>
      </w:pPr>
      <w:r>
        <w:t xml:space="preserve">sa_solution_dom1_2 &lt;- </w:t>
      </w:r>
      <w:proofErr w:type="gramStart"/>
      <w:r>
        <w:t>saMinCV(</w:t>
      </w:r>
      <w:proofErr w:type="gramEnd"/>
      <w:r>
        <w:t xml:space="preserve">  </w:t>
      </w:r>
    </w:p>
    <w:p w14:paraId="371F3BA7" w14:textId="77777777" w:rsidR="00822829" w:rsidRDefault="00822829" w:rsidP="00822829">
      <w:pPr>
        <w:pStyle w:val="Code"/>
      </w:pPr>
      <w:r>
        <w:lastRenderedPageBreak/>
        <w:t xml:space="preserve">  x=x</w:t>
      </w:r>
      <w:proofErr w:type="gramStart"/>
      <w:r>
        <w:t>1 ,</w:t>
      </w:r>
      <w:proofErr w:type="gramEnd"/>
    </w:p>
    <w:p w14:paraId="44403548" w14:textId="77777777" w:rsidR="00822829" w:rsidRDefault="00822829" w:rsidP="00822829">
      <w:pPr>
        <w:pStyle w:val="Code"/>
      </w:pPr>
      <w:r>
        <w:t xml:space="preserve">  label= labeldom1, </w:t>
      </w:r>
    </w:p>
    <w:p w14:paraId="6E48ED29" w14:textId="77777777" w:rsidR="00822829" w:rsidRDefault="00822829" w:rsidP="00822829">
      <w:pPr>
        <w:pStyle w:val="Code"/>
      </w:pPr>
      <w:r>
        <w:t xml:space="preserve">  targetCV</w:t>
      </w:r>
      <w:proofErr w:type="gramStart"/>
      <w:r>
        <w:t>=(</w:t>
      </w:r>
      <w:proofErr w:type="gramEnd"/>
      <w:r>
        <w:t>0.0002),</w:t>
      </w:r>
    </w:p>
    <w:p w14:paraId="7EBF2E35" w14:textId="77777777" w:rsidR="00822829" w:rsidRDefault="00822829" w:rsidP="00822829">
      <w:pPr>
        <w:pStyle w:val="Code"/>
      </w:pPr>
      <w:r>
        <w:t xml:space="preserve">  sampleSize=strata_samplesize,</w:t>
      </w:r>
    </w:p>
    <w:p w14:paraId="075CB240" w14:textId="77777777" w:rsidR="00822829" w:rsidRDefault="00822829" w:rsidP="00822829">
      <w:pPr>
        <w:pStyle w:val="Code"/>
      </w:pPr>
      <w:r>
        <w:t xml:space="preserve">  iterations=10000,</w:t>
      </w:r>
    </w:p>
    <w:p w14:paraId="0A2EF2A2" w14:textId="77777777" w:rsidR="00822829" w:rsidRDefault="00822829" w:rsidP="00822829">
      <w:pPr>
        <w:pStyle w:val="Code"/>
      </w:pPr>
      <w:r>
        <w:t xml:space="preserve">  penalty = 10,</w:t>
      </w:r>
    </w:p>
    <w:p w14:paraId="461ED8DD" w14:textId="77777777" w:rsidR="00822829" w:rsidRDefault="00822829" w:rsidP="00822829">
      <w:pPr>
        <w:pStyle w:val="Code"/>
      </w:pPr>
      <w:r>
        <w:t xml:space="preserve">  preserveSatisfied=TRUE,</w:t>
      </w:r>
    </w:p>
    <w:p w14:paraId="28726FFA" w14:textId="77777777" w:rsidR="00822829" w:rsidRDefault="00822829" w:rsidP="00822829">
      <w:pPr>
        <w:pStyle w:val="Code"/>
      </w:pPr>
      <w:r>
        <w:t xml:space="preserve">  fpc=TRUE</w:t>
      </w:r>
    </w:p>
    <w:p w14:paraId="7FC96237" w14:textId="41DC2F69" w:rsidR="00822829" w:rsidRDefault="00822829" w:rsidP="00F62DCA">
      <w:pPr>
        <w:pStyle w:val="Code"/>
      </w:pPr>
      <w:r>
        <w:t>)</w:t>
      </w:r>
    </w:p>
    <w:p w14:paraId="1577A2DB" w14:textId="3713A084" w:rsidR="00822829" w:rsidRDefault="00822829" w:rsidP="00F62DCA">
      <w:pPr>
        <w:pStyle w:val="Code"/>
      </w:pPr>
      <w:r>
        <w:t>summary(sa_solution_dom1_2)</w:t>
      </w:r>
    </w:p>
    <w:p w14:paraId="3F90BB42" w14:textId="77777777" w:rsidR="00F62DCA" w:rsidRDefault="00F62DCA" w:rsidP="000440AA"/>
    <w:p w14:paraId="50BC6272" w14:textId="0CE8DC34" w:rsidR="00F62DCA" w:rsidRDefault="00F62DCA" w:rsidP="000440AA">
      <w:r>
        <w:t>The following script breaks down GA results into separate domains so that saMinCV function can be called for each domain.</w:t>
      </w:r>
    </w:p>
    <w:p w14:paraId="24BEC402" w14:textId="2D196518" w:rsidR="00320AD0" w:rsidRDefault="00320AD0" w:rsidP="00101252">
      <w:pPr>
        <w:pStyle w:val="Code"/>
      </w:pPr>
      <w:proofErr w:type="gramStart"/>
      <w:r>
        <w:t>source(</w:t>
      </w:r>
      <w:proofErr w:type="gramEnd"/>
      <w:r>
        <w:t>"</w:t>
      </w:r>
      <w:r w:rsidR="00934C7C">
        <w:t>&lt;path to the source directory&gt;</w:t>
      </w:r>
      <w:r>
        <w:t>/PSU_domain.R")</w:t>
      </w:r>
    </w:p>
    <w:p w14:paraId="45724F40" w14:textId="13096E13" w:rsidR="00320AD0" w:rsidRDefault="00320AD0" w:rsidP="00101252">
      <w:pPr>
        <w:pStyle w:val="Code"/>
      </w:pPr>
      <w:proofErr w:type="gramStart"/>
      <w:r>
        <w:t>source(</w:t>
      </w:r>
      <w:proofErr w:type="gramEnd"/>
      <w:r>
        <w:t>"</w:t>
      </w:r>
      <w:r w:rsidR="00934C7C">
        <w:t>&lt;path to the source directory&gt;</w:t>
      </w:r>
      <w:r>
        <w:t xml:space="preserve">/samplesizedom.R") </w:t>
      </w:r>
    </w:p>
    <w:p w14:paraId="03916EE7" w14:textId="77777777" w:rsidR="006103D2" w:rsidRDefault="006103D2" w:rsidP="00101252">
      <w:pPr>
        <w:pStyle w:val="Code"/>
      </w:pPr>
    </w:p>
    <w:p w14:paraId="3D390830" w14:textId="45AA6998" w:rsidR="00320AD0" w:rsidRDefault="006103D2" w:rsidP="00101252">
      <w:pPr>
        <w:pStyle w:val="Code"/>
      </w:pPr>
      <w:r>
        <w:t>sa_solutions &lt;-</w:t>
      </w:r>
      <w:r w:rsidR="004C404B">
        <w:t xml:space="preserve"> </w:t>
      </w:r>
      <w:proofErr w:type="gramStart"/>
      <w:r>
        <w:t>list(</w:t>
      </w:r>
      <w:proofErr w:type="gramEnd"/>
      <w:r>
        <w:t>)</w:t>
      </w:r>
    </w:p>
    <w:p w14:paraId="2521403C" w14:textId="77777777" w:rsidR="00320AD0" w:rsidRDefault="00320AD0" w:rsidP="00101252">
      <w:pPr>
        <w:pStyle w:val="Code"/>
      </w:pPr>
      <w:r>
        <w:t xml:space="preserve">for (i in </w:t>
      </w:r>
      <w:proofErr w:type="gramStart"/>
      <w:r>
        <w:t>1:5){</w:t>
      </w:r>
      <w:proofErr w:type="gramEnd"/>
    </w:p>
    <w:p w14:paraId="07A9F9D1" w14:textId="77777777" w:rsidR="00320AD0" w:rsidRDefault="00320AD0" w:rsidP="00101252">
      <w:pPr>
        <w:pStyle w:val="Code"/>
      </w:pPr>
      <w:r>
        <w:t xml:space="preserve">  domain &lt;-PSU_</w:t>
      </w:r>
      <w:proofErr w:type="gramStart"/>
      <w:r>
        <w:t>domain(</w:t>
      </w:r>
      <w:proofErr w:type="gramEnd"/>
      <w:r>
        <w:t>PSU.GA,i)</w:t>
      </w:r>
    </w:p>
    <w:p w14:paraId="1EE18D5C" w14:textId="77777777" w:rsidR="00320AD0" w:rsidRDefault="00320AD0" w:rsidP="00101252">
      <w:pPr>
        <w:pStyle w:val="Code"/>
      </w:pPr>
      <w:r>
        <w:t xml:space="preserve">  labeldom&lt;- </w:t>
      </w:r>
      <w:proofErr w:type="gramStart"/>
      <w:r>
        <w:t>as.numeric</w:t>
      </w:r>
      <w:proofErr w:type="gramEnd"/>
      <w:r>
        <w:t>(domain$LABEL)</w:t>
      </w:r>
    </w:p>
    <w:p w14:paraId="4DF8D25F" w14:textId="77777777" w:rsidR="00320AD0" w:rsidRDefault="00320AD0" w:rsidP="00101252">
      <w:pPr>
        <w:pStyle w:val="Code"/>
      </w:pPr>
      <w:r>
        <w:t xml:space="preserve">  X &lt;- </w:t>
      </w:r>
      <w:proofErr w:type="gramStart"/>
      <w:r>
        <w:t>as.matrix</w:t>
      </w:r>
      <w:proofErr w:type="gramEnd"/>
      <w:r>
        <w:t>(as.double(matrix(domain$value)))</w:t>
      </w:r>
    </w:p>
    <w:p w14:paraId="5DAB5915" w14:textId="0E82DD9E" w:rsidR="00320AD0" w:rsidRDefault="00320AD0" w:rsidP="00101252">
      <w:pPr>
        <w:pStyle w:val="Code"/>
      </w:pPr>
      <w:r>
        <w:t xml:space="preserve">  samplesizedomm &lt;- </w:t>
      </w:r>
      <w:proofErr w:type="gramStart"/>
      <w:r>
        <w:t>samplesizedom(</w:t>
      </w:r>
      <w:proofErr w:type="gramEnd"/>
      <w:r w:rsidR="00F37B93">
        <w:t xml:space="preserve">ga_solution$aggr_strata_subset_SOLUZ </w:t>
      </w:r>
      <w:r>
        <w:t>,i)</w:t>
      </w:r>
    </w:p>
    <w:p w14:paraId="11855AEA" w14:textId="77777777" w:rsidR="00320AD0" w:rsidRDefault="00320AD0" w:rsidP="00101252">
      <w:pPr>
        <w:pStyle w:val="Code"/>
      </w:pPr>
      <w:r>
        <w:t xml:space="preserve">  sampleSizeMultiDOM &lt;-sum(ceiling(</w:t>
      </w:r>
      <w:proofErr w:type="gramStart"/>
      <w:r>
        <w:t>samplesizedomm[</w:t>
      </w:r>
      <w:proofErr w:type="gramEnd"/>
      <w:r>
        <w:t>,8]))</w:t>
      </w:r>
    </w:p>
    <w:p w14:paraId="43FD8625" w14:textId="77777777" w:rsidR="00320AD0" w:rsidRDefault="00320AD0" w:rsidP="00101252">
      <w:pPr>
        <w:pStyle w:val="Code"/>
      </w:pPr>
      <w:r>
        <w:t xml:space="preserve">  strata_samplesize &lt;-</w:t>
      </w:r>
      <w:proofErr w:type="gramStart"/>
      <w:r>
        <w:t>samplesizedomm[</w:t>
      </w:r>
      <w:proofErr w:type="gramEnd"/>
      <w:r>
        <w:t>,8]</w:t>
      </w:r>
    </w:p>
    <w:p w14:paraId="701009B0" w14:textId="77777777" w:rsidR="00320AD0" w:rsidRDefault="00320AD0" w:rsidP="00101252">
      <w:pPr>
        <w:pStyle w:val="Code"/>
      </w:pPr>
      <w:r>
        <w:t xml:space="preserve">  </w:t>
      </w:r>
    </w:p>
    <w:p w14:paraId="32509362" w14:textId="03B95CCB" w:rsidR="00320AD0" w:rsidRDefault="00320AD0" w:rsidP="00101252">
      <w:pPr>
        <w:pStyle w:val="Code"/>
      </w:pPr>
      <w:r>
        <w:t xml:space="preserve">  </w:t>
      </w:r>
      <w:r w:rsidR="008D42AF">
        <w:t>sa_solutions[[i]]</w:t>
      </w:r>
      <w:r>
        <w:t xml:space="preserve"> &lt;- </w:t>
      </w:r>
      <w:proofErr w:type="gramStart"/>
      <w:r>
        <w:t>saMinCV(</w:t>
      </w:r>
      <w:proofErr w:type="gramEnd"/>
    </w:p>
    <w:p w14:paraId="5832E68D" w14:textId="77777777" w:rsidR="00320AD0" w:rsidRDefault="00320AD0" w:rsidP="00101252">
      <w:pPr>
        <w:pStyle w:val="Code"/>
      </w:pPr>
      <w:r>
        <w:t xml:space="preserve">    x = X,</w:t>
      </w:r>
    </w:p>
    <w:p w14:paraId="33C381CB" w14:textId="77777777" w:rsidR="00320AD0" w:rsidRDefault="00320AD0" w:rsidP="00101252">
      <w:pPr>
        <w:pStyle w:val="Code"/>
      </w:pPr>
      <w:r>
        <w:t xml:space="preserve">    label = labeldom, </w:t>
      </w:r>
    </w:p>
    <w:p w14:paraId="6E572907" w14:textId="77777777" w:rsidR="00320AD0" w:rsidRDefault="00320AD0" w:rsidP="00101252">
      <w:pPr>
        <w:pStyle w:val="Code"/>
      </w:pPr>
      <w:r>
        <w:t xml:space="preserve">    targetCV = (0.0002),</w:t>
      </w:r>
    </w:p>
    <w:p w14:paraId="20CDDB0B" w14:textId="77777777" w:rsidR="00320AD0" w:rsidRDefault="00320AD0" w:rsidP="00101252">
      <w:pPr>
        <w:pStyle w:val="Code"/>
      </w:pPr>
      <w:r>
        <w:t xml:space="preserve">    sampleSize = strata_samplesize,</w:t>
      </w:r>
    </w:p>
    <w:p w14:paraId="1459053F" w14:textId="77777777" w:rsidR="00320AD0" w:rsidRDefault="00320AD0" w:rsidP="00101252">
      <w:pPr>
        <w:pStyle w:val="Code"/>
      </w:pPr>
      <w:r>
        <w:t xml:space="preserve">    iterations = 10000,</w:t>
      </w:r>
    </w:p>
    <w:p w14:paraId="362B09F8" w14:textId="77777777" w:rsidR="00320AD0" w:rsidRDefault="00320AD0" w:rsidP="00101252">
      <w:pPr>
        <w:pStyle w:val="Code"/>
      </w:pPr>
      <w:r>
        <w:t xml:space="preserve">    penalty = 10,</w:t>
      </w:r>
    </w:p>
    <w:p w14:paraId="2C2A3EE5" w14:textId="77777777" w:rsidR="00320AD0" w:rsidRDefault="00320AD0" w:rsidP="00101252">
      <w:pPr>
        <w:pStyle w:val="Code"/>
      </w:pPr>
      <w:r>
        <w:t xml:space="preserve">    preserveSatisfied = TRUE,</w:t>
      </w:r>
    </w:p>
    <w:p w14:paraId="6BBB9BD3" w14:textId="77777777" w:rsidR="00320AD0" w:rsidRDefault="00320AD0" w:rsidP="00101252">
      <w:pPr>
        <w:pStyle w:val="Code"/>
      </w:pPr>
      <w:r>
        <w:t xml:space="preserve">    fpc = TRUE</w:t>
      </w:r>
    </w:p>
    <w:p w14:paraId="00D63DB0" w14:textId="4864ABAC" w:rsidR="00320AD0" w:rsidRDefault="00320AD0" w:rsidP="008D42AF">
      <w:pPr>
        <w:pStyle w:val="Code"/>
      </w:pPr>
      <w:r>
        <w:t xml:space="preserve">  )  </w:t>
      </w:r>
    </w:p>
    <w:p w14:paraId="4F2EDED5" w14:textId="1544863B" w:rsidR="00320AD0" w:rsidRDefault="00320AD0" w:rsidP="006103D2">
      <w:pPr>
        <w:pStyle w:val="Code"/>
      </w:pPr>
      <w:r>
        <w:t>}</w:t>
      </w:r>
    </w:p>
    <w:p w14:paraId="663DD9CC" w14:textId="77777777" w:rsidR="00B8604F" w:rsidRDefault="00B8604F" w:rsidP="00A16779"/>
    <w:p w14:paraId="64041AE4" w14:textId="5CB09DEF" w:rsidR="00A16779" w:rsidRDefault="00D96908" w:rsidP="00A16779">
      <w:r>
        <w:t>R</w:t>
      </w:r>
      <w:r w:rsidR="00A16779">
        <w:t xml:space="preserve">esults for </w:t>
      </w:r>
      <w:r>
        <w:t>all</w:t>
      </w:r>
      <w:r w:rsidR="00A16779">
        <w:t xml:space="preserve"> domain</w:t>
      </w:r>
      <w:r>
        <w:t>s</w:t>
      </w:r>
      <w:r w:rsidR="00A16779">
        <w:t xml:space="preserve"> are stored in ‘sa_solution</w:t>
      </w:r>
      <w:r>
        <w:t>s</w:t>
      </w:r>
      <w:r w:rsidR="00A16779">
        <w:t>’</w:t>
      </w:r>
      <w:r>
        <w:t xml:space="preserve"> list. Therefore, the results corresponding with </w:t>
      </w:r>
      <w:r>
        <w:lastRenderedPageBreak/>
        <w:t>domain i can be accessed by ‘sa_solutions[i]’. In the results for each domain, ‘</w:t>
      </w:r>
      <w:r w:rsidR="00A16779">
        <w:t>CVs</w:t>
      </w:r>
      <w:r>
        <w:t>’</w:t>
      </w:r>
      <w:r w:rsidR="00A16779">
        <w:t xml:space="preserve"> indicates the initial coefficient of variation (prior to optimization) and the final coefficient variation (after optimization)</w:t>
      </w:r>
      <w:r>
        <w:t>,</w:t>
      </w:r>
      <w:r w:rsidR="00A16779">
        <w:t xml:space="preserve"> Initial and final sample sizes are presented in </w:t>
      </w:r>
      <w:r>
        <w:t>‘</w:t>
      </w:r>
      <w:r w:rsidR="00A16779">
        <w:t>Samplesize</w:t>
      </w:r>
      <w:r>
        <w:t>’, ‘</w:t>
      </w:r>
      <w:r w:rsidR="00A16779">
        <w:t>StrataSize</w:t>
      </w:r>
      <w:r>
        <w:t>’ is</w:t>
      </w:r>
      <w:r w:rsidR="00A16779">
        <w:t xml:space="preserve"> the number of distinct strata in the sample is shown</w:t>
      </w:r>
      <w:r>
        <w:t xml:space="preserve">, and </w:t>
      </w:r>
      <w:r w:rsidR="00A16779">
        <w:t>stratification labels vector</w:t>
      </w:r>
      <w:r>
        <w:t xml:space="preserve"> are  stored in ‘</w:t>
      </w:r>
      <w:r w:rsidR="00A16779" w:rsidRPr="00BB7D22">
        <w:t>label</w:t>
      </w:r>
      <w:r>
        <w:t>’. To display a specific vector in a given domain ‘sa_solutions[[i</w:t>
      </w:r>
      <w:proofErr w:type="gramStart"/>
      <w:r>
        <w:t>]]$</w:t>
      </w:r>
      <w:proofErr w:type="gramEnd"/>
      <w:r>
        <w:t>vector’ can be used. For example ‘sa_</w:t>
      </w:r>
      <w:proofErr w:type="gramStart"/>
      <w:r>
        <w:t>solutions[</w:t>
      </w:r>
      <w:proofErr w:type="gramEnd"/>
      <w:r>
        <w:t xml:space="preserve">[1]]$Samplesize’ shows the sample size in domain 1. </w:t>
      </w:r>
    </w:p>
    <w:p w14:paraId="057F710D" w14:textId="0EDDE7E6" w:rsidR="00E82DA0" w:rsidRDefault="009F102C" w:rsidP="006F4F15">
      <w:pPr>
        <w:spacing w:before="0"/>
        <w:ind w:right="0"/>
      </w:pPr>
      <w:proofErr w:type="gramStart"/>
      <w:r>
        <w:t>Similar to</w:t>
      </w:r>
      <w:proofErr w:type="gramEnd"/>
      <w:r>
        <w:t xml:space="preserve"> the previous</w:t>
      </w:r>
      <w:r w:rsidR="00E03920" w:rsidRPr="009F102C">
        <w:t xml:space="preserve"> method,</w:t>
      </w:r>
      <w:r w:rsidR="00E03920">
        <w:t xml:space="preserve"> </w:t>
      </w:r>
      <w:r>
        <w:t>‘</w:t>
      </w:r>
      <w:r w:rsidR="00080F1A">
        <w:t xml:space="preserve">myEval’ </w:t>
      </w:r>
      <w:r w:rsidR="00A93035">
        <w:t xml:space="preserve">function </w:t>
      </w:r>
      <w:r>
        <w:t>is used here to select a sample and calculate the CV based on it</w:t>
      </w:r>
      <w:r w:rsidR="00A93035">
        <w:t xml:space="preserve">. </w:t>
      </w:r>
      <w:r>
        <w:t xml:space="preserve">Before applying this function, results from all domains need to be </w:t>
      </w:r>
      <w:r w:rsidR="00080F1A">
        <w:t>merged</w:t>
      </w:r>
      <w:r w:rsidR="00A93035">
        <w:t xml:space="preserve">. </w:t>
      </w:r>
      <w:r w:rsidR="005022D7">
        <w:t xml:space="preserve">The following script merges the elements in ‘sa_solutions’ list in </w:t>
      </w:r>
      <w:r w:rsidR="004E7586">
        <w:t>‘</w:t>
      </w:r>
      <w:r w:rsidR="00A93035">
        <w:t>Framenew_CFS_SA</w:t>
      </w:r>
      <w:r w:rsidR="004E7586">
        <w:t>’</w:t>
      </w:r>
      <w:r w:rsidR="00A93035">
        <w:t xml:space="preserve"> </w:t>
      </w:r>
      <w:r w:rsidR="00E03920">
        <w:t xml:space="preserve">and </w:t>
      </w:r>
      <w:r w:rsidR="004E7586">
        <w:t>‘</w:t>
      </w:r>
      <w:r w:rsidR="00A93035">
        <w:t>S</w:t>
      </w:r>
      <w:r w:rsidR="004E7586">
        <w:t>A</w:t>
      </w:r>
      <w:r w:rsidR="00A93035">
        <w:t>_aggregatestrata</w:t>
      </w:r>
      <w:r w:rsidR="004E7586">
        <w:t>’</w:t>
      </w:r>
      <w:r w:rsidR="00A93035">
        <w:t xml:space="preserve"> </w:t>
      </w:r>
      <w:r w:rsidR="005022D7">
        <w:t>objects</w:t>
      </w:r>
      <w:r w:rsidR="00E82DA0">
        <w:t>. CVs</w:t>
      </w:r>
      <w:r w:rsidR="0005555F">
        <w:t xml:space="preserve"> </w:t>
      </w:r>
      <w:r w:rsidR="00E82DA0">
        <w:t>for</w:t>
      </w:r>
      <w:r w:rsidR="0005555F">
        <w:t xml:space="preserve"> each domain</w:t>
      </w:r>
      <w:r w:rsidR="00E82DA0">
        <w:t xml:space="preserve"> is reported and compared in</w:t>
      </w:r>
      <w:r w:rsidR="00CF042C">
        <w:t xml:space="preserve"> </w:t>
      </w:r>
      <w:r w:rsidR="00E82DA0">
        <w:t>eval</w:t>
      </w:r>
      <w:r w:rsidR="00461A1F">
        <w:t>_SA</w:t>
      </w:r>
      <w:r w:rsidR="00E82DA0">
        <w:t>$coeff_var.</w:t>
      </w:r>
    </w:p>
    <w:p w14:paraId="1C1169D2" w14:textId="28B3E749" w:rsidR="00E82DA0" w:rsidRDefault="00E82DA0">
      <w:pPr>
        <w:pStyle w:val="Code"/>
      </w:pPr>
      <w:r>
        <w:t xml:space="preserve">#integrate solutions </w:t>
      </w:r>
      <w:r w:rsidR="00964D8D">
        <w:t>for</w:t>
      </w:r>
      <w:r>
        <w:t xml:space="preserve"> </w:t>
      </w:r>
      <w:r w:rsidR="00B556AA">
        <w:t>all</w:t>
      </w:r>
      <w:r>
        <w:t xml:space="preserve"> </w:t>
      </w:r>
      <w:r w:rsidR="00225C51">
        <w:t>domains</w:t>
      </w:r>
    </w:p>
    <w:p w14:paraId="7913BE8A" w14:textId="77777777" w:rsidR="00800C94" w:rsidRDefault="00800C94" w:rsidP="00800C94">
      <w:pPr>
        <w:pStyle w:val="Code"/>
      </w:pPr>
    </w:p>
    <w:p w14:paraId="63156884" w14:textId="15124567" w:rsidR="00E82DA0" w:rsidRDefault="00B556AA">
      <w:pPr>
        <w:pStyle w:val="Code"/>
      </w:pPr>
      <w:r>
        <w:t xml:space="preserve">sa_solution_LABEL &lt;- </w:t>
      </w:r>
      <w:proofErr w:type="gramStart"/>
      <w:r>
        <w:t>vector(</w:t>
      </w:r>
      <w:proofErr w:type="gramEnd"/>
      <w:r>
        <w:t>)</w:t>
      </w:r>
    </w:p>
    <w:p w14:paraId="78FD371D" w14:textId="2044DB3C" w:rsidR="00B556AA" w:rsidRDefault="00B556AA" w:rsidP="00B556AA">
      <w:pPr>
        <w:pStyle w:val="Code"/>
      </w:pPr>
      <w:r>
        <w:t xml:space="preserve">sa_solution_samplesize &lt;- </w:t>
      </w:r>
      <w:proofErr w:type="gramStart"/>
      <w:r>
        <w:t>vector(</w:t>
      </w:r>
      <w:proofErr w:type="gramEnd"/>
      <w:r>
        <w:t>)</w:t>
      </w:r>
    </w:p>
    <w:p w14:paraId="0C9B552E" w14:textId="747CD3EB" w:rsidR="00B556AA" w:rsidRDefault="00B556AA" w:rsidP="00B556AA">
      <w:pPr>
        <w:pStyle w:val="Code"/>
      </w:pPr>
      <w:r>
        <w:t xml:space="preserve">sa_solution_stratasize &lt;- </w:t>
      </w:r>
      <w:proofErr w:type="gramStart"/>
      <w:r>
        <w:t>vector(</w:t>
      </w:r>
      <w:proofErr w:type="gramEnd"/>
      <w:r>
        <w:t>)</w:t>
      </w:r>
    </w:p>
    <w:p w14:paraId="73DACBA7" w14:textId="683B3E90" w:rsidR="00B556AA" w:rsidRDefault="00B556AA" w:rsidP="00B556AA">
      <w:pPr>
        <w:pStyle w:val="Code"/>
      </w:pPr>
      <w:r>
        <w:t xml:space="preserve">for (i in </w:t>
      </w:r>
      <w:proofErr w:type="gramStart"/>
      <w:r>
        <w:t>1:length</w:t>
      </w:r>
      <w:proofErr w:type="gramEnd"/>
      <w:r>
        <w:t>(sa_solutions)){</w:t>
      </w:r>
    </w:p>
    <w:p w14:paraId="43DC1C17" w14:textId="020054D1" w:rsidR="00B556AA" w:rsidRDefault="00B556AA" w:rsidP="00B556AA">
      <w:pPr>
        <w:pStyle w:val="Code"/>
      </w:pPr>
      <w:r>
        <w:t xml:space="preserve"> sa_solution_LABEL &lt;- </w:t>
      </w:r>
      <w:proofErr w:type="gramStart"/>
      <w:r>
        <w:t>c(</w:t>
      </w:r>
      <w:proofErr w:type="gramEnd"/>
      <w:r>
        <w:t>sa_solution_LABEL,</w:t>
      </w:r>
      <w:r w:rsidR="005311B2">
        <w:t xml:space="preserve"> </w:t>
      </w:r>
      <w:r>
        <w:t>sa_solutions[[i]]$label)</w:t>
      </w:r>
    </w:p>
    <w:p w14:paraId="0F8BBBBD" w14:textId="61C28E58" w:rsidR="00B556AA" w:rsidRDefault="00B556AA" w:rsidP="00B556AA">
      <w:pPr>
        <w:pStyle w:val="Code"/>
      </w:pPr>
      <w:r>
        <w:t xml:space="preserve"> sa_solution_samplesize &lt;- </w:t>
      </w:r>
      <w:proofErr w:type="gramStart"/>
      <w:r>
        <w:t>c(</w:t>
      </w:r>
      <w:proofErr w:type="gramEnd"/>
      <w:r>
        <w:t>sa_solution_samplesize,</w:t>
      </w:r>
      <w:r w:rsidR="005311B2">
        <w:t xml:space="preserve"> </w:t>
      </w:r>
      <w:r>
        <w:t>sa_solutions[[i]]$samplesize)</w:t>
      </w:r>
    </w:p>
    <w:p w14:paraId="2D058E9C" w14:textId="7FDBBD8E" w:rsidR="00B556AA" w:rsidRDefault="00B556AA" w:rsidP="003D7EE6">
      <w:pPr>
        <w:pStyle w:val="Code"/>
      </w:pPr>
      <w:r>
        <w:t xml:space="preserve"> sa_solution_stratasize &lt;- </w:t>
      </w:r>
      <w:proofErr w:type="gramStart"/>
      <w:r>
        <w:t>c(</w:t>
      </w:r>
      <w:proofErr w:type="gramEnd"/>
      <w:r>
        <w:t>sa_solution_stratasize,</w:t>
      </w:r>
      <w:r w:rsidR="005311B2">
        <w:t xml:space="preserve"> </w:t>
      </w:r>
      <w:r>
        <w:t>sa_solutions[[i]]$strataSize$x)</w:t>
      </w:r>
      <w:r>
        <w:tab/>
      </w:r>
    </w:p>
    <w:p w14:paraId="1B21515E" w14:textId="5D746957" w:rsidR="00B556AA" w:rsidRDefault="00B556AA" w:rsidP="00B556AA">
      <w:pPr>
        <w:pStyle w:val="Code"/>
      </w:pPr>
      <w:r>
        <w:t>}</w:t>
      </w:r>
    </w:p>
    <w:p w14:paraId="55FA0958" w14:textId="77777777" w:rsidR="00D33250" w:rsidRDefault="00D33250" w:rsidP="00B556AA">
      <w:pPr>
        <w:pStyle w:val="Code"/>
      </w:pPr>
    </w:p>
    <w:p w14:paraId="6E932973" w14:textId="05819E3C" w:rsidR="00E82DA0" w:rsidRDefault="00E82DA0">
      <w:pPr>
        <w:pStyle w:val="Code"/>
      </w:pPr>
      <w:r>
        <w:t xml:space="preserve">## create Framenew_CFS_SA for SA method </w:t>
      </w:r>
    </w:p>
    <w:p w14:paraId="58A01F10" w14:textId="77777777" w:rsidR="00800C94" w:rsidRDefault="00800C94" w:rsidP="00800C94">
      <w:pPr>
        <w:pStyle w:val="Code"/>
      </w:pPr>
    </w:p>
    <w:p w14:paraId="7B78E046" w14:textId="093DF332" w:rsidR="00E82DA0" w:rsidRDefault="00E82DA0" w:rsidP="00433108">
      <w:pPr>
        <w:pStyle w:val="Code"/>
      </w:pPr>
      <w:r>
        <w:t xml:space="preserve">Framenew_CFS_SA_1&lt;- </w:t>
      </w:r>
      <w:proofErr w:type="gramStart"/>
      <w:r>
        <w:t>PSU.GA[</w:t>
      </w:r>
      <w:proofErr w:type="gramEnd"/>
      <w:r>
        <w:t>,7:12]</w:t>
      </w:r>
    </w:p>
    <w:p w14:paraId="6740E858" w14:textId="77777777" w:rsidR="00E82DA0" w:rsidRDefault="00E82DA0" w:rsidP="00433108">
      <w:pPr>
        <w:pStyle w:val="Code"/>
      </w:pPr>
      <w:r>
        <w:t>Framenew_CFS_SA &lt;- Framenew_CFS_SA_1[</w:t>
      </w:r>
    </w:p>
    <w:p w14:paraId="6A9C112C" w14:textId="6ECFA6AE" w:rsidR="00E82DA0" w:rsidRDefault="00E82DA0" w:rsidP="00433108">
      <w:pPr>
        <w:pStyle w:val="Code"/>
      </w:pPr>
      <w:r>
        <w:t xml:space="preserve">  </w:t>
      </w:r>
      <w:proofErr w:type="gramStart"/>
      <w:r>
        <w:t>with(</w:t>
      </w:r>
      <w:proofErr w:type="gramEnd"/>
      <w:r>
        <w:t>Framenew_CFS_SA_1, order(Framenew_CFS_SA_1$DOM1)), ]</w:t>
      </w:r>
    </w:p>
    <w:p w14:paraId="004BC08C" w14:textId="77777777" w:rsidR="00E82DA0" w:rsidRDefault="00E82DA0" w:rsidP="00433108">
      <w:pPr>
        <w:pStyle w:val="Code"/>
      </w:pPr>
      <w:r>
        <w:t>Framenew_CFS_SA$ID&lt;-orderd_CFSFrameData$estno</w:t>
      </w:r>
    </w:p>
    <w:p w14:paraId="75265C20" w14:textId="77777777" w:rsidR="00E82DA0" w:rsidRDefault="00E82DA0" w:rsidP="00433108">
      <w:pPr>
        <w:pStyle w:val="Code"/>
      </w:pPr>
      <w:r>
        <w:t>Framenew_CFS_SA$LABEL &lt;-sa_solution_LABEL</w:t>
      </w:r>
    </w:p>
    <w:p w14:paraId="5BA92A57" w14:textId="77777777" w:rsidR="00E82DA0" w:rsidRDefault="00E82DA0" w:rsidP="00433108">
      <w:pPr>
        <w:pStyle w:val="Code"/>
      </w:pPr>
      <w:r>
        <w:t>Framenew_CFS_SA &lt;- Framenew_CFS_</w:t>
      </w:r>
      <w:proofErr w:type="gramStart"/>
      <w:r>
        <w:t>SA[</w:t>
      </w:r>
      <w:proofErr w:type="gramEnd"/>
      <w:r>
        <w:t>, c(1,5,7,2,3,6,4)]</w:t>
      </w:r>
    </w:p>
    <w:p w14:paraId="19426325" w14:textId="6CA366EC" w:rsidR="00E82DA0" w:rsidRDefault="00E82DA0">
      <w:pPr>
        <w:pStyle w:val="Code"/>
      </w:pPr>
      <w:proofErr w:type="gramStart"/>
      <w:r>
        <w:t>colnames(</w:t>
      </w:r>
      <w:proofErr w:type="gramEnd"/>
      <w:r>
        <w:t>Framenew_CFS_SA)&lt;-colnames(framenew_CFS)</w:t>
      </w:r>
    </w:p>
    <w:p w14:paraId="53B04FEA" w14:textId="77777777" w:rsidR="00F048CC" w:rsidRDefault="00F048CC" w:rsidP="00F048CC">
      <w:pPr>
        <w:pStyle w:val="Code"/>
      </w:pPr>
    </w:p>
    <w:p w14:paraId="22E23791" w14:textId="317BF739" w:rsidR="00E82DA0" w:rsidRDefault="00E82DA0" w:rsidP="00433108">
      <w:pPr>
        <w:pStyle w:val="Code"/>
      </w:pPr>
      <w:r>
        <w:t xml:space="preserve">## create SA_aggregatestrata for SA method </w:t>
      </w:r>
    </w:p>
    <w:p w14:paraId="5B7A8732" w14:textId="77777777" w:rsidR="00E82DA0" w:rsidRDefault="00E82DA0" w:rsidP="00433108">
      <w:pPr>
        <w:pStyle w:val="Code"/>
      </w:pPr>
    </w:p>
    <w:p w14:paraId="2E09B0FD" w14:textId="712EF50D" w:rsidR="00E82DA0" w:rsidRDefault="00E82DA0" w:rsidP="00433108">
      <w:pPr>
        <w:pStyle w:val="Code"/>
      </w:pPr>
      <w:r>
        <w:lastRenderedPageBreak/>
        <w:t>A</w:t>
      </w:r>
      <w:r w:rsidR="00800C94">
        <w:t xml:space="preserve"> </w:t>
      </w:r>
      <w:r>
        <w:t>&lt;-</w:t>
      </w:r>
      <w:r w:rsidR="00800C94">
        <w:t xml:space="preserve"> </w:t>
      </w:r>
      <w:proofErr w:type="gramStart"/>
      <w:r>
        <w:t>aggregate(</w:t>
      </w:r>
      <w:proofErr w:type="gramEnd"/>
      <w:r>
        <w:t>x=Framenew_CFS_SA$Y1,by=list(Framenew_CFS_SA$DOMAINVALUE,</w:t>
      </w:r>
    </w:p>
    <w:p w14:paraId="06A17AFC" w14:textId="62FA0E76" w:rsidR="00E82DA0" w:rsidRDefault="00E82DA0" w:rsidP="00433108">
      <w:pPr>
        <w:pStyle w:val="Code"/>
      </w:pPr>
      <w:r>
        <w:t>Framenew_CFS_SA$LABEL), FUN="mean")</w:t>
      </w:r>
    </w:p>
    <w:p w14:paraId="7BF7C5A6" w14:textId="77777777" w:rsidR="00E82DA0" w:rsidRDefault="00E82DA0" w:rsidP="00433108">
      <w:pPr>
        <w:pStyle w:val="Code"/>
      </w:pPr>
      <w:r>
        <w:t>colnames(A) &lt;- c("domainvalue","LABEL","Y")</w:t>
      </w:r>
    </w:p>
    <w:p w14:paraId="6B6662AB" w14:textId="77777777" w:rsidR="00E82DA0" w:rsidRDefault="00E82DA0" w:rsidP="00433108">
      <w:pPr>
        <w:pStyle w:val="Code"/>
      </w:pPr>
      <w:r>
        <w:t>aggregate_mean &lt;-A[order(A$domainvalue),]</w:t>
      </w:r>
    </w:p>
    <w:p w14:paraId="51E43394" w14:textId="77777777" w:rsidR="00E82DA0" w:rsidRDefault="00E82DA0" w:rsidP="00433108">
      <w:pPr>
        <w:pStyle w:val="Code"/>
      </w:pPr>
    </w:p>
    <w:p w14:paraId="4F0FEA7E" w14:textId="248A8577" w:rsidR="00E82DA0" w:rsidRDefault="00E82DA0" w:rsidP="00433108">
      <w:pPr>
        <w:pStyle w:val="Code"/>
      </w:pPr>
      <w:r>
        <w:t>B</w:t>
      </w:r>
      <w:r w:rsidR="00800C94">
        <w:t xml:space="preserve"> </w:t>
      </w:r>
      <w:r>
        <w:t xml:space="preserve">&lt;- </w:t>
      </w:r>
      <w:proofErr w:type="gramStart"/>
      <w:r>
        <w:t>aggregate(</w:t>
      </w:r>
      <w:proofErr w:type="gramEnd"/>
      <w:r>
        <w:t>x=Framenew_CFS_SA$Y1,by=list(Framenew_CFS_SA$DOMAINVALUE,</w:t>
      </w:r>
    </w:p>
    <w:p w14:paraId="3A9B9F8A" w14:textId="059F65C5" w:rsidR="00E82DA0" w:rsidRDefault="00E82DA0" w:rsidP="00433108">
      <w:pPr>
        <w:pStyle w:val="Code"/>
      </w:pPr>
      <w:r>
        <w:t>Framenew_CFS_SA$LABEL), FUN="sd")</w:t>
      </w:r>
    </w:p>
    <w:p w14:paraId="7F4444C0" w14:textId="77777777" w:rsidR="00E82DA0" w:rsidRDefault="00E82DA0" w:rsidP="00433108">
      <w:pPr>
        <w:pStyle w:val="Code"/>
      </w:pPr>
      <w:r>
        <w:t>colnames(B) &lt;- c("domainvalue","LABEL","Y")</w:t>
      </w:r>
    </w:p>
    <w:p w14:paraId="39BFEA87" w14:textId="714CE1B1" w:rsidR="00E82DA0" w:rsidRDefault="00E82DA0" w:rsidP="00433108">
      <w:pPr>
        <w:pStyle w:val="Code"/>
      </w:pPr>
      <w:r>
        <w:t>aggregate_sd &lt;- B[order(B$domainvalue),]</w:t>
      </w:r>
    </w:p>
    <w:p w14:paraId="12951995" w14:textId="77777777" w:rsidR="00E82DA0" w:rsidRDefault="00E82DA0" w:rsidP="00433108">
      <w:pPr>
        <w:pStyle w:val="Code"/>
      </w:pPr>
      <w:r>
        <w:t xml:space="preserve">SA_aggregatestrata &lt;- </w:t>
      </w:r>
      <w:proofErr w:type="gramStart"/>
      <w:r>
        <w:t>data.frame</w:t>
      </w:r>
      <w:proofErr w:type="gramEnd"/>
      <w:r>
        <w:t>(matrix(NA, nrow = length(sa_solution_stratasize), ncol = 8))</w:t>
      </w:r>
    </w:p>
    <w:p w14:paraId="7D03291D" w14:textId="77777777" w:rsidR="00E82DA0" w:rsidRDefault="00E82DA0" w:rsidP="00433108">
      <w:pPr>
        <w:pStyle w:val="Code"/>
      </w:pPr>
      <w:proofErr w:type="gramStart"/>
      <w:r>
        <w:t>colnames(</w:t>
      </w:r>
      <w:proofErr w:type="gramEnd"/>
      <w:r>
        <w:t>SA_aggregatestrata)= colnames(ga_solution$aggr_strata)</w:t>
      </w:r>
    </w:p>
    <w:p w14:paraId="7D4D4261" w14:textId="77777777" w:rsidR="00E82DA0" w:rsidRDefault="00E82DA0" w:rsidP="00433108">
      <w:pPr>
        <w:pStyle w:val="Code"/>
      </w:pPr>
      <w:r>
        <w:t>SA_aggregatestrata$SOLUZ &lt;-sa_solution_samplesize</w:t>
      </w:r>
    </w:p>
    <w:p w14:paraId="17F88564" w14:textId="77777777" w:rsidR="00E82DA0" w:rsidRDefault="00E82DA0" w:rsidP="00433108">
      <w:pPr>
        <w:pStyle w:val="Code"/>
      </w:pPr>
      <w:r>
        <w:t>SA_aggregatestrata$N &lt;- sa_solution_stratasize</w:t>
      </w:r>
    </w:p>
    <w:p w14:paraId="34221470" w14:textId="77777777" w:rsidR="00E82DA0" w:rsidRDefault="00E82DA0" w:rsidP="00433108">
      <w:pPr>
        <w:pStyle w:val="Code"/>
      </w:pPr>
      <w:r>
        <w:t xml:space="preserve">SA_aggregatestrata$COST &lt;- </w:t>
      </w:r>
      <w:proofErr w:type="gramStart"/>
      <w:r>
        <w:t>c(</w:t>
      </w:r>
      <w:proofErr w:type="gramEnd"/>
      <w:r>
        <w:t>1)</w:t>
      </w:r>
    </w:p>
    <w:p w14:paraId="1A76CEA1" w14:textId="77777777" w:rsidR="00E82DA0" w:rsidRDefault="00E82DA0" w:rsidP="00433108">
      <w:pPr>
        <w:pStyle w:val="Code"/>
      </w:pPr>
      <w:r>
        <w:t>SA_aggregatestrata$CENS &lt;-</w:t>
      </w:r>
      <w:proofErr w:type="gramStart"/>
      <w:r>
        <w:t>c(</w:t>
      </w:r>
      <w:proofErr w:type="gramEnd"/>
      <w:r>
        <w:t>0)</w:t>
      </w:r>
    </w:p>
    <w:p w14:paraId="5AE1A3F8" w14:textId="77777777" w:rsidR="00E82DA0" w:rsidRDefault="00E82DA0" w:rsidP="00433108">
      <w:pPr>
        <w:pStyle w:val="Code"/>
      </w:pPr>
      <w:r>
        <w:t>SA_aggregatestrata$STRATO &lt;- ga_solution$aggr_strata$STRATO</w:t>
      </w:r>
    </w:p>
    <w:p w14:paraId="1D5C44C0" w14:textId="77777777" w:rsidR="00E82DA0" w:rsidRDefault="00E82DA0" w:rsidP="00433108">
      <w:pPr>
        <w:pStyle w:val="Code"/>
      </w:pPr>
      <w:r>
        <w:t>SA_aggregatestrata$DOM1 &lt;- ga_solution$aggr_strata$DOM1</w:t>
      </w:r>
    </w:p>
    <w:p w14:paraId="77C6438D" w14:textId="77777777" w:rsidR="00E82DA0" w:rsidRDefault="00E82DA0" w:rsidP="00433108">
      <w:pPr>
        <w:pStyle w:val="Code"/>
      </w:pPr>
      <w:r>
        <w:t>SA_aggregatestrata$M1 &lt;- aggregate_mean$Y</w:t>
      </w:r>
    </w:p>
    <w:p w14:paraId="0C1A7535" w14:textId="77777777" w:rsidR="00E82DA0" w:rsidRDefault="00E82DA0" w:rsidP="00433108">
      <w:pPr>
        <w:pStyle w:val="Code"/>
      </w:pPr>
      <w:r>
        <w:t>SA_aggregatestrata$S1 &lt;- aggregate_sd$Y</w:t>
      </w:r>
    </w:p>
    <w:p w14:paraId="6E0F24D4" w14:textId="77777777" w:rsidR="00E82DA0" w:rsidRDefault="00E82DA0" w:rsidP="00433108">
      <w:pPr>
        <w:pStyle w:val="Code"/>
      </w:pPr>
    </w:p>
    <w:p w14:paraId="22FEB4A8" w14:textId="391BA9D6" w:rsidR="00E82DA0" w:rsidRDefault="00E82DA0" w:rsidP="00433108">
      <w:pPr>
        <w:pStyle w:val="Code"/>
      </w:pPr>
      <w:proofErr w:type="gramStart"/>
      <w:r>
        <w:t>source(</w:t>
      </w:r>
      <w:proofErr w:type="gramEnd"/>
      <w:r>
        <w:t>"</w:t>
      </w:r>
      <w:r w:rsidR="00F048CC">
        <w:t>&lt;path to the source directory&gt;</w:t>
      </w:r>
      <w:r>
        <w:t xml:space="preserve">/myeval.R") </w:t>
      </w:r>
    </w:p>
    <w:p w14:paraId="20655465" w14:textId="77777777" w:rsidR="00E82DA0" w:rsidRDefault="00E82DA0" w:rsidP="00433108">
      <w:pPr>
        <w:pStyle w:val="Code"/>
      </w:pPr>
      <w:r>
        <w:t xml:space="preserve">eval_SA&lt;- </w:t>
      </w:r>
      <w:proofErr w:type="gramStart"/>
      <w:r>
        <w:t>myEval(</w:t>
      </w:r>
      <w:proofErr w:type="gramEnd"/>
      <w:r>
        <w:t xml:space="preserve">Framenew_CFS_SA, </w:t>
      </w:r>
    </w:p>
    <w:p w14:paraId="6A63657B" w14:textId="77777777" w:rsidR="00E82DA0" w:rsidRDefault="00E82DA0" w:rsidP="00433108">
      <w:pPr>
        <w:pStyle w:val="Code"/>
      </w:pPr>
      <w:r>
        <w:t xml:space="preserve">              SA_aggregatestrata, </w:t>
      </w:r>
    </w:p>
    <w:p w14:paraId="023901C5" w14:textId="77777777" w:rsidR="00E82DA0" w:rsidRDefault="00E82DA0" w:rsidP="00433108">
      <w:pPr>
        <w:pStyle w:val="Code"/>
      </w:pPr>
      <w:r>
        <w:t xml:space="preserve">              nsampl=</w:t>
      </w:r>
      <w:proofErr w:type="gramStart"/>
      <w:r>
        <w:t>sum(</w:t>
      </w:r>
      <w:proofErr w:type="gramEnd"/>
      <w:r>
        <w:t xml:space="preserve">SA_aggregatestrata$SOLUZ), </w:t>
      </w:r>
    </w:p>
    <w:p w14:paraId="60058D20" w14:textId="77777777" w:rsidR="00E82DA0" w:rsidRDefault="00E82DA0" w:rsidP="00433108">
      <w:pPr>
        <w:pStyle w:val="Code"/>
      </w:pPr>
      <w:r>
        <w:t xml:space="preserve">              writeFiles=TRUE,</w:t>
      </w:r>
    </w:p>
    <w:p w14:paraId="5003E50F" w14:textId="77777777" w:rsidR="00E82DA0" w:rsidRDefault="00E82DA0" w:rsidP="00433108">
      <w:pPr>
        <w:pStyle w:val="Code"/>
      </w:pPr>
      <w:r>
        <w:t xml:space="preserve">              progress=FALSE) </w:t>
      </w:r>
    </w:p>
    <w:p w14:paraId="6E8C53D3" w14:textId="77777777" w:rsidR="00D775F9" w:rsidRDefault="00E82DA0" w:rsidP="00461A1F">
      <w:pPr>
        <w:pStyle w:val="Code"/>
      </w:pPr>
      <w:r>
        <w:t>eval_SA$coeff_var</w:t>
      </w:r>
    </w:p>
    <w:p w14:paraId="6DB07427" w14:textId="77777777" w:rsidR="00A32983" w:rsidRDefault="00A32983">
      <w:pPr>
        <w:spacing w:before="0" w:line="240" w:lineRule="auto"/>
        <w:ind w:right="0"/>
      </w:pPr>
    </w:p>
    <w:p w14:paraId="6E6162C4" w14:textId="34459D4D" w:rsidR="00A32983" w:rsidRDefault="00A32983">
      <w:pPr>
        <w:spacing w:before="0" w:line="240" w:lineRule="auto"/>
        <w:ind w:right="0"/>
      </w:pPr>
      <w:r>
        <w:br w:type="page"/>
      </w:r>
    </w:p>
    <w:p w14:paraId="5AB793C0" w14:textId="289D3E72" w:rsidR="00004A3B" w:rsidRDefault="00D01F2E" w:rsidP="00D167FD">
      <w:pPr>
        <w:pStyle w:val="Heading3"/>
      </w:pPr>
      <w:bookmarkStart w:id="60" w:name="_Toc29161475"/>
      <w:r w:rsidRPr="007E66E3">
        <w:lastRenderedPageBreak/>
        <w:t xml:space="preserve">Method 2 </w:t>
      </w:r>
      <w:r w:rsidR="004C7622">
        <w:t>R</w:t>
      </w:r>
      <w:r w:rsidRPr="007E66E3">
        <w:t>esults</w:t>
      </w:r>
      <w:bookmarkEnd w:id="60"/>
    </w:p>
    <w:p w14:paraId="2CDCA50C" w14:textId="74E5E99C" w:rsidR="00C63303" w:rsidRPr="00D167FD" w:rsidRDefault="00004A3B" w:rsidP="00D167FD">
      <w:pPr>
        <w:pStyle w:val="Heading4"/>
      </w:pPr>
      <w:r w:rsidRPr="00D167FD">
        <w:t xml:space="preserve">SA </w:t>
      </w:r>
      <w:r w:rsidR="004C7622">
        <w:t>M</w:t>
      </w:r>
      <w:r w:rsidRPr="00D167FD">
        <w:t xml:space="preserve">ethod </w:t>
      </w:r>
      <w:r w:rsidR="004C7622">
        <w:t>U</w:t>
      </w:r>
      <w:r w:rsidRPr="00D167FD">
        <w:t xml:space="preserve">sing GA </w:t>
      </w:r>
      <w:r w:rsidR="004C7622">
        <w:t>I</w:t>
      </w:r>
      <w:r w:rsidR="00FE72EF" w:rsidRPr="00D167FD">
        <w:t xml:space="preserve">nitial </w:t>
      </w:r>
      <w:r w:rsidR="004C7622">
        <w:t>S</w:t>
      </w:r>
      <w:r w:rsidR="00FE72EF" w:rsidRPr="00D167FD">
        <w:t>olution</w:t>
      </w:r>
      <w:r w:rsidRPr="00D167FD">
        <w:t xml:space="preserve"> </w:t>
      </w:r>
      <w:r w:rsidR="004C7622">
        <w:t>W</w:t>
      </w:r>
      <w:r w:rsidRPr="00D167FD">
        <w:t xml:space="preserve">ithout </w:t>
      </w:r>
      <w:r w:rsidR="00FE72EF" w:rsidRPr="00D167FD">
        <w:t>K</w:t>
      </w:r>
      <w:r w:rsidR="007A3A9B" w:rsidRPr="00D167FD">
        <w:t>-</w:t>
      </w:r>
      <w:r w:rsidRPr="00D167FD">
        <w:t>means</w:t>
      </w:r>
    </w:p>
    <w:p w14:paraId="1DB4667D" w14:textId="4CEE9B30" w:rsidR="00F37B93" w:rsidRDefault="00B808E7">
      <w:r>
        <w:rPr>
          <w:rFonts w:asciiTheme="majorBidi" w:eastAsia="Times New Roman" w:hAnsiTheme="majorBidi" w:cstheme="majorBidi"/>
          <w:color w:val="000000"/>
          <w:sz w:val="20"/>
          <w:szCs w:val="20"/>
          <w:bdr w:val="none" w:sz="0" w:space="0" w:color="auto" w:frame="1"/>
          <w:lang w:bidi="ar-SA"/>
        </w:rPr>
        <w:t xml:space="preserve"> </w:t>
      </w:r>
      <w:r w:rsidR="00F51D1F">
        <w:t xml:space="preserve">Summary of the results </w:t>
      </w:r>
      <w:r>
        <w:t>for two domains</w:t>
      </w:r>
      <w:r w:rsidR="00ED7FE1">
        <w:t xml:space="preserve"> </w:t>
      </w:r>
      <w:r w:rsidR="008C77E9">
        <w:t xml:space="preserve">(i.e. </w:t>
      </w:r>
      <w:r w:rsidR="00ED7FE1">
        <w:t>domain</w:t>
      </w:r>
      <w:r w:rsidR="00C17F3F">
        <w:t>s</w:t>
      </w:r>
      <w:r>
        <w:t xml:space="preserve"> </w:t>
      </w:r>
      <w:r w:rsidR="00D5299D">
        <w:t>1</w:t>
      </w:r>
      <w:r>
        <w:t xml:space="preserve"> </w:t>
      </w:r>
      <w:r w:rsidR="00ED7FE1">
        <w:t xml:space="preserve">and </w:t>
      </w:r>
      <w:r w:rsidR="00D5299D">
        <w:t>2</w:t>
      </w:r>
      <w:r w:rsidR="008C77E9">
        <w:t>) are presented</w:t>
      </w:r>
      <w:r w:rsidR="00C17F3F">
        <w:t xml:space="preserve"> in this section</w:t>
      </w:r>
      <w:r>
        <w:t xml:space="preserve">. </w:t>
      </w:r>
    </w:p>
    <w:p w14:paraId="41109411" w14:textId="03A02A95" w:rsidR="00B808E7" w:rsidRPr="000B3A95" w:rsidRDefault="008C77E9">
      <w:pPr>
        <w:rPr>
          <w:rFonts w:asciiTheme="majorBidi" w:eastAsia="Times New Roman" w:hAnsiTheme="majorBidi" w:cstheme="majorBidi"/>
          <w:color w:val="000000"/>
          <w:sz w:val="20"/>
          <w:szCs w:val="20"/>
          <w:bdr w:val="none" w:sz="0" w:space="0" w:color="auto" w:frame="1"/>
          <w:lang w:bidi="ar-SA"/>
        </w:rPr>
      </w:pPr>
      <w:r>
        <w:t>Number of i</w:t>
      </w:r>
      <w:r w:rsidR="00B808E7">
        <w:t>teration</w:t>
      </w:r>
      <w:r>
        <w:t>s</w:t>
      </w:r>
      <w:r w:rsidR="00B808E7">
        <w:t xml:space="preserve"> </w:t>
      </w:r>
      <w:r>
        <w:t>was</w:t>
      </w:r>
      <w:r w:rsidR="00B808E7">
        <w:t xml:space="preserve"> set </w:t>
      </w:r>
      <w:r>
        <w:t>to</w:t>
      </w:r>
      <w:r w:rsidR="00B808E7">
        <w:t xml:space="preserve"> 1</w:t>
      </w:r>
      <w:r w:rsidR="00461A1F">
        <w:t>0</w:t>
      </w:r>
      <w:r w:rsidR="009900F9">
        <w:t>,</w:t>
      </w:r>
      <w:r w:rsidR="00B808E7">
        <w:t xml:space="preserve">000 and </w:t>
      </w:r>
      <w:r>
        <w:t>target CV</w:t>
      </w:r>
      <w:r w:rsidR="00B808E7">
        <w:t xml:space="preserve"> </w:t>
      </w:r>
      <w:r>
        <w:t>was</w:t>
      </w:r>
      <w:r w:rsidR="00B808E7">
        <w:t xml:space="preserve"> set </w:t>
      </w:r>
      <w:r>
        <w:t>to</w:t>
      </w:r>
      <w:r w:rsidR="00B808E7">
        <w:t xml:space="preserve"> 0.0</w:t>
      </w:r>
      <w:r w:rsidR="00461A1F">
        <w:t>0</w:t>
      </w:r>
      <w:r w:rsidR="00827BB8">
        <w:t>0</w:t>
      </w:r>
      <w:r w:rsidR="00B808E7">
        <w:t xml:space="preserve">2. </w:t>
      </w:r>
      <w:r w:rsidR="00B808E7" w:rsidRPr="001779D3">
        <w:t>$CVs indicates the Initial</w:t>
      </w:r>
      <w:r w:rsidR="00B808E7">
        <w:t xml:space="preserve"> </w:t>
      </w:r>
      <w:r>
        <w:t>CV</w:t>
      </w:r>
      <w:r w:rsidR="00B808E7">
        <w:t xml:space="preserve"> </w:t>
      </w:r>
      <w:r>
        <w:t xml:space="preserve">(i.e. prior to optimization using the SA based method) </w:t>
      </w:r>
      <w:r w:rsidR="00B808E7">
        <w:t>an</w:t>
      </w:r>
      <w:r w:rsidR="00B808E7" w:rsidRPr="001779D3">
        <w:t>d the final</w:t>
      </w:r>
      <w:r w:rsidR="00B808E7">
        <w:t xml:space="preserve"> CV.</w:t>
      </w:r>
      <w:r w:rsidR="00B808E7" w:rsidRPr="001779D3">
        <w:t xml:space="preserve"> </w:t>
      </w:r>
    </w:p>
    <w:p w14:paraId="427F13EA" w14:textId="77777777" w:rsidR="000B3A95" w:rsidRPr="003B4FE0" w:rsidRDefault="000B3A95" w:rsidP="000B3A95">
      <w:pPr>
        <w:pStyle w:val="Code"/>
        <w:rPr>
          <w:rFonts w:eastAsia="Times New Roman"/>
          <w:bdr w:val="none" w:sz="0" w:space="0" w:color="auto" w:frame="1"/>
        </w:rPr>
      </w:pPr>
      <w:bookmarkStart w:id="61" w:name="_Hlk24481825"/>
      <w:r w:rsidRPr="003B4FE0">
        <w:rPr>
          <w:rFonts w:eastAsia="Times New Roman"/>
          <w:bdr w:val="none" w:sz="0" w:space="0" w:color="auto" w:frame="1"/>
        </w:rPr>
        <w:t>sa_solution1</w:t>
      </w:r>
    </w:p>
    <w:p w14:paraId="202BC02B" w14:textId="77777777" w:rsidR="000B3A95" w:rsidRPr="003B4FE0" w:rsidRDefault="000B3A95" w:rsidP="000B3A95">
      <w:pPr>
        <w:pStyle w:val="Code"/>
        <w:rPr>
          <w:rFonts w:eastAsia="Times New Roman"/>
          <w:bdr w:val="none" w:sz="0" w:space="0" w:color="auto" w:frame="1"/>
        </w:rPr>
      </w:pPr>
    </w:p>
    <w:p w14:paraId="4977E206" w14:textId="77777777" w:rsidR="000B3A95" w:rsidRPr="003B4FE0" w:rsidRDefault="000B3A95" w:rsidP="000B3A95">
      <w:pPr>
        <w:pStyle w:val="Code"/>
        <w:rPr>
          <w:rFonts w:eastAsia="Times New Roman"/>
          <w:bdr w:val="none" w:sz="0" w:space="0" w:color="auto" w:frame="1"/>
        </w:rPr>
      </w:pPr>
      <w:r w:rsidRPr="003B4FE0">
        <w:rPr>
          <w:rFonts w:eastAsia="Times New Roman"/>
          <w:bdr w:val="none" w:sz="0" w:space="0" w:color="auto" w:frame="1"/>
        </w:rPr>
        <w:t>$CVs</w:t>
      </w:r>
    </w:p>
    <w:p w14:paraId="1726E70F" w14:textId="77777777" w:rsidR="000B3A95" w:rsidRPr="003B4FE0" w:rsidRDefault="000B3A95" w:rsidP="000B3A95">
      <w:pPr>
        <w:pStyle w:val="Code"/>
        <w:rPr>
          <w:rFonts w:eastAsia="Times New Roman"/>
          <w:bdr w:val="none" w:sz="0" w:space="0" w:color="auto" w:frame="1"/>
        </w:rPr>
      </w:pPr>
      <w:r w:rsidRPr="003B4FE0">
        <w:rPr>
          <w:rFonts w:eastAsia="Times New Roman"/>
          <w:bdr w:val="none" w:sz="0" w:space="0" w:color="auto" w:frame="1"/>
        </w:rPr>
        <w:t xml:space="preserve">     Initial       Final Target</w:t>
      </w:r>
    </w:p>
    <w:p w14:paraId="3388FEAC" w14:textId="648D28E0" w:rsidR="0097269B" w:rsidRPr="00380F32" w:rsidRDefault="000B3A95" w:rsidP="00380F32">
      <w:pPr>
        <w:pStyle w:val="Code"/>
        <w:rPr>
          <w:rStyle w:val="gnkrckgcgsb"/>
          <w:rFonts w:eastAsia="Times New Roman"/>
          <w:bdr w:val="none" w:sz="0" w:space="0" w:color="auto" w:frame="1"/>
        </w:rPr>
      </w:pPr>
      <w:r w:rsidRPr="003B4FE0">
        <w:rPr>
          <w:rFonts w:eastAsia="Times New Roman"/>
          <w:bdr w:val="none" w:sz="0" w:space="0" w:color="auto" w:frame="1"/>
        </w:rPr>
        <w:t>1 0.01943588 0.</w:t>
      </w:r>
      <w:proofErr w:type="gramStart"/>
      <w:r w:rsidRPr="003B4FE0">
        <w:rPr>
          <w:rFonts w:eastAsia="Times New Roman"/>
          <w:bdr w:val="none" w:sz="0" w:space="0" w:color="auto" w:frame="1"/>
        </w:rPr>
        <w:t>005356144  2</w:t>
      </w:r>
      <w:proofErr w:type="gramEnd"/>
      <w:r w:rsidRPr="003B4FE0">
        <w:rPr>
          <w:rFonts w:eastAsia="Times New Roman"/>
          <w:bdr w:val="none" w:sz="0" w:space="0" w:color="auto" w:frame="1"/>
        </w:rPr>
        <w:t>e-04</w:t>
      </w:r>
    </w:p>
    <w:p w14:paraId="7FD64D50" w14:textId="24916AC6" w:rsidR="00380F32" w:rsidRPr="003B4FE0" w:rsidRDefault="00380F32" w:rsidP="00380F32">
      <w:pPr>
        <w:pStyle w:val="Code"/>
        <w:rPr>
          <w:rFonts w:eastAsia="Times New Roman"/>
          <w:bdr w:val="none" w:sz="0" w:space="0" w:color="auto" w:frame="1"/>
        </w:rPr>
      </w:pPr>
      <w:r w:rsidRPr="003B4FE0">
        <w:rPr>
          <w:rFonts w:eastAsia="Times New Roman"/>
          <w:bdr w:val="none" w:sz="0" w:space="0" w:color="auto" w:frame="1"/>
        </w:rPr>
        <w:t>sa_solution2</w:t>
      </w:r>
    </w:p>
    <w:p w14:paraId="5B60FAC2" w14:textId="77777777" w:rsidR="00380F32" w:rsidRPr="003B4FE0" w:rsidRDefault="00380F32" w:rsidP="00380F32">
      <w:pPr>
        <w:pStyle w:val="Code"/>
        <w:rPr>
          <w:rFonts w:eastAsia="Times New Roman"/>
          <w:bdr w:val="none" w:sz="0" w:space="0" w:color="auto" w:frame="1"/>
        </w:rPr>
      </w:pPr>
      <w:r w:rsidRPr="003B4FE0">
        <w:rPr>
          <w:rFonts w:eastAsia="Times New Roman"/>
          <w:bdr w:val="none" w:sz="0" w:space="0" w:color="auto" w:frame="1"/>
        </w:rPr>
        <w:t>$CVs</w:t>
      </w:r>
    </w:p>
    <w:p w14:paraId="3280D8B1" w14:textId="77777777" w:rsidR="00380F32" w:rsidRPr="003B4FE0" w:rsidRDefault="00380F32" w:rsidP="00380F32">
      <w:pPr>
        <w:pStyle w:val="Code"/>
        <w:rPr>
          <w:rFonts w:eastAsia="Times New Roman"/>
          <w:bdr w:val="none" w:sz="0" w:space="0" w:color="auto" w:frame="1"/>
        </w:rPr>
      </w:pPr>
      <w:r w:rsidRPr="003B4FE0">
        <w:rPr>
          <w:rFonts w:eastAsia="Times New Roman"/>
          <w:bdr w:val="none" w:sz="0" w:space="0" w:color="auto" w:frame="1"/>
        </w:rPr>
        <w:t xml:space="preserve">     Initial      Final Target</w:t>
      </w:r>
    </w:p>
    <w:p w14:paraId="1405CD94" w14:textId="77777777" w:rsidR="00380F32" w:rsidRPr="003B4FE0" w:rsidRDefault="00380F32" w:rsidP="00380F32">
      <w:pPr>
        <w:pStyle w:val="Code"/>
        <w:rPr>
          <w:rFonts w:eastAsia="Times New Roman"/>
          <w:bdr w:val="none" w:sz="0" w:space="0" w:color="auto" w:frame="1"/>
        </w:rPr>
      </w:pPr>
      <w:r w:rsidRPr="003B4FE0">
        <w:rPr>
          <w:rFonts w:eastAsia="Times New Roman"/>
          <w:bdr w:val="none" w:sz="0" w:space="0" w:color="auto" w:frame="1"/>
        </w:rPr>
        <w:t>1 0.03144267 0.</w:t>
      </w:r>
      <w:proofErr w:type="gramStart"/>
      <w:r w:rsidRPr="003B4FE0">
        <w:rPr>
          <w:rFonts w:eastAsia="Times New Roman"/>
          <w:bdr w:val="none" w:sz="0" w:space="0" w:color="auto" w:frame="1"/>
        </w:rPr>
        <w:t>01039823  2</w:t>
      </w:r>
      <w:proofErr w:type="gramEnd"/>
      <w:r w:rsidRPr="003B4FE0">
        <w:rPr>
          <w:rFonts w:eastAsia="Times New Roman"/>
          <w:bdr w:val="none" w:sz="0" w:space="0" w:color="auto" w:frame="1"/>
        </w:rPr>
        <w:t>e-04</w:t>
      </w:r>
    </w:p>
    <w:bookmarkEnd w:id="61"/>
    <w:p w14:paraId="1B0AE366"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485E1C9" w14:textId="39AB295D" w:rsidR="00ED7C85" w:rsidRDefault="00ED7C85" w:rsidP="00ED7C85">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rPr>
          <w:noProof/>
        </w:rPr>
        <w:t xml:space="preserve">. </w:t>
      </w:r>
      <w:r w:rsidR="00307372">
        <w:rPr>
          <w:noProof/>
        </w:rPr>
        <w:t>CVs</w:t>
      </w:r>
      <w:r w:rsidR="00B94C9C">
        <w:rPr>
          <w:noProof/>
        </w:rPr>
        <w:t xml:space="preserve"> for </w:t>
      </w:r>
      <w:r>
        <w:t xml:space="preserve">SA method </w:t>
      </w:r>
      <w:r w:rsidR="00B94C9C">
        <w:t>with GA initial solution</w:t>
      </w:r>
    </w:p>
    <w:p w14:paraId="4B77B120" w14:textId="666E6782" w:rsidR="00685394" w:rsidRPr="00CB5833" w:rsidRDefault="00685394">
      <w:pPr>
        <w:rPr>
          <w:rFonts w:ascii="Lucida Console" w:eastAsia="Times New Roman" w:hAnsi="Lucida Console" w:cs="Courier New"/>
          <w:color w:val="000000"/>
          <w:sz w:val="20"/>
          <w:szCs w:val="20"/>
          <w:bdr w:val="none" w:sz="0" w:space="0" w:color="auto" w:frame="1"/>
          <w:lang w:bidi="ar-SA"/>
        </w:rPr>
      </w:pPr>
      <w:r>
        <w:t xml:space="preserve">$samplesize table indicates the initial and final sample sizes for each stratum. </w:t>
      </w:r>
      <w:r w:rsidR="007C6076">
        <w:t xml:space="preserve">The total sample size for SA is almost same as GA. However, the stratum having the population equal to one is removed in SA methods. </w:t>
      </w:r>
    </w:p>
    <w:p w14:paraId="2C0A1E6B" w14:textId="38AEE5DD" w:rsidR="00B808E7" w:rsidRDefault="003828A8" w:rsidP="00476D75">
      <w:pPr>
        <w:pStyle w:val="Code"/>
        <w:rPr>
          <w:rFonts w:eastAsia="Times New Roman"/>
          <w:bdr w:val="none" w:sz="0" w:space="0" w:color="auto" w:frame="1"/>
          <w:rtl/>
          <w:lang w:bidi="ar-SA"/>
        </w:rPr>
      </w:pPr>
      <w:r>
        <w:rPr>
          <w:rFonts w:eastAsia="Times New Roman"/>
          <w:bdr w:val="none" w:sz="0" w:space="0" w:color="auto" w:frame="1"/>
          <w:lang w:bidi="ar-SA"/>
        </w:rPr>
        <w:t>Total sample size_</w:t>
      </w:r>
      <w:r w:rsidR="00DA69CE">
        <w:rPr>
          <w:rFonts w:eastAsia="Times New Roman"/>
          <w:bdr w:val="none" w:sz="0" w:space="0" w:color="auto" w:frame="1"/>
          <w:lang w:bidi="ar-SA"/>
        </w:rPr>
        <w:t>dom1</w:t>
      </w:r>
      <w:r>
        <w:rPr>
          <w:rFonts w:eastAsia="Times New Roman"/>
          <w:bdr w:val="none" w:sz="0" w:space="0" w:color="auto" w:frame="1"/>
          <w:lang w:bidi="ar-SA"/>
        </w:rPr>
        <w:t xml:space="preserve">= </w:t>
      </w:r>
      <w:r w:rsidR="00476D75">
        <w:rPr>
          <w:rFonts w:eastAsia="Times New Roman"/>
          <w:bdr w:val="none" w:sz="0" w:space="0" w:color="auto" w:frame="1"/>
          <w:lang w:bidi="ar-SA"/>
        </w:rPr>
        <w:t>347</w:t>
      </w:r>
    </w:p>
    <w:p w14:paraId="224043E4" w14:textId="28B525C1" w:rsidR="003828A8" w:rsidRDefault="003828A8" w:rsidP="001A41A7">
      <w:pPr>
        <w:pStyle w:val="Code"/>
        <w:rPr>
          <w:rFonts w:eastAsia="Times New Roman"/>
          <w:bdr w:val="none" w:sz="0" w:space="0" w:color="auto" w:frame="1"/>
          <w:lang w:bidi="ar-SA"/>
        </w:rPr>
      </w:pPr>
      <w:r>
        <w:rPr>
          <w:rFonts w:eastAsia="Times New Roman"/>
          <w:bdr w:val="none" w:sz="0" w:space="0" w:color="auto" w:frame="1"/>
          <w:lang w:bidi="ar-SA"/>
        </w:rPr>
        <w:t>Total sample size_</w:t>
      </w:r>
      <w:r w:rsidR="00DA69CE">
        <w:rPr>
          <w:rFonts w:eastAsia="Times New Roman"/>
          <w:bdr w:val="none" w:sz="0" w:space="0" w:color="auto" w:frame="1"/>
          <w:lang w:bidi="ar-SA"/>
        </w:rPr>
        <w:t>dom2</w:t>
      </w:r>
      <w:r>
        <w:rPr>
          <w:rFonts w:eastAsia="Times New Roman"/>
          <w:bdr w:val="none" w:sz="0" w:space="0" w:color="auto" w:frame="1"/>
          <w:lang w:bidi="ar-SA"/>
        </w:rPr>
        <w:t xml:space="preserve">= </w:t>
      </w:r>
      <w:r w:rsidR="001A41A7">
        <w:rPr>
          <w:rFonts w:eastAsia="Times New Roman"/>
          <w:bdr w:val="none" w:sz="0" w:space="0" w:color="auto" w:frame="1"/>
          <w:lang w:bidi="ar-SA"/>
        </w:rPr>
        <w:t>62</w:t>
      </w:r>
    </w:p>
    <w:p w14:paraId="1D1FBA9A" w14:textId="2B6BA921" w:rsidR="00307372" w:rsidRDefault="00307372" w:rsidP="00307372">
      <w:pPr>
        <w:pStyle w:val="Caption"/>
      </w:pPr>
      <w:r>
        <w:t xml:space="preserve">Figure </w:t>
      </w:r>
      <w:r>
        <w:fldChar w:fldCharType="begin"/>
      </w:r>
      <w:r>
        <w:instrText xml:space="preserve"> SEQ Figure \* ARABIC </w:instrText>
      </w:r>
      <w:r>
        <w:fldChar w:fldCharType="separate"/>
      </w:r>
      <w:r>
        <w:rPr>
          <w:noProof/>
        </w:rPr>
        <w:t>6</w:t>
      </w:r>
      <w:r>
        <w:rPr>
          <w:noProof/>
        </w:rPr>
        <w:fldChar w:fldCharType="end"/>
      </w:r>
      <w:r>
        <w:rPr>
          <w:noProof/>
        </w:rPr>
        <w:t xml:space="preserve">. Sample sizes for </w:t>
      </w:r>
      <w:r>
        <w:t>SA method with GA initial solution</w:t>
      </w:r>
    </w:p>
    <w:p w14:paraId="5845C5DE" w14:textId="77777777" w:rsidR="00307372" w:rsidRPr="00307372" w:rsidRDefault="00307372" w:rsidP="00307372"/>
    <w:p w14:paraId="0AA0A4FB" w14:textId="4B9EB1B3" w:rsidR="006C444D" w:rsidRDefault="006C444D" w:rsidP="00D167FD">
      <w:pPr>
        <w:pStyle w:val="Heading4"/>
      </w:pPr>
      <w:r w:rsidRPr="006F4F15">
        <w:t xml:space="preserve">SA </w:t>
      </w:r>
      <w:r w:rsidR="004C7622">
        <w:t>M</w:t>
      </w:r>
      <w:r w:rsidRPr="006F4F15">
        <w:t xml:space="preserve">ethod </w:t>
      </w:r>
      <w:r w:rsidR="004C7622">
        <w:t>U</w:t>
      </w:r>
      <w:r w:rsidRPr="006F4F15">
        <w:t xml:space="preserve">sing GA </w:t>
      </w:r>
      <w:r w:rsidR="004C7622">
        <w:t>I</w:t>
      </w:r>
      <w:r w:rsidR="00FE72EF">
        <w:t xml:space="preserve">nitial </w:t>
      </w:r>
      <w:r w:rsidR="004C7622">
        <w:t>S</w:t>
      </w:r>
      <w:r w:rsidR="00FE72EF">
        <w:t xml:space="preserve">olution </w:t>
      </w:r>
      <w:r w:rsidR="004C7622">
        <w:t>W</w:t>
      </w:r>
      <w:r w:rsidR="00FE72EF">
        <w:t>ith</w:t>
      </w:r>
      <w:r w:rsidRPr="006F4F15">
        <w:t xml:space="preserve"> </w:t>
      </w:r>
      <w:r w:rsidR="00FE72EF">
        <w:t>K</w:t>
      </w:r>
      <w:r w:rsidR="007A3A9B">
        <w:t>-</w:t>
      </w:r>
      <w:r w:rsidRPr="006F4F15">
        <w:t>means</w:t>
      </w:r>
      <w:r w:rsidR="00FE72EF">
        <w:t xml:space="preserve"> </w:t>
      </w:r>
    </w:p>
    <w:p w14:paraId="1D86ED35" w14:textId="5879A955" w:rsidR="005D205C" w:rsidRDefault="00D5299D">
      <w:proofErr w:type="gramStart"/>
      <w:r>
        <w:t>Similar to</w:t>
      </w:r>
      <w:proofErr w:type="gramEnd"/>
      <w:r>
        <w:t xml:space="preserve"> </w:t>
      </w:r>
      <w:r w:rsidR="00417E7F">
        <w:t xml:space="preserve">the first </w:t>
      </w:r>
      <w:r>
        <w:t>method</w:t>
      </w:r>
      <w:r w:rsidR="00F51D1F">
        <w:t xml:space="preserve">, </w:t>
      </w:r>
      <w:r w:rsidR="00417E7F">
        <w:t xml:space="preserve">the </w:t>
      </w:r>
      <w:r w:rsidR="00F51D1F">
        <w:t>GA</w:t>
      </w:r>
      <w:r w:rsidR="00417E7F">
        <w:t xml:space="preserve"> based</w:t>
      </w:r>
      <w:r w:rsidR="00F51D1F">
        <w:t xml:space="preserve"> method with K-means initial solution can be used to improve the final results. Following are the summary of the results </w:t>
      </w:r>
      <w:r>
        <w:t xml:space="preserve">for domains </w:t>
      </w:r>
      <w:r w:rsidR="00F51D1F">
        <w:t>1</w:t>
      </w:r>
      <w:r>
        <w:t xml:space="preserve"> and </w:t>
      </w:r>
      <w:r w:rsidR="00F51D1F">
        <w:t>2</w:t>
      </w:r>
      <w:r>
        <w:t xml:space="preserve"> </w:t>
      </w:r>
      <w:r w:rsidR="00F51D1F">
        <w:t>based on the</w:t>
      </w:r>
      <w:r>
        <w:t xml:space="preserve"> GA</w:t>
      </w:r>
      <w:r w:rsidR="00F51D1F">
        <w:t xml:space="preserve"> method with</w:t>
      </w:r>
      <w:r>
        <w:t xml:space="preserve"> K-means </w:t>
      </w:r>
      <w:r w:rsidR="00F51D1F">
        <w:t>initial solution</w:t>
      </w:r>
      <w:r>
        <w:t>.</w:t>
      </w:r>
      <w:r w:rsidR="005D205C">
        <w:t xml:space="preserve"> As discussed in </w:t>
      </w:r>
      <w:r w:rsidR="005D205C">
        <w:fldChar w:fldCharType="begin"/>
      </w:r>
      <w:r w:rsidR="005D205C">
        <w:instrText xml:space="preserve"> REF _Ref26270958 \h </w:instrText>
      </w:r>
      <w:r w:rsidR="005D205C">
        <w:fldChar w:fldCharType="separate"/>
      </w:r>
      <w:r w:rsidR="005D205C">
        <w:t>Method 2 procedure</w:t>
      </w:r>
      <w:r w:rsidR="005D205C">
        <w:fldChar w:fldCharType="end"/>
      </w:r>
      <w:r w:rsidR="005D205C">
        <w:t xml:space="preserve">, </w:t>
      </w:r>
      <w:r w:rsidR="00E877DE">
        <w:t xml:space="preserve">two instances with </w:t>
      </w:r>
      <w:r w:rsidR="00F142EB">
        <w:t>s</w:t>
      </w:r>
      <w:r w:rsidR="005D205C">
        <w:t xml:space="preserve">ample size </w:t>
      </w:r>
      <w:r w:rsidR="00E877DE">
        <w:t>set to the</w:t>
      </w:r>
      <w:r w:rsidR="005D205C">
        <w:t xml:space="preserve"> total sample size</w:t>
      </w:r>
      <w:r w:rsidR="00E877DE">
        <w:t xml:space="preserve"> </w:t>
      </w:r>
      <w:r w:rsidR="005D205C">
        <w:t xml:space="preserve">(sampleSizeMultiDOM1) and </w:t>
      </w:r>
      <w:r w:rsidR="00FE72EF">
        <w:t xml:space="preserve">the sample size </w:t>
      </w:r>
      <w:r w:rsidR="005D205C">
        <w:t xml:space="preserve">vector </w:t>
      </w:r>
      <w:r w:rsidR="005D205C">
        <w:lastRenderedPageBreak/>
        <w:t>(</w:t>
      </w:r>
      <w:r w:rsidR="00FE72EF">
        <w:t>‘</w:t>
      </w:r>
      <w:r w:rsidR="005D205C">
        <w:t>strata_samplesize</w:t>
      </w:r>
      <w:r w:rsidR="00FE72EF">
        <w:t xml:space="preserve">’ vector which contains the sample size determined for each strata in the domain) </w:t>
      </w:r>
      <w:r w:rsidR="005D205C">
        <w:t xml:space="preserve">form </w:t>
      </w:r>
      <w:r w:rsidR="00FE72EF">
        <w:t xml:space="preserve">the </w:t>
      </w:r>
      <w:r w:rsidR="005D205C">
        <w:t>GA</w:t>
      </w:r>
      <w:r w:rsidR="00FE72EF">
        <w:t xml:space="preserve"> based solution are provided</w:t>
      </w:r>
      <w:r w:rsidR="005D205C">
        <w:t>.</w:t>
      </w:r>
      <w:r w:rsidR="00FE72EF">
        <w:t xml:space="preserve"> </w:t>
      </w:r>
      <w:r w:rsidR="005D205C">
        <w:t xml:space="preserve">The </w:t>
      </w:r>
      <w:r w:rsidR="00FE72EF">
        <w:t xml:space="preserve">summary of the </w:t>
      </w:r>
      <w:r w:rsidR="005D205C">
        <w:t>result</w:t>
      </w:r>
      <w:r w:rsidR="00FE72EF">
        <w:t>s</w:t>
      </w:r>
      <w:r w:rsidR="005D205C">
        <w:t xml:space="preserve"> for domain</w:t>
      </w:r>
      <w:r w:rsidR="00FE72EF">
        <w:t xml:space="preserve">s </w:t>
      </w:r>
      <w:r w:rsidR="005D205C">
        <w:t>1 and 2</w:t>
      </w:r>
      <w:r w:rsidR="00FE72EF">
        <w:t xml:space="preserve"> are presented in the following</w:t>
      </w:r>
      <w:r w:rsidR="005D205C">
        <w:t>.</w:t>
      </w:r>
    </w:p>
    <w:p w14:paraId="2E35144F" w14:textId="254F363F" w:rsidR="005D205C" w:rsidRPr="006F4F15" w:rsidRDefault="005D205C">
      <w:pPr>
        <w:pStyle w:val="Code"/>
        <w:rPr>
          <w:b/>
          <w:bCs/>
        </w:rPr>
      </w:pPr>
      <w:r w:rsidRPr="006F4F15">
        <w:rPr>
          <w:rFonts w:eastAsia="Times New Roman"/>
          <w:b/>
          <w:bCs/>
          <w:lang w:bidi="ar-SA"/>
        </w:rPr>
        <w:t xml:space="preserve"> S</w:t>
      </w:r>
      <w:r w:rsidR="00C44FB1" w:rsidRPr="006F4F15">
        <w:rPr>
          <w:rFonts w:eastAsia="Times New Roman"/>
          <w:b/>
          <w:bCs/>
          <w:lang w:bidi="ar-SA"/>
        </w:rPr>
        <w:t>A</w:t>
      </w:r>
      <w:r w:rsidRPr="006F4F15">
        <w:rPr>
          <w:rFonts w:eastAsia="Times New Roman"/>
          <w:b/>
          <w:bCs/>
          <w:lang w:bidi="ar-SA"/>
        </w:rPr>
        <w:t xml:space="preserve"> method </w:t>
      </w:r>
      <w:r w:rsidR="00FE72EF">
        <w:rPr>
          <w:rFonts w:eastAsia="Times New Roman"/>
          <w:b/>
          <w:bCs/>
          <w:lang w:bidi="ar-SA"/>
        </w:rPr>
        <w:t>with</w:t>
      </w:r>
      <w:r w:rsidRPr="006F4F15">
        <w:rPr>
          <w:rFonts w:eastAsia="Times New Roman"/>
          <w:b/>
          <w:bCs/>
          <w:lang w:bidi="ar-SA"/>
        </w:rPr>
        <w:t xml:space="preserve"> total sample size from </w:t>
      </w:r>
      <w:r w:rsidRPr="006F4F15">
        <w:rPr>
          <w:b/>
          <w:bCs/>
        </w:rPr>
        <w:t>GA method with K-means initial solution</w:t>
      </w:r>
    </w:p>
    <w:p w14:paraId="18D57BBF" w14:textId="79960C7D" w:rsidR="005D205C" w:rsidRDefault="005D205C" w:rsidP="005D205C">
      <w:pPr>
        <w:pStyle w:val="Code"/>
        <w:rPr>
          <w:rFonts w:eastAsia="Times New Roman"/>
          <w:lang w:bidi="ar-SA"/>
        </w:rPr>
      </w:pPr>
    </w:p>
    <w:p w14:paraId="0C6A08A1" w14:textId="480B7459" w:rsidR="005D205C" w:rsidRPr="006F4F15" w:rsidRDefault="005D205C" w:rsidP="005D205C">
      <w:pPr>
        <w:pStyle w:val="Code"/>
        <w:rPr>
          <w:rFonts w:eastAsia="Times New Roman"/>
          <w:b/>
          <w:bCs/>
          <w:lang w:bidi="ar-SA"/>
        </w:rPr>
      </w:pPr>
      <w:r w:rsidRPr="006F4F15">
        <w:rPr>
          <w:rFonts w:eastAsia="Times New Roman"/>
          <w:b/>
          <w:bCs/>
          <w:lang w:bidi="ar-SA"/>
        </w:rPr>
        <w:t xml:space="preserve">Domain1 </w:t>
      </w:r>
    </w:p>
    <w:p w14:paraId="3D1A90F3"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CVs</w:t>
      </w:r>
    </w:p>
    <w:p w14:paraId="3F378535"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 xml:space="preserve">     Initial     Final Target</w:t>
      </w:r>
    </w:p>
    <w:p w14:paraId="4FFE0E4E"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1 0.03951785 0.0137545 0.0002</w:t>
      </w:r>
    </w:p>
    <w:p w14:paraId="6077AE2F" w14:textId="77777777" w:rsidR="005D205C" w:rsidRPr="006F4F15" w:rsidRDefault="005D205C" w:rsidP="006F4F15">
      <w:pPr>
        <w:pStyle w:val="Code"/>
        <w:rPr>
          <w:rStyle w:val="gnkrckgcgsb"/>
          <w:rFonts w:cs="Consolas"/>
          <w:color w:val="000000"/>
          <w:bdr w:val="none" w:sz="0" w:space="0" w:color="auto" w:frame="1"/>
        </w:rPr>
      </w:pPr>
    </w:p>
    <w:p w14:paraId="6A6237D5"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sampleSize</w:t>
      </w:r>
    </w:p>
    <w:p w14:paraId="5504E2C2"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 xml:space="preserve">     Initial Final</w:t>
      </w:r>
    </w:p>
    <w:p w14:paraId="377C1A66"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1       10     3</w:t>
      </w:r>
    </w:p>
    <w:p w14:paraId="2F0D8071"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2        9     5</w:t>
      </w:r>
    </w:p>
    <w:p w14:paraId="34052A2C"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3       10     5</w:t>
      </w:r>
    </w:p>
    <w:p w14:paraId="452F9986"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4        9     8</w:t>
      </w:r>
    </w:p>
    <w:p w14:paraId="4E2184B8"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5       10     2</w:t>
      </w:r>
    </w:p>
    <w:p w14:paraId="76ED54EA"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6        9     3</w:t>
      </w:r>
    </w:p>
    <w:p w14:paraId="09DF9F8E"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7        9    13</w:t>
      </w:r>
    </w:p>
    <w:p w14:paraId="62F8B884"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8        9     7</w:t>
      </w:r>
    </w:p>
    <w:p w14:paraId="7ACB870D"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9       10     5</w:t>
      </w:r>
    </w:p>
    <w:p w14:paraId="6D08FB86"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10       9    17</w:t>
      </w:r>
    </w:p>
    <w:p w14:paraId="0CA642FC"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11       9    36</w:t>
      </w:r>
    </w:p>
    <w:p w14:paraId="61648866"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12       9     6</w:t>
      </w:r>
    </w:p>
    <w:p w14:paraId="68D19C80"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13      10    12</w:t>
      </w:r>
    </w:p>
    <w:p w14:paraId="4C6DC679" w14:textId="77777777" w:rsidR="005D205C" w:rsidRPr="006F4F15" w:rsidRDefault="005D205C" w:rsidP="006F4F15">
      <w:pPr>
        <w:pStyle w:val="Code"/>
        <w:rPr>
          <w:rStyle w:val="gnkrckgcgsb"/>
          <w:rFonts w:cs="Consolas"/>
          <w:color w:val="000000"/>
          <w:bdr w:val="none" w:sz="0" w:space="0" w:color="auto" w:frame="1"/>
        </w:rPr>
      </w:pPr>
    </w:p>
    <w:p w14:paraId="2A63DFFB"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strataSize</w:t>
      </w:r>
    </w:p>
    <w:p w14:paraId="549479B9"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 xml:space="preserve">   Initial Final</w:t>
      </w:r>
    </w:p>
    <w:p w14:paraId="5F0E8A5E"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0      101   109</w:t>
      </w:r>
    </w:p>
    <w:p w14:paraId="4BDF2206"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1      131   109</w:t>
      </w:r>
    </w:p>
    <w:p w14:paraId="4A290CE8"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2      144   124</w:t>
      </w:r>
    </w:p>
    <w:p w14:paraId="23E0FA1F"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3      111    66</w:t>
      </w:r>
    </w:p>
    <w:p w14:paraId="08E848F0"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4      149   172</w:t>
      </w:r>
    </w:p>
    <w:p w14:paraId="5242D236"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5      142   153</w:t>
      </w:r>
    </w:p>
    <w:p w14:paraId="68875634"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6       13    16</w:t>
      </w:r>
    </w:p>
    <w:p w14:paraId="2B02FB02"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7       49    72</w:t>
      </w:r>
    </w:p>
    <w:p w14:paraId="2C6447B5"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8       79   106</w:t>
      </w:r>
    </w:p>
    <w:p w14:paraId="1E1FA546"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9       62    54</w:t>
      </w:r>
    </w:p>
    <w:p w14:paraId="3F1442F3"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10      83    64</w:t>
      </w:r>
    </w:p>
    <w:p w14:paraId="075939ED"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11      44    63</w:t>
      </w:r>
    </w:p>
    <w:p w14:paraId="050FDDD1"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12      14    14</w:t>
      </w:r>
    </w:p>
    <w:p w14:paraId="4CBD4E8D" w14:textId="77777777" w:rsidR="005D205C" w:rsidRPr="006F4F15" w:rsidRDefault="005D205C" w:rsidP="006F4F15">
      <w:pPr>
        <w:pStyle w:val="Code"/>
        <w:rPr>
          <w:rStyle w:val="gnkrckgcgsb"/>
          <w:rFonts w:cs="Consolas"/>
          <w:color w:val="000000"/>
          <w:bdr w:val="none" w:sz="0" w:space="0" w:color="auto" w:frame="1"/>
        </w:rPr>
      </w:pPr>
    </w:p>
    <w:p w14:paraId="5948BEC6" w14:textId="7D1BCEDB" w:rsidR="005D205C" w:rsidRPr="006F4F15" w:rsidRDefault="00C44FB1" w:rsidP="006F4F15">
      <w:pPr>
        <w:pStyle w:val="Code"/>
        <w:rPr>
          <w:rStyle w:val="gnkrckgcgsb"/>
          <w:rFonts w:cs="Consolas"/>
          <w:b/>
          <w:bCs/>
          <w:color w:val="000000"/>
          <w:bdr w:val="none" w:sz="0" w:space="0" w:color="auto" w:frame="1"/>
        </w:rPr>
      </w:pPr>
      <w:r w:rsidRPr="006F4F15">
        <w:rPr>
          <w:rStyle w:val="gnkrckgcgsb"/>
          <w:rFonts w:cs="Consolas"/>
          <w:b/>
          <w:bCs/>
          <w:color w:val="000000"/>
          <w:bdr w:val="none" w:sz="0" w:space="0" w:color="auto" w:frame="1"/>
        </w:rPr>
        <w:lastRenderedPageBreak/>
        <w:t>Domain2:</w:t>
      </w:r>
    </w:p>
    <w:p w14:paraId="3AB635F0"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CVs</w:t>
      </w:r>
    </w:p>
    <w:p w14:paraId="7B3FFA6C"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 xml:space="preserve">     Initial        Final Target</w:t>
      </w:r>
    </w:p>
    <w:p w14:paraId="6076F0F3"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1 0.04207412 0.0003603264 0.0002</w:t>
      </w:r>
    </w:p>
    <w:p w14:paraId="4E0693E3" w14:textId="77777777" w:rsidR="005D205C" w:rsidRPr="006F4F15" w:rsidRDefault="005D205C" w:rsidP="006F4F15">
      <w:pPr>
        <w:pStyle w:val="Code"/>
        <w:rPr>
          <w:rStyle w:val="gnkrckgcgsb"/>
          <w:rFonts w:cs="Consolas"/>
          <w:color w:val="000000"/>
          <w:bdr w:val="none" w:sz="0" w:space="0" w:color="auto" w:frame="1"/>
        </w:rPr>
      </w:pPr>
    </w:p>
    <w:p w14:paraId="6D643DBC"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sampleSize</w:t>
      </w:r>
    </w:p>
    <w:p w14:paraId="39A14012"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 xml:space="preserve">    Initial Final</w:t>
      </w:r>
    </w:p>
    <w:p w14:paraId="7A23C63B"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1       7     2</w:t>
      </w:r>
    </w:p>
    <w:p w14:paraId="4978C184"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2       7     6</w:t>
      </w:r>
    </w:p>
    <w:p w14:paraId="38A4B700"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3       8     3</w:t>
      </w:r>
    </w:p>
    <w:p w14:paraId="220D50DF"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4       8    18</w:t>
      </w:r>
    </w:p>
    <w:p w14:paraId="73E434A1"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5       7     7</w:t>
      </w:r>
    </w:p>
    <w:p w14:paraId="14C3F87B"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6       8     7</w:t>
      </w:r>
    </w:p>
    <w:p w14:paraId="3D20410E"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n_7       7     9</w:t>
      </w:r>
    </w:p>
    <w:p w14:paraId="196C7CAC" w14:textId="77777777" w:rsidR="005D205C" w:rsidRPr="006F4F15" w:rsidRDefault="005D205C" w:rsidP="006F4F15">
      <w:pPr>
        <w:pStyle w:val="Code"/>
        <w:rPr>
          <w:rStyle w:val="gnkrckgcgsb"/>
          <w:rFonts w:cs="Consolas"/>
          <w:color w:val="000000"/>
          <w:bdr w:val="none" w:sz="0" w:space="0" w:color="auto" w:frame="1"/>
        </w:rPr>
      </w:pPr>
    </w:p>
    <w:p w14:paraId="71F78A01"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strataSize</w:t>
      </w:r>
    </w:p>
    <w:p w14:paraId="4076390E"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 xml:space="preserve">  Initial Final</w:t>
      </w:r>
    </w:p>
    <w:p w14:paraId="1277AF1F"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0      46    53</w:t>
      </w:r>
    </w:p>
    <w:p w14:paraId="1485F45B"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1       5     4</w:t>
      </w:r>
    </w:p>
    <w:p w14:paraId="71FC1475"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2      43    44</w:t>
      </w:r>
    </w:p>
    <w:p w14:paraId="6EA9BEB1"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3      46    43</w:t>
      </w:r>
    </w:p>
    <w:p w14:paraId="0105859D"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4      44    39</w:t>
      </w:r>
    </w:p>
    <w:p w14:paraId="4BE38E82" w14:textId="77777777" w:rsidR="005D205C" w:rsidRPr="006F4F15"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5       8     7</w:t>
      </w:r>
    </w:p>
    <w:p w14:paraId="73DEED16" w14:textId="06884D1F" w:rsidR="005D205C" w:rsidRDefault="005D205C" w:rsidP="006F4F15">
      <w:pPr>
        <w:pStyle w:val="Code"/>
        <w:rPr>
          <w:rStyle w:val="gnkrckgcgsb"/>
          <w:rFonts w:cs="Consolas"/>
          <w:color w:val="000000"/>
          <w:bdr w:val="none" w:sz="0" w:space="0" w:color="auto" w:frame="1"/>
        </w:rPr>
      </w:pPr>
      <w:r w:rsidRPr="006F4F15">
        <w:rPr>
          <w:rStyle w:val="gnkrckgcgsb"/>
          <w:rFonts w:cs="Consolas"/>
          <w:color w:val="000000"/>
          <w:bdr w:val="none" w:sz="0" w:space="0" w:color="auto" w:frame="1"/>
        </w:rPr>
        <w:t>6       7     9</w:t>
      </w:r>
    </w:p>
    <w:p w14:paraId="3603612C" w14:textId="77777777" w:rsidR="00C44FB1" w:rsidRPr="006F4F15" w:rsidRDefault="00C44FB1" w:rsidP="006F4F15">
      <w:pPr>
        <w:pStyle w:val="Code"/>
        <w:rPr>
          <w:rStyle w:val="gnkrckgcgsb"/>
          <w:rFonts w:cs="Consolas"/>
          <w:color w:val="000000"/>
          <w:bdr w:val="none" w:sz="0" w:space="0" w:color="auto" w:frame="1"/>
        </w:rPr>
      </w:pPr>
    </w:p>
    <w:p w14:paraId="4C45AFCF" w14:textId="3F65FB98" w:rsidR="00C44FB1" w:rsidRPr="00A4141B" w:rsidRDefault="00C44FB1">
      <w:pPr>
        <w:pStyle w:val="Code"/>
        <w:rPr>
          <w:rStyle w:val="gnkrckgcgsb"/>
          <w:rFonts w:cs="Consolas"/>
          <w:b/>
          <w:bCs/>
          <w:color w:val="000000"/>
          <w:bdr w:val="none" w:sz="0" w:space="0" w:color="auto" w:frame="1"/>
        </w:rPr>
      </w:pPr>
      <w:r w:rsidRPr="00A4141B">
        <w:rPr>
          <w:rStyle w:val="gnkrckgcgsb"/>
          <w:rFonts w:cs="Consolas"/>
          <w:b/>
          <w:bCs/>
          <w:color w:val="000000"/>
          <w:bdr w:val="none" w:sz="0" w:space="0" w:color="auto" w:frame="1"/>
        </w:rPr>
        <w:t>SA method using sample size vector from GA method with K-means initial solution</w:t>
      </w:r>
    </w:p>
    <w:p w14:paraId="4671D035" w14:textId="0D40CC52" w:rsidR="00C44FB1" w:rsidRDefault="00C44FB1">
      <w:pPr>
        <w:pStyle w:val="Code"/>
        <w:rPr>
          <w:b/>
          <w:bCs/>
        </w:rPr>
      </w:pPr>
      <w:r>
        <w:rPr>
          <w:b/>
          <w:bCs/>
        </w:rPr>
        <w:t>Domain1:</w:t>
      </w:r>
    </w:p>
    <w:p w14:paraId="20E41E85" w14:textId="101302FC" w:rsidR="00C44FB1" w:rsidRPr="006F4F15" w:rsidRDefault="00C44FB1">
      <w:pPr>
        <w:pStyle w:val="Code"/>
        <w:rPr>
          <w:rFonts w:cs="Consolas"/>
        </w:rPr>
      </w:pPr>
      <w:r>
        <w:rPr>
          <w:rFonts w:cs="Consolas"/>
        </w:rPr>
        <w:t>sa_solution1</w:t>
      </w:r>
    </w:p>
    <w:p w14:paraId="6A73A071" w14:textId="77777777" w:rsidR="00C44FB1" w:rsidRPr="006F4F15" w:rsidRDefault="00C44FB1" w:rsidP="00C44FB1">
      <w:pPr>
        <w:pStyle w:val="Code"/>
        <w:rPr>
          <w:rFonts w:cs="Consolas"/>
        </w:rPr>
      </w:pPr>
      <w:r w:rsidRPr="006F4F15">
        <w:rPr>
          <w:rFonts w:cs="Consolas"/>
        </w:rPr>
        <w:t>$CVs</w:t>
      </w:r>
    </w:p>
    <w:p w14:paraId="70DEFDDE" w14:textId="77777777" w:rsidR="00C44FB1" w:rsidRPr="006F4F15" w:rsidRDefault="00C44FB1" w:rsidP="00C44FB1">
      <w:pPr>
        <w:pStyle w:val="Code"/>
        <w:rPr>
          <w:rFonts w:cs="Consolas"/>
        </w:rPr>
      </w:pPr>
      <w:r w:rsidRPr="006F4F15">
        <w:rPr>
          <w:rFonts w:cs="Consolas"/>
        </w:rPr>
        <w:t xml:space="preserve">     Initial      Final Target</w:t>
      </w:r>
    </w:p>
    <w:p w14:paraId="35BE204A" w14:textId="77777777" w:rsidR="00C44FB1" w:rsidRPr="006F4F15" w:rsidRDefault="00C44FB1" w:rsidP="00C44FB1">
      <w:pPr>
        <w:pStyle w:val="Code"/>
        <w:rPr>
          <w:rFonts w:cs="Consolas"/>
        </w:rPr>
      </w:pPr>
      <w:r w:rsidRPr="006F4F15">
        <w:rPr>
          <w:rFonts w:cs="Consolas"/>
        </w:rPr>
        <w:t>1 0.02109322 0.01362659 0.0002</w:t>
      </w:r>
    </w:p>
    <w:p w14:paraId="59E98D6C" w14:textId="77777777" w:rsidR="00C44FB1" w:rsidRPr="006F4F15" w:rsidRDefault="00C44FB1" w:rsidP="00C44FB1">
      <w:pPr>
        <w:pStyle w:val="Code"/>
        <w:rPr>
          <w:rFonts w:cs="Consolas"/>
        </w:rPr>
      </w:pPr>
    </w:p>
    <w:p w14:paraId="6FE36091" w14:textId="77777777" w:rsidR="00C44FB1" w:rsidRPr="006F4F15" w:rsidRDefault="00C44FB1" w:rsidP="00C44FB1">
      <w:pPr>
        <w:pStyle w:val="Code"/>
        <w:rPr>
          <w:rFonts w:cs="Consolas"/>
        </w:rPr>
      </w:pPr>
      <w:r w:rsidRPr="006F4F15">
        <w:rPr>
          <w:rFonts w:cs="Consolas"/>
        </w:rPr>
        <w:t>$sampleSize</w:t>
      </w:r>
    </w:p>
    <w:p w14:paraId="00FC8FF1" w14:textId="77777777" w:rsidR="00C44FB1" w:rsidRPr="006F4F15" w:rsidRDefault="00C44FB1" w:rsidP="00C44FB1">
      <w:pPr>
        <w:pStyle w:val="Code"/>
        <w:rPr>
          <w:rFonts w:cs="Consolas"/>
        </w:rPr>
      </w:pPr>
      <w:r w:rsidRPr="006F4F15">
        <w:rPr>
          <w:rFonts w:cs="Consolas"/>
        </w:rPr>
        <w:t xml:space="preserve">     Initial Final</w:t>
      </w:r>
    </w:p>
    <w:p w14:paraId="742ACE5D" w14:textId="77777777" w:rsidR="00C44FB1" w:rsidRPr="006F4F15" w:rsidRDefault="00C44FB1" w:rsidP="00C44FB1">
      <w:pPr>
        <w:pStyle w:val="Code"/>
        <w:rPr>
          <w:rFonts w:cs="Consolas"/>
        </w:rPr>
      </w:pPr>
      <w:r w:rsidRPr="006F4F15">
        <w:rPr>
          <w:rFonts w:cs="Consolas"/>
        </w:rPr>
        <w:t>n_1        2     2</w:t>
      </w:r>
    </w:p>
    <w:p w14:paraId="293BC05F" w14:textId="77777777" w:rsidR="00C44FB1" w:rsidRPr="006F4F15" w:rsidRDefault="00C44FB1" w:rsidP="00C44FB1">
      <w:pPr>
        <w:pStyle w:val="Code"/>
        <w:rPr>
          <w:rFonts w:cs="Consolas"/>
        </w:rPr>
      </w:pPr>
      <w:r w:rsidRPr="006F4F15">
        <w:rPr>
          <w:rFonts w:cs="Consolas"/>
        </w:rPr>
        <w:t>n_2        7     5</w:t>
      </w:r>
    </w:p>
    <w:p w14:paraId="744FC1D1" w14:textId="77777777" w:rsidR="00C44FB1" w:rsidRPr="006F4F15" w:rsidRDefault="00C44FB1" w:rsidP="00C44FB1">
      <w:pPr>
        <w:pStyle w:val="Code"/>
        <w:rPr>
          <w:rFonts w:cs="Consolas"/>
        </w:rPr>
      </w:pPr>
      <w:r w:rsidRPr="006F4F15">
        <w:rPr>
          <w:rFonts w:cs="Consolas"/>
        </w:rPr>
        <w:t>n_3        5     5</w:t>
      </w:r>
    </w:p>
    <w:p w14:paraId="32CB6FCE" w14:textId="77777777" w:rsidR="00C44FB1" w:rsidRPr="006F4F15" w:rsidRDefault="00C44FB1" w:rsidP="00C44FB1">
      <w:pPr>
        <w:pStyle w:val="Code"/>
        <w:rPr>
          <w:rFonts w:cs="Consolas"/>
        </w:rPr>
      </w:pPr>
      <w:r w:rsidRPr="006F4F15">
        <w:rPr>
          <w:rFonts w:cs="Consolas"/>
        </w:rPr>
        <w:t>n_4       15    10</w:t>
      </w:r>
    </w:p>
    <w:p w14:paraId="418CF57F" w14:textId="77777777" w:rsidR="00C44FB1" w:rsidRPr="006F4F15" w:rsidRDefault="00C44FB1" w:rsidP="00C44FB1">
      <w:pPr>
        <w:pStyle w:val="Code"/>
        <w:rPr>
          <w:rFonts w:cs="Consolas"/>
        </w:rPr>
      </w:pPr>
      <w:r w:rsidRPr="006F4F15">
        <w:rPr>
          <w:rFonts w:cs="Consolas"/>
        </w:rPr>
        <w:t>n_5        2     2</w:t>
      </w:r>
    </w:p>
    <w:p w14:paraId="57B2E3CD" w14:textId="77777777" w:rsidR="00C44FB1" w:rsidRPr="006F4F15" w:rsidRDefault="00C44FB1" w:rsidP="00C44FB1">
      <w:pPr>
        <w:pStyle w:val="Code"/>
        <w:rPr>
          <w:rFonts w:cs="Consolas"/>
        </w:rPr>
      </w:pPr>
      <w:r w:rsidRPr="006F4F15">
        <w:rPr>
          <w:rFonts w:cs="Consolas"/>
        </w:rPr>
        <w:t>n_6        2     2</w:t>
      </w:r>
    </w:p>
    <w:p w14:paraId="04DA0113" w14:textId="77777777" w:rsidR="00C44FB1" w:rsidRPr="006F4F15" w:rsidRDefault="00C44FB1" w:rsidP="00C44FB1">
      <w:pPr>
        <w:pStyle w:val="Code"/>
        <w:rPr>
          <w:rFonts w:cs="Consolas"/>
        </w:rPr>
      </w:pPr>
      <w:r w:rsidRPr="006F4F15">
        <w:rPr>
          <w:rFonts w:cs="Consolas"/>
        </w:rPr>
        <w:t>n_7        7    15</w:t>
      </w:r>
    </w:p>
    <w:p w14:paraId="3A67E1F6" w14:textId="77777777" w:rsidR="00C44FB1" w:rsidRPr="006F4F15" w:rsidRDefault="00C44FB1" w:rsidP="00C44FB1">
      <w:pPr>
        <w:pStyle w:val="Code"/>
        <w:rPr>
          <w:rFonts w:cs="Consolas"/>
        </w:rPr>
      </w:pPr>
      <w:r w:rsidRPr="006F4F15">
        <w:rPr>
          <w:rFonts w:cs="Consolas"/>
        </w:rPr>
        <w:t>n_8        2     6</w:t>
      </w:r>
    </w:p>
    <w:p w14:paraId="3E546CB7" w14:textId="77777777" w:rsidR="00C44FB1" w:rsidRPr="006F4F15" w:rsidRDefault="00C44FB1" w:rsidP="00C44FB1">
      <w:pPr>
        <w:pStyle w:val="Code"/>
        <w:rPr>
          <w:rFonts w:cs="Consolas"/>
        </w:rPr>
      </w:pPr>
      <w:r w:rsidRPr="006F4F15">
        <w:rPr>
          <w:rFonts w:cs="Consolas"/>
        </w:rPr>
        <w:t>n_9        4     4</w:t>
      </w:r>
    </w:p>
    <w:p w14:paraId="47DB73DC" w14:textId="77777777" w:rsidR="00C44FB1" w:rsidRPr="006F4F15" w:rsidRDefault="00C44FB1" w:rsidP="00C44FB1">
      <w:pPr>
        <w:pStyle w:val="Code"/>
        <w:rPr>
          <w:rFonts w:cs="Consolas"/>
        </w:rPr>
      </w:pPr>
      <w:r w:rsidRPr="006F4F15">
        <w:rPr>
          <w:rFonts w:cs="Consolas"/>
        </w:rPr>
        <w:t>n_10      20    20</w:t>
      </w:r>
    </w:p>
    <w:p w14:paraId="48F88E6C" w14:textId="77777777" w:rsidR="00C44FB1" w:rsidRPr="006F4F15" w:rsidRDefault="00C44FB1" w:rsidP="00C44FB1">
      <w:pPr>
        <w:pStyle w:val="Code"/>
        <w:rPr>
          <w:rFonts w:cs="Consolas"/>
        </w:rPr>
      </w:pPr>
      <w:r w:rsidRPr="006F4F15">
        <w:rPr>
          <w:rFonts w:cs="Consolas"/>
        </w:rPr>
        <w:t>n_11      44    31</w:t>
      </w:r>
    </w:p>
    <w:p w14:paraId="027C945D" w14:textId="77777777" w:rsidR="00C44FB1" w:rsidRPr="006F4F15" w:rsidRDefault="00C44FB1" w:rsidP="00C44FB1">
      <w:pPr>
        <w:pStyle w:val="Code"/>
        <w:rPr>
          <w:rFonts w:cs="Consolas"/>
        </w:rPr>
      </w:pPr>
      <w:r w:rsidRPr="006F4F15">
        <w:rPr>
          <w:rFonts w:cs="Consolas"/>
        </w:rPr>
        <w:lastRenderedPageBreak/>
        <w:t>n_12       3     8</w:t>
      </w:r>
    </w:p>
    <w:p w14:paraId="00546012" w14:textId="77777777" w:rsidR="00C44FB1" w:rsidRPr="006F4F15" w:rsidRDefault="00C44FB1" w:rsidP="00C44FB1">
      <w:pPr>
        <w:pStyle w:val="Code"/>
        <w:rPr>
          <w:rFonts w:cs="Consolas"/>
        </w:rPr>
      </w:pPr>
      <w:r w:rsidRPr="006F4F15">
        <w:rPr>
          <w:rFonts w:cs="Consolas"/>
        </w:rPr>
        <w:t>n_13       9    12</w:t>
      </w:r>
    </w:p>
    <w:p w14:paraId="3FF6536E" w14:textId="77777777" w:rsidR="00C44FB1" w:rsidRPr="006F4F15" w:rsidRDefault="00C44FB1" w:rsidP="00C44FB1">
      <w:pPr>
        <w:pStyle w:val="Code"/>
        <w:rPr>
          <w:rFonts w:cs="Consolas"/>
        </w:rPr>
      </w:pPr>
    </w:p>
    <w:p w14:paraId="67EB78F9" w14:textId="77777777" w:rsidR="00C44FB1" w:rsidRPr="006F4F15" w:rsidRDefault="00C44FB1" w:rsidP="00C44FB1">
      <w:pPr>
        <w:pStyle w:val="Code"/>
        <w:rPr>
          <w:rFonts w:cs="Consolas"/>
        </w:rPr>
      </w:pPr>
      <w:r w:rsidRPr="006F4F15">
        <w:rPr>
          <w:rFonts w:cs="Consolas"/>
        </w:rPr>
        <w:t>$strataSize</w:t>
      </w:r>
    </w:p>
    <w:p w14:paraId="4F8CC61E" w14:textId="77777777" w:rsidR="00C44FB1" w:rsidRPr="006F4F15" w:rsidRDefault="00C44FB1" w:rsidP="00C44FB1">
      <w:pPr>
        <w:pStyle w:val="Code"/>
        <w:rPr>
          <w:rFonts w:cs="Consolas"/>
        </w:rPr>
      </w:pPr>
      <w:r w:rsidRPr="006F4F15">
        <w:rPr>
          <w:rFonts w:cs="Consolas"/>
        </w:rPr>
        <w:t xml:space="preserve">   Initial Final</w:t>
      </w:r>
    </w:p>
    <w:p w14:paraId="669948AF" w14:textId="77777777" w:rsidR="00C44FB1" w:rsidRPr="006F4F15" w:rsidRDefault="00C44FB1" w:rsidP="00C44FB1">
      <w:pPr>
        <w:pStyle w:val="Code"/>
        <w:rPr>
          <w:rFonts w:cs="Consolas"/>
        </w:rPr>
      </w:pPr>
      <w:r w:rsidRPr="006F4F15">
        <w:rPr>
          <w:rFonts w:cs="Consolas"/>
        </w:rPr>
        <w:t>0      101   103</w:t>
      </w:r>
    </w:p>
    <w:p w14:paraId="21864EF9" w14:textId="77777777" w:rsidR="00C44FB1" w:rsidRPr="006F4F15" w:rsidRDefault="00C44FB1" w:rsidP="00C44FB1">
      <w:pPr>
        <w:pStyle w:val="Code"/>
        <w:rPr>
          <w:rFonts w:cs="Consolas"/>
        </w:rPr>
      </w:pPr>
      <w:r w:rsidRPr="006F4F15">
        <w:rPr>
          <w:rFonts w:cs="Consolas"/>
        </w:rPr>
        <w:t>1      131   116</w:t>
      </w:r>
    </w:p>
    <w:p w14:paraId="3890616D" w14:textId="77777777" w:rsidR="00C44FB1" w:rsidRPr="006F4F15" w:rsidRDefault="00C44FB1" w:rsidP="00C44FB1">
      <w:pPr>
        <w:pStyle w:val="Code"/>
        <w:rPr>
          <w:rFonts w:cs="Consolas"/>
        </w:rPr>
      </w:pPr>
      <w:r w:rsidRPr="006F4F15">
        <w:rPr>
          <w:rFonts w:cs="Consolas"/>
        </w:rPr>
        <w:t>2      144   135</w:t>
      </w:r>
    </w:p>
    <w:p w14:paraId="15F66A91" w14:textId="77777777" w:rsidR="00C44FB1" w:rsidRPr="006F4F15" w:rsidRDefault="00C44FB1" w:rsidP="00C44FB1">
      <w:pPr>
        <w:pStyle w:val="Code"/>
        <w:rPr>
          <w:rFonts w:cs="Consolas"/>
        </w:rPr>
      </w:pPr>
      <w:r w:rsidRPr="006F4F15">
        <w:rPr>
          <w:rFonts w:cs="Consolas"/>
        </w:rPr>
        <w:t>3      111    83</w:t>
      </w:r>
    </w:p>
    <w:p w14:paraId="2962F998" w14:textId="77777777" w:rsidR="00C44FB1" w:rsidRPr="006F4F15" w:rsidRDefault="00C44FB1" w:rsidP="00C44FB1">
      <w:pPr>
        <w:pStyle w:val="Code"/>
        <w:rPr>
          <w:rFonts w:cs="Consolas"/>
        </w:rPr>
      </w:pPr>
      <w:r w:rsidRPr="006F4F15">
        <w:rPr>
          <w:rFonts w:cs="Consolas"/>
        </w:rPr>
        <w:t>4      149   169</w:t>
      </w:r>
    </w:p>
    <w:p w14:paraId="550E098B" w14:textId="77777777" w:rsidR="00C44FB1" w:rsidRPr="006F4F15" w:rsidRDefault="00C44FB1" w:rsidP="00C44FB1">
      <w:pPr>
        <w:pStyle w:val="Code"/>
        <w:rPr>
          <w:rFonts w:cs="Consolas"/>
        </w:rPr>
      </w:pPr>
      <w:r w:rsidRPr="006F4F15">
        <w:rPr>
          <w:rFonts w:cs="Consolas"/>
        </w:rPr>
        <w:t>5      142   148</w:t>
      </w:r>
    </w:p>
    <w:p w14:paraId="169104B9" w14:textId="77777777" w:rsidR="00C44FB1" w:rsidRPr="006F4F15" w:rsidRDefault="00C44FB1" w:rsidP="00C44FB1">
      <w:pPr>
        <w:pStyle w:val="Code"/>
        <w:rPr>
          <w:rFonts w:cs="Consolas"/>
        </w:rPr>
      </w:pPr>
      <w:r w:rsidRPr="006F4F15">
        <w:rPr>
          <w:rFonts w:cs="Consolas"/>
        </w:rPr>
        <w:t>6       13    17</w:t>
      </w:r>
    </w:p>
    <w:p w14:paraId="546EDDE9" w14:textId="77777777" w:rsidR="00C44FB1" w:rsidRPr="006F4F15" w:rsidRDefault="00C44FB1" w:rsidP="00C44FB1">
      <w:pPr>
        <w:pStyle w:val="Code"/>
        <w:rPr>
          <w:rFonts w:cs="Consolas"/>
        </w:rPr>
      </w:pPr>
      <w:r w:rsidRPr="006F4F15">
        <w:rPr>
          <w:rFonts w:cs="Consolas"/>
        </w:rPr>
        <w:t>7       49    61</w:t>
      </w:r>
    </w:p>
    <w:p w14:paraId="3C441008" w14:textId="77777777" w:rsidR="00C44FB1" w:rsidRPr="006F4F15" w:rsidRDefault="00C44FB1" w:rsidP="00C44FB1">
      <w:pPr>
        <w:pStyle w:val="Code"/>
        <w:rPr>
          <w:rFonts w:cs="Consolas"/>
        </w:rPr>
      </w:pPr>
      <w:r w:rsidRPr="006F4F15">
        <w:rPr>
          <w:rFonts w:cs="Consolas"/>
        </w:rPr>
        <w:t>8       79    94</w:t>
      </w:r>
    </w:p>
    <w:p w14:paraId="1A27DB53" w14:textId="77777777" w:rsidR="00C44FB1" w:rsidRPr="006F4F15" w:rsidRDefault="00C44FB1" w:rsidP="00C44FB1">
      <w:pPr>
        <w:pStyle w:val="Code"/>
        <w:rPr>
          <w:rFonts w:cs="Consolas"/>
        </w:rPr>
      </w:pPr>
      <w:r w:rsidRPr="006F4F15">
        <w:rPr>
          <w:rFonts w:cs="Consolas"/>
        </w:rPr>
        <w:t>9       62    52</w:t>
      </w:r>
    </w:p>
    <w:p w14:paraId="0615BF85" w14:textId="77777777" w:rsidR="00C44FB1" w:rsidRPr="006F4F15" w:rsidRDefault="00C44FB1" w:rsidP="00C44FB1">
      <w:pPr>
        <w:pStyle w:val="Code"/>
        <w:rPr>
          <w:rFonts w:cs="Consolas"/>
        </w:rPr>
      </w:pPr>
      <w:r w:rsidRPr="006F4F15">
        <w:rPr>
          <w:rFonts w:cs="Consolas"/>
        </w:rPr>
        <w:t>10      83    60</w:t>
      </w:r>
    </w:p>
    <w:p w14:paraId="0B6105EB" w14:textId="77777777" w:rsidR="00C44FB1" w:rsidRPr="006F4F15" w:rsidRDefault="00C44FB1" w:rsidP="00C44FB1">
      <w:pPr>
        <w:pStyle w:val="Code"/>
        <w:rPr>
          <w:rFonts w:cs="Consolas"/>
        </w:rPr>
      </w:pPr>
      <w:r w:rsidRPr="006F4F15">
        <w:rPr>
          <w:rFonts w:cs="Consolas"/>
        </w:rPr>
        <w:t>11      44    70</w:t>
      </w:r>
    </w:p>
    <w:p w14:paraId="242CCF7B" w14:textId="77777777" w:rsidR="00C44FB1" w:rsidRPr="006F4F15" w:rsidRDefault="00C44FB1" w:rsidP="00C44FB1">
      <w:pPr>
        <w:pStyle w:val="Code"/>
        <w:rPr>
          <w:rFonts w:cs="Consolas"/>
        </w:rPr>
      </w:pPr>
      <w:r w:rsidRPr="006F4F15">
        <w:rPr>
          <w:rFonts w:cs="Consolas"/>
        </w:rPr>
        <w:t>12      14    14</w:t>
      </w:r>
    </w:p>
    <w:p w14:paraId="6620639E" w14:textId="77777777" w:rsidR="00C44FB1" w:rsidRPr="006F4F15" w:rsidRDefault="00C44FB1" w:rsidP="00C44FB1">
      <w:pPr>
        <w:pStyle w:val="Code"/>
        <w:rPr>
          <w:rFonts w:cs="Consolas"/>
        </w:rPr>
      </w:pPr>
    </w:p>
    <w:p w14:paraId="4B841D30" w14:textId="1F043372" w:rsidR="00C44FB1" w:rsidRPr="006F4F15" w:rsidRDefault="00C44FB1" w:rsidP="00C44FB1">
      <w:pPr>
        <w:pStyle w:val="Code"/>
        <w:rPr>
          <w:rFonts w:cs="Consolas"/>
          <w:b/>
          <w:bCs/>
        </w:rPr>
      </w:pPr>
      <w:r w:rsidRPr="006F4F15">
        <w:rPr>
          <w:rFonts w:cs="Consolas"/>
          <w:b/>
          <w:bCs/>
        </w:rPr>
        <w:t>Domain2:</w:t>
      </w:r>
    </w:p>
    <w:p w14:paraId="266088F7" w14:textId="77777777" w:rsidR="00C44FB1" w:rsidRPr="006F4F15" w:rsidRDefault="00C44FB1" w:rsidP="00C44FB1">
      <w:pPr>
        <w:pStyle w:val="Code"/>
        <w:rPr>
          <w:rFonts w:cs="Consolas"/>
        </w:rPr>
      </w:pPr>
      <w:r w:rsidRPr="006F4F15">
        <w:rPr>
          <w:rFonts w:cs="Consolas"/>
        </w:rPr>
        <w:t>$CVs</w:t>
      </w:r>
    </w:p>
    <w:p w14:paraId="60732CFE" w14:textId="77777777" w:rsidR="00C44FB1" w:rsidRPr="006F4F15" w:rsidRDefault="00C44FB1" w:rsidP="00C44FB1">
      <w:pPr>
        <w:pStyle w:val="Code"/>
        <w:rPr>
          <w:rFonts w:cs="Consolas"/>
        </w:rPr>
      </w:pPr>
      <w:r w:rsidRPr="006F4F15">
        <w:rPr>
          <w:rFonts w:cs="Consolas"/>
        </w:rPr>
        <w:t xml:space="preserve">     Initial       Final Target</w:t>
      </w:r>
    </w:p>
    <w:p w14:paraId="3D91EE21" w14:textId="77777777" w:rsidR="00C44FB1" w:rsidRPr="006F4F15" w:rsidRDefault="00C44FB1" w:rsidP="00C44FB1">
      <w:pPr>
        <w:pStyle w:val="Code"/>
        <w:rPr>
          <w:rFonts w:cs="Consolas"/>
        </w:rPr>
      </w:pPr>
      <w:r w:rsidRPr="006F4F15">
        <w:rPr>
          <w:rFonts w:cs="Consolas"/>
        </w:rPr>
        <w:t>1 0.03156651 0.009075392 0.0002</w:t>
      </w:r>
    </w:p>
    <w:p w14:paraId="22694A5F" w14:textId="77777777" w:rsidR="00C44FB1" w:rsidRPr="006F4F15" w:rsidRDefault="00C44FB1" w:rsidP="00C44FB1">
      <w:pPr>
        <w:pStyle w:val="Code"/>
        <w:rPr>
          <w:rFonts w:cs="Consolas"/>
        </w:rPr>
      </w:pPr>
    </w:p>
    <w:p w14:paraId="3C56E4F2" w14:textId="77777777" w:rsidR="00C44FB1" w:rsidRPr="006F4F15" w:rsidRDefault="00C44FB1" w:rsidP="00C44FB1">
      <w:pPr>
        <w:pStyle w:val="Code"/>
        <w:rPr>
          <w:rFonts w:cs="Consolas"/>
        </w:rPr>
      </w:pPr>
      <w:r w:rsidRPr="006F4F15">
        <w:rPr>
          <w:rFonts w:cs="Consolas"/>
        </w:rPr>
        <w:t>$sampleSize</w:t>
      </w:r>
    </w:p>
    <w:p w14:paraId="6C99E7DC" w14:textId="77777777" w:rsidR="00C44FB1" w:rsidRPr="006F4F15" w:rsidRDefault="00C44FB1" w:rsidP="00C44FB1">
      <w:pPr>
        <w:pStyle w:val="Code"/>
        <w:rPr>
          <w:rFonts w:cs="Consolas"/>
        </w:rPr>
      </w:pPr>
      <w:r w:rsidRPr="006F4F15">
        <w:rPr>
          <w:rFonts w:cs="Consolas"/>
        </w:rPr>
        <w:t xml:space="preserve">    Initial Final</w:t>
      </w:r>
    </w:p>
    <w:p w14:paraId="6760DBDB" w14:textId="77777777" w:rsidR="00C44FB1" w:rsidRPr="006F4F15" w:rsidRDefault="00C44FB1" w:rsidP="00C44FB1">
      <w:pPr>
        <w:pStyle w:val="Code"/>
        <w:rPr>
          <w:rFonts w:cs="Consolas"/>
        </w:rPr>
      </w:pPr>
      <w:r w:rsidRPr="006F4F15">
        <w:rPr>
          <w:rFonts w:cs="Consolas"/>
        </w:rPr>
        <w:t>n_1       2     4</w:t>
      </w:r>
    </w:p>
    <w:p w14:paraId="09DF40FF" w14:textId="77777777" w:rsidR="00C44FB1" w:rsidRPr="006F4F15" w:rsidRDefault="00C44FB1" w:rsidP="00C44FB1">
      <w:pPr>
        <w:pStyle w:val="Code"/>
        <w:rPr>
          <w:rFonts w:cs="Consolas"/>
        </w:rPr>
      </w:pPr>
      <w:r w:rsidRPr="006F4F15">
        <w:rPr>
          <w:rFonts w:cs="Consolas"/>
        </w:rPr>
        <w:t>n_2       5    13</w:t>
      </w:r>
    </w:p>
    <w:p w14:paraId="54CD2158" w14:textId="77777777" w:rsidR="00C44FB1" w:rsidRPr="006F4F15" w:rsidRDefault="00C44FB1" w:rsidP="00C44FB1">
      <w:pPr>
        <w:pStyle w:val="Code"/>
        <w:rPr>
          <w:rFonts w:cs="Consolas"/>
        </w:rPr>
      </w:pPr>
      <w:r w:rsidRPr="006F4F15">
        <w:rPr>
          <w:rFonts w:cs="Consolas"/>
        </w:rPr>
        <w:t>n_3       2     6</w:t>
      </w:r>
    </w:p>
    <w:p w14:paraId="5C851B56" w14:textId="77777777" w:rsidR="00C44FB1" w:rsidRPr="006F4F15" w:rsidRDefault="00C44FB1" w:rsidP="00C44FB1">
      <w:pPr>
        <w:pStyle w:val="Code"/>
        <w:rPr>
          <w:rFonts w:cs="Consolas"/>
        </w:rPr>
      </w:pPr>
      <w:r w:rsidRPr="006F4F15">
        <w:rPr>
          <w:rFonts w:cs="Consolas"/>
        </w:rPr>
        <w:t>n_4      21    11</w:t>
      </w:r>
    </w:p>
    <w:p w14:paraId="7976A16F" w14:textId="77777777" w:rsidR="00C44FB1" w:rsidRPr="006F4F15" w:rsidRDefault="00C44FB1" w:rsidP="00C44FB1">
      <w:pPr>
        <w:pStyle w:val="Code"/>
        <w:rPr>
          <w:rFonts w:cs="Consolas"/>
        </w:rPr>
      </w:pPr>
      <w:r w:rsidRPr="006F4F15">
        <w:rPr>
          <w:rFonts w:cs="Consolas"/>
        </w:rPr>
        <w:t>n_5       7     7</w:t>
      </w:r>
    </w:p>
    <w:p w14:paraId="571C0E71" w14:textId="77777777" w:rsidR="00C44FB1" w:rsidRPr="006F4F15" w:rsidRDefault="00C44FB1" w:rsidP="00C44FB1">
      <w:pPr>
        <w:pStyle w:val="Code"/>
        <w:rPr>
          <w:rFonts w:cs="Consolas"/>
        </w:rPr>
      </w:pPr>
      <w:r w:rsidRPr="006F4F15">
        <w:rPr>
          <w:rFonts w:cs="Consolas"/>
        </w:rPr>
        <w:t>n_6       8     3</w:t>
      </w:r>
    </w:p>
    <w:p w14:paraId="6A62ED46" w14:textId="77777777" w:rsidR="00C44FB1" w:rsidRPr="006F4F15" w:rsidRDefault="00C44FB1" w:rsidP="00C44FB1">
      <w:pPr>
        <w:pStyle w:val="Code"/>
        <w:rPr>
          <w:rFonts w:cs="Consolas"/>
        </w:rPr>
      </w:pPr>
      <w:r w:rsidRPr="006F4F15">
        <w:rPr>
          <w:rFonts w:cs="Consolas"/>
        </w:rPr>
        <w:t>n_7       7     8</w:t>
      </w:r>
    </w:p>
    <w:p w14:paraId="703589AB" w14:textId="77777777" w:rsidR="00C44FB1" w:rsidRPr="006F4F15" w:rsidRDefault="00C44FB1" w:rsidP="00C44FB1">
      <w:pPr>
        <w:pStyle w:val="Code"/>
        <w:rPr>
          <w:rFonts w:cs="Consolas"/>
        </w:rPr>
      </w:pPr>
    </w:p>
    <w:p w14:paraId="50EF4CE5" w14:textId="77777777" w:rsidR="00C44FB1" w:rsidRPr="006F4F15" w:rsidRDefault="00C44FB1" w:rsidP="00C44FB1">
      <w:pPr>
        <w:pStyle w:val="Code"/>
        <w:rPr>
          <w:rFonts w:cs="Consolas"/>
        </w:rPr>
      </w:pPr>
      <w:r w:rsidRPr="006F4F15">
        <w:rPr>
          <w:rFonts w:cs="Consolas"/>
        </w:rPr>
        <w:t>$strataSize</w:t>
      </w:r>
    </w:p>
    <w:p w14:paraId="0765DD10" w14:textId="77777777" w:rsidR="00C44FB1" w:rsidRPr="006F4F15" w:rsidRDefault="00C44FB1" w:rsidP="00C44FB1">
      <w:pPr>
        <w:pStyle w:val="Code"/>
        <w:rPr>
          <w:rFonts w:cs="Consolas"/>
        </w:rPr>
      </w:pPr>
      <w:r w:rsidRPr="006F4F15">
        <w:rPr>
          <w:rFonts w:cs="Consolas"/>
        </w:rPr>
        <w:t xml:space="preserve">  Initial Final</w:t>
      </w:r>
    </w:p>
    <w:p w14:paraId="69DE698E" w14:textId="77777777" w:rsidR="00C44FB1" w:rsidRPr="006F4F15" w:rsidRDefault="00C44FB1" w:rsidP="00C44FB1">
      <w:pPr>
        <w:pStyle w:val="Code"/>
        <w:rPr>
          <w:rFonts w:cs="Consolas"/>
        </w:rPr>
      </w:pPr>
      <w:r w:rsidRPr="006F4F15">
        <w:rPr>
          <w:rFonts w:cs="Consolas"/>
        </w:rPr>
        <w:t>0      46    73</w:t>
      </w:r>
    </w:p>
    <w:p w14:paraId="14845603" w14:textId="77777777" w:rsidR="00C44FB1" w:rsidRPr="006F4F15" w:rsidRDefault="00C44FB1" w:rsidP="00C44FB1">
      <w:pPr>
        <w:pStyle w:val="Code"/>
        <w:rPr>
          <w:rFonts w:cs="Consolas"/>
        </w:rPr>
      </w:pPr>
      <w:r w:rsidRPr="006F4F15">
        <w:rPr>
          <w:rFonts w:cs="Consolas"/>
        </w:rPr>
        <w:t>1       5    13</w:t>
      </w:r>
    </w:p>
    <w:p w14:paraId="33E47A5F" w14:textId="77777777" w:rsidR="00C44FB1" w:rsidRPr="006F4F15" w:rsidRDefault="00C44FB1" w:rsidP="00C44FB1">
      <w:pPr>
        <w:pStyle w:val="Code"/>
        <w:rPr>
          <w:rFonts w:cs="Consolas"/>
        </w:rPr>
      </w:pPr>
      <w:r w:rsidRPr="006F4F15">
        <w:rPr>
          <w:rFonts w:cs="Consolas"/>
        </w:rPr>
        <w:t>2      43    45</w:t>
      </w:r>
    </w:p>
    <w:p w14:paraId="5F375AB6" w14:textId="77777777" w:rsidR="00C44FB1" w:rsidRPr="006F4F15" w:rsidRDefault="00C44FB1" w:rsidP="00C44FB1">
      <w:pPr>
        <w:pStyle w:val="Code"/>
        <w:rPr>
          <w:rFonts w:cs="Consolas"/>
        </w:rPr>
      </w:pPr>
      <w:r w:rsidRPr="006F4F15">
        <w:rPr>
          <w:rFonts w:cs="Consolas"/>
        </w:rPr>
        <w:t>3      46    29</w:t>
      </w:r>
    </w:p>
    <w:p w14:paraId="699FEDE7" w14:textId="77777777" w:rsidR="00C44FB1" w:rsidRPr="006F4F15" w:rsidRDefault="00C44FB1" w:rsidP="00C44FB1">
      <w:pPr>
        <w:pStyle w:val="Code"/>
        <w:rPr>
          <w:rFonts w:cs="Consolas"/>
        </w:rPr>
      </w:pPr>
      <w:r w:rsidRPr="006F4F15">
        <w:rPr>
          <w:rFonts w:cs="Consolas"/>
        </w:rPr>
        <w:t>4      44    26</w:t>
      </w:r>
    </w:p>
    <w:p w14:paraId="3776A570" w14:textId="77777777" w:rsidR="00C44FB1" w:rsidRPr="006F4F15" w:rsidRDefault="00C44FB1" w:rsidP="00C44FB1">
      <w:pPr>
        <w:pStyle w:val="Code"/>
        <w:rPr>
          <w:rFonts w:cs="Consolas"/>
        </w:rPr>
      </w:pPr>
      <w:r w:rsidRPr="006F4F15">
        <w:rPr>
          <w:rFonts w:cs="Consolas"/>
        </w:rPr>
        <w:t>5       8     5</w:t>
      </w:r>
    </w:p>
    <w:p w14:paraId="0FB96822" w14:textId="4101CCD5" w:rsidR="00C44FB1" w:rsidRDefault="00C44FB1" w:rsidP="005E3E3A">
      <w:pPr>
        <w:pStyle w:val="Code"/>
        <w:rPr>
          <w:b/>
          <w:bCs/>
        </w:rPr>
      </w:pPr>
      <w:r w:rsidRPr="006F4F15">
        <w:rPr>
          <w:rFonts w:cs="Consolas"/>
        </w:rPr>
        <w:t>6       7     8</w:t>
      </w:r>
    </w:p>
    <w:p w14:paraId="26D77FF1" w14:textId="54FC5CEE" w:rsidR="0049097E" w:rsidRDefault="0049097E" w:rsidP="0049097E">
      <w:pPr>
        <w:pStyle w:val="Caption"/>
      </w:pPr>
      <w:r>
        <w:t xml:space="preserve">Figure </w:t>
      </w:r>
      <w:r>
        <w:fldChar w:fldCharType="begin"/>
      </w:r>
      <w:r>
        <w:instrText xml:space="preserve"> SEQ Figure \* ARABIC </w:instrText>
      </w:r>
      <w:r>
        <w:fldChar w:fldCharType="separate"/>
      </w:r>
      <w:r>
        <w:rPr>
          <w:noProof/>
        </w:rPr>
        <w:t>7</w:t>
      </w:r>
      <w:r>
        <w:rPr>
          <w:noProof/>
        </w:rPr>
        <w:fldChar w:fldCharType="end"/>
      </w:r>
      <w:r>
        <w:rPr>
          <w:noProof/>
        </w:rPr>
        <w:t xml:space="preserve">. </w:t>
      </w:r>
      <w:r w:rsidR="00A761BA">
        <w:rPr>
          <w:noProof/>
        </w:rPr>
        <w:t>R</w:t>
      </w:r>
      <w:r>
        <w:rPr>
          <w:noProof/>
        </w:rPr>
        <w:t xml:space="preserve">esults for </w:t>
      </w:r>
      <w:r>
        <w:t>SA method with GA</w:t>
      </w:r>
      <w:r w:rsidR="00A761BA">
        <w:t xml:space="preserve"> with K-means </w:t>
      </w:r>
      <w:r>
        <w:t>initial solution</w:t>
      </w:r>
    </w:p>
    <w:p w14:paraId="645EE080" w14:textId="77777777" w:rsidR="0049097E" w:rsidRDefault="0049097E" w:rsidP="001070D4">
      <w:pPr>
        <w:pStyle w:val="BodyText"/>
      </w:pPr>
    </w:p>
    <w:p w14:paraId="48FCC955" w14:textId="5E40508C" w:rsidR="00925F7D" w:rsidRDefault="00925F7D" w:rsidP="001070D4">
      <w:pPr>
        <w:pStyle w:val="BodyText"/>
      </w:pPr>
      <w:r>
        <w:t xml:space="preserve">The comparison of total sample size and sample size vector are provided in the following table. The sample size is the same in both instances which is </w:t>
      </w:r>
      <w:proofErr w:type="gramStart"/>
      <w:r>
        <w:t>due to the fact that</w:t>
      </w:r>
      <w:proofErr w:type="gramEnd"/>
      <w:r>
        <w:t xml:space="preserve"> the total sample size in both cases are equal. There is a slight difference between the final CVs </w:t>
      </w:r>
      <w:r w:rsidR="00A27A73">
        <w:t xml:space="preserve">which can be attributed to the </w:t>
      </w:r>
      <w:r w:rsidR="00A27A73" w:rsidRPr="00A27A73">
        <w:t>stochasticity</w:t>
      </w:r>
      <w:r w:rsidR="00A27A73">
        <w:t xml:space="preserve"> of simulated annealing process. This means that if the process is repeated, either of the methods can show superior /inferior final CV values in each domain. Therefore, both methods are expected to result in equally well results. </w:t>
      </w:r>
    </w:p>
    <w:p w14:paraId="713AED74" w14:textId="115AFB6B" w:rsidR="00D72BE4" w:rsidRDefault="00925F7D" w:rsidP="00925F7D">
      <w:pPr>
        <w:pStyle w:val="Caption"/>
        <w:rPr>
          <w:lang w:bidi="fa-IR"/>
        </w:rPr>
      </w:pPr>
      <w:r>
        <w:t xml:space="preserve">Table </w:t>
      </w:r>
      <w:r>
        <w:fldChar w:fldCharType="begin"/>
      </w:r>
      <w:r>
        <w:instrText xml:space="preserve"> SEQ Table \* ARABIC </w:instrText>
      </w:r>
      <w:r>
        <w:fldChar w:fldCharType="separate"/>
      </w:r>
      <w:r>
        <w:rPr>
          <w:noProof/>
        </w:rPr>
        <w:t>10</w:t>
      </w:r>
      <w:r>
        <w:rPr>
          <w:noProof/>
        </w:rPr>
        <w:fldChar w:fldCharType="end"/>
      </w:r>
      <w:r>
        <w:t>. Comparison of total sample size and sample size vector</w:t>
      </w:r>
    </w:p>
    <w:tbl>
      <w:tblPr>
        <w:tblStyle w:val="TableGrid"/>
        <w:tblW w:w="0" w:type="auto"/>
        <w:tblLook w:val="04A0" w:firstRow="1" w:lastRow="0" w:firstColumn="1" w:lastColumn="0" w:noHBand="0" w:noVBand="1"/>
      </w:tblPr>
      <w:tblGrid>
        <w:gridCol w:w="925"/>
        <w:gridCol w:w="2028"/>
        <w:gridCol w:w="1781"/>
        <w:gridCol w:w="2112"/>
        <w:gridCol w:w="1856"/>
      </w:tblGrid>
      <w:tr w:rsidR="00B64715" w14:paraId="283583C6" w14:textId="77777777" w:rsidTr="00A27A73">
        <w:tc>
          <w:tcPr>
            <w:tcW w:w="0" w:type="auto"/>
            <w:vMerge w:val="restart"/>
            <w:shd w:val="clear" w:color="auto" w:fill="D9D9D9" w:themeFill="background1" w:themeFillShade="D9"/>
            <w:vAlign w:val="center"/>
          </w:tcPr>
          <w:p w14:paraId="346CBB4F" w14:textId="77777777" w:rsidR="00B64715" w:rsidRDefault="00B64715" w:rsidP="00B64715">
            <w:pPr>
              <w:pStyle w:val="TableContents"/>
            </w:pPr>
            <w:r>
              <w:t>Domain</w:t>
            </w:r>
          </w:p>
        </w:tc>
        <w:tc>
          <w:tcPr>
            <w:tcW w:w="0" w:type="auto"/>
            <w:gridSpan w:val="2"/>
            <w:shd w:val="clear" w:color="auto" w:fill="D9D9D9" w:themeFill="background1" w:themeFillShade="D9"/>
          </w:tcPr>
          <w:p w14:paraId="4A5A8311" w14:textId="77777777" w:rsidR="00B64715" w:rsidRDefault="00B64715" w:rsidP="00287925">
            <w:pPr>
              <w:pStyle w:val="TableContents"/>
            </w:pPr>
            <w:r>
              <w:t>SA/GA with k-means – total sample size</w:t>
            </w:r>
          </w:p>
        </w:tc>
        <w:tc>
          <w:tcPr>
            <w:tcW w:w="0" w:type="auto"/>
            <w:gridSpan w:val="2"/>
            <w:shd w:val="clear" w:color="auto" w:fill="D9D9D9" w:themeFill="background1" w:themeFillShade="D9"/>
          </w:tcPr>
          <w:p w14:paraId="0D62F3F4" w14:textId="77777777" w:rsidR="00B64715" w:rsidRDefault="00B64715" w:rsidP="00287925">
            <w:pPr>
              <w:pStyle w:val="TableContents"/>
            </w:pPr>
            <w:r>
              <w:t>SA/GA with k-means – sample size vector</w:t>
            </w:r>
          </w:p>
        </w:tc>
      </w:tr>
      <w:tr w:rsidR="00B64715" w14:paraId="2ABA6F0A" w14:textId="77777777" w:rsidTr="00A27A73">
        <w:tc>
          <w:tcPr>
            <w:tcW w:w="0" w:type="auto"/>
            <w:vMerge/>
            <w:shd w:val="clear" w:color="auto" w:fill="D9D9D9" w:themeFill="background1" w:themeFillShade="D9"/>
          </w:tcPr>
          <w:p w14:paraId="280D1C3F" w14:textId="77777777" w:rsidR="00B64715" w:rsidRDefault="00B64715" w:rsidP="00287925">
            <w:pPr>
              <w:pStyle w:val="TableContents"/>
            </w:pPr>
          </w:p>
        </w:tc>
        <w:tc>
          <w:tcPr>
            <w:tcW w:w="0" w:type="auto"/>
            <w:shd w:val="clear" w:color="auto" w:fill="D9D9D9" w:themeFill="background1" w:themeFillShade="D9"/>
          </w:tcPr>
          <w:p w14:paraId="1A016425" w14:textId="77777777" w:rsidR="00B64715" w:rsidRDefault="00B64715" w:rsidP="00287925">
            <w:pPr>
              <w:pStyle w:val="TableContents"/>
            </w:pPr>
            <w:r>
              <w:t>Sample Size</w:t>
            </w:r>
          </w:p>
        </w:tc>
        <w:tc>
          <w:tcPr>
            <w:tcW w:w="0" w:type="auto"/>
            <w:shd w:val="clear" w:color="auto" w:fill="D9D9D9" w:themeFill="background1" w:themeFillShade="D9"/>
          </w:tcPr>
          <w:p w14:paraId="426BAF51" w14:textId="77777777" w:rsidR="00B64715" w:rsidRDefault="00B64715" w:rsidP="00287925">
            <w:pPr>
              <w:pStyle w:val="TableContents"/>
            </w:pPr>
            <w:r>
              <w:t>Final CV</w:t>
            </w:r>
          </w:p>
        </w:tc>
        <w:tc>
          <w:tcPr>
            <w:tcW w:w="0" w:type="auto"/>
            <w:shd w:val="clear" w:color="auto" w:fill="D9D9D9" w:themeFill="background1" w:themeFillShade="D9"/>
          </w:tcPr>
          <w:p w14:paraId="38318207" w14:textId="77777777" w:rsidR="00B64715" w:rsidRDefault="00B64715" w:rsidP="00287925">
            <w:pPr>
              <w:pStyle w:val="TableContents"/>
            </w:pPr>
            <w:r>
              <w:t>Sample Size</w:t>
            </w:r>
          </w:p>
        </w:tc>
        <w:tc>
          <w:tcPr>
            <w:tcW w:w="0" w:type="auto"/>
            <w:shd w:val="clear" w:color="auto" w:fill="D9D9D9" w:themeFill="background1" w:themeFillShade="D9"/>
          </w:tcPr>
          <w:p w14:paraId="5E562AF2" w14:textId="77777777" w:rsidR="00B64715" w:rsidRDefault="00B64715" w:rsidP="00287925">
            <w:pPr>
              <w:pStyle w:val="TableContents"/>
            </w:pPr>
            <w:r>
              <w:t>Final CV</w:t>
            </w:r>
          </w:p>
        </w:tc>
      </w:tr>
      <w:tr w:rsidR="00B82093" w14:paraId="65A1519A" w14:textId="77777777" w:rsidTr="00287925">
        <w:tc>
          <w:tcPr>
            <w:tcW w:w="0" w:type="auto"/>
          </w:tcPr>
          <w:p w14:paraId="4D42A667" w14:textId="77777777" w:rsidR="00B82093" w:rsidRDefault="00B82093" w:rsidP="00287925">
            <w:pPr>
              <w:pStyle w:val="TableContents"/>
            </w:pPr>
            <w:r>
              <w:t>1</w:t>
            </w:r>
          </w:p>
        </w:tc>
        <w:tc>
          <w:tcPr>
            <w:tcW w:w="0" w:type="auto"/>
          </w:tcPr>
          <w:p w14:paraId="10F69A1C" w14:textId="77777777" w:rsidR="00B82093" w:rsidRDefault="00B82093" w:rsidP="00287925">
            <w:pPr>
              <w:pStyle w:val="TableContents"/>
            </w:pPr>
            <w:r>
              <w:t>122</w:t>
            </w:r>
          </w:p>
        </w:tc>
        <w:tc>
          <w:tcPr>
            <w:tcW w:w="0" w:type="auto"/>
          </w:tcPr>
          <w:p w14:paraId="5F82CBBB" w14:textId="77777777" w:rsidR="00B82093" w:rsidRDefault="00B82093" w:rsidP="00287925">
            <w:pPr>
              <w:pStyle w:val="TableContents"/>
            </w:pPr>
            <w:r w:rsidRPr="00A4141B">
              <w:t>0.0137545</w:t>
            </w:r>
          </w:p>
        </w:tc>
        <w:tc>
          <w:tcPr>
            <w:tcW w:w="0" w:type="auto"/>
          </w:tcPr>
          <w:p w14:paraId="37CEC18A" w14:textId="77777777" w:rsidR="00B82093" w:rsidRDefault="00B82093" w:rsidP="00287925">
            <w:pPr>
              <w:pStyle w:val="TableContents"/>
            </w:pPr>
            <w:r>
              <w:t>122</w:t>
            </w:r>
          </w:p>
        </w:tc>
        <w:tc>
          <w:tcPr>
            <w:tcW w:w="0" w:type="auto"/>
          </w:tcPr>
          <w:p w14:paraId="11E3A799" w14:textId="77777777" w:rsidR="00B82093" w:rsidRDefault="00B82093" w:rsidP="00287925">
            <w:pPr>
              <w:pStyle w:val="TableContents"/>
            </w:pPr>
            <w:r w:rsidRPr="006F4F15">
              <w:rPr>
                <w:rFonts w:cs="Consolas"/>
              </w:rPr>
              <w:t>0.0136265</w:t>
            </w:r>
          </w:p>
        </w:tc>
      </w:tr>
      <w:tr w:rsidR="00B82093" w14:paraId="35768158" w14:textId="77777777" w:rsidTr="00287925">
        <w:tc>
          <w:tcPr>
            <w:tcW w:w="0" w:type="auto"/>
          </w:tcPr>
          <w:p w14:paraId="78C4638C" w14:textId="77777777" w:rsidR="00B82093" w:rsidRDefault="00B82093" w:rsidP="00287925">
            <w:pPr>
              <w:pStyle w:val="TableContents"/>
            </w:pPr>
            <w:r>
              <w:t>2</w:t>
            </w:r>
          </w:p>
        </w:tc>
        <w:tc>
          <w:tcPr>
            <w:tcW w:w="0" w:type="auto"/>
          </w:tcPr>
          <w:p w14:paraId="212BF390" w14:textId="77777777" w:rsidR="00B82093" w:rsidRDefault="00B82093" w:rsidP="00287925">
            <w:pPr>
              <w:pStyle w:val="TableContents"/>
            </w:pPr>
            <w:r>
              <w:t>52</w:t>
            </w:r>
          </w:p>
        </w:tc>
        <w:tc>
          <w:tcPr>
            <w:tcW w:w="0" w:type="auto"/>
          </w:tcPr>
          <w:p w14:paraId="2E2B9EF9" w14:textId="77777777" w:rsidR="00B82093" w:rsidRDefault="00B82093" w:rsidP="00287925">
            <w:pPr>
              <w:pStyle w:val="TableContents"/>
            </w:pPr>
            <w:r w:rsidRPr="00A4141B">
              <w:t>0.0003603</w:t>
            </w:r>
          </w:p>
        </w:tc>
        <w:tc>
          <w:tcPr>
            <w:tcW w:w="0" w:type="auto"/>
          </w:tcPr>
          <w:p w14:paraId="5A7E911E" w14:textId="77777777" w:rsidR="00B82093" w:rsidRDefault="00B82093" w:rsidP="00287925">
            <w:pPr>
              <w:pStyle w:val="TableContents"/>
            </w:pPr>
            <w:r>
              <w:t>52</w:t>
            </w:r>
          </w:p>
        </w:tc>
        <w:tc>
          <w:tcPr>
            <w:tcW w:w="0" w:type="auto"/>
          </w:tcPr>
          <w:p w14:paraId="449223DC" w14:textId="77777777" w:rsidR="00B82093" w:rsidRDefault="00B82093" w:rsidP="00287925">
            <w:pPr>
              <w:pStyle w:val="TableContents"/>
            </w:pPr>
            <w:r w:rsidRPr="006F4F15">
              <w:rPr>
                <w:rFonts w:cs="Consolas"/>
              </w:rPr>
              <w:t>0.0090753</w:t>
            </w:r>
          </w:p>
        </w:tc>
      </w:tr>
    </w:tbl>
    <w:p w14:paraId="3A16343A" w14:textId="77777777"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5BC6DE0B" w14:textId="30F17E4B" w:rsidR="00925056" w:rsidRDefault="00EA4E7D" w:rsidP="002B358E">
      <w:pPr>
        <w:pStyle w:val="Heading2"/>
      </w:pPr>
      <w:bookmarkStart w:id="62" w:name="_Toc29161476"/>
      <w:r>
        <w:t xml:space="preserve">Comparison of GA and GA/SA </w:t>
      </w:r>
      <w:r w:rsidR="00CD41D2">
        <w:t>M</w:t>
      </w:r>
      <w:r>
        <w:t>ethods</w:t>
      </w:r>
      <w:bookmarkEnd w:id="62"/>
      <w:r w:rsidR="00B808E7" w:rsidRPr="007E66E3">
        <w:t xml:space="preserve"> </w:t>
      </w:r>
    </w:p>
    <w:p w14:paraId="216302EF" w14:textId="0607F07A" w:rsidR="006F0F9E" w:rsidRDefault="001070D4" w:rsidP="00BB710C">
      <w:pPr>
        <w:pStyle w:val="BodyText"/>
      </w:pPr>
      <w:r>
        <w:t xml:space="preserve">The SA </w:t>
      </w:r>
      <w:r w:rsidR="00D87F4C">
        <w:t xml:space="preserve">based </w:t>
      </w:r>
      <w:r>
        <w:t xml:space="preserve">method </w:t>
      </w:r>
      <w:r w:rsidR="00D87F4C">
        <w:t xml:space="preserve">uses the optimal solution from the GA based method with the </w:t>
      </w:r>
      <w:r>
        <w:t xml:space="preserve">same </w:t>
      </w:r>
      <w:r w:rsidR="00D87F4C">
        <w:t>sam</w:t>
      </w:r>
      <w:r>
        <w:t>ple size</w:t>
      </w:r>
      <w:r w:rsidR="00D87F4C">
        <w:t xml:space="preserve"> and minimizes the CV while keeping the sample size constant</w:t>
      </w:r>
      <w:r w:rsidR="00BB710C">
        <w:t xml:space="preserve">. As </w:t>
      </w:r>
      <w:r w:rsidR="00D87F4C">
        <w:t>a</w:t>
      </w:r>
      <w:r w:rsidR="00BB710C">
        <w:t xml:space="preserve"> result of combining SA and GA method</w:t>
      </w:r>
      <w:r w:rsidR="00D87F4C">
        <w:t>s</w:t>
      </w:r>
      <w:r w:rsidR="00BB710C">
        <w:t>, not only the CV constraint</w:t>
      </w:r>
      <w:r w:rsidR="00D87F4C">
        <w:t>s</w:t>
      </w:r>
      <w:r w:rsidR="00BB710C">
        <w:t xml:space="preserve"> in all domains are satisfied</w:t>
      </w:r>
      <w:r w:rsidR="00D87F4C">
        <w:t>,</w:t>
      </w:r>
      <w:r w:rsidR="00BB710C">
        <w:t xml:space="preserve"> </w:t>
      </w:r>
      <w:r w:rsidR="00D87F4C">
        <w:t xml:space="preserve">but also </w:t>
      </w:r>
      <w:r w:rsidR="00BB710C">
        <w:t xml:space="preserve">the CVs in </w:t>
      </w:r>
      <w:r w:rsidR="00D87F4C">
        <w:t>all</w:t>
      </w:r>
      <w:r w:rsidR="00BB710C">
        <w:t xml:space="preserve"> domains are dramatically reduced</w:t>
      </w:r>
      <w:r w:rsidR="00D87F4C">
        <w:t xml:space="preserve"> as shown in the comparison table below. The sample sizes are the same among both methods, so they are not included in the table. </w:t>
      </w:r>
      <w:r w:rsidR="008B310E">
        <w:t xml:space="preserve">The improvement in CV varies between 12% and 70% among the five domains. </w:t>
      </w:r>
    </w:p>
    <w:p w14:paraId="79A132C3" w14:textId="77777777" w:rsidR="006F0F9E" w:rsidRDefault="006F0F9E">
      <w:pPr>
        <w:spacing w:before="0" w:line="240" w:lineRule="auto"/>
        <w:ind w:right="0"/>
      </w:pPr>
      <w:r>
        <w:br w:type="page"/>
      </w:r>
    </w:p>
    <w:p w14:paraId="73BD6BCA" w14:textId="2E894B70" w:rsidR="00EA4E7D" w:rsidRPr="007E66E3" w:rsidRDefault="00EA4E7D" w:rsidP="00EA4E7D">
      <w:pPr>
        <w:pStyle w:val="Caption"/>
      </w:pPr>
      <w:r>
        <w:lastRenderedPageBreak/>
        <w:t xml:space="preserve">Table </w:t>
      </w:r>
      <w:r>
        <w:fldChar w:fldCharType="begin"/>
      </w:r>
      <w:r>
        <w:instrText xml:space="preserve"> SEQ Table \* ARABIC </w:instrText>
      </w:r>
      <w:r>
        <w:fldChar w:fldCharType="separate"/>
      </w:r>
      <w:r>
        <w:rPr>
          <w:noProof/>
        </w:rPr>
        <w:t>11</w:t>
      </w:r>
      <w:r>
        <w:rPr>
          <w:noProof/>
        </w:rPr>
        <w:fldChar w:fldCharType="end"/>
      </w:r>
      <w:r>
        <w:t>. Comparison of GA and GA/SA methods</w:t>
      </w:r>
    </w:p>
    <w:tbl>
      <w:tblPr>
        <w:tblW w:w="68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4A0" w:firstRow="1" w:lastRow="0" w:firstColumn="1" w:lastColumn="0" w:noHBand="0" w:noVBand="1"/>
      </w:tblPr>
      <w:tblGrid>
        <w:gridCol w:w="990"/>
        <w:gridCol w:w="1861"/>
        <w:gridCol w:w="2022"/>
        <w:gridCol w:w="1994"/>
      </w:tblGrid>
      <w:tr w:rsidR="00D87F4C" w:rsidRPr="0027784E" w14:paraId="5BF5931B" w14:textId="53B398E9" w:rsidTr="002300F1">
        <w:trPr>
          <w:trHeight w:val="309"/>
          <w:jc w:val="center"/>
        </w:trPr>
        <w:tc>
          <w:tcPr>
            <w:tcW w:w="990" w:type="dxa"/>
            <w:shd w:val="clear" w:color="auto" w:fill="D9D9D9" w:themeFill="background1" w:themeFillShade="D9"/>
            <w:noWrap/>
            <w:vAlign w:val="center"/>
            <w:hideMark/>
          </w:tcPr>
          <w:p w14:paraId="6E745ED1" w14:textId="23E953F4" w:rsidR="00D87F4C" w:rsidRPr="0027784E" w:rsidRDefault="00D87F4C" w:rsidP="00D87F4C">
            <w:pPr>
              <w:widowControl/>
              <w:autoSpaceDE/>
              <w:autoSpaceDN/>
              <w:spacing w:before="0" w:line="240" w:lineRule="auto"/>
              <w:ind w:right="0"/>
              <w:jc w:val="center"/>
              <w:rPr>
                <w:rFonts w:eastAsia="Times New Roman"/>
                <w:lang w:bidi="ar-SA"/>
              </w:rPr>
            </w:pPr>
            <w:r>
              <w:rPr>
                <w:rFonts w:eastAsia="Times New Roman"/>
                <w:lang w:bidi="ar-SA"/>
              </w:rPr>
              <w:t>Domain</w:t>
            </w:r>
          </w:p>
        </w:tc>
        <w:tc>
          <w:tcPr>
            <w:tcW w:w="1861" w:type="dxa"/>
            <w:shd w:val="clear" w:color="auto" w:fill="D9D9D9" w:themeFill="background1" w:themeFillShade="D9"/>
            <w:noWrap/>
            <w:vAlign w:val="center"/>
            <w:hideMark/>
          </w:tcPr>
          <w:p w14:paraId="1319739D" w14:textId="77777777" w:rsidR="00D87F4C" w:rsidRDefault="00D87F4C" w:rsidP="00D87F4C">
            <w:pPr>
              <w:widowControl/>
              <w:autoSpaceDE/>
              <w:autoSpaceDN/>
              <w:spacing w:before="0" w:line="240" w:lineRule="auto"/>
              <w:ind w:right="0"/>
              <w:jc w:val="center"/>
              <w:rPr>
                <w:rFonts w:eastAsia="Times New Roman"/>
                <w:color w:val="000000"/>
                <w:lang w:bidi="ar-SA"/>
              </w:rPr>
            </w:pPr>
            <w:r>
              <w:rPr>
                <w:rFonts w:eastAsia="Times New Roman"/>
                <w:color w:val="000000"/>
                <w:lang w:bidi="ar-SA"/>
              </w:rPr>
              <w:t>Method 1</w:t>
            </w:r>
          </w:p>
          <w:p w14:paraId="01666985" w14:textId="71C6D815" w:rsidR="00D87F4C" w:rsidRPr="0027784E" w:rsidRDefault="00D87F4C" w:rsidP="00D87F4C">
            <w:pPr>
              <w:widowControl/>
              <w:autoSpaceDE/>
              <w:autoSpaceDN/>
              <w:spacing w:before="0" w:line="240" w:lineRule="auto"/>
              <w:ind w:right="0"/>
              <w:jc w:val="center"/>
              <w:rPr>
                <w:rFonts w:eastAsia="Times New Roman"/>
                <w:color w:val="000000"/>
                <w:lang w:bidi="ar-SA"/>
              </w:rPr>
            </w:pPr>
            <w:r>
              <w:rPr>
                <w:rFonts w:eastAsia="Times New Roman"/>
                <w:color w:val="000000"/>
                <w:lang w:bidi="ar-SA"/>
              </w:rPr>
              <w:t>(GA) eval$coeff_var</w:t>
            </w:r>
          </w:p>
        </w:tc>
        <w:tc>
          <w:tcPr>
            <w:tcW w:w="2022" w:type="dxa"/>
            <w:shd w:val="clear" w:color="auto" w:fill="D9D9D9" w:themeFill="background1" w:themeFillShade="D9"/>
            <w:noWrap/>
            <w:vAlign w:val="center"/>
            <w:hideMark/>
          </w:tcPr>
          <w:p w14:paraId="12EA30AB" w14:textId="77777777" w:rsidR="00D87F4C" w:rsidRDefault="00D87F4C" w:rsidP="00D87F4C">
            <w:pPr>
              <w:widowControl/>
              <w:autoSpaceDE/>
              <w:autoSpaceDN/>
              <w:spacing w:before="0" w:line="240" w:lineRule="auto"/>
              <w:ind w:right="0"/>
              <w:jc w:val="center"/>
              <w:rPr>
                <w:rFonts w:eastAsia="Times New Roman"/>
                <w:color w:val="000000"/>
                <w:lang w:bidi="ar-SA"/>
              </w:rPr>
            </w:pPr>
            <w:r>
              <w:rPr>
                <w:rFonts w:eastAsia="Times New Roman"/>
                <w:color w:val="000000"/>
                <w:lang w:bidi="ar-SA"/>
              </w:rPr>
              <w:t>Method 2</w:t>
            </w:r>
          </w:p>
          <w:p w14:paraId="50EAD4E1" w14:textId="152C6C26" w:rsidR="00D87F4C" w:rsidRPr="0027784E" w:rsidRDefault="00D87F4C" w:rsidP="00D87F4C">
            <w:pPr>
              <w:widowControl/>
              <w:autoSpaceDE/>
              <w:autoSpaceDN/>
              <w:spacing w:before="0" w:line="240" w:lineRule="auto"/>
              <w:ind w:right="0"/>
              <w:jc w:val="center"/>
              <w:rPr>
                <w:rFonts w:eastAsia="Times New Roman"/>
                <w:color w:val="000000"/>
                <w:lang w:bidi="ar-SA"/>
              </w:rPr>
            </w:pPr>
            <w:r>
              <w:rPr>
                <w:rFonts w:eastAsia="Times New Roman"/>
                <w:color w:val="000000"/>
                <w:lang w:bidi="ar-SA"/>
              </w:rPr>
              <w:t>(GA_SA) eval$coeff_var</w:t>
            </w:r>
          </w:p>
        </w:tc>
        <w:tc>
          <w:tcPr>
            <w:tcW w:w="1994" w:type="dxa"/>
            <w:shd w:val="clear" w:color="auto" w:fill="D9D9D9" w:themeFill="background1" w:themeFillShade="D9"/>
            <w:vAlign w:val="center"/>
          </w:tcPr>
          <w:p w14:paraId="2BFDFE95" w14:textId="1DB1A4A8" w:rsidR="00D87F4C" w:rsidRDefault="00D87F4C" w:rsidP="00D87F4C">
            <w:pPr>
              <w:widowControl/>
              <w:autoSpaceDE/>
              <w:autoSpaceDN/>
              <w:spacing w:before="0" w:line="240" w:lineRule="auto"/>
              <w:ind w:right="0"/>
              <w:jc w:val="center"/>
              <w:rPr>
                <w:rFonts w:eastAsia="Times New Roman"/>
                <w:color w:val="000000"/>
                <w:lang w:bidi="ar-SA"/>
              </w:rPr>
            </w:pPr>
            <w:r>
              <w:rPr>
                <w:rFonts w:eastAsia="Times New Roman"/>
                <w:color w:val="000000"/>
                <w:lang w:bidi="ar-SA"/>
              </w:rPr>
              <w:t>Improvement</w:t>
            </w:r>
          </w:p>
        </w:tc>
      </w:tr>
      <w:tr w:rsidR="002300F1" w:rsidRPr="0027784E" w14:paraId="7D65043D" w14:textId="4A1C6F19" w:rsidTr="002300F1">
        <w:trPr>
          <w:trHeight w:val="309"/>
          <w:jc w:val="center"/>
        </w:trPr>
        <w:tc>
          <w:tcPr>
            <w:tcW w:w="990" w:type="dxa"/>
            <w:shd w:val="clear" w:color="auto" w:fill="auto"/>
            <w:noWrap/>
            <w:vAlign w:val="bottom"/>
            <w:hideMark/>
          </w:tcPr>
          <w:p w14:paraId="7719502B" w14:textId="77777777" w:rsidR="002300F1" w:rsidRPr="00925056" w:rsidRDefault="002300F1" w:rsidP="002300F1">
            <w:pPr>
              <w:widowControl/>
              <w:autoSpaceDE/>
              <w:autoSpaceDN/>
              <w:spacing w:before="0" w:line="240" w:lineRule="auto"/>
              <w:ind w:right="0"/>
              <w:jc w:val="center"/>
              <w:rPr>
                <w:rStyle w:val="gnkrckgcgsb"/>
                <w:rFonts w:asciiTheme="majorBidi" w:hAnsiTheme="majorBidi" w:cstheme="majorBidi"/>
                <w:bdr w:val="none" w:sz="0" w:space="0" w:color="auto" w:frame="1"/>
              </w:rPr>
            </w:pPr>
            <w:r w:rsidRPr="00925056">
              <w:rPr>
                <w:rStyle w:val="gnkrckgcgsb"/>
                <w:rFonts w:asciiTheme="majorBidi" w:hAnsiTheme="majorBidi" w:cstheme="majorBidi"/>
                <w:bdr w:val="none" w:sz="0" w:space="0" w:color="auto" w:frame="1"/>
              </w:rPr>
              <w:t>1</w:t>
            </w:r>
          </w:p>
        </w:tc>
        <w:tc>
          <w:tcPr>
            <w:tcW w:w="1861" w:type="dxa"/>
            <w:shd w:val="clear" w:color="auto" w:fill="auto"/>
            <w:noWrap/>
            <w:hideMark/>
          </w:tcPr>
          <w:p w14:paraId="212567E7" w14:textId="2A5D9CA1" w:rsidR="002300F1" w:rsidRPr="00925056" w:rsidRDefault="002300F1" w:rsidP="002300F1">
            <w:pPr>
              <w:widowControl/>
              <w:autoSpaceDE/>
              <w:autoSpaceDN/>
              <w:spacing w:before="0" w:line="240" w:lineRule="auto"/>
              <w:ind w:right="0"/>
              <w:jc w:val="center"/>
              <w:rPr>
                <w:rStyle w:val="gnkrckgcgsb"/>
                <w:rFonts w:asciiTheme="majorBidi" w:hAnsiTheme="majorBidi" w:cstheme="majorBidi"/>
                <w:bdr w:val="none" w:sz="0" w:space="0" w:color="auto" w:frame="1"/>
              </w:rPr>
            </w:pPr>
            <w:r w:rsidRPr="00925056">
              <w:rPr>
                <w:rStyle w:val="gnkrckgcgsb"/>
                <w:rFonts w:asciiTheme="majorBidi" w:hAnsiTheme="majorBidi" w:cstheme="majorBidi"/>
                <w:color w:val="000000"/>
                <w:bdr w:val="none" w:sz="0" w:space="0" w:color="auto" w:frame="1"/>
              </w:rPr>
              <w:t>0.0209</w:t>
            </w:r>
          </w:p>
        </w:tc>
        <w:tc>
          <w:tcPr>
            <w:tcW w:w="2022" w:type="dxa"/>
            <w:shd w:val="clear" w:color="auto" w:fill="auto"/>
            <w:noWrap/>
            <w:hideMark/>
          </w:tcPr>
          <w:p w14:paraId="330FBA26" w14:textId="49C511A8" w:rsidR="002300F1" w:rsidRPr="00925056" w:rsidRDefault="002300F1" w:rsidP="002300F1">
            <w:pPr>
              <w:widowControl/>
              <w:autoSpaceDE/>
              <w:autoSpaceDN/>
              <w:spacing w:before="0" w:line="240" w:lineRule="auto"/>
              <w:ind w:right="0"/>
              <w:jc w:val="center"/>
              <w:rPr>
                <w:rFonts w:asciiTheme="majorBidi" w:eastAsia="Times New Roman" w:hAnsiTheme="majorBidi" w:cstheme="majorBidi"/>
                <w:color w:val="000000"/>
                <w:lang w:bidi="ar-SA"/>
              </w:rPr>
            </w:pPr>
            <w:r w:rsidRPr="00925056">
              <w:rPr>
                <w:rStyle w:val="gnkrckgcgsb"/>
                <w:rFonts w:asciiTheme="majorBidi" w:hAnsiTheme="majorBidi" w:cstheme="majorBidi"/>
                <w:color w:val="000000"/>
                <w:bdr w:val="none" w:sz="0" w:space="0" w:color="auto" w:frame="1"/>
              </w:rPr>
              <w:t>0.0136</w:t>
            </w:r>
          </w:p>
        </w:tc>
        <w:tc>
          <w:tcPr>
            <w:tcW w:w="1994" w:type="dxa"/>
            <w:vAlign w:val="center"/>
          </w:tcPr>
          <w:p w14:paraId="3FDEEB2C" w14:textId="7358180C" w:rsidR="002300F1" w:rsidRPr="00925056" w:rsidRDefault="002300F1" w:rsidP="002300F1">
            <w:pPr>
              <w:widowControl/>
              <w:autoSpaceDE/>
              <w:autoSpaceDN/>
              <w:spacing w:before="0" w:line="240" w:lineRule="auto"/>
              <w:ind w:right="0"/>
              <w:jc w:val="center"/>
              <w:rPr>
                <w:rStyle w:val="gnkrckgcgsb"/>
                <w:rFonts w:asciiTheme="majorBidi" w:hAnsiTheme="majorBidi" w:cstheme="majorBidi"/>
                <w:color w:val="000000"/>
                <w:bdr w:val="none" w:sz="0" w:space="0" w:color="auto" w:frame="1"/>
              </w:rPr>
            </w:pPr>
            <w:r>
              <w:rPr>
                <w:color w:val="000000"/>
              </w:rPr>
              <w:t>34.93%</w:t>
            </w:r>
          </w:p>
        </w:tc>
      </w:tr>
      <w:tr w:rsidR="002300F1" w:rsidRPr="0027784E" w14:paraId="55381D34" w14:textId="65F0CFB3" w:rsidTr="002300F1">
        <w:trPr>
          <w:trHeight w:val="309"/>
          <w:jc w:val="center"/>
        </w:trPr>
        <w:tc>
          <w:tcPr>
            <w:tcW w:w="990" w:type="dxa"/>
            <w:shd w:val="clear" w:color="auto" w:fill="auto"/>
            <w:noWrap/>
            <w:vAlign w:val="bottom"/>
            <w:hideMark/>
          </w:tcPr>
          <w:p w14:paraId="2760A075" w14:textId="77777777" w:rsidR="002300F1" w:rsidRPr="00925056" w:rsidRDefault="002300F1" w:rsidP="002300F1">
            <w:pPr>
              <w:widowControl/>
              <w:autoSpaceDE/>
              <w:autoSpaceDN/>
              <w:spacing w:before="0" w:line="240" w:lineRule="auto"/>
              <w:ind w:right="0"/>
              <w:jc w:val="center"/>
              <w:rPr>
                <w:rStyle w:val="gnkrckgcgsb"/>
                <w:rFonts w:asciiTheme="majorBidi" w:hAnsiTheme="majorBidi" w:cstheme="majorBidi"/>
                <w:bdr w:val="none" w:sz="0" w:space="0" w:color="auto" w:frame="1"/>
              </w:rPr>
            </w:pPr>
            <w:r w:rsidRPr="00925056">
              <w:rPr>
                <w:rStyle w:val="gnkrckgcgsb"/>
                <w:rFonts w:asciiTheme="majorBidi" w:hAnsiTheme="majorBidi" w:cstheme="majorBidi"/>
                <w:bdr w:val="none" w:sz="0" w:space="0" w:color="auto" w:frame="1"/>
              </w:rPr>
              <w:t>2</w:t>
            </w:r>
          </w:p>
        </w:tc>
        <w:tc>
          <w:tcPr>
            <w:tcW w:w="1861" w:type="dxa"/>
            <w:shd w:val="clear" w:color="auto" w:fill="auto"/>
            <w:noWrap/>
            <w:hideMark/>
          </w:tcPr>
          <w:p w14:paraId="40F86B91" w14:textId="3B8D6AA6" w:rsidR="002300F1" w:rsidRPr="00925056" w:rsidRDefault="002300F1" w:rsidP="002300F1">
            <w:pPr>
              <w:widowControl/>
              <w:autoSpaceDE/>
              <w:autoSpaceDN/>
              <w:spacing w:before="0" w:line="240" w:lineRule="auto"/>
              <w:ind w:right="0"/>
              <w:jc w:val="center"/>
              <w:rPr>
                <w:rStyle w:val="gnkrckgcgsb"/>
                <w:rFonts w:asciiTheme="majorBidi" w:hAnsiTheme="majorBidi" w:cstheme="majorBidi"/>
                <w:bdr w:val="none" w:sz="0" w:space="0" w:color="auto" w:frame="1"/>
              </w:rPr>
            </w:pPr>
            <w:r w:rsidRPr="00925056">
              <w:rPr>
                <w:rStyle w:val="gnkrckgcgsb"/>
                <w:rFonts w:asciiTheme="majorBidi" w:hAnsiTheme="majorBidi" w:cstheme="majorBidi"/>
                <w:color w:val="000000"/>
                <w:bdr w:val="none" w:sz="0" w:space="0" w:color="auto" w:frame="1"/>
              </w:rPr>
              <w:t>0.0316</w:t>
            </w:r>
          </w:p>
        </w:tc>
        <w:tc>
          <w:tcPr>
            <w:tcW w:w="2022" w:type="dxa"/>
            <w:shd w:val="clear" w:color="auto" w:fill="auto"/>
            <w:noWrap/>
            <w:hideMark/>
          </w:tcPr>
          <w:p w14:paraId="154362F5" w14:textId="764149C7" w:rsidR="002300F1" w:rsidRPr="00925056" w:rsidRDefault="002300F1" w:rsidP="002300F1">
            <w:pPr>
              <w:widowControl/>
              <w:autoSpaceDE/>
              <w:autoSpaceDN/>
              <w:spacing w:before="0" w:line="240" w:lineRule="auto"/>
              <w:ind w:right="0"/>
              <w:jc w:val="center"/>
              <w:rPr>
                <w:rFonts w:asciiTheme="majorBidi" w:eastAsia="Times New Roman" w:hAnsiTheme="majorBidi" w:cstheme="majorBidi"/>
                <w:color w:val="000000"/>
                <w:lang w:bidi="ar-SA"/>
              </w:rPr>
            </w:pPr>
            <w:r w:rsidRPr="00925056">
              <w:rPr>
                <w:rStyle w:val="gnkrckgcgsb"/>
                <w:rFonts w:asciiTheme="majorBidi" w:hAnsiTheme="majorBidi" w:cstheme="majorBidi"/>
                <w:color w:val="000000"/>
                <w:bdr w:val="none" w:sz="0" w:space="0" w:color="auto" w:frame="1"/>
              </w:rPr>
              <w:t>0.0094</w:t>
            </w:r>
          </w:p>
        </w:tc>
        <w:tc>
          <w:tcPr>
            <w:tcW w:w="1994" w:type="dxa"/>
            <w:vAlign w:val="center"/>
          </w:tcPr>
          <w:p w14:paraId="625CE243" w14:textId="159F7B93" w:rsidR="002300F1" w:rsidRPr="00925056" w:rsidRDefault="002300F1" w:rsidP="002300F1">
            <w:pPr>
              <w:widowControl/>
              <w:autoSpaceDE/>
              <w:autoSpaceDN/>
              <w:spacing w:before="0" w:line="240" w:lineRule="auto"/>
              <w:ind w:right="0"/>
              <w:jc w:val="center"/>
              <w:rPr>
                <w:rStyle w:val="gnkrckgcgsb"/>
                <w:rFonts w:asciiTheme="majorBidi" w:hAnsiTheme="majorBidi" w:cstheme="majorBidi"/>
                <w:color w:val="000000"/>
                <w:bdr w:val="none" w:sz="0" w:space="0" w:color="auto" w:frame="1"/>
              </w:rPr>
            </w:pPr>
            <w:r>
              <w:rPr>
                <w:color w:val="000000"/>
              </w:rPr>
              <w:t>70.25%</w:t>
            </w:r>
          </w:p>
        </w:tc>
      </w:tr>
      <w:tr w:rsidR="002300F1" w:rsidRPr="0027784E" w14:paraId="1D131409" w14:textId="2061152F" w:rsidTr="002300F1">
        <w:trPr>
          <w:trHeight w:val="309"/>
          <w:jc w:val="center"/>
        </w:trPr>
        <w:tc>
          <w:tcPr>
            <w:tcW w:w="990" w:type="dxa"/>
            <w:shd w:val="clear" w:color="auto" w:fill="auto"/>
            <w:noWrap/>
            <w:vAlign w:val="bottom"/>
            <w:hideMark/>
          </w:tcPr>
          <w:p w14:paraId="64C549AD" w14:textId="77777777" w:rsidR="002300F1" w:rsidRPr="00925056" w:rsidRDefault="002300F1" w:rsidP="002300F1">
            <w:pPr>
              <w:widowControl/>
              <w:autoSpaceDE/>
              <w:autoSpaceDN/>
              <w:spacing w:before="0" w:line="240" w:lineRule="auto"/>
              <w:ind w:right="0"/>
              <w:jc w:val="center"/>
              <w:rPr>
                <w:rStyle w:val="gnkrckgcgsb"/>
                <w:rFonts w:asciiTheme="majorBidi" w:hAnsiTheme="majorBidi" w:cstheme="majorBidi"/>
                <w:bdr w:val="none" w:sz="0" w:space="0" w:color="auto" w:frame="1"/>
              </w:rPr>
            </w:pPr>
            <w:r w:rsidRPr="00925056">
              <w:rPr>
                <w:rStyle w:val="gnkrckgcgsb"/>
                <w:rFonts w:asciiTheme="majorBidi" w:hAnsiTheme="majorBidi" w:cstheme="majorBidi"/>
                <w:bdr w:val="none" w:sz="0" w:space="0" w:color="auto" w:frame="1"/>
              </w:rPr>
              <w:t>3</w:t>
            </w:r>
          </w:p>
        </w:tc>
        <w:tc>
          <w:tcPr>
            <w:tcW w:w="1861" w:type="dxa"/>
            <w:shd w:val="clear" w:color="auto" w:fill="auto"/>
            <w:noWrap/>
            <w:hideMark/>
          </w:tcPr>
          <w:p w14:paraId="7FA8605D" w14:textId="2A41F5BE" w:rsidR="002300F1" w:rsidRPr="00925056" w:rsidRDefault="002300F1" w:rsidP="002300F1">
            <w:pPr>
              <w:widowControl/>
              <w:autoSpaceDE/>
              <w:autoSpaceDN/>
              <w:spacing w:before="0" w:line="240" w:lineRule="auto"/>
              <w:ind w:right="0"/>
              <w:jc w:val="center"/>
              <w:rPr>
                <w:rStyle w:val="gnkrckgcgsb"/>
                <w:rFonts w:asciiTheme="majorBidi" w:hAnsiTheme="majorBidi" w:cstheme="majorBidi"/>
                <w:bdr w:val="none" w:sz="0" w:space="0" w:color="auto" w:frame="1"/>
              </w:rPr>
            </w:pPr>
            <w:r w:rsidRPr="00925056">
              <w:rPr>
                <w:rStyle w:val="gnkrckgcgsb"/>
                <w:rFonts w:asciiTheme="majorBidi" w:hAnsiTheme="majorBidi" w:cstheme="majorBidi"/>
                <w:color w:val="000000"/>
                <w:bdr w:val="none" w:sz="0" w:space="0" w:color="auto" w:frame="1"/>
              </w:rPr>
              <w:t>0.0189</w:t>
            </w:r>
          </w:p>
        </w:tc>
        <w:tc>
          <w:tcPr>
            <w:tcW w:w="2022" w:type="dxa"/>
            <w:shd w:val="clear" w:color="auto" w:fill="auto"/>
            <w:noWrap/>
            <w:hideMark/>
          </w:tcPr>
          <w:p w14:paraId="7985CCEA" w14:textId="26C0D080" w:rsidR="002300F1" w:rsidRPr="00925056" w:rsidRDefault="002300F1" w:rsidP="002300F1">
            <w:pPr>
              <w:widowControl/>
              <w:autoSpaceDE/>
              <w:autoSpaceDN/>
              <w:spacing w:before="0" w:line="240" w:lineRule="auto"/>
              <w:ind w:right="0"/>
              <w:jc w:val="center"/>
              <w:rPr>
                <w:rFonts w:asciiTheme="majorBidi" w:eastAsia="Times New Roman" w:hAnsiTheme="majorBidi" w:cstheme="majorBidi"/>
                <w:color w:val="000000"/>
                <w:lang w:bidi="ar-SA"/>
              </w:rPr>
            </w:pPr>
            <w:r w:rsidRPr="00925056">
              <w:rPr>
                <w:rStyle w:val="gnkrckgcgsb"/>
                <w:rFonts w:asciiTheme="majorBidi" w:hAnsiTheme="majorBidi" w:cstheme="majorBidi"/>
                <w:color w:val="000000"/>
                <w:bdr w:val="none" w:sz="0" w:space="0" w:color="auto" w:frame="1"/>
              </w:rPr>
              <w:t>0.0075</w:t>
            </w:r>
          </w:p>
        </w:tc>
        <w:tc>
          <w:tcPr>
            <w:tcW w:w="1994" w:type="dxa"/>
            <w:vAlign w:val="center"/>
          </w:tcPr>
          <w:p w14:paraId="477674AE" w14:textId="22546995" w:rsidR="002300F1" w:rsidRPr="00925056" w:rsidRDefault="002300F1" w:rsidP="002300F1">
            <w:pPr>
              <w:widowControl/>
              <w:autoSpaceDE/>
              <w:autoSpaceDN/>
              <w:spacing w:before="0" w:line="240" w:lineRule="auto"/>
              <w:ind w:right="0"/>
              <w:jc w:val="center"/>
              <w:rPr>
                <w:rStyle w:val="gnkrckgcgsb"/>
                <w:rFonts w:asciiTheme="majorBidi" w:hAnsiTheme="majorBidi" w:cstheme="majorBidi"/>
                <w:color w:val="000000"/>
                <w:bdr w:val="none" w:sz="0" w:space="0" w:color="auto" w:frame="1"/>
              </w:rPr>
            </w:pPr>
            <w:r>
              <w:rPr>
                <w:color w:val="000000"/>
              </w:rPr>
              <w:t>60.32%</w:t>
            </w:r>
          </w:p>
        </w:tc>
      </w:tr>
      <w:tr w:rsidR="002300F1" w:rsidRPr="0027784E" w14:paraId="362455BF" w14:textId="2667116D" w:rsidTr="002300F1">
        <w:trPr>
          <w:trHeight w:val="309"/>
          <w:jc w:val="center"/>
        </w:trPr>
        <w:tc>
          <w:tcPr>
            <w:tcW w:w="990" w:type="dxa"/>
            <w:shd w:val="clear" w:color="auto" w:fill="auto"/>
            <w:noWrap/>
            <w:vAlign w:val="bottom"/>
            <w:hideMark/>
          </w:tcPr>
          <w:p w14:paraId="7FF46DD0" w14:textId="77777777" w:rsidR="002300F1" w:rsidRPr="00925056" w:rsidRDefault="002300F1" w:rsidP="002300F1">
            <w:pPr>
              <w:widowControl/>
              <w:autoSpaceDE/>
              <w:autoSpaceDN/>
              <w:spacing w:before="0" w:line="240" w:lineRule="auto"/>
              <w:ind w:right="0"/>
              <w:jc w:val="center"/>
              <w:rPr>
                <w:rStyle w:val="gnkrckgcgsb"/>
                <w:rFonts w:asciiTheme="majorBidi" w:hAnsiTheme="majorBidi" w:cstheme="majorBidi"/>
                <w:bdr w:val="none" w:sz="0" w:space="0" w:color="auto" w:frame="1"/>
              </w:rPr>
            </w:pPr>
            <w:r w:rsidRPr="00925056">
              <w:rPr>
                <w:rStyle w:val="gnkrckgcgsb"/>
                <w:rFonts w:asciiTheme="majorBidi" w:hAnsiTheme="majorBidi" w:cstheme="majorBidi"/>
                <w:bdr w:val="none" w:sz="0" w:space="0" w:color="auto" w:frame="1"/>
              </w:rPr>
              <w:t>4</w:t>
            </w:r>
          </w:p>
        </w:tc>
        <w:tc>
          <w:tcPr>
            <w:tcW w:w="1861" w:type="dxa"/>
            <w:shd w:val="clear" w:color="auto" w:fill="auto"/>
            <w:noWrap/>
            <w:hideMark/>
          </w:tcPr>
          <w:p w14:paraId="5F25CEE1" w14:textId="706A3C40" w:rsidR="002300F1" w:rsidRPr="00925056" w:rsidRDefault="002300F1" w:rsidP="002300F1">
            <w:pPr>
              <w:widowControl/>
              <w:autoSpaceDE/>
              <w:autoSpaceDN/>
              <w:spacing w:before="0" w:line="240" w:lineRule="auto"/>
              <w:ind w:right="0"/>
              <w:jc w:val="center"/>
              <w:rPr>
                <w:rStyle w:val="gnkrckgcgsb"/>
                <w:rFonts w:asciiTheme="majorBidi" w:hAnsiTheme="majorBidi" w:cstheme="majorBidi"/>
                <w:bdr w:val="none" w:sz="0" w:space="0" w:color="auto" w:frame="1"/>
              </w:rPr>
            </w:pPr>
            <w:r w:rsidRPr="00925056">
              <w:rPr>
                <w:rStyle w:val="gnkrckgcgsb"/>
                <w:rFonts w:asciiTheme="majorBidi" w:hAnsiTheme="majorBidi" w:cstheme="majorBidi"/>
                <w:color w:val="000000"/>
                <w:bdr w:val="none" w:sz="0" w:space="0" w:color="auto" w:frame="1"/>
              </w:rPr>
              <w:t>0.0410</w:t>
            </w:r>
          </w:p>
        </w:tc>
        <w:tc>
          <w:tcPr>
            <w:tcW w:w="2022" w:type="dxa"/>
            <w:shd w:val="clear" w:color="auto" w:fill="auto"/>
            <w:noWrap/>
            <w:hideMark/>
          </w:tcPr>
          <w:p w14:paraId="487E7391" w14:textId="093103A1" w:rsidR="002300F1" w:rsidRPr="00925056" w:rsidRDefault="002300F1" w:rsidP="002300F1">
            <w:pPr>
              <w:widowControl/>
              <w:autoSpaceDE/>
              <w:autoSpaceDN/>
              <w:spacing w:before="0" w:line="240" w:lineRule="auto"/>
              <w:ind w:right="0"/>
              <w:jc w:val="center"/>
              <w:rPr>
                <w:rFonts w:asciiTheme="majorBidi" w:eastAsia="Times New Roman" w:hAnsiTheme="majorBidi" w:cstheme="majorBidi"/>
                <w:color w:val="000000"/>
                <w:lang w:bidi="ar-SA"/>
              </w:rPr>
            </w:pPr>
            <w:r w:rsidRPr="00925056">
              <w:rPr>
                <w:rStyle w:val="gnkrckgcgsb"/>
                <w:rFonts w:asciiTheme="majorBidi" w:hAnsiTheme="majorBidi" w:cstheme="majorBidi"/>
                <w:color w:val="000000"/>
                <w:bdr w:val="none" w:sz="0" w:space="0" w:color="auto" w:frame="1"/>
              </w:rPr>
              <w:t>0.0173</w:t>
            </w:r>
          </w:p>
        </w:tc>
        <w:tc>
          <w:tcPr>
            <w:tcW w:w="1994" w:type="dxa"/>
            <w:vAlign w:val="center"/>
          </w:tcPr>
          <w:p w14:paraId="5B1450BF" w14:textId="1B632EEE" w:rsidR="002300F1" w:rsidRPr="00925056" w:rsidRDefault="002300F1" w:rsidP="002300F1">
            <w:pPr>
              <w:widowControl/>
              <w:autoSpaceDE/>
              <w:autoSpaceDN/>
              <w:spacing w:before="0" w:line="240" w:lineRule="auto"/>
              <w:ind w:right="0"/>
              <w:jc w:val="center"/>
              <w:rPr>
                <w:rStyle w:val="gnkrckgcgsb"/>
                <w:rFonts w:asciiTheme="majorBidi" w:hAnsiTheme="majorBidi" w:cstheme="majorBidi"/>
                <w:color w:val="000000"/>
                <w:bdr w:val="none" w:sz="0" w:space="0" w:color="auto" w:frame="1"/>
              </w:rPr>
            </w:pPr>
            <w:r>
              <w:rPr>
                <w:color w:val="000000"/>
              </w:rPr>
              <w:t>57.8%</w:t>
            </w:r>
          </w:p>
        </w:tc>
      </w:tr>
      <w:tr w:rsidR="002300F1" w:rsidRPr="0027784E" w14:paraId="08F45A0E" w14:textId="356A9A89" w:rsidTr="002300F1">
        <w:trPr>
          <w:trHeight w:val="309"/>
          <w:jc w:val="center"/>
        </w:trPr>
        <w:tc>
          <w:tcPr>
            <w:tcW w:w="990" w:type="dxa"/>
            <w:shd w:val="clear" w:color="auto" w:fill="auto"/>
            <w:noWrap/>
            <w:vAlign w:val="bottom"/>
            <w:hideMark/>
          </w:tcPr>
          <w:p w14:paraId="2AFA5296" w14:textId="77777777" w:rsidR="002300F1" w:rsidRPr="00925056" w:rsidRDefault="002300F1" w:rsidP="002300F1">
            <w:pPr>
              <w:widowControl/>
              <w:autoSpaceDE/>
              <w:autoSpaceDN/>
              <w:spacing w:before="0" w:line="240" w:lineRule="auto"/>
              <w:ind w:right="0"/>
              <w:jc w:val="center"/>
              <w:rPr>
                <w:rStyle w:val="gnkrckgcgsb"/>
                <w:rFonts w:asciiTheme="majorBidi" w:hAnsiTheme="majorBidi" w:cstheme="majorBidi"/>
                <w:bdr w:val="none" w:sz="0" w:space="0" w:color="auto" w:frame="1"/>
              </w:rPr>
            </w:pPr>
            <w:r w:rsidRPr="00925056">
              <w:rPr>
                <w:rStyle w:val="gnkrckgcgsb"/>
                <w:rFonts w:asciiTheme="majorBidi" w:hAnsiTheme="majorBidi" w:cstheme="majorBidi"/>
                <w:bdr w:val="none" w:sz="0" w:space="0" w:color="auto" w:frame="1"/>
              </w:rPr>
              <w:t>5</w:t>
            </w:r>
          </w:p>
        </w:tc>
        <w:tc>
          <w:tcPr>
            <w:tcW w:w="1861" w:type="dxa"/>
            <w:shd w:val="clear" w:color="auto" w:fill="auto"/>
            <w:noWrap/>
            <w:hideMark/>
          </w:tcPr>
          <w:p w14:paraId="603F01EF" w14:textId="3E295E8E" w:rsidR="002300F1" w:rsidRPr="00925056" w:rsidRDefault="002300F1" w:rsidP="002300F1">
            <w:pPr>
              <w:widowControl/>
              <w:autoSpaceDE/>
              <w:autoSpaceDN/>
              <w:spacing w:before="0" w:line="240" w:lineRule="auto"/>
              <w:ind w:right="0"/>
              <w:jc w:val="center"/>
              <w:rPr>
                <w:rStyle w:val="gnkrckgcgsb"/>
                <w:rFonts w:asciiTheme="majorBidi" w:hAnsiTheme="majorBidi" w:cstheme="majorBidi"/>
                <w:bdr w:val="none" w:sz="0" w:space="0" w:color="auto" w:frame="1"/>
              </w:rPr>
            </w:pPr>
            <w:r w:rsidRPr="00925056">
              <w:rPr>
                <w:rStyle w:val="gnkrckgcgsb"/>
                <w:rFonts w:asciiTheme="majorBidi" w:hAnsiTheme="majorBidi" w:cstheme="majorBidi"/>
                <w:color w:val="000000"/>
                <w:bdr w:val="none" w:sz="0" w:space="0" w:color="auto" w:frame="1"/>
              </w:rPr>
              <w:t>0.0204</w:t>
            </w:r>
          </w:p>
        </w:tc>
        <w:tc>
          <w:tcPr>
            <w:tcW w:w="2022" w:type="dxa"/>
            <w:shd w:val="clear" w:color="auto" w:fill="auto"/>
            <w:noWrap/>
            <w:hideMark/>
          </w:tcPr>
          <w:p w14:paraId="6C3A0590" w14:textId="501B9E72" w:rsidR="002300F1" w:rsidRPr="00925056" w:rsidRDefault="002300F1" w:rsidP="002300F1">
            <w:pPr>
              <w:widowControl/>
              <w:autoSpaceDE/>
              <w:autoSpaceDN/>
              <w:spacing w:before="0" w:line="240" w:lineRule="auto"/>
              <w:ind w:right="0"/>
              <w:jc w:val="center"/>
              <w:rPr>
                <w:rFonts w:asciiTheme="majorBidi" w:eastAsia="Times New Roman" w:hAnsiTheme="majorBidi" w:cstheme="majorBidi"/>
                <w:color w:val="000000"/>
                <w:lang w:bidi="ar-SA"/>
              </w:rPr>
            </w:pPr>
            <w:r w:rsidRPr="00925056">
              <w:rPr>
                <w:rStyle w:val="gnkrckgcgsb"/>
                <w:rFonts w:asciiTheme="majorBidi" w:hAnsiTheme="majorBidi" w:cstheme="majorBidi"/>
                <w:color w:val="000000"/>
                <w:bdr w:val="none" w:sz="0" w:space="0" w:color="auto" w:frame="1"/>
              </w:rPr>
              <w:t>0.0180</w:t>
            </w:r>
          </w:p>
        </w:tc>
        <w:tc>
          <w:tcPr>
            <w:tcW w:w="1994" w:type="dxa"/>
            <w:vAlign w:val="center"/>
          </w:tcPr>
          <w:p w14:paraId="55B749DE" w14:textId="0F2F6DA4" w:rsidR="002300F1" w:rsidRPr="00925056" w:rsidRDefault="002300F1" w:rsidP="002300F1">
            <w:pPr>
              <w:widowControl/>
              <w:autoSpaceDE/>
              <w:autoSpaceDN/>
              <w:spacing w:before="0" w:line="240" w:lineRule="auto"/>
              <w:ind w:right="0"/>
              <w:jc w:val="center"/>
              <w:rPr>
                <w:rStyle w:val="gnkrckgcgsb"/>
                <w:rFonts w:asciiTheme="majorBidi" w:hAnsiTheme="majorBidi" w:cstheme="majorBidi"/>
                <w:color w:val="000000"/>
                <w:bdr w:val="none" w:sz="0" w:space="0" w:color="auto" w:frame="1"/>
              </w:rPr>
            </w:pPr>
            <w:r>
              <w:rPr>
                <w:color w:val="000000"/>
              </w:rPr>
              <w:t>11.76%</w:t>
            </w:r>
          </w:p>
        </w:tc>
      </w:tr>
    </w:tbl>
    <w:p w14:paraId="7692E0B3" w14:textId="77777777" w:rsidR="007E5227" w:rsidRDefault="007E5227" w:rsidP="001E323B">
      <w:pPr>
        <w:pStyle w:val="Heading1"/>
        <w:numPr>
          <w:ilvl w:val="0"/>
          <w:numId w:val="0"/>
        </w:numPr>
        <w:ind w:left="432" w:hanging="432"/>
      </w:pPr>
    </w:p>
    <w:p w14:paraId="6391F1DC" w14:textId="7D07A092" w:rsidR="00344516" w:rsidRDefault="0043680D" w:rsidP="00D167FD">
      <w:pPr>
        <w:pStyle w:val="Heading2"/>
      </w:pPr>
      <w:bookmarkStart w:id="63" w:name="_Toc29161477"/>
      <w:r>
        <w:t>Method</w:t>
      </w:r>
      <w:r w:rsidR="00A7234B">
        <w:t xml:space="preserve"> </w:t>
      </w:r>
      <w:r>
        <w:t xml:space="preserve">3: </w:t>
      </w:r>
      <w:r w:rsidR="00344516" w:rsidRPr="00344516">
        <w:t xml:space="preserve">Generalized </w:t>
      </w:r>
      <w:r w:rsidR="00BD60F9" w:rsidRPr="00BD60F9">
        <w:t>Lavallée-Hidiroglou</w:t>
      </w:r>
      <w:r w:rsidR="00344516" w:rsidRPr="00344516">
        <w:t xml:space="preserve"> Method </w:t>
      </w:r>
      <w:r w:rsidR="007F0655">
        <w:t>for</w:t>
      </w:r>
      <w:r w:rsidR="00344516" w:rsidRPr="00344516">
        <w:t xml:space="preserve"> Strata Construction</w:t>
      </w:r>
      <w:bookmarkEnd w:id="63"/>
    </w:p>
    <w:p w14:paraId="104A3D46" w14:textId="410309AF" w:rsidR="00A16779" w:rsidRPr="00A16779" w:rsidRDefault="00A16779" w:rsidP="00A16779">
      <w:r w:rsidRPr="00A16779">
        <w:t xml:space="preserve">This method is developed to simulate the currant CFS sampling approach to provide a basis for comparison of the results. In the current CFS sample design, the auxiliary variables (i.e. variables used for stratification) are CFS area and industries strata (NAICS) while the target variable is the MOS which is used as the proxy for annual total value of shipment. </w:t>
      </w:r>
      <w:r w:rsidR="00382BD9" w:rsidRPr="00382BD9">
        <w:t>Lavallée-Hidiroglou</w:t>
      </w:r>
      <w:r w:rsidRPr="00A16779">
        <w:t xml:space="preserve"> (LH) algorithm is used to determine the optimal stratum boundaries that maximize the level of precision or minimize the variance of the mean estimate of stratification for a given total number of </w:t>
      </w:r>
      <w:r w:rsidR="008502EB">
        <w:t xml:space="preserve">strata. In </w:t>
      </w:r>
      <w:r w:rsidR="00382BD9">
        <w:t>LH</w:t>
      </w:r>
      <w:r w:rsidR="008502EB">
        <w:t xml:space="preserve"> </w:t>
      </w:r>
      <w:r w:rsidRPr="00A16779">
        <w:t xml:space="preserve">algorithm, the CV in each stratum are required to be equalized without any significant increase in the variance of the stratified sample mean. Neyman allocation </w:t>
      </w:r>
      <w:r w:rsidR="00A03610">
        <w:t>is</w:t>
      </w:r>
      <w:r w:rsidRPr="00A16779">
        <w:t xml:space="preserve"> used to determine the sample size for each MOS stratum.</w:t>
      </w:r>
    </w:p>
    <w:p w14:paraId="0B1D7063" w14:textId="06304F42" w:rsidR="00A16779" w:rsidRPr="00A16779" w:rsidRDefault="00A16779" w:rsidP="00A16779">
      <w:r w:rsidRPr="00A16779">
        <w:t xml:space="preserve">In this study, “Stratification” package is applied to simulate the currant CFS sampling approach to provide a basis for comparison of the results. This package uses generalized </w:t>
      </w:r>
      <w:r w:rsidR="00382BD9">
        <w:t>LH</w:t>
      </w:r>
      <w:r w:rsidRPr="00A16779">
        <w:t xml:space="preserve"> algorithm to construct the strata, and it has the option to perform the allocation using Neyman allocation.</w:t>
      </w:r>
    </w:p>
    <w:p w14:paraId="036D4429" w14:textId="15455DCA" w:rsidR="00A16779" w:rsidRPr="00A16779" w:rsidRDefault="00A16779" w:rsidP="00A16779">
      <w:r w:rsidRPr="00A16779">
        <w:t xml:space="preserve">“Stratification” package needs to be installed prior to running which requires R </w:t>
      </w:r>
      <w:r w:rsidRPr="00A16779">
        <w:fldChar w:fldCharType="begin"/>
      </w:r>
      <w:r w:rsidR="00BD18AC">
        <w:instrText xml:space="preserve"> ADDIN ZOTERO_ITEM CSL_CITATION {"citationID":"1tUWx8OS","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accessed":{"date-parts":[["2019",4,23]]},"issued":{"date-parts":[["2019"]]}}}],"schema":"https://github.com/citation-style-language/schema/raw/master/csl-citation.json"} </w:instrText>
      </w:r>
      <w:r w:rsidRPr="00A16779">
        <w:fldChar w:fldCharType="separate"/>
      </w:r>
      <w:r w:rsidRPr="00A16779">
        <w:t xml:space="preserve">(The R </w:t>
      </w:r>
      <w:r w:rsidRPr="00A16779">
        <w:lastRenderedPageBreak/>
        <w:t>Foundation, 2019)</w:t>
      </w:r>
      <w:r w:rsidRPr="00A16779">
        <w:fldChar w:fldCharType="end"/>
      </w:r>
      <w:r w:rsidRPr="00A16779">
        <w:t xml:space="preserve"> version 2.15 or newer. The package can be installed by clicking on “Install Packages” from “Tools” menu in R Studio </w:t>
      </w:r>
      <w:r w:rsidRPr="00A16779">
        <w:fldChar w:fldCharType="begin"/>
      </w:r>
      <w:r w:rsidR="00BD18AC">
        <w:instrText xml:space="preserve"> ADDIN ZOTERO_ITEM CSL_CITATION {"citationID":"YY1m4xgr","properties":{"formattedCitation":"(R Consortium, 2014)","plainCitation":"(R Consortium, 2014)","noteIndex":0},"citationItems":[{"id":3051,"uris":["http://zotero.org/groups/2128091/items/W63KDCNZ"],"uri":["http://zotero.org/groups/2128091/items/W63KDCNZ"],"itemData":{"id":3051,"type":"webpage","abstract":"Open source and enterprise-ready professional software for data science.","container-title":"RStudio","language":"en-US","title":"RStudio","URL":"https://www.rstudio.com/","author":[{"literal":"R Consortium"}],"accessed":{"date-parts":[["2019",4,23]]},"issued":{"date-parts":[["2014",3,27]]}}}],"schema":"https://github.com/citation-style-language/schema/raw/master/csl-citation.json"} </w:instrText>
      </w:r>
      <w:r w:rsidRPr="00A16779">
        <w:fldChar w:fldCharType="separate"/>
      </w:r>
      <w:r w:rsidRPr="00A16779">
        <w:t>(R Consortium, 2014)</w:t>
      </w:r>
      <w:r w:rsidRPr="00A16779">
        <w:fldChar w:fldCharType="end"/>
      </w:r>
      <w:r w:rsidRPr="00A16779">
        <w:t xml:space="preserve"> and typing “</w:t>
      </w:r>
      <w:r w:rsidR="00A03610" w:rsidRPr="00A16779">
        <w:t>Stratification</w:t>
      </w:r>
      <w:r w:rsidRPr="00A16779">
        <w:t>” in the search box</w:t>
      </w:r>
      <w:r w:rsidR="00A03610">
        <w:t xml:space="preserve"> while choosing</w:t>
      </w:r>
      <w:r w:rsidRPr="00A16779">
        <w:t xml:space="preserve"> “Repository (CRAN)” as source. The source code, documentation, and samples are available on the package’s GitHub repository </w:t>
      </w:r>
      <w:r w:rsidRPr="00A16779">
        <w:fldChar w:fldCharType="begin"/>
      </w:r>
      <w:r w:rsidR="00BD18AC">
        <w:instrText xml:space="preserve"> ADDIN ZOTERO_ITEM CSL_CITATION {"citationID":"QiaOmu3b","properties":{"formattedCitation":"(Rivest, 2014/2017)","plainCitation":"(Rivest, 2014/2017)","noteIndex":0},"citationItems":[{"id":3693,"uris":["http://zotero.org/groups/2128091/items/SCYDYBHA"],"uri":["http://zotero.org/groups/2128091/items/SCYDYBHA"],"itemData":{"id":3693,"type":"book","abstract":":exclamation: This is a read-only mirror of the CRAN R package repository.  stratification — Univariate Stratification of Survey Populations","genre":"R","note":"original-date: 2014-03-13T06:32:42Z","publisher":"cran","source":"GitHub","title":"cran/stratification","URL":"https://github.com/cran/stratification","author":[{"family":"Rivest","given":"Louis-Paul"}],"accessed":{"date-parts":[["2019",10,15]]},"issued":{"date-parts":[["2017",3,11]]}}}],"schema":"https://github.com/citation-style-language/schema/raw/master/csl-citation.json"} </w:instrText>
      </w:r>
      <w:r w:rsidRPr="00A16779">
        <w:fldChar w:fldCharType="separate"/>
      </w:r>
      <w:r w:rsidRPr="00A16779">
        <w:t>(Rivest, 2014/2017)</w:t>
      </w:r>
      <w:r w:rsidRPr="00A16779">
        <w:fldChar w:fldCharType="end"/>
      </w:r>
      <w:r w:rsidRPr="00A16779">
        <w:t xml:space="preserve">. </w:t>
      </w:r>
    </w:p>
    <w:p w14:paraId="11DC833B" w14:textId="5C77D79C" w:rsidR="00A16779" w:rsidRPr="00A16779" w:rsidRDefault="00A16779" w:rsidP="00A16779">
      <w:r w:rsidRPr="00A16779">
        <w:t>In this section, the optimal strata boundaries and the optimal sample size are determined in one step using generalized LH method (</w:t>
      </w:r>
      <w:proofErr w:type="gramStart"/>
      <w:r w:rsidRPr="00A16779">
        <w:t>similar to</w:t>
      </w:r>
      <w:proofErr w:type="gramEnd"/>
      <w:r w:rsidRPr="00A16779">
        <w:t xml:space="preserve"> the CFS sample design) with Kozak’s algorithm. The allocation is performed using Neyman allocation </w:t>
      </w:r>
      <w:proofErr w:type="gramStart"/>
      <w:r w:rsidRPr="00A16779">
        <w:t>similar to</w:t>
      </w:r>
      <w:proofErr w:type="gramEnd"/>
      <w:r w:rsidRPr="00A16779">
        <w:t xml:space="preserve"> the current CFS sampling method. The same frame from the previously discussed methods is used here too.</w:t>
      </w:r>
    </w:p>
    <w:p w14:paraId="38BAE39F" w14:textId="1761ED5F" w:rsidR="00B11A49" w:rsidRDefault="00A16779" w:rsidP="004A5B03">
      <w:r w:rsidRPr="00A16779">
        <w:t xml:space="preserve">The main function </w:t>
      </w:r>
      <w:r w:rsidR="009535ED">
        <w:t>in ‘stratification’</w:t>
      </w:r>
      <w:r w:rsidRPr="00A16779">
        <w:t xml:space="preserve"> package is ‘</w:t>
      </w:r>
      <w:proofErr w:type="gramStart"/>
      <w:r w:rsidRPr="00A16779">
        <w:t>strata.LH</w:t>
      </w:r>
      <w:proofErr w:type="gramEnd"/>
      <w:r w:rsidR="009535ED">
        <w:t>’</w:t>
      </w:r>
      <w:r w:rsidRPr="00A16779">
        <w:t xml:space="preserve"> which is executed for each domain separately. In ‘</w:t>
      </w:r>
      <w:proofErr w:type="gramStart"/>
      <w:r w:rsidRPr="00A16779">
        <w:t>strata.LH</w:t>
      </w:r>
      <w:proofErr w:type="gramEnd"/>
      <w:r w:rsidR="009535ED">
        <w:t>’</w:t>
      </w:r>
      <w:r w:rsidRPr="00A16779">
        <w:t xml:space="preserve"> function, the input vector x contains the values of the target variable for each unit in the domain. Also, only one of the parameters of CV or target sample size (n) need to be provided as input. The CV is selected to estimate the population total T</w:t>
      </w:r>
      <w:r w:rsidRPr="00A16779">
        <w:rPr>
          <w:vertAlign w:val="subscript"/>
        </w:rPr>
        <w:t>y</w:t>
      </w:r>
      <w:r w:rsidRPr="00A16779">
        <w:t xml:space="preserve">. The model parameter was set to "none", so the original Lavallee-Hidiroglou method is used. The alloc parameter contains numeric objects q1, q2, q3 to specify the allocation schema including proportional allocation, power allocation, </w:t>
      </w:r>
      <w:r w:rsidR="009535ED">
        <w:t xml:space="preserve">and </w:t>
      </w:r>
      <w:r w:rsidRPr="00A16779">
        <w:t>Nayman allocation. To use Neyman allocation, the alloc parameter was set to (q1=q3=0.5 and q2=0).</w:t>
      </w:r>
      <w:r w:rsidRPr="00A16779">
        <w:rPr>
          <w:rStyle w:val="apple-converted-space"/>
          <w:rFonts w:ascii="Arial" w:hAnsi="Arial" w:cs="Arial"/>
          <w:sz w:val="20"/>
          <w:szCs w:val="20"/>
          <w:shd w:val="clear" w:color="auto" w:fill="FFFFFF"/>
        </w:rPr>
        <w:t> </w:t>
      </w:r>
      <w:r w:rsidRPr="00A16779">
        <w:t>In this method, the number of desired sampled strata are required to be identified from the beginning. For this purpose, parameter Ls is defined as the desired number of sampled strata (Ls).</w:t>
      </w:r>
      <w:r w:rsidR="009535ED">
        <w:t xml:space="preserve"> </w:t>
      </w:r>
      <w:r w:rsidRPr="00A16779">
        <w:t xml:space="preserve">We used Ls equal to </w:t>
      </w:r>
      <w:r w:rsidR="004B3BFE">
        <w:t>4</w:t>
      </w:r>
      <w:r w:rsidRPr="00A16779">
        <w:t>. The method fail</w:t>
      </w:r>
      <w:r w:rsidR="00FC7595">
        <w:t>s</w:t>
      </w:r>
      <w:r w:rsidRPr="00A16779">
        <w:t xml:space="preserve"> to </w:t>
      </w:r>
      <w:r w:rsidR="00C91638">
        <w:t xml:space="preserve">converge to the optimal solution if the number of strata (LS) is set to values greater than 20. </w:t>
      </w:r>
      <w:r w:rsidRPr="00A16779">
        <w:t xml:space="preserve">The following script is for </w:t>
      </w:r>
      <w:r w:rsidR="003422F6">
        <w:t>5</w:t>
      </w:r>
      <w:r w:rsidR="004B3BFE">
        <w:t xml:space="preserve"> domains</w:t>
      </w:r>
      <w:r w:rsidR="004A5B03">
        <w:t>.</w:t>
      </w:r>
    </w:p>
    <w:p w14:paraId="7FD0A965" w14:textId="77777777" w:rsidR="004A5B03" w:rsidRPr="004A5B03" w:rsidRDefault="004A5B03" w:rsidP="004A5B03">
      <w:pPr>
        <w:pStyle w:val="Code"/>
      </w:pPr>
      <w:r w:rsidRPr="004A5B03">
        <w:t>library(stratification)</w:t>
      </w:r>
    </w:p>
    <w:p w14:paraId="56A0AF58" w14:textId="32CFCAB3" w:rsidR="004A5B03" w:rsidRDefault="004A5B03" w:rsidP="004A5B03">
      <w:pPr>
        <w:pStyle w:val="Code"/>
      </w:pPr>
      <w:proofErr w:type="gramStart"/>
      <w:r w:rsidRPr="004A5B03">
        <w:t>source(</w:t>
      </w:r>
      <w:proofErr w:type="gramEnd"/>
      <w:r w:rsidRPr="004A5B03">
        <w:t>"</w:t>
      </w:r>
      <w:r w:rsidR="009535ED">
        <w:t>&lt;path to the source directory&gt;</w:t>
      </w:r>
      <w:r w:rsidRPr="004A5B03">
        <w:t>/selectDomain.R")</w:t>
      </w:r>
    </w:p>
    <w:p w14:paraId="689FFA8F" w14:textId="0EE38FC9" w:rsidR="00D0414F" w:rsidRDefault="00D0414F" w:rsidP="004A5B03">
      <w:pPr>
        <w:pStyle w:val="Code"/>
      </w:pPr>
      <w:r>
        <w:t xml:space="preserve">LH_solutions &lt;- </w:t>
      </w:r>
      <w:proofErr w:type="gramStart"/>
      <w:r>
        <w:t>list(</w:t>
      </w:r>
      <w:proofErr w:type="gramEnd"/>
      <w:r>
        <w:t>)</w:t>
      </w:r>
    </w:p>
    <w:p w14:paraId="06BC4CFC" w14:textId="4C4FF751" w:rsidR="00B11A49" w:rsidRDefault="00B11A49" w:rsidP="00B11A49">
      <w:pPr>
        <w:pStyle w:val="Code"/>
      </w:pPr>
      <w:r>
        <w:t>for (i in 1:5)</w:t>
      </w:r>
      <w:r w:rsidR="00D0414F">
        <w:t xml:space="preserve"> </w:t>
      </w:r>
      <w:r>
        <w:t>{</w:t>
      </w:r>
    </w:p>
    <w:p w14:paraId="00E22635" w14:textId="77777777" w:rsidR="00B11A49" w:rsidRDefault="00B11A49" w:rsidP="00B11A49">
      <w:pPr>
        <w:pStyle w:val="Code"/>
      </w:pPr>
      <w:r>
        <w:lastRenderedPageBreak/>
        <w:t xml:space="preserve">  domain &lt;-PSU_</w:t>
      </w:r>
      <w:proofErr w:type="gramStart"/>
      <w:r>
        <w:t>domain(</w:t>
      </w:r>
      <w:proofErr w:type="gramEnd"/>
      <w:r>
        <w:t>PSU.GA,i)</w:t>
      </w:r>
    </w:p>
    <w:p w14:paraId="7EE07DBE" w14:textId="77777777" w:rsidR="00B11A49" w:rsidRDefault="00B11A49" w:rsidP="00B11A49">
      <w:pPr>
        <w:pStyle w:val="Code"/>
      </w:pPr>
      <w:r>
        <w:t xml:space="preserve">  X &lt;- </w:t>
      </w:r>
      <w:proofErr w:type="gramStart"/>
      <w:r>
        <w:t>as.vector</w:t>
      </w:r>
      <w:proofErr w:type="gramEnd"/>
      <w:r>
        <w:t>(as.numeric(domain$value))</w:t>
      </w:r>
    </w:p>
    <w:p w14:paraId="0544CE9A" w14:textId="77777777" w:rsidR="00B11A49" w:rsidRDefault="00B11A49" w:rsidP="00B11A49">
      <w:pPr>
        <w:pStyle w:val="Code"/>
      </w:pPr>
      <w:r>
        <w:t xml:space="preserve">  CV &lt;- </w:t>
      </w:r>
      <w:proofErr w:type="gramStart"/>
      <w:r>
        <w:t>as.vector</w:t>
      </w:r>
      <w:proofErr w:type="gramEnd"/>
      <w:r>
        <w:t>(CVConst$CV1)</w:t>
      </w:r>
    </w:p>
    <w:p w14:paraId="3BB68A3D" w14:textId="5B4E1E43" w:rsidR="00B11A49" w:rsidRDefault="00B11A49" w:rsidP="00B11A49">
      <w:pPr>
        <w:pStyle w:val="Code"/>
      </w:pPr>
      <w:r>
        <w:t xml:space="preserve">  </w:t>
      </w:r>
      <w:r w:rsidR="00D0414F">
        <w:t>LH_solutions[[i</w:t>
      </w:r>
      <w:proofErr w:type="gramStart"/>
      <w:r w:rsidR="00D0414F">
        <w:t>]]</w:t>
      </w:r>
      <w:r>
        <w:t>&lt;</w:t>
      </w:r>
      <w:proofErr w:type="gramEnd"/>
      <w:r>
        <w:t>-strata.LH(X,</w:t>
      </w:r>
    </w:p>
    <w:p w14:paraId="64E22B03" w14:textId="77777777" w:rsidR="00B11A49" w:rsidRDefault="00B11A49" w:rsidP="00B11A49">
      <w:pPr>
        <w:pStyle w:val="Code"/>
      </w:pPr>
      <w:r>
        <w:t xml:space="preserve">                 CV= 0.02,</w:t>
      </w:r>
    </w:p>
    <w:p w14:paraId="5398FEA9" w14:textId="77777777" w:rsidR="00B11A49" w:rsidRDefault="00B11A49" w:rsidP="00B11A49">
      <w:pPr>
        <w:pStyle w:val="Code"/>
      </w:pPr>
      <w:r>
        <w:t xml:space="preserve">                 alloc = </w:t>
      </w:r>
      <w:proofErr w:type="gramStart"/>
      <w:r>
        <w:t>list(</w:t>
      </w:r>
      <w:proofErr w:type="gramEnd"/>
      <w:r>
        <w:t>q1 = 0.5, q2 =0, q3 = 0.5),</w:t>
      </w:r>
    </w:p>
    <w:p w14:paraId="2F6E7ACD" w14:textId="77777777" w:rsidR="00B11A49" w:rsidRDefault="00B11A49" w:rsidP="00B11A49">
      <w:pPr>
        <w:pStyle w:val="Code"/>
      </w:pPr>
      <w:r>
        <w:t xml:space="preserve">                 model='none',</w:t>
      </w:r>
    </w:p>
    <w:p w14:paraId="3C69E968" w14:textId="77777777" w:rsidR="00B11A49" w:rsidRDefault="00B11A49" w:rsidP="00B11A49">
      <w:pPr>
        <w:pStyle w:val="Code"/>
      </w:pPr>
      <w:r>
        <w:t xml:space="preserve">                 takenone = 0,</w:t>
      </w:r>
    </w:p>
    <w:p w14:paraId="462C19F1" w14:textId="77777777" w:rsidR="00B11A49" w:rsidRDefault="00B11A49" w:rsidP="00B11A49">
      <w:pPr>
        <w:pStyle w:val="Code"/>
      </w:pPr>
      <w:r>
        <w:t xml:space="preserve">                 Ls=4</w:t>
      </w:r>
    </w:p>
    <w:p w14:paraId="643E9DBE" w14:textId="39628800" w:rsidR="00B11A49" w:rsidRDefault="00B11A49" w:rsidP="00D0414F">
      <w:pPr>
        <w:pStyle w:val="Code"/>
      </w:pPr>
      <w:r>
        <w:t xml:space="preserve">  )  </w:t>
      </w:r>
    </w:p>
    <w:p w14:paraId="51365D49" w14:textId="14083A59" w:rsidR="00B11A49" w:rsidRDefault="00B11A49" w:rsidP="00B11A49">
      <w:pPr>
        <w:pStyle w:val="Code"/>
      </w:pPr>
      <w:r>
        <w:t>}</w:t>
      </w:r>
    </w:p>
    <w:p w14:paraId="1AB333B6" w14:textId="607A1204" w:rsidR="00D0414F" w:rsidRDefault="00D0414F" w:rsidP="00B11A49">
      <w:pPr>
        <w:pStyle w:val="Code"/>
      </w:pPr>
      <w:proofErr w:type="gramStart"/>
      <w:r>
        <w:t>Print(</w:t>
      </w:r>
      <w:proofErr w:type="gramEnd"/>
      <w:r>
        <w:t>LH_solutions)</w:t>
      </w:r>
    </w:p>
    <w:p w14:paraId="3FA6B200" w14:textId="77777777" w:rsidR="000264A1" w:rsidRDefault="000264A1" w:rsidP="004E0212">
      <w:pPr>
        <w:spacing w:before="0"/>
        <w:ind w:right="0"/>
      </w:pPr>
    </w:p>
    <w:p w14:paraId="2B9BEDF5" w14:textId="388ACB51" w:rsidR="004A5B03" w:rsidRDefault="00EC0329" w:rsidP="004E0212">
      <w:pPr>
        <w:spacing w:before="0"/>
        <w:ind w:right="0"/>
      </w:pPr>
      <w:proofErr w:type="gramStart"/>
      <w:r>
        <w:t>Similar to</w:t>
      </w:r>
      <w:proofErr w:type="gramEnd"/>
      <w:r>
        <w:t xml:space="preserve"> the two previous methods</w:t>
      </w:r>
      <w:r w:rsidR="004A5B03">
        <w:t>,</w:t>
      </w:r>
      <w:r>
        <w:t xml:space="preserve"> </w:t>
      </w:r>
      <w:r w:rsidR="004A5B03">
        <w:t>’myEval’ function is use</w:t>
      </w:r>
      <w:r>
        <w:t>d</w:t>
      </w:r>
      <w:r w:rsidR="004A5B03">
        <w:t xml:space="preserve"> to evaluate the quality of </w:t>
      </w:r>
      <w:r>
        <w:t xml:space="preserve">the </w:t>
      </w:r>
      <w:r w:rsidR="004A5B03">
        <w:t>solution</w:t>
      </w:r>
      <w:r>
        <w:t xml:space="preserve"> based on a sample</w:t>
      </w:r>
      <w:r w:rsidR="004A5B03">
        <w:t>. For this reason, ‘Framenew_CFS_LH’ and ‘LH_aggregatestrata’ are created from the ‘LH</w:t>
      </w:r>
      <w:r>
        <w:t>_solutions</w:t>
      </w:r>
      <w:r w:rsidR="004A5B03">
        <w:t xml:space="preserve">’. </w:t>
      </w:r>
      <w:r w:rsidR="00E60437">
        <w:t xml:space="preserve">The number of sample parameter for myEval function is set </w:t>
      </w:r>
      <w:r>
        <w:t>to</w:t>
      </w:r>
      <w:r w:rsidR="00E60437">
        <w:t xml:space="preserve"> the same number of total sample size from GA and SA which is 972</w:t>
      </w:r>
      <w:r>
        <w:t>.</w:t>
      </w:r>
      <w:r w:rsidR="00E60437">
        <w:t xml:space="preserve">  </w:t>
      </w:r>
    </w:p>
    <w:p w14:paraId="09761155" w14:textId="73150F44" w:rsidR="00EC0329" w:rsidRDefault="00EC0329" w:rsidP="004A5B03">
      <w:pPr>
        <w:pStyle w:val="Code"/>
      </w:pPr>
      <w:r>
        <w:t>LH_bh &lt;-</w:t>
      </w:r>
      <w:r w:rsidRPr="00EC0329">
        <w:t xml:space="preserve"> </w:t>
      </w:r>
      <w:proofErr w:type="gramStart"/>
      <w:r w:rsidRPr="00EC0329">
        <w:t>vector(</w:t>
      </w:r>
      <w:proofErr w:type="gramEnd"/>
      <w:r w:rsidRPr="00EC0329">
        <w:t>)</w:t>
      </w:r>
    </w:p>
    <w:p w14:paraId="2EC677CD" w14:textId="2AA00749" w:rsidR="00EC0329" w:rsidRDefault="00EC0329" w:rsidP="004A5B03">
      <w:pPr>
        <w:pStyle w:val="Code"/>
      </w:pPr>
      <w:r>
        <w:t>LH_Nh &lt;-</w:t>
      </w:r>
      <w:r w:rsidRPr="00EC0329">
        <w:t xml:space="preserve"> </w:t>
      </w:r>
      <w:proofErr w:type="gramStart"/>
      <w:r w:rsidRPr="00EC0329">
        <w:t>vector(</w:t>
      </w:r>
      <w:proofErr w:type="gramEnd"/>
      <w:r w:rsidRPr="00EC0329">
        <w:t>)</w:t>
      </w:r>
    </w:p>
    <w:p w14:paraId="39FAE0D1" w14:textId="18D21328" w:rsidR="00EC0329" w:rsidRDefault="00EC0329" w:rsidP="004A5B03">
      <w:pPr>
        <w:pStyle w:val="Code"/>
      </w:pPr>
      <w:r>
        <w:t>LH_nh &lt;-</w:t>
      </w:r>
      <w:r w:rsidRPr="00EC0329">
        <w:t xml:space="preserve"> </w:t>
      </w:r>
      <w:proofErr w:type="gramStart"/>
      <w:r w:rsidRPr="00EC0329">
        <w:t>vector(</w:t>
      </w:r>
      <w:proofErr w:type="gramEnd"/>
      <w:r w:rsidRPr="00EC0329">
        <w:t>)</w:t>
      </w:r>
    </w:p>
    <w:p w14:paraId="59FD079B" w14:textId="1F42DDBA" w:rsidR="00EC0329" w:rsidRDefault="00EC0329" w:rsidP="004A5B03">
      <w:pPr>
        <w:pStyle w:val="Code"/>
      </w:pPr>
      <w:r>
        <w:t>LH_Label &lt;-</w:t>
      </w:r>
      <w:r w:rsidRPr="00EC0329">
        <w:t xml:space="preserve"> </w:t>
      </w:r>
      <w:proofErr w:type="gramStart"/>
      <w:r w:rsidRPr="00EC0329">
        <w:t>vector(</w:t>
      </w:r>
      <w:proofErr w:type="gramEnd"/>
      <w:r w:rsidRPr="00EC0329">
        <w:t>)</w:t>
      </w:r>
    </w:p>
    <w:p w14:paraId="5019D91F" w14:textId="54F90868" w:rsidR="00EC0329" w:rsidRDefault="00EC0329" w:rsidP="004A5B03">
      <w:pPr>
        <w:pStyle w:val="Code"/>
      </w:pPr>
      <w:r>
        <w:t>LH_var &lt;-</w:t>
      </w:r>
      <w:r w:rsidRPr="00EC0329">
        <w:t xml:space="preserve"> </w:t>
      </w:r>
      <w:proofErr w:type="gramStart"/>
      <w:r w:rsidRPr="00EC0329">
        <w:t>vector(</w:t>
      </w:r>
      <w:proofErr w:type="gramEnd"/>
      <w:r w:rsidRPr="00EC0329">
        <w:t>)</w:t>
      </w:r>
    </w:p>
    <w:p w14:paraId="70C46435" w14:textId="77BE536F" w:rsidR="00EC0329" w:rsidRDefault="00EC0329" w:rsidP="004A5B03">
      <w:pPr>
        <w:pStyle w:val="Code"/>
      </w:pPr>
      <w:r>
        <w:t xml:space="preserve">LH_mean &lt;- </w:t>
      </w:r>
      <w:proofErr w:type="gramStart"/>
      <w:r>
        <w:t>vector(</w:t>
      </w:r>
      <w:proofErr w:type="gramEnd"/>
      <w:r>
        <w:t>)</w:t>
      </w:r>
    </w:p>
    <w:p w14:paraId="56EF11C7" w14:textId="79DE6CCE" w:rsidR="00EC0329" w:rsidRDefault="00EC0329" w:rsidP="004A5B03">
      <w:pPr>
        <w:pStyle w:val="Code"/>
      </w:pPr>
      <w:r w:rsidRPr="00EC0329">
        <w:t xml:space="preserve">for (i in </w:t>
      </w:r>
      <w:proofErr w:type="gramStart"/>
      <w:r w:rsidRPr="00EC0329">
        <w:t>1:length</w:t>
      </w:r>
      <w:proofErr w:type="gramEnd"/>
      <w:r w:rsidRPr="00EC0329">
        <w:t>(</w:t>
      </w:r>
      <w:r>
        <w:t>LH</w:t>
      </w:r>
      <w:r w:rsidRPr="00EC0329">
        <w:t>_solutions)){</w:t>
      </w:r>
    </w:p>
    <w:p w14:paraId="23F5B820" w14:textId="0D98B163" w:rsidR="00EC0329" w:rsidRDefault="00EC0329" w:rsidP="00EC0329">
      <w:pPr>
        <w:pStyle w:val="Code"/>
      </w:pPr>
      <w:r>
        <w:t xml:space="preserve">  LH_bh &lt;-</w:t>
      </w:r>
      <w:r w:rsidRPr="00EC0329">
        <w:t xml:space="preserve"> </w:t>
      </w:r>
      <w:proofErr w:type="gramStart"/>
      <w:r w:rsidRPr="00EC0329">
        <w:t>c(</w:t>
      </w:r>
      <w:proofErr w:type="gramEnd"/>
      <w:r>
        <w:t>LH_bh</w:t>
      </w:r>
      <w:r w:rsidRPr="00EC0329">
        <w:t xml:space="preserve">, </w:t>
      </w:r>
      <w:r>
        <w:t>LH</w:t>
      </w:r>
      <w:r w:rsidRPr="00EC0329">
        <w:t>_solutions[[i]]$</w:t>
      </w:r>
      <w:r>
        <w:t>bh</w:t>
      </w:r>
      <w:r w:rsidRPr="00EC0329">
        <w:t>)</w:t>
      </w:r>
    </w:p>
    <w:p w14:paraId="24A56185" w14:textId="2C382B5B" w:rsidR="00EC0329" w:rsidRDefault="00EC0329" w:rsidP="00EC0329">
      <w:pPr>
        <w:pStyle w:val="Code"/>
      </w:pPr>
      <w:r>
        <w:t xml:space="preserve">  LH_Nh &lt;-</w:t>
      </w:r>
      <w:r w:rsidRPr="00EC0329">
        <w:t xml:space="preserve"> </w:t>
      </w:r>
      <w:proofErr w:type="gramStart"/>
      <w:r w:rsidRPr="00EC0329">
        <w:t>c(</w:t>
      </w:r>
      <w:proofErr w:type="gramEnd"/>
      <w:r>
        <w:t>LH_Nh</w:t>
      </w:r>
      <w:r w:rsidRPr="00EC0329">
        <w:t xml:space="preserve">, </w:t>
      </w:r>
      <w:r>
        <w:t>LH</w:t>
      </w:r>
      <w:r w:rsidRPr="00EC0329">
        <w:t>_solutions[[i]]$</w:t>
      </w:r>
      <w:r>
        <w:t>Nh</w:t>
      </w:r>
      <w:r w:rsidRPr="00EC0329">
        <w:t>)</w:t>
      </w:r>
    </w:p>
    <w:p w14:paraId="779AE023" w14:textId="224F2EEF" w:rsidR="00EC0329" w:rsidRDefault="00EC0329" w:rsidP="00EC0329">
      <w:pPr>
        <w:pStyle w:val="Code"/>
      </w:pPr>
      <w:r>
        <w:t xml:space="preserve">  LH_nh &lt;-</w:t>
      </w:r>
      <w:r w:rsidRPr="00EC0329">
        <w:t xml:space="preserve"> </w:t>
      </w:r>
      <w:proofErr w:type="gramStart"/>
      <w:r w:rsidRPr="00EC0329">
        <w:t>c(</w:t>
      </w:r>
      <w:proofErr w:type="gramEnd"/>
      <w:r>
        <w:t>LH_nh</w:t>
      </w:r>
      <w:r w:rsidRPr="00EC0329">
        <w:t xml:space="preserve">, </w:t>
      </w:r>
      <w:r>
        <w:t>LH</w:t>
      </w:r>
      <w:r w:rsidRPr="00EC0329">
        <w:t>_solutions[[i]]$</w:t>
      </w:r>
      <w:r>
        <w:t>nh</w:t>
      </w:r>
      <w:r w:rsidRPr="00EC0329">
        <w:t>)</w:t>
      </w:r>
    </w:p>
    <w:p w14:paraId="0B95A118" w14:textId="1B3E1416" w:rsidR="00EC0329" w:rsidRDefault="00EC0329" w:rsidP="00EC0329">
      <w:pPr>
        <w:pStyle w:val="Code"/>
      </w:pPr>
      <w:r>
        <w:t xml:space="preserve">  LH_Label &lt;-</w:t>
      </w:r>
      <w:r w:rsidRPr="00EC0329">
        <w:t xml:space="preserve"> </w:t>
      </w:r>
      <w:proofErr w:type="gramStart"/>
      <w:r w:rsidRPr="00EC0329">
        <w:t>c(</w:t>
      </w:r>
      <w:proofErr w:type="gramEnd"/>
      <w:r>
        <w:t>LH_Label</w:t>
      </w:r>
      <w:r w:rsidRPr="00EC0329">
        <w:t xml:space="preserve">, </w:t>
      </w:r>
      <w:r>
        <w:t>LH</w:t>
      </w:r>
      <w:r w:rsidRPr="00EC0329">
        <w:t>_solutions[[i]]$</w:t>
      </w:r>
      <w:r>
        <w:t>stratumID</w:t>
      </w:r>
      <w:r w:rsidRPr="00EC0329">
        <w:t>)</w:t>
      </w:r>
    </w:p>
    <w:p w14:paraId="65011737" w14:textId="5B93B9F1" w:rsidR="00EC0329" w:rsidRDefault="00EC0329" w:rsidP="00EC0329">
      <w:pPr>
        <w:pStyle w:val="Code"/>
      </w:pPr>
      <w:r>
        <w:t xml:space="preserve">  LH_var &lt;-</w:t>
      </w:r>
      <w:r w:rsidRPr="00EC0329">
        <w:t xml:space="preserve"> </w:t>
      </w:r>
      <w:proofErr w:type="gramStart"/>
      <w:r w:rsidRPr="00EC0329">
        <w:t>c(</w:t>
      </w:r>
      <w:proofErr w:type="gramEnd"/>
      <w:r>
        <w:t>LH_var</w:t>
      </w:r>
      <w:r w:rsidRPr="00EC0329">
        <w:t xml:space="preserve">, </w:t>
      </w:r>
      <w:r>
        <w:t>LH</w:t>
      </w:r>
      <w:r w:rsidRPr="00EC0329">
        <w:t>_solutions[[i]]$</w:t>
      </w:r>
      <w:r>
        <w:t>varh</w:t>
      </w:r>
      <w:r w:rsidRPr="00EC0329">
        <w:t>)</w:t>
      </w:r>
    </w:p>
    <w:p w14:paraId="4D512CB0" w14:textId="31C114A2" w:rsidR="00EC0329" w:rsidRDefault="00EC0329" w:rsidP="00EC0329">
      <w:pPr>
        <w:pStyle w:val="Code"/>
      </w:pPr>
      <w:r>
        <w:t xml:space="preserve">  LH_mean &lt;- </w:t>
      </w:r>
      <w:proofErr w:type="gramStart"/>
      <w:r>
        <w:t>c(</w:t>
      </w:r>
      <w:proofErr w:type="gramEnd"/>
      <w:r>
        <w:t>LH_mean, LH</w:t>
      </w:r>
      <w:r w:rsidRPr="00EC0329">
        <w:t>_solutions[[i]]$</w:t>
      </w:r>
      <w:r>
        <w:t>meanh)</w:t>
      </w:r>
    </w:p>
    <w:p w14:paraId="12D2A400" w14:textId="35EA557D" w:rsidR="00EC0329" w:rsidRDefault="00EC0329" w:rsidP="004A5B03">
      <w:pPr>
        <w:pStyle w:val="Code"/>
      </w:pPr>
      <w:r>
        <w:t>}</w:t>
      </w:r>
    </w:p>
    <w:p w14:paraId="62BCCE53" w14:textId="77777777" w:rsidR="004A5B03" w:rsidRDefault="004A5B03" w:rsidP="004A5B03">
      <w:pPr>
        <w:pStyle w:val="Code"/>
      </w:pPr>
    </w:p>
    <w:p w14:paraId="00442A1C" w14:textId="77777777" w:rsidR="004A5B03" w:rsidRDefault="004A5B03" w:rsidP="004A5B03">
      <w:pPr>
        <w:pStyle w:val="Code"/>
      </w:pPr>
      <w:r>
        <w:t xml:space="preserve">LH_aggregatestrata &lt;- </w:t>
      </w:r>
      <w:proofErr w:type="gramStart"/>
      <w:r>
        <w:t>data.frame</w:t>
      </w:r>
      <w:proofErr w:type="gramEnd"/>
      <w:r>
        <w:t>(matrix(NA, nrow =20, ncol = 8))</w:t>
      </w:r>
    </w:p>
    <w:p w14:paraId="5210337C" w14:textId="77777777" w:rsidR="004A5B03" w:rsidRDefault="004A5B03" w:rsidP="004A5B03">
      <w:pPr>
        <w:pStyle w:val="Code"/>
      </w:pPr>
      <w:proofErr w:type="gramStart"/>
      <w:r>
        <w:t>colnames(</w:t>
      </w:r>
      <w:proofErr w:type="gramEnd"/>
      <w:r>
        <w:t>LH_aggregatestrata)= colnames(SA_aggregatestrata)</w:t>
      </w:r>
    </w:p>
    <w:p w14:paraId="5294088B" w14:textId="77777777" w:rsidR="004A5B03" w:rsidRDefault="004A5B03" w:rsidP="004A5B03">
      <w:pPr>
        <w:pStyle w:val="Code"/>
      </w:pPr>
      <w:r>
        <w:t>LH_aggregatestrata$SOLUZ &lt;-LH_nh</w:t>
      </w:r>
    </w:p>
    <w:p w14:paraId="1418A553" w14:textId="77777777" w:rsidR="004A5B03" w:rsidRDefault="004A5B03" w:rsidP="004A5B03">
      <w:pPr>
        <w:pStyle w:val="Code"/>
      </w:pPr>
      <w:r>
        <w:t>LH_aggregatestrata$N &lt;- LH_Nh</w:t>
      </w:r>
    </w:p>
    <w:p w14:paraId="108B190D" w14:textId="77777777" w:rsidR="004A5B03" w:rsidRDefault="004A5B03" w:rsidP="004A5B03">
      <w:pPr>
        <w:pStyle w:val="Code"/>
      </w:pPr>
      <w:r>
        <w:t xml:space="preserve">LH_aggregatestrata$COST &lt;- </w:t>
      </w:r>
      <w:proofErr w:type="gramStart"/>
      <w:r>
        <w:t>c(</w:t>
      </w:r>
      <w:proofErr w:type="gramEnd"/>
      <w:r>
        <w:t>1)</w:t>
      </w:r>
    </w:p>
    <w:p w14:paraId="434CCE88" w14:textId="77777777" w:rsidR="004A5B03" w:rsidRDefault="004A5B03" w:rsidP="004A5B03">
      <w:pPr>
        <w:pStyle w:val="Code"/>
      </w:pPr>
      <w:r>
        <w:t>LH_aggregatestrata$CENS &lt;-</w:t>
      </w:r>
      <w:proofErr w:type="gramStart"/>
      <w:r>
        <w:t>c(</w:t>
      </w:r>
      <w:proofErr w:type="gramEnd"/>
      <w:r>
        <w:t>0)</w:t>
      </w:r>
    </w:p>
    <w:p w14:paraId="749C03D5" w14:textId="77777777" w:rsidR="004A5B03" w:rsidRDefault="004A5B03" w:rsidP="004A5B03">
      <w:pPr>
        <w:pStyle w:val="Code"/>
      </w:pPr>
      <w:r>
        <w:t xml:space="preserve">LH_aggregatestrata$STRATO &lt;- </w:t>
      </w:r>
      <w:proofErr w:type="gramStart"/>
      <w:r>
        <w:t>c(</w:t>
      </w:r>
      <w:proofErr w:type="gramEnd"/>
      <w:r>
        <w:t>1,2,3,4,1,2,3,4,1,2,3,4,1,2,3,4,1,2,3,4)</w:t>
      </w:r>
    </w:p>
    <w:p w14:paraId="204BE6B6" w14:textId="77777777" w:rsidR="004A5B03" w:rsidRDefault="004A5B03" w:rsidP="004A5B03">
      <w:pPr>
        <w:pStyle w:val="Code"/>
      </w:pPr>
      <w:r>
        <w:t xml:space="preserve">LH_aggregatestrata$DOM1 &lt;- </w:t>
      </w:r>
      <w:proofErr w:type="gramStart"/>
      <w:r>
        <w:t>c(</w:t>
      </w:r>
      <w:proofErr w:type="gramEnd"/>
      <w:r>
        <w:t>1,1,1,1,2,2,2,2,3,3,3,3,4,4,4,4,5,5,5,5)</w:t>
      </w:r>
    </w:p>
    <w:p w14:paraId="1ADE8FFD" w14:textId="77777777" w:rsidR="004A5B03" w:rsidRDefault="004A5B03" w:rsidP="004A5B03">
      <w:pPr>
        <w:pStyle w:val="Code"/>
      </w:pPr>
      <w:r>
        <w:lastRenderedPageBreak/>
        <w:t>LH_aggregatestrata$M1 &lt;- LH_mean</w:t>
      </w:r>
    </w:p>
    <w:p w14:paraId="67469567" w14:textId="77777777" w:rsidR="004A5B03" w:rsidRDefault="004A5B03" w:rsidP="004A5B03">
      <w:pPr>
        <w:pStyle w:val="Code"/>
      </w:pPr>
      <w:r>
        <w:t xml:space="preserve">LH_aggregatestrata$S1 &lt;- </w:t>
      </w:r>
      <w:proofErr w:type="gramStart"/>
      <w:r>
        <w:t>sqrt(</w:t>
      </w:r>
      <w:proofErr w:type="gramEnd"/>
      <w:r>
        <w:t>LH_var)</w:t>
      </w:r>
    </w:p>
    <w:p w14:paraId="19DE8EF9" w14:textId="77777777" w:rsidR="004A5B03" w:rsidRDefault="004A5B03" w:rsidP="004A5B03">
      <w:pPr>
        <w:pStyle w:val="Code"/>
      </w:pPr>
    </w:p>
    <w:p w14:paraId="0A1FB848" w14:textId="77777777" w:rsidR="004A5B03" w:rsidRDefault="004A5B03" w:rsidP="004A5B03">
      <w:pPr>
        <w:pStyle w:val="Code"/>
      </w:pPr>
      <w:r>
        <w:t xml:space="preserve">Framenew_CFS_LH_1&lt;- </w:t>
      </w:r>
      <w:proofErr w:type="gramStart"/>
      <w:r>
        <w:t>PSU.GA[</w:t>
      </w:r>
      <w:proofErr w:type="gramEnd"/>
      <w:r>
        <w:t>,7:12]</w:t>
      </w:r>
    </w:p>
    <w:p w14:paraId="7DED631E" w14:textId="77777777" w:rsidR="004A5B03" w:rsidRDefault="004A5B03" w:rsidP="004A5B03">
      <w:pPr>
        <w:pStyle w:val="Code"/>
      </w:pPr>
    </w:p>
    <w:p w14:paraId="1700623F" w14:textId="77777777" w:rsidR="004A5B03" w:rsidRDefault="004A5B03" w:rsidP="004A5B03">
      <w:pPr>
        <w:pStyle w:val="Code"/>
      </w:pPr>
      <w:r>
        <w:t>Framenew_CFS_LH &lt;- Framenew_CFS_LH_1[</w:t>
      </w:r>
    </w:p>
    <w:p w14:paraId="04C5D78B" w14:textId="77777777" w:rsidR="004A5B03" w:rsidRDefault="004A5B03" w:rsidP="004A5B03">
      <w:pPr>
        <w:pStyle w:val="Code"/>
      </w:pPr>
      <w:r>
        <w:t xml:space="preserve">  </w:t>
      </w:r>
      <w:proofErr w:type="gramStart"/>
      <w:r>
        <w:t>with(</w:t>
      </w:r>
      <w:proofErr w:type="gramEnd"/>
      <w:r>
        <w:t>Framenew_CFS_LH_1, order(Framenew_CFS_LH_1$DOM1)),</w:t>
      </w:r>
    </w:p>
    <w:p w14:paraId="34EA9C01" w14:textId="77777777" w:rsidR="004A5B03" w:rsidRDefault="004A5B03" w:rsidP="004A5B03">
      <w:pPr>
        <w:pStyle w:val="Code"/>
      </w:pPr>
      <w:r>
        <w:t xml:space="preserve">  ]</w:t>
      </w:r>
    </w:p>
    <w:p w14:paraId="276FA828" w14:textId="77777777" w:rsidR="004A5B03" w:rsidRDefault="004A5B03" w:rsidP="004A5B03">
      <w:pPr>
        <w:pStyle w:val="Code"/>
      </w:pPr>
      <w:r>
        <w:t>Framenew_CFS_LH$ID&lt;-orderd_CFSFrameData$estno</w:t>
      </w:r>
    </w:p>
    <w:p w14:paraId="0192DF8D" w14:textId="77777777" w:rsidR="004A5B03" w:rsidRDefault="004A5B03" w:rsidP="004A5B03">
      <w:pPr>
        <w:pStyle w:val="Code"/>
      </w:pPr>
    </w:p>
    <w:p w14:paraId="7A96CF9A" w14:textId="77777777" w:rsidR="004A5B03" w:rsidRDefault="004A5B03" w:rsidP="004A5B03">
      <w:pPr>
        <w:pStyle w:val="Code"/>
      </w:pPr>
      <w:r>
        <w:t>Framenew_CFS_LH$LABEL &lt;-LH_Label</w:t>
      </w:r>
    </w:p>
    <w:p w14:paraId="06A74DAC" w14:textId="77777777" w:rsidR="004A5B03" w:rsidRDefault="004A5B03" w:rsidP="004A5B03">
      <w:pPr>
        <w:pStyle w:val="Code"/>
      </w:pPr>
      <w:r>
        <w:t>Framenew_CFS_LH &lt;- Framenew_CFS_</w:t>
      </w:r>
      <w:proofErr w:type="gramStart"/>
      <w:r>
        <w:t>LH[</w:t>
      </w:r>
      <w:proofErr w:type="gramEnd"/>
      <w:r>
        <w:t>, c(1,5,7,2,3,6,4)]</w:t>
      </w:r>
    </w:p>
    <w:p w14:paraId="5B5B6EC3" w14:textId="77777777" w:rsidR="004A5B03" w:rsidRDefault="004A5B03" w:rsidP="004A5B03">
      <w:pPr>
        <w:pStyle w:val="Code"/>
      </w:pPr>
      <w:proofErr w:type="gramStart"/>
      <w:r>
        <w:t>colnames(</w:t>
      </w:r>
      <w:proofErr w:type="gramEnd"/>
      <w:r>
        <w:t>Framenew_CFS_LH)&lt;-colnames(framenew_CFS)</w:t>
      </w:r>
    </w:p>
    <w:p w14:paraId="5DB52048" w14:textId="77777777" w:rsidR="004A5B03" w:rsidRDefault="004A5B03" w:rsidP="004A5B03">
      <w:pPr>
        <w:pStyle w:val="Code"/>
      </w:pPr>
    </w:p>
    <w:p w14:paraId="08A44426" w14:textId="7CB5F0E6" w:rsidR="004A5B03" w:rsidRDefault="00E60437" w:rsidP="004A5B03">
      <w:pPr>
        <w:pStyle w:val="Code"/>
      </w:pPr>
      <w:proofErr w:type="gramStart"/>
      <w:r w:rsidRPr="00E60437">
        <w:t>library(</w:t>
      </w:r>
      <w:proofErr w:type="gramEnd"/>
      <w:r w:rsidRPr="00E60437">
        <w:t>SamplingStrata)</w:t>
      </w:r>
    </w:p>
    <w:p w14:paraId="5C4767FC" w14:textId="4D86104E" w:rsidR="004A5B03" w:rsidRDefault="004A5B03" w:rsidP="004A5B03">
      <w:pPr>
        <w:pStyle w:val="Code"/>
      </w:pPr>
      <w:proofErr w:type="gramStart"/>
      <w:r>
        <w:t>source(</w:t>
      </w:r>
      <w:proofErr w:type="gramEnd"/>
      <w:r>
        <w:t>"</w:t>
      </w:r>
      <w:r w:rsidR="007F5889">
        <w:t>&lt;path to the source directory&gt;</w:t>
      </w:r>
      <w:r>
        <w:t xml:space="preserve">/myeval.R") </w:t>
      </w:r>
    </w:p>
    <w:p w14:paraId="3A6D19C5" w14:textId="77777777" w:rsidR="004A5B03" w:rsidRDefault="004A5B03" w:rsidP="004A5B03">
      <w:pPr>
        <w:pStyle w:val="Code"/>
      </w:pPr>
      <w:r>
        <w:t xml:space="preserve">eval_LH&lt;- </w:t>
      </w:r>
      <w:proofErr w:type="gramStart"/>
      <w:r>
        <w:t>myEval(</w:t>
      </w:r>
      <w:proofErr w:type="gramEnd"/>
      <w:r>
        <w:t xml:space="preserve">Framenew_CFS_LH, </w:t>
      </w:r>
    </w:p>
    <w:p w14:paraId="068271A3" w14:textId="77777777" w:rsidR="004A5B03" w:rsidRDefault="004A5B03" w:rsidP="004A5B03">
      <w:pPr>
        <w:pStyle w:val="Code"/>
      </w:pPr>
      <w:r>
        <w:t xml:space="preserve">                 LH_aggregatestrata, </w:t>
      </w:r>
    </w:p>
    <w:p w14:paraId="554E303D" w14:textId="2B2C5A54" w:rsidR="004A5B03" w:rsidRDefault="004A5B03">
      <w:pPr>
        <w:pStyle w:val="Code"/>
      </w:pPr>
      <w:r>
        <w:t xml:space="preserve">                 nsampl=</w:t>
      </w:r>
      <w:r w:rsidR="00E60437">
        <w:t>972</w:t>
      </w:r>
      <w:r>
        <w:t xml:space="preserve">, </w:t>
      </w:r>
    </w:p>
    <w:p w14:paraId="339D6C94" w14:textId="77777777" w:rsidR="004A5B03" w:rsidRDefault="004A5B03" w:rsidP="004A5B03">
      <w:pPr>
        <w:pStyle w:val="Code"/>
      </w:pPr>
      <w:r>
        <w:t xml:space="preserve">                 writeFiles=TRUE,</w:t>
      </w:r>
    </w:p>
    <w:p w14:paraId="395B2A21" w14:textId="77777777" w:rsidR="004A5B03" w:rsidRDefault="004A5B03" w:rsidP="004A5B03">
      <w:pPr>
        <w:pStyle w:val="Code"/>
      </w:pPr>
      <w:r>
        <w:t xml:space="preserve">                 progress=FALSE) </w:t>
      </w:r>
    </w:p>
    <w:p w14:paraId="1605F842" w14:textId="796C0EF3" w:rsidR="004A5B03" w:rsidRDefault="004A5B03" w:rsidP="004A5B03">
      <w:pPr>
        <w:pStyle w:val="Code"/>
      </w:pPr>
      <w:r>
        <w:t>eval_LH$coeff_var</w:t>
      </w:r>
    </w:p>
    <w:p w14:paraId="162528D7" w14:textId="77777777" w:rsidR="004A5B03" w:rsidRDefault="004A5B03" w:rsidP="007F5889">
      <w:pPr>
        <w:pStyle w:val="BodyText"/>
      </w:pPr>
    </w:p>
    <w:p w14:paraId="2005548C" w14:textId="7390E5E7" w:rsidR="007938EA" w:rsidRPr="00F774B0" w:rsidRDefault="007938EA" w:rsidP="00D167FD">
      <w:pPr>
        <w:pStyle w:val="Heading3"/>
      </w:pPr>
      <w:bookmarkStart w:id="64" w:name="_Toc29161478"/>
      <w:r w:rsidRPr="00F774B0">
        <w:t>Method 3 result</w:t>
      </w:r>
      <w:r w:rsidR="00A83AE9" w:rsidRPr="00F774B0">
        <w:t>s</w:t>
      </w:r>
      <w:bookmarkEnd w:id="64"/>
    </w:p>
    <w:p w14:paraId="6DBF87AC" w14:textId="38AFAB14" w:rsidR="00E40FB9" w:rsidRDefault="00CD27B6">
      <w:r>
        <w:t xml:space="preserve">In this </w:t>
      </w:r>
      <w:r w:rsidR="00875ED8">
        <w:t>method,</w:t>
      </w:r>
      <w:r>
        <w:t xml:space="preserve"> </w:t>
      </w:r>
      <w:r w:rsidRPr="00875ED8">
        <w:t xml:space="preserve">the number of sampled strata </w:t>
      </w:r>
      <w:r w:rsidR="00594657">
        <w:t xml:space="preserve">(Ls) </w:t>
      </w:r>
      <w:r w:rsidR="00DC4C61">
        <w:t xml:space="preserve">was </w:t>
      </w:r>
      <w:r w:rsidRPr="00875ED8">
        <w:t xml:space="preserve">set </w:t>
      </w:r>
      <w:r w:rsidR="00BD3118">
        <w:t xml:space="preserve">to </w:t>
      </w:r>
      <w:r w:rsidR="00E60437">
        <w:t xml:space="preserve">value 4. </w:t>
      </w:r>
      <w:r>
        <w:t>Type column indicates the type of stratification which is take</w:t>
      </w:r>
      <w:r w:rsidR="00FB4F79">
        <w:t>-</w:t>
      </w:r>
      <w:r>
        <w:t>some or take</w:t>
      </w:r>
      <w:r w:rsidR="00D12407">
        <w:t>-</w:t>
      </w:r>
      <w:r>
        <w:t>all</w:t>
      </w:r>
      <w:r w:rsidR="00594657">
        <w:t xml:space="preserve"> (certainty)</w:t>
      </w:r>
      <w:r>
        <w:t xml:space="preserve"> stratum</w:t>
      </w:r>
      <w:r w:rsidR="00DC4C61">
        <w:t>,</w:t>
      </w:r>
      <w:r>
        <w:t xml:space="preserve"> </w:t>
      </w:r>
      <w:r w:rsidR="00875ED8">
        <w:t xml:space="preserve">bh indicates </w:t>
      </w:r>
      <w:r w:rsidR="00875ED8" w:rsidRPr="00875ED8">
        <w:t xml:space="preserve">optimal stratum boundaries, Nh </w:t>
      </w:r>
      <w:r w:rsidR="00267B25">
        <w:t>presents</w:t>
      </w:r>
      <w:r w:rsidR="00875ED8" w:rsidRPr="00875ED8">
        <w:t xml:space="preserve"> the number of units in each stratum,</w:t>
      </w:r>
      <w:r w:rsidR="00267B25">
        <w:t xml:space="preserve"> and</w:t>
      </w:r>
      <w:r w:rsidR="00875ED8" w:rsidRPr="00875ED8">
        <w:t xml:space="preserve"> nh is the number of units to sample </w:t>
      </w:r>
      <w:r w:rsidR="00594657">
        <w:t xml:space="preserve">(i.e. sample size) </w:t>
      </w:r>
      <w:r w:rsidR="00875ED8" w:rsidRPr="00875ED8">
        <w:t xml:space="preserve">in each stratum. Total sample size </w:t>
      </w:r>
      <w:r w:rsidR="00DC4C61">
        <w:t xml:space="preserve">indicates </w:t>
      </w:r>
      <w:r w:rsidR="00875ED8">
        <w:t xml:space="preserve">the final sampled </w:t>
      </w:r>
      <w:r w:rsidR="00070B46">
        <w:t>number (</w:t>
      </w:r>
      <w:r w:rsidR="00875ED8" w:rsidRPr="00875ED8">
        <w:t>sum(nh)</w:t>
      </w:r>
      <w:r w:rsidR="00594657">
        <w:t xml:space="preserve"> over all strata</w:t>
      </w:r>
      <w:r w:rsidR="00875ED8">
        <w:t xml:space="preserve">), </w:t>
      </w:r>
      <w:r w:rsidR="00D12407">
        <w:t>a</w:t>
      </w:r>
      <w:r w:rsidR="00875ED8">
        <w:t>nticipated C</w:t>
      </w:r>
      <w:r w:rsidR="0068368E">
        <w:t>V</w:t>
      </w:r>
      <w:r w:rsidR="00875ED8">
        <w:t xml:space="preserve"> indicates the</w:t>
      </w:r>
      <w:r w:rsidR="00875ED8" w:rsidRPr="00267B25">
        <w:t xml:space="preserve"> root mean squared error (</w:t>
      </w:r>
      <w:r w:rsidR="00875ED8">
        <w:t xml:space="preserve">RMSE) of the mean of </w:t>
      </w:r>
      <w:r w:rsidR="00D12407">
        <w:t xml:space="preserve">the </w:t>
      </w:r>
      <w:r w:rsidR="00875ED8">
        <w:t>target variable</w:t>
      </w:r>
      <w:r w:rsidR="00267B25">
        <w:t>.</w:t>
      </w:r>
      <w:r w:rsidR="00CF4AA2">
        <w:t xml:space="preserve"> The formula</w:t>
      </w:r>
      <w:r w:rsidR="004F0086">
        <w:t>e</w:t>
      </w:r>
      <w:r w:rsidR="00CF4AA2">
        <w:t xml:space="preserve"> </w:t>
      </w:r>
      <w:r w:rsidR="004F0086">
        <w:t>to calculate</w:t>
      </w:r>
      <w:r w:rsidR="00CF4AA2">
        <w:t xml:space="preserve"> RMS</w:t>
      </w:r>
      <w:r w:rsidR="004F0086">
        <w:t>E</w:t>
      </w:r>
      <w:r w:rsidR="00CF4AA2">
        <w:t xml:space="preserve"> and Anticipated CV are presented in appendix section (</w:t>
      </w:r>
      <w:r w:rsidR="00CF4AA2">
        <w:fldChar w:fldCharType="begin"/>
      </w:r>
      <w:r w:rsidR="00CF4AA2">
        <w:instrText xml:space="preserve"> REF _Ref25084838 \h </w:instrText>
      </w:r>
      <w:r w:rsidR="00CF4AA2">
        <w:fldChar w:fldCharType="separate"/>
      </w:r>
      <w:r w:rsidR="00CF4AA2">
        <w:t>Related formulae</w:t>
      </w:r>
      <w:r w:rsidR="00CF4AA2">
        <w:fldChar w:fldCharType="end"/>
      </w:r>
      <w:r w:rsidR="00CF4AA2">
        <w:t>).</w:t>
      </w:r>
      <w:r w:rsidR="00E60437">
        <w:t xml:space="preserve"> The results for domain</w:t>
      </w:r>
      <w:r w:rsidR="007721F7">
        <w:t>s</w:t>
      </w:r>
      <w:r w:rsidR="00E60437">
        <w:t xml:space="preserve"> 1 and 2 are shown </w:t>
      </w:r>
      <w:r w:rsidR="00E40FB9">
        <w:t>in the following</w:t>
      </w:r>
      <w:r w:rsidR="00E60437">
        <w:t>.</w:t>
      </w:r>
    </w:p>
    <w:p w14:paraId="629E3AC0" w14:textId="77777777" w:rsidR="00E40FB9" w:rsidRDefault="00E40FB9">
      <w:pPr>
        <w:spacing w:before="0" w:line="240" w:lineRule="auto"/>
        <w:ind w:right="0"/>
      </w:pPr>
      <w:r>
        <w:br w:type="page"/>
      </w:r>
    </w:p>
    <w:p w14:paraId="48CF08EA" w14:textId="4DF59D62" w:rsidR="00E60437" w:rsidRPr="00E60437" w:rsidRDefault="00E60437" w:rsidP="00E60437">
      <w:pPr>
        <w:pStyle w:val="Code"/>
        <w:rPr>
          <w:rFonts w:eastAsia="Times New Roman"/>
          <w:lang w:bidi="ar-SA"/>
        </w:rPr>
      </w:pPr>
      <w:r w:rsidRPr="00E60437">
        <w:rPr>
          <w:rFonts w:eastAsia="Times New Roman"/>
          <w:lang w:bidi="ar-SA"/>
        </w:rPr>
        <w:lastRenderedPageBreak/>
        <w:t xml:space="preserve">&gt; </w:t>
      </w:r>
      <w:proofErr w:type="gramStart"/>
      <w:r w:rsidRPr="00E60437">
        <w:rPr>
          <w:rFonts w:eastAsia="Times New Roman"/>
          <w:lang w:bidi="ar-SA"/>
        </w:rPr>
        <w:t>print(</w:t>
      </w:r>
      <w:proofErr w:type="gramEnd"/>
      <w:r w:rsidR="006D3EA2">
        <w:t>LH_solutions[[1]]</w:t>
      </w:r>
      <w:r w:rsidRPr="00E60437">
        <w:rPr>
          <w:rFonts w:eastAsia="Times New Roman"/>
          <w:lang w:bidi="ar-SA"/>
        </w:rPr>
        <w:t>)</w:t>
      </w:r>
    </w:p>
    <w:p w14:paraId="4995E7FA"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Given arguments:</w:t>
      </w:r>
    </w:p>
    <w:p w14:paraId="16F13C09"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x = X</w:t>
      </w:r>
    </w:p>
    <w:p w14:paraId="3F98F36C"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CV = 0.02, Ls = 4, takenone = 0, takeall = 0</w:t>
      </w:r>
    </w:p>
    <w:p w14:paraId="69BF3B04"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allocation: q1 = 0.5, q2 = 0, q3 = 0.5</w:t>
      </w:r>
    </w:p>
    <w:p w14:paraId="6847FEEA"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model = none</w:t>
      </w:r>
    </w:p>
    <w:p w14:paraId="2D0B3784"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 xml:space="preserve">algo = Kozak: minsol = 1000, idopti = nh, minNh = 2, maxiter = 10000, </w:t>
      </w:r>
    </w:p>
    <w:p w14:paraId="225D9AFF"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 xml:space="preserve">              maxstep = 100, maxstill = 500, rep = 5, trymany = TRUE</w:t>
      </w:r>
    </w:p>
    <w:p w14:paraId="7C0FEC85" w14:textId="77777777" w:rsidR="00E60437" w:rsidRPr="00E60437" w:rsidRDefault="00E60437" w:rsidP="00E60437">
      <w:pPr>
        <w:pStyle w:val="Code"/>
        <w:rPr>
          <w:rFonts w:eastAsia="Times New Roman"/>
          <w:color w:val="000000"/>
          <w:bdr w:val="none" w:sz="0" w:space="0" w:color="auto" w:frame="1"/>
          <w:lang w:bidi="ar-SA"/>
        </w:rPr>
      </w:pPr>
    </w:p>
    <w:p w14:paraId="09F199E3"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Strata information:</w:t>
      </w:r>
    </w:p>
    <w:p w14:paraId="14A95EC7"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 xml:space="preserve">          |      type rh |     </w:t>
      </w:r>
      <w:proofErr w:type="gramStart"/>
      <w:r w:rsidRPr="00E60437">
        <w:rPr>
          <w:rFonts w:eastAsia="Times New Roman"/>
          <w:color w:val="000000"/>
          <w:bdr w:val="none" w:sz="0" w:space="0" w:color="auto" w:frame="1"/>
          <w:lang w:bidi="ar-SA"/>
        </w:rPr>
        <w:t>bh  E</w:t>
      </w:r>
      <w:proofErr w:type="gramEnd"/>
      <w:r w:rsidRPr="00E60437">
        <w:rPr>
          <w:rFonts w:eastAsia="Times New Roman"/>
          <w:color w:val="000000"/>
          <w:bdr w:val="none" w:sz="0" w:space="0" w:color="auto" w:frame="1"/>
          <w:lang w:bidi="ar-SA"/>
        </w:rPr>
        <w:t>(Y)  Var(Y)   Nh nh   fh</w:t>
      </w:r>
    </w:p>
    <w:p w14:paraId="40A5AC71"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stratum 1 | take-</w:t>
      </w:r>
      <w:proofErr w:type="gramStart"/>
      <w:r w:rsidRPr="00E60437">
        <w:rPr>
          <w:rFonts w:eastAsia="Times New Roman"/>
          <w:color w:val="000000"/>
          <w:bdr w:val="none" w:sz="0" w:space="0" w:color="auto" w:frame="1"/>
          <w:lang w:bidi="ar-SA"/>
        </w:rPr>
        <w:t>some  1</w:t>
      </w:r>
      <w:proofErr w:type="gramEnd"/>
      <w:r w:rsidRPr="00E60437">
        <w:rPr>
          <w:rFonts w:eastAsia="Times New Roman"/>
          <w:color w:val="000000"/>
          <w:bdr w:val="none" w:sz="0" w:space="0" w:color="auto" w:frame="1"/>
          <w:lang w:bidi="ar-SA"/>
        </w:rPr>
        <w:t xml:space="preserve"> |  275.5 138.0 6302.00  275 12 0.04</w:t>
      </w:r>
    </w:p>
    <w:p w14:paraId="2ED55513"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stratum 2 | take-</w:t>
      </w:r>
      <w:proofErr w:type="gramStart"/>
      <w:r w:rsidRPr="00E60437">
        <w:rPr>
          <w:rFonts w:eastAsia="Times New Roman"/>
          <w:color w:val="000000"/>
          <w:bdr w:val="none" w:sz="0" w:space="0" w:color="auto" w:frame="1"/>
          <w:lang w:bidi="ar-SA"/>
        </w:rPr>
        <w:t>some  1</w:t>
      </w:r>
      <w:proofErr w:type="gramEnd"/>
      <w:r w:rsidRPr="00E60437">
        <w:rPr>
          <w:rFonts w:eastAsia="Times New Roman"/>
          <w:color w:val="000000"/>
          <w:bdr w:val="none" w:sz="0" w:space="0" w:color="auto" w:frame="1"/>
          <w:lang w:bidi="ar-SA"/>
        </w:rPr>
        <w:t xml:space="preserve"> |  550.5 413.0 6302.00  275 12 0.04</w:t>
      </w:r>
    </w:p>
    <w:p w14:paraId="492D9491"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stratum 3 | take-</w:t>
      </w:r>
      <w:proofErr w:type="gramStart"/>
      <w:r w:rsidRPr="00E60437">
        <w:rPr>
          <w:rFonts w:eastAsia="Times New Roman"/>
          <w:color w:val="000000"/>
          <w:bdr w:val="none" w:sz="0" w:space="0" w:color="auto" w:frame="1"/>
          <w:lang w:bidi="ar-SA"/>
        </w:rPr>
        <w:t>some  1</w:t>
      </w:r>
      <w:proofErr w:type="gramEnd"/>
      <w:r w:rsidRPr="00E60437">
        <w:rPr>
          <w:rFonts w:eastAsia="Times New Roman"/>
          <w:color w:val="000000"/>
          <w:bdr w:val="none" w:sz="0" w:space="0" w:color="auto" w:frame="1"/>
          <w:lang w:bidi="ar-SA"/>
        </w:rPr>
        <w:t xml:space="preserve"> |  836.5 693.5 6816.25  286 13 0.05</w:t>
      </w:r>
    </w:p>
    <w:p w14:paraId="74A95045"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stratum 4 | take-</w:t>
      </w:r>
      <w:proofErr w:type="gramStart"/>
      <w:r w:rsidRPr="00E60437">
        <w:rPr>
          <w:rFonts w:eastAsia="Times New Roman"/>
          <w:color w:val="000000"/>
          <w:bdr w:val="none" w:sz="0" w:space="0" w:color="auto" w:frame="1"/>
          <w:lang w:bidi="ar-SA"/>
        </w:rPr>
        <w:t>some  1</w:t>
      </w:r>
      <w:proofErr w:type="gramEnd"/>
      <w:r w:rsidRPr="00E60437">
        <w:rPr>
          <w:rFonts w:eastAsia="Times New Roman"/>
          <w:color w:val="000000"/>
          <w:bdr w:val="none" w:sz="0" w:space="0" w:color="auto" w:frame="1"/>
          <w:lang w:bidi="ar-SA"/>
        </w:rPr>
        <w:t xml:space="preserve"> | 1123.0 979.5 6816.25  286 13 0.05</w:t>
      </w:r>
    </w:p>
    <w:p w14:paraId="1E795FDA"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Total                                           1122 50 0.04</w:t>
      </w:r>
    </w:p>
    <w:p w14:paraId="315F008B" w14:textId="77777777" w:rsidR="00E60437" w:rsidRPr="00E60437" w:rsidRDefault="00E60437" w:rsidP="00E60437">
      <w:pPr>
        <w:pStyle w:val="Code"/>
        <w:rPr>
          <w:rFonts w:eastAsia="Times New Roman"/>
          <w:color w:val="000000"/>
          <w:bdr w:val="none" w:sz="0" w:space="0" w:color="auto" w:frame="1"/>
          <w:lang w:bidi="ar-SA"/>
        </w:rPr>
      </w:pPr>
    </w:p>
    <w:p w14:paraId="24A49FE0"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 xml:space="preserve">Total sample size: 50 </w:t>
      </w:r>
    </w:p>
    <w:p w14:paraId="5A9623DF"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 xml:space="preserve">Anticipated population mean: 561.5 </w:t>
      </w:r>
    </w:p>
    <w:p w14:paraId="4CEB1780"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 xml:space="preserve">Anticipated CV: 0.01994201 </w:t>
      </w:r>
    </w:p>
    <w:p w14:paraId="71F15C25"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Note: CV=RRMSE (Relative Root Mean Squared Error) because takenone=0.</w:t>
      </w:r>
    </w:p>
    <w:p w14:paraId="5368DEB1" w14:textId="4B54198B" w:rsidR="00E60437" w:rsidRPr="00E60437" w:rsidRDefault="00E60437" w:rsidP="00E60437">
      <w:pPr>
        <w:pStyle w:val="Code"/>
        <w:rPr>
          <w:rFonts w:eastAsia="Times New Roman"/>
          <w:lang w:bidi="ar-SA"/>
        </w:rPr>
      </w:pPr>
      <w:r w:rsidRPr="00E60437">
        <w:rPr>
          <w:rFonts w:eastAsia="Times New Roman"/>
          <w:lang w:bidi="ar-SA"/>
        </w:rPr>
        <w:t xml:space="preserve">&gt; </w:t>
      </w:r>
      <w:proofErr w:type="gramStart"/>
      <w:r w:rsidRPr="00E60437">
        <w:rPr>
          <w:rFonts w:eastAsia="Times New Roman"/>
          <w:lang w:bidi="ar-SA"/>
        </w:rPr>
        <w:t>print(</w:t>
      </w:r>
      <w:proofErr w:type="gramEnd"/>
      <w:r w:rsidR="006D3EA2">
        <w:t>LH_solutions[[2]]</w:t>
      </w:r>
      <w:r w:rsidRPr="00E60437">
        <w:rPr>
          <w:rFonts w:eastAsia="Times New Roman"/>
          <w:lang w:bidi="ar-SA"/>
        </w:rPr>
        <w:t>)</w:t>
      </w:r>
    </w:p>
    <w:p w14:paraId="793411D3"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Given arguments:</w:t>
      </w:r>
    </w:p>
    <w:p w14:paraId="5D9CD093"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x = X</w:t>
      </w:r>
    </w:p>
    <w:p w14:paraId="63FA7A3B"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CV = 0.02, Ls = 4, takenone = 0, takeall = 0</w:t>
      </w:r>
    </w:p>
    <w:p w14:paraId="1B3019AE"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allocation: q1 = 0.5, q2 = 0, q3 = 0.5</w:t>
      </w:r>
    </w:p>
    <w:p w14:paraId="1F55DF6F"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model = none</w:t>
      </w:r>
    </w:p>
    <w:p w14:paraId="3C697A25"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 xml:space="preserve">algo = Kozak: minsol = 1000, idopti = nh, minNh = 2, maxiter = 10000, </w:t>
      </w:r>
    </w:p>
    <w:p w14:paraId="357FA898"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 xml:space="preserve">              maxstep = 20, maxstill = 200, rep = 5, trymany = TRUE</w:t>
      </w:r>
    </w:p>
    <w:p w14:paraId="7D73B02C" w14:textId="77777777" w:rsidR="00E60437" w:rsidRPr="00E60437" w:rsidRDefault="00E60437" w:rsidP="00E60437">
      <w:pPr>
        <w:pStyle w:val="Code"/>
        <w:rPr>
          <w:rFonts w:eastAsia="Times New Roman"/>
          <w:color w:val="000000"/>
          <w:bdr w:val="none" w:sz="0" w:space="0" w:color="auto" w:frame="1"/>
          <w:lang w:bidi="ar-SA"/>
        </w:rPr>
      </w:pPr>
    </w:p>
    <w:p w14:paraId="5A3A89D5"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Strata information:</w:t>
      </w:r>
    </w:p>
    <w:p w14:paraId="12C6A858"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 xml:space="preserve">          |      type rh |    </w:t>
      </w:r>
      <w:proofErr w:type="gramStart"/>
      <w:r w:rsidRPr="00E60437">
        <w:rPr>
          <w:rFonts w:eastAsia="Times New Roman"/>
          <w:color w:val="000000"/>
          <w:bdr w:val="none" w:sz="0" w:space="0" w:color="auto" w:frame="1"/>
          <w:lang w:bidi="ar-SA"/>
        </w:rPr>
        <w:t>bh  E</w:t>
      </w:r>
      <w:proofErr w:type="gramEnd"/>
      <w:r w:rsidRPr="00E60437">
        <w:rPr>
          <w:rFonts w:eastAsia="Times New Roman"/>
          <w:color w:val="000000"/>
          <w:bdr w:val="none" w:sz="0" w:space="0" w:color="auto" w:frame="1"/>
          <w:lang w:bidi="ar-SA"/>
        </w:rPr>
        <w:t>(Y) Var(Y)  Nh nh   fh</w:t>
      </w:r>
    </w:p>
    <w:p w14:paraId="6A34E406"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stratum 1 | take-</w:t>
      </w:r>
      <w:proofErr w:type="gramStart"/>
      <w:r w:rsidRPr="00E60437">
        <w:rPr>
          <w:rFonts w:eastAsia="Times New Roman"/>
          <w:color w:val="000000"/>
          <w:bdr w:val="none" w:sz="0" w:space="0" w:color="auto" w:frame="1"/>
          <w:lang w:bidi="ar-SA"/>
        </w:rPr>
        <w:t>some  1</w:t>
      </w:r>
      <w:proofErr w:type="gramEnd"/>
      <w:r w:rsidRPr="00E60437">
        <w:rPr>
          <w:rFonts w:eastAsia="Times New Roman"/>
          <w:color w:val="000000"/>
          <w:bdr w:val="none" w:sz="0" w:space="0" w:color="auto" w:frame="1"/>
          <w:lang w:bidi="ar-SA"/>
        </w:rPr>
        <w:t xml:space="preserve"> |  51.5  26.0 216.67  51 11 0.22</w:t>
      </w:r>
    </w:p>
    <w:p w14:paraId="0A1CB2E5"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stratum 2 | take-</w:t>
      </w:r>
      <w:proofErr w:type="gramStart"/>
      <w:r w:rsidRPr="00E60437">
        <w:rPr>
          <w:rFonts w:eastAsia="Times New Roman"/>
          <w:color w:val="000000"/>
          <w:bdr w:val="none" w:sz="0" w:space="0" w:color="auto" w:frame="1"/>
          <w:lang w:bidi="ar-SA"/>
        </w:rPr>
        <w:t>some  1</w:t>
      </w:r>
      <w:proofErr w:type="gramEnd"/>
      <w:r w:rsidRPr="00E60437">
        <w:rPr>
          <w:rFonts w:eastAsia="Times New Roman"/>
          <w:color w:val="000000"/>
          <w:bdr w:val="none" w:sz="0" w:space="0" w:color="auto" w:frame="1"/>
          <w:lang w:bidi="ar-SA"/>
        </w:rPr>
        <w:t xml:space="preserve"> | 101.5  76.5 208.25  50 11 0.22</w:t>
      </w:r>
    </w:p>
    <w:p w14:paraId="0A07A036"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stratum 3 | take-</w:t>
      </w:r>
      <w:proofErr w:type="gramStart"/>
      <w:r w:rsidRPr="00E60437">
        <w:rPr>
          <w:rFonts w:eastAsia="Times New Roman"/>
          <w:color w:val="000000"/>
          <w:bdr w:val="none" w:sz="0" w:space="0" w:color="auto" w:frame="1"/>
          <w:lang w:bidi="ar-SA"/>
        </w:rPr>
        <w:t>some  1</w:t>
      </w:r>
      <w:proofErr w:type="gramEnd"/>
      <w:r w:rsidRPr="00E60437">
        <w:rPr>
          <w:rFonts w:eastAsia="Times New Roman"/>
          <w:color w:val="000000"/>
          <w:bdr w:val="none" w:sz="0" w:space="0" w:color="auto" w:frame="1"/>
          <w:lang w:bidi="ar-SA"/>
        </w:rPr>
        <w:t xml:space="preserve"> | 150.5 126.0 200.00  49 10 0.20</w:t>
      </w:r>
    </w:p>
    <w:p w14:paraId="6199E0C0"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stratum 4 | take-</w:t>
      </w:r>
      <w:proofErr w:type="gramStart"/>
      <w:r w:rsidRPr="00E60437">
        <w:rPr>
          <w:rFonts w:eastAsia="Times New Roman"/>
          <w:color w:val="000000"/>
          <w:bdr w:val="none" w:sz="0" w:space="0" w:color="auto" w:frame="1"/>
          <w:lang w:bidi="ar-SA"/>
        </w:rPr>
        <w:t>some  1</w:t>
      </w:r>
      <w:proofErr w:type="gramEnd"/>
      <w:r w:rsidRPr="00E60437">
        <w:rPr>
          <w:rFonts w:eastAsia="Times New Roman"/>
          <w:color w:val="000000"/>
          <w:bdr w:val="none" w:sz="0" w:space="0" w:color="auto" w:frame="1"/>
          <w:lang w:bidi="ar-SA"/>
        </w:rPr>
        <w:t xml:space="preserve"> | 200.0 175.0 200.00  49 10 0.20</w:t>
      </w:r>
    </w:p>
    <w:p w14:paraId="67501B3C"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Total                                         199 42 0.21</w:t>
      </w:r>
    </w:p>
    <w:p w14:paraId="0731C5CF" w14:textId="77777777" w:rsidR="00E60437" w:rsidRPr="00E60437" w:rsidRDefault="00E60437" w:rsidP="00E60437">
      <w:pPr>
        <w:pStyle w:val="Code"/>
        <w:rPr>
          <w:rFonts w:eastAsia="Times New Roman"/>
          <w:color w:val="000000"/>
          <w:bdr w:val="none" w:sz="0" w:space="0" w:color="auto" w:frame="1"/>
          <w:lang w:bidi="ar-SA"/>
        </w:rPr>
      </w:pPr>
    </w:p>
    <w:p w14:paraId="1B7E5717"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 xml:space="preserve">Total sample size: 42 </w:t>
      </w:r>
    </w:p>
    <w:p w14:paraId="58DFCC5E"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 xml:space="preserve">Anticipated population mean: 100 </w:t>
      </w:r>
    </w:p>
    <w:p w14:paraId="1CB02923" w14:textId="77777777" w:rsidR="00E60437" w:rsidRPr="00E60437" w:rsidRDefault="00E60437" w:rsidP="00E60437">
      <w:pPr>
        <w:pStyle w:val="Code"/>
        <w:rPr>
          <w:rFonts w:eastAsia="Times New Roman"/>
          <w:color w:val="000000"/>
          <w:bdr w:val="none" w:sz="0" w:space="0" w:color="auto" w:frame="1"/>
          <w:lang w:bidi="ar-SA"/>
        </w:rPr>
      </w:pPr>
      <w:r w:rsidRPr="00E60437">
        <w:rPr>
          <w:rFonts w:eastAsia="Times New Roman"/>
          <w:color w:val="000000"/>
          <w:bdr w:val="none" w:sz="0" w:space="0" w:color="auto" w:frame="1"/>
          <w:lang w:bidi="ar-SA"/>
        </w:rPr>
        <w:t xml:space="preserve">Anticipated CV: 0.01969047 </w:t>
      </w:r>
    </w:p>
    <w:p w14:paraId="2D26E847" w14:textId="77777777" w:rsidR="00E60437" w:rsidRPr="00E60437" w:rsidRDefault="00E60437" w:rsidP="00E60437">
      <w:pPr>
        <w:pStyle w:val="Code"/>
        <w:rPr>
          <w:rFonts w:eastAsia="Times New Roman"/>
          <w:color w:val="000000"/>
          <w:lang w:bidi="ar-SA"/>
        </w:rPr>
      </w:pPr>
      <w:r w:rsidRPr="00E60437">
        <w:rPr>
          <w:rFonts w:eastAsia="Times New Roman"/>
          <w:color w:val="000000"/>
          <w:bdr w:val="none" w:sz="0" w:space="0" w:color="auto" w:frame="1"/>
          <w:lang w:bidi="ar-SA"/>
        </w:rPr>
        <w:t>Note: CV=RRMSE (Relative Root Mean Squared Error) because takenone=0.</w:t>
      </w:r>
    </w:p>
    <w:p w14:paraId="0538B459" w14:textId="77777777" w:rsidR="00E60437" w:rsidRDefault="00E60437" w:rsidP="00E60437">
      <w:pPr>
        <w:pStyle w:val="Code"/>
      </w:pPr>
    </w:p>
    <w:p w14:paraId="0BCCDDCD" w14:textId="3FD6BD8D" w:rsidR="00AD272A" w:rsidRDefault="00A22D98" w:rsidP="008B28B4">
      <w:pPr>
        <w:pStyle w:val="BodyText"/>
      </w:pPr>
      <w:r>
        <w:t>The</w:t>
      </w:r>
      <w:r w:rsidR="00AD272A" w:rsidRPr="00367CC0">
        <w:t xml:space="preserve"> CV</w:t>
      </w:r>
      <w:r>
        <w:t>s</w:t>
      </w:r>
      <w:r w:rsidR="00AD272A" w:rsidRPr="00367CC0">
        <w:t xml:space="preserve"> in </w:t>
      </w:r>
      <w:r w:rsidR="00AD272A">
        <w:t>5</w:t>
      </w:r>
      <w:r w:rsidR="00AD272A" w:rsidRPr="00367CC0">
        <w:t xml:space="preserve"> domains</w:t>
      </w:r>
      <w:r w:rsidR="00AD272A">
        <w:t xml:space="preserve"> </w:t>
      </w:r>
      <w:r>
        <w:t xml:space="preserve">based on the selected sample </w:t>
      </w:r>
      <w:r w:rsidR="00AD272A">
        <w:t xml:space="preserve">after running </w:t>
      </w:r>
      <w:r>
        <w:t xml:space="preserve">‘myeval’ function are as </w:t>
      </w:r>
      <w:r>
        <w:lastRenderedPageBreak/>
        <w:t>follows.</w:t>
      </w:r>
    </w:p>
    <w:p w14:paraId="2C32B0E0" w14:textId="5CB70301" w:rsidR="005D377A" w:rsidRDefault="005D377A" w:rsidP="005D377A">
      <w:pPr>
        <w:pStyle w:val="Caption"/>
      </w:pPr>
      <w:r>
        <w:t xml:space="preserve">Table </w:t>
      </w:r>
      <w:r>
        <w:fldChar w:fldCharType="begin"/>
      </w:r>
      <w:r>
        <w:instrText xml:space="preserve"> SEQ Table \* ARABIC </w:instrText>
      </w:r>
      <w:r>
        <w:fldChar w:fldCharType="separate"/>
      </w:r>
      <w:r>
        <w:rPr>
          <w:noProof/>
        </w:rPr>
        <w:t>12</w:t>
      </w:r>
      <w:r>
        <w:rPr>
          <w:noProof/>
        </w:rPr>
        <w:fldChar w:fldCharType="end"/>
      </w:r>
      <w:r>
        <w:t>. Comparison of GA and GA/SA methods</w:t>
      </w:r>
    </w:p>
    <w:tbl>
      <w:tblPr>
        <w:tblStyle w:val="TableGrid"/>
        <w:tblW w:w="0" w:type="auto"/>
        <w:jc w:val="center"/>
        <w:tblLook w:val="04A0" w:firstRow="1" w:lastRow="0" w:firstColumn="1" w:lastColumn="0" w:noHBand="0" w:noVBand="1"/>
      </w:tblPr>
      <w:tblGrid>
        <w:gridCol w:w="925"/>
        <w:gridCol w:w="1273"/>
        <w:gridCol w:w="821"/>
      </w:tblGrid>
      <w:tr w:rsidR="00A22D98" w14:paraId="49088C8A" w14:textId="006A9C51" w:rsidTr="00A22D98">
        <w:trPr>
          <w:jc w:val="center"/>
        </w:trPr>
        <w:tc>
          <w:tcPr>
            <w:tcW w:w="0" w:type="auto"/>
            <w:shd w:val="clear" w:color="auto" w:fill="D9D9D9" w:themeFill="background1" w:themeFillShade="D9"/>
          </w:tcPr>
          <w:p w14:paraId="7DA64E93" w14:textId="0F88F167" w:rsidR="00A22D98" w:rsidRDefault="00A22D98" w:rsidP="00A22D98">
            <w:pPr>
              <w:pStyle w:val="TableContents"/>
            </w:pPr>
            <w:r>
              <w:t>Domain</w:t>
            </w:r>
          </w:p>
        </w:tc>
        <w:tc>
          <w:tcPr>
            <w:tcW w:w="0" w:type="auto"/>
            <w:shd w:val="clear" w:color="auto" w:fill="D9D9D9" w:themeFill="background1" w:themeFillShade="D9"/>
          </w:tcPr>
          <w:p w14:paraId="7021500A" w14:textId="56A89162" w:rsidR="00A22D98" w:rsidRDefault="00A22D98" w:rsidP="00A22D98">
            <w:pPr>
              <w:pStyle w:val="TableContents"/>
            </w:pPr>
            <w:r>
              <w:t>Sample size</w:t>
            </w:r>
          </w:p>
        </w:tc>
        <w:tc>
          <w:tcPr>
            <w:tcW w:w="0" w:type="auto"/>
            <w:shd w:val="clear" w:color="auto" w:fill="D9D9D9" w:themeFill="background1" w:themeFillShade="D9"/>
          </w:tcPr>
          <w:p w14:paraId="14FB91E4" w14:textId="50FD99AB" w:rsidR="00A22D98" w:rsidRDefault="00A22D98" w:rsidP="00A22D98">
            <w:pPr>
              <w:pStyle w:val="TableContents"/>
            </w:pPr>
            <w:r>
              <w:t>CV</w:t>
            </w:r>
          </w:p>
        </w:tc>
      </w:tr>
      <w:tr w:rsidR="00A22D98" w14:paraId="6641DBBF" w14:textId="12188FBB" w:rsidTr="00A22D98">
        <w:trPr>
          <w:jc w:val="center"/>
        </w:trPr>
        <w:tc>
          <w:tcPr>
            <w:tcW w:w="0" w:type="auto"/>
          </w:tcPr>
          <w:p w14:paraId="68045C2D" w14:textId="4D5A4E13" w:rsidR="00A22D98" w:rsidRDefault="00A22D98" w:rsidP="00A22D98">
            <w:pPr>
              <w:pStyle w:val="TableContents"/>
            </w:pPr>
            <w:r>
              <w:t>1</w:t>
            </w:r>
          </w:p>
        </w:tc>
        <w:tc>
          <w:tcPr>
            <w:tcW w:w="0" w:type="auto"/>
          </w:tcPr>
          <w:p w14:paraId="0A512695" w14:textId="551CF8A0" w:rsidR="00A22D98" w:rsidRDefault="00A22D98" w:rsidP="00A22D98">
            <w:pPr>
              <w:pStyle w:val="TableContents"/>
            </w:pPr>
            <w:r>
              <w:t>50</w:t>
            </w:r>
          </w:p>
        </w:tc>
        <w:tc>
          <w:tcPr>
            <w:tcW w:w="0" w:type="auto"/>
          </w:tcPr>
          <w:p w14:paraId="534EA4E1" w14:textId="52AF427F" w:rsidR="00A22D98" w:rsidRDefault="00A22D98" w:rsidP="00A22D98">
            <w:pPr>
              <w:pStyle w:val="TableContents"/>
            </w:pPr>
            <w:r>
              <w:t>0.3369</w:t>
            </w:r>
          </w:p>
        </w:tc>
      </w:tr>
      <w:tr w:rsidR="00A22D98" w14:paraId="258A3042" w14:textId="0B1826D1" w:rsidTr="00A22D98">
        <w:trPr>
          <w:jc w:val="center"/>
        </w:trPr>
        <w:tc>
          <w:tcPr>
            <w:tcW w:w="0" w:type="auto"/>
          </w:tcPr>
          <w:p w14:paraId="07982261" w14:textId="1C7211BC" w:rsidR="00A22D98" w:rsidRDefault="00A22D98" w:rsidP="00A22D98">
            <w:pPr>
              <w:pStyle w:val="TableContents"/>
            </w:pPr>
            <w:r>
              <w:t>2</w:t>
            </w:r>
          </w:p>
        </w:tc>
        <w:tc>
          <w:tcPr>
            <w:tcW w:w="0" w:type="auto"/>
          </w:tcPr>
          <w:p w14:paraId="726B9D9B" w14:textId="31F9C385" w:rsidR="00A22D98" w:rsidRDefault="00A22D98" w:rsidP="00A22D98">
            <w:pPr>
              <w:pStyle w:val="TableContents"/>
            </w:pPr>
            <w:r>
              <w:t>42</w:t>
            </w:r>
          </w:p>
        </w:tc>
        <w:tc>
          <w:tcPr>
            <w:tcW w:w="0" w:type="auto"/>
          </w:tcPr>
          <w:p w14:paraId="3895DE44" w14:textId="7C0BFBAD" w:rsidR="00A22D98" w:rsidRDefault="00A22D98" w:rsidP="00A22D98">
            <w:pPr>
              <w:pStyle w:val="TableContents"/>
            </w:pPr>
            <w:r>
              <w:t>0.3837</w:t>
            </w:r>
          </w:p>
        </w:tc>
      </w:tr>
      <w:tr w:rsidR="00A22D98" w14:paraId="6C8834D4" w14:textId="687CB556" w:rsidTr="00A22D98">
        <w:trPr>
          <w:jc w:val="center"/>
        </w:trPr>
        <w:tc>
          <w:tcPr>
            <w:tcW w:w="0" w:type="auto"/>
          </w:tcPr>
          <w:p w14:paraId="416A0BA6" w14:textId="5F1F232D" w:rsidR="00A22D98" w:rsidRDefault="00A22D98" w:rsidP="00A22D98">
            <w:pPr>
              <w:pStyle w:val="TableContents"/>
            </w:pPr>
            <w:r>
              <w:t>3</w:t>
            </w:r>
          </w:p>
        </w:tc>
        <w:tc>
          <w:tcPr>
            <w:tcW w:w="0" w:type="auto"/>
          </w:tcPr>
          <w:p w14:paraId="1C4DB793" w14:textId="37CCBDBC" w:rsidR="00A22D98" w:rsidRDefault="000A1BBF" w:rsidP="00A22D98">
            <w:pPr>
              <w:pStyle w:val="TableContents"/>
            </w:pPr>
            <w:r>
              <w:t>51</w:t>
            </w:r>
          </w:p>
        </w:tc>
        <w:tc>
          <w:tcPr>
            <w:tcW w:w="0" w:type="auto"/>
          </w:tcPr>
          <w:p w14:paraId="13458DE5" w14:textId="4FA1E6D5" w:rsidR="00A22D98" w:rsidRDefault="00A22D98" w:rsidP="00A22D98">
            <w:pPr>
              <w:pStyle w:val="TableContents"/>
            </w:pPr>
            <w:r>
              <w:t>0.2024</w:t>
            </w:r>
          </w:p>
        </w:tc>
      </w:tr>
      <w:tr w:rsidR="00A22D98" w14:paraId="2534AE28" w14:textId="6E614203" w:rsidTr="00A22D98">
        <w:trPr>
          <w:jc w:val="center"/>
        </w:trPr>
        <w:tc>
          <w:tcPr>
            <w:tcW w:w="0" w:type="auto"/>
          </w:tcPr>
          <w:p w14:paraId="405F8C39" w14:textId="489552EF" w:rsidR="00A22D98" w:rsidRDefault="00A22D98" w:rsidP="00A22D98">
            <w:pPr>
              <w:pStyle w:val="TableContents"/>
            </w:pPr>
            <w:r>
              <w:t>4</w:t>
            </w:r>
          </w:p>
        </w:tc>
        <w:tc>
          <w:tcPr>
            <w:tcW w:w="0" w:type="auto"/>
          </w:tcPr>
          <w:p w14:paraId="2C932D11" w14:textId="6F46FB60" w:rsidR="00A22D98" w:rsidRDefault="000A1BBF" w:rsidP="00A22D98">
            <w:pPr>
              <w:pStyle w:val="TableContents"/>
            </w:pPr>
            <w:r>
              <w:t>49</w:t>
            </w:r>
          </w:p>
        </w:tc>
        <w:tc>
          <w:tcPr>
            <w:tcW w:w="0" w:type="auto"/>
          </w:tcPr>
          <w:p w14:paraId="242E534B" w14:textId="0E8437C6" w:rsidR="00A22D98" w:rsidRDefault="00A22D98" w:rsidP="00A22D98">
            <w:pPr>
              <w:pStyle w:val="TableContents"/>
            </w:pPr>
            <w:r>
              <w:t>0.2066</w:t>
            </w:r>
          </w:p>
        </w:tc>
      </w:tr>
      <w:tr w:rsidR="00A22D98" w14:paraId="7FA9990D" w14:textId="203E34CC" w:rsidTr="00A22D98">
        <w:trPr>
          <w:jc w:val="center"/>
        </w:trPr>
        <w:tc>
          <w:tcPr>
            <w:tcW w:w="0" w:type="auto"/>
          </w:tcPr>
          <w:p w14:paraId="710A0B38" w14:textId="239B6FA5" w:rsidR="00A22D98" w:rsidRDefault="00A22D98" w:rsidP="00A22D98">
            <w:pPr>
              <w:pStyle w:val="TableContents"/>
            </w:pPr>
            <w:r>
              <w:t>5</w:t>
            </w:r>
          </w:p>
        </w:tc>
        <w:tc>
          <w:tcPr>
            <w:tcW w:w="0" w:type="auto"/>
          </w:tcPr>
          <w:p w14:paraId="295D699E" w14:textId="0C2144A9" w:rsidR="00A22D98" w:rsidRDefault="000A1BBF" w:rsidP="00A22D98">
            <w:pPr>
              <w:pStyle w:val="TableContents"/>
            </w:pPr>
            <w:r>
              <w:t>53</w:t>
            </w:r>
          </w:p>
        </w:tc>
        <w:tc>
          <w:tcPr>
            <w:tcW w:w="0" w:type="auto"/>
          </w:tcPr>
          <w:p w14:paraId="0D7C33B4" w14:textId="0A39995C" w:rsidR="00A22D98" w:rsidRDefault="00A22D98" w:rsidP="00A22D98">
            <w:pPr>
              <w:pStyle w:val="TableContents"/>
            </w:pPr>
            <w:r>
              <w:t>0.27</w:t>
            </w:r>
            <w:r w:rsidR="00E5708F">
              <w:t>49</w:t>
            </w:r>
          </w:p>
        </w:tc>
      </w:tr>
    </w:tbl>
    <w:p w14:paraId="6CD33E97" w14:textId="77777777" w:rsidR="000A1BBF" w:rsidRDefault="000A1BBF" w:rsidP="008B28B4">
      <w:pPr>
        <w:pStyle w:val="BodyText"/>
      </w:pPr>
    </w:p>
    <w:p w14:paraId="0E3A1F28" w14:textId="5D36EBE8" w:rsidR="00A22D98" w:rsidRPr="00367CC0" w:rsidRDefault="00884B05" w:rsidP="008B28B4">
      <w:pPr>
        <w:pStyle w:val="BodyText"/>
      </w:pPr>
      <w:r>
        <w:t xml:space="preserve">The results show that the although the sample sizes in each domain are </w:t>
      </w:r>
      <w:r w:rsidR="00901EED">
        <w:t>lower</w:t>
      </w:r>
      <w:r>
        <w:t xml:space="preserve"> than methods 1 and 2, the actual CVs based on the selected sample are significantly higher</w:t>
      </w:r>
      <w:r w:rsidR="00E14B98">
        <w:t xml:space="preserve"> and did not meet the specified CV constraints. </w:t>
      </w:r>
    </w:p>
    <w:p w14:paraId="167AD947" w14:textId="586619F0" w:rsidR="00AD272A" w:rsidRDefault="00AD272A" w:rsidP="00A22D98">
      <w:pPr>
        <w:pStyle w:val="BodyText"/>
      </w:pPr>
    </w:p>
    <w:p w14:paraId="1D2D8ECF" w14:textId="4E289DA6" w:rsidR="008502EB" w:rsidRDefault="008E505D" w:rsidP="00D167FD">
      <w:pPr>
        <w:pStyle w:val="Heading3"/>
      </w:pPr>
      <w:bookmarkStart w:id="65" w:name="_Toc29161479"/>
      <w:r>
        <w:t>Comparing Result</w:t>
      </w:r>
      <w:r w:rsidR="00CD41D2">
        <w:t>s</w:t>
      </w:r>
      <w:r>
        <w:t xml:space="preserve"> from Method 2 (SA_GA) and Generalize</w:t>
      </w:r>
      <w:r w:rsidR="003A4A41">
        <w:t>d</w:t>
      </w:r>
      <w:r>
        <w:t xml:space="preserve"> </w:t>
      </w:r>
      <w:r w:rsidR="00DD7C22">
        <w:t xml:space="preserve">LH </w:t>
      </w:r>
      <w:r w:rsidR="00CD41D2">
        <w:t>M</w:t>
      </w:r>
      <w:r w:rsidR="00DD7C22">
        <w:t>ethod</w:t>
      </w:r>
      <w:bookmarkEnd w:id="65"/>
    </w:p>
    <w:p w14:paraId="5AE9291F" w14:textId="617E6DA9" w:rsidR="008502EB" w:rsidRDefault="008502EB" w:rsidP="00C36CC1">
      <w:pPr>
        <w:pStyle w:val="BodyText"/>
      </w:pPr>
      <w:r>
        <w:t xml:space="preserve">The result from </w:t>
      </w:r>
      <w:r w:rsidR="0081726D">
        <w:t>SA/</w:t>
      </w:r>
      <w:r>
        <w:t xml:space="preserve">GA </w:t>
      </w:r>
      <w:r w:rsidR="0081726D">
        <w:t xml:space="preserve">method </w:t>
      </w:r>
      <w:r w:rsidR="00C36CC1">
        <w:t xml:space="preserve">results </w:t>
      </w:r>
      <w:r>
        <w:t xml:space="preserve">indicate that the CV constraints are not only satisfied but also </w:t>
      </w:r>
      <w:r w:rsidR="00C36CC1">
        <w:t>CV</w:t>
      </w:r>
      <w:r>
        <w:t xml:space="preserve"> in each </w:t>
      </w:r>
      <w:r w:rsidR="0081726D">
        <w:t xml:space="preserve">of the </w:t>
      </w:r>
      <w:r>
        <w:t>domains</w:t>
      </w:r>
      <w:r w:rsidR="00C36CC1">
        <w:t xml:space="preserve"> was further reduced</w:t>
      </w:r>
      <w:r>
        <w:t xml:space="preserve"> </w:t>
      </w:r>
      <w:r w:rsidR="0081726D">
        <w:t xml:space="preserve">after the application of the </w:t>
      </w:r>
      <w:r w:rsidR="00C36CC1">
        <w:t>SA</w:t>
      </w:r>
      <w:r w:rsidR="0081726D">
        <w:t xml:space="preserve"> based method</w:t>
      </w:r>
      <w:r>
        <w:t>. However, the</w:t>
      </w:r>
      <w:r w:rsidRPr="008502EB">
        <w:t xml:space="preserve"> </w:t>
      </w:r>
      <w:r w:rsidR="00B071AB">
        <w:t>LH method</w:t>
      </w:r>
      <w:r>
        <w:t xml:space="preserve"> result</w:t>
      </w:r>
      <w:r w:rsidR="00B071AB">
        <w:t>s</w:t>
      </w:r>
      <w:r>
        <w:t xml:space="preserve"> show that </w:t>
      </w:r>
      <w:r w:rsidR="0081726D">
        <w:t>the CV constraints are not even</w:t>
      </w:r>
      <w:r>
        <w:t xml:space="preserve"> satisfied </w:t>
      </w:r>
      <w:r w:rsidR="00C36CC1">
        <w:t>in the selected sample.</w:t>
      </w:r>
      <w:r>
        <w:t xml:space="preserve"> </w:t>
      </w:r>
    </w:p>
    <w:p w14:paraId="31C37FB0" w14:textId="54F8D8AF" w:rsidR="00B83893" w:rsidRDefault="002C0AB0" w:rsidP="002C0AB0">
      <w:pPr>
        <w:pStyle w:val="Caption"/>
      </w:pPr>
      <w:r>
        <w:t xml:space="preserve">Table </w:t>
      </w:r>
      <w:r>
        <w:fldChar w:fldCharType="begin"/>
      </w:r>
      <w:r>
        <w:instrText xml:space="preserve"> SEQ Table \* ARABIC </w:instrText>
      </w:r>
      <w:r>
        <w:fldChar w:fldCharType="separate"/>
      </w:r>
      <w:r>
        <w:rPr>
          <w:noProof/>
        </w:rPr>
        <w:t>12</w:t>
      </w:r>
      <w:r>
        <w:rPr>
          <w:noProof/>
        </w:rPr>
        <w:fldChar w:fldCharType="end"/>
      </w:r>
      <w:r>
        <w:t>. Comparison of methods 2 and 3 results</w:t>
      </w:r>
    </w:p>
    <w:tbl>
      <w:tblPr>
        <w:tblW w:w="0" w:type="auto"/>
        <w:jc w:val="center"/>
        <w:tblLook w:val="04A0" w:firstRow="1" w:lastRow="0" w:firstColumn="1" w:lastColumn="0" w:noHBand="0" w:noVBand="1"/>
      </w:tblPr>
      <w:tblGrid>
        <w:gridCol w:w="876"/>
        <w:gridCol w:w="1066"/>
        <w:gridCol w:w="821"/>
        <w:gridCol w:w="1395"/>
        <w:gridCol w:w="1066"/>
        <w:gridCol w:w="510"/>
        <w:gridCol w:w="1395"/>
      </w:tblGrid>
      <w:tr w:rsidR="00E14B98" w:rsidRPr="00B7186C" w14:paraId="338C1C85" w14:textId="77777777" w:rsidTr="00B83893">
        <w:trPr>
          <w:jc w:val="center"/>
        </w:trPr>
        <w:tc>
          <w:tcPr>
            <w:tcW w:w="0" w:type="auto"/>
            <w:tcBorders>
              <w:top w:val="nil"/>
              <w:left w:val="nil"/>
              <w:bottom w:val="nil"/>
              <w:right w:val="nil"/>
            </w:tcBorders>
            <w:shd w:val="clear" w:color="auto" w:fill="auto"/>
            <w:noWrap/>
            <w:vAlign w:val="bottom"/>
            <w:hideMark/>
          </w:tcPr>
          <w:p w14:paraId="1EC2CA9B" w14:textId="77777777" w:rsidR="00E14B98" w:rsidRPr="00B7186C" w:rsidRDefault="00E14B98" w:rsidP="00B83893">
            <w:pPr>
              <w:pStyle w:val="TableContents"/>
            </w:pPr>
          </w:p>
        </w:tc>
        <w:tc>
          <w:tcPr>
            <w:tcW w:w="0" w:type="auto"/>
            <w:gridSpan w:val="3"/>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31E34D2A" w14:textId="77777777" w:rsidR="00E14B98" w:rsidRPr="00E14B98" w:rsidRDefault="00E14B98" w:rsidP="00B83893">
            <w:pPr>
              <w:pStyle w:val="TableContents"/>
            </w:pPr>
            <w:r w:rsidRPr="00E14B98">
              <w:t>CV</w:t>
            </w:r>
          </w:p>
        </w:tc>
        <w:tc>
          <w:tcPr>
            <w:tcW w:w="0" w:type="auto"/>
            <w:gridSpan w:val="3"/>
            <w:tcBorders>
              <w:top w:val="single" w:sz="4" w:space="0" w:color="auto"/>
              <w:left w:val="nil"/>
              <w:bottom w:val="single" w:sz="4" w:space="0" w:color="auto"/>
              <w:right w:val="single" w:sz="4" w:space="0" w:color="auto"/>
            </w:tcBorders>
            <w:shd w:val="clear" w:color="000000" w:fill="E7E6E6"/>
            <w:noWrap/>
            <w:vAlign w:val="bottom"/>
            <w:hideMark/>
          </w:tcPr>
          <w:p w14:paraId="78140837" w14:textId="2A47B992" w:rsidR="00E14B98" w:rsidRPr="00E14B98" w:rsidRDefault="00E14B98" w:rsidP="00B83893">
            <w:pPr>
              <w:pStyle w:val="TableContents"/>
            </w:pPr>
            <w:r>
              <w:t>Sample Size</w:t>
            </w:r>
          </w:p>
        </w:tc>
      </w:tr>
      <w:tr w:rsidR="00E14B98" w:rsidRPr="00B7186C" w14:paraId="6012BDA6" w14:textId="77777777" w:rsidTr="00B83893">
        <w:trPr>
          <w:jc w:val="center"/>
        </w:trPr>
        <w:tc>
          <w:tcPr>
            <w:tcW w:w="0" w:type="auto"/>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212EDB95" w14:textId="77777777" w:rsidR="00E14B98" w:rsidRPr="00B7186C" w:rsidRDefault="00E14B98" w:rsidP="00B83893">
            <w:pPr>
              <w:pStyle w:val="TableContents"/>
            </w:pPr>
            <w:r w:rsidRPr="00B7186C">
              <w:t>domain</w:t>
            </w:r>
          </w:p>
        </w:tc>
        <w:tc>
          <w:tcPr>
            <w:tcW w:w="0" w:type="auto"/>
            <w:tcBorders>
              <w:top w:val="nil"/>
              <w:left w:val="nil"/>
              <w:bottom w:val="single" w:sz="4" w:space="0" w:color="auto"/>
              <w:right w:val="single" w:sz="4" w:space="0" w:color="auto"/>
            </w:tcBorders>
            <w:shd w:val="clear" w:color="000000" w:fill="E7E6E6"/>
            <w:noWrap/>
            <w:vAlign w:val="center"/>
            <w:hideMark/>
          </w:tcPr>
          <w:p w14:paraId="1DAA9EA0" w14:textId="386A8193" w:rsidR="00E14B98" w:rsidRPr="00E14B98" w:rsidRDefault="00E14B98" w:rsidP="00B83893">
            <w:pPr>
              <w:pStyle w:val="TableContents"/>
            </w:pPr>
            <w:r w:rsidRPr="00E14B98">
              <w:t>Method</w:t>
            </w:r>
            <w:r>
              <w:t xml:space="preserve"> </w:t>
            </w:r>
            <w:r w:rsidRPr="00E14B98">
              <w:t>2</w:t>
            </w:r>
          </w:p>
        </w:tc>
        <w:tc>
          <w:tcPr>
            <w:tcW w:w="0" w:type="auto"/>
            <w:tcBorders>
              <w:top w:val="nil"/>
              <w:left w:val="nil"/>
              <w:bottom w:val="single" w:sz="4" w:space="0" w:color="auto"/>
              <w:right w:val="single" w:sz="4" w:space="0" w:color="auto"/>
            </w:tcBorders>
            <w:shd w:val="clear" w:color="000000" w:fill="E7E6E6"/>
            <w:noWrap/>
            <w:vAlign w:val="center"/>
            <w:hideMark/>
          </w:tcPr>
          <w:p w14:paraId="35941C25" w14:textId="57FA6D61" w:rsidR="00E14B98" w:rsidRPr="00E14B98" w:rsidRDefault="00E14B98" w:rsidP="00B83893">
            <w:pPr>
              <w:pStyle w:val="TableContents"/>
            </w:pPr>
            <w:r w:rsidRPr="00E14B98">
              <w:t>LH</w:t>
            </w:r>
          </w:p>
        </w:tc>
        <w:tc>
          <w:tcPr>
            <w:tcW w:w="0" w:type="auto"/>
            <w:tcBorders>
              <w:top w:val="nil"/>
              <w:left w:val="nil"/>
              <w:bottom w:val="single" w:sz="4" w:space="0" w:color="auto"/>
              <w:right w:val="nil"/>
            </w:tcBorders>
            <w:shd w:val="clear" w:color="000000" w:fill="E7E6E6"/>
            <w:noWrap/>
            <w:vAlign w:val="center"/>
            <w:hideMark/>
          </w:tcPr>
          <w:p w14:paraId="0E087DE1" w14:textId="0BDA3EA7" w:rsidR="00E14B98" w:rsidRPr="00E14B98" w:rsidRDefault="00E14B98" w:rsidP="00B83893">
            <w:pPr>
              <w:pStyle w:val="TableContents"/>
            </w:pPr>
            <w:r>
              <w:t>% Difference</w:t>
            </w:r>
          </w:p>
        </w:tc>
        <w:tc>
          <w:tcPr>
            <w:tcW w:w="0" w:type="auto"/>
            <w:tcBorders>
              <w:top w:val="nil"/>
              <w:left w:val="single" w:sz="4" w:space="0" w:color="auto"/>
              <w:bottom w:val="single" w:sz="4" w:space="0" w:color="auto"/>
              <w:right w:val="single" w:sz="4" w:space="0" w:color="auto"/>
            </w:tcBorders>
            <w:shd w:val="clear" w:color="000000" w:fill="E7E6E6"/>
            <w:noWrap/>
            <w:vAlign w:val="center"/>
            <w:hideMark/>
          </w:tcPr>
          <w:p w14:paraId="76D1CA52" w14:textId="7268C56B" w:rsidR="00E14B98" w:rsidRPr="00E14B98" w:rsidRDefault="00E14B98" w:rsidP="00B83893">
            <w:pPr>
              <w:pStyle w:val="TableContents"/>
            </w:pPr>
            <w:r w:rsidRPr="00E14B98">
              <w:t>Method</w:t>
            </w:r>
            <w:r>
              <w:t xml:space="preserve"> </w:t>
            </w:r>
            <w:r w:rsidRPr="00E14B98">
              <w:t>2</w:t>
            </w:r>
          </w:p>
        </w:tc>
        <w:tc>
          <w:tcPr>
            <w:tcW w:w="0" w:type="auto"/>
            <w:tcBorders>
              <w:top w:val="nil"/>
              <w:left w:val="nil"/>
              <w:bottom w:val="single" w:sz="4" w:space="0" w:color="auto"/>
              <w:right w:val="single" w:sz="4" w:space="0" w:color="auto"/>
            </w:tcBorders>
            <w:shd w:val="clear" w:color="000000" w:fill="E7E6E6"/>
            <w:noWrap/>
            <w:vAlign w:val="center"/>
            <w:hideMark/>
          </w:tcPr>
          <w:p w14:paraId="694BA4B9" w14:textId="6095EB17" w:rsidR="00E14B98" w:rsidRPr="00E14B98" w:rsidRDefault="00E14B98" w:rsidP="00B83893">
            <w:pPr>
              <w:pStyle w:val="TableContents"/>
            </w:pPr>
            <w:r>
              <w:t>LH</w:t>
            </w:r>
          </w:p>
        </w:tc>
        <w:tc>
          <w:tcPr>
            <w:tcW w:w="0" w:type="auto"/>
            <w:tcBorders>
              <w:top w:val="nil"/>
              <w:left w:val="nil"/>
              <w:bottom w:val="single" w:sz="4" w:space="0" w:color="auto"/>
              <w:right w:val="single" w:sz="4" w:space="0" w:color="auto"/>
            </w:tcBorders>
            <w:shd w:val="clear" w:color="000000" w:fill="E7E6E6"/>
            <w:noWrap/>
            <w:vAlign w:val="center"/>
            <w:hideMark/>
          </w:tcPr>
          <w:p w14:paraId="15FB2DA5" w14:textId="2F8478B5" w:rsidR="00E14B98" w:rsidRPr="00E14B98" w:rsidRDefault="00E14B98" w:rsidP="00B83893">
            <w:pPr>
              <w:pStyle w:val="TableContents"/>
            </w:pPr>
            <w:r>
              <w:t>% Difference</w:t>
            </w:r>
          </w:p>
        </w:tc>
      </w:tr>
      <w:tr w:rsidR="00E14B98" w:rsidRPr="00B7186C" w14:paraId="059A6FC8" w14:textId="77777777" w:rsidTr="00B83893">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0277AC" w14:textId="77777777" w:rsidR="00E14B98" w:rsidRPr="00B7186C" w:rsidRDefault="00E14B98" w:rsidP="00B83893">
            <w:pPr>
              <w:pStyle w:val="TableContents"/>
            </w:pPr>
            <w:r w:rsidRPr="00B7186C">
              <w:t>1</w:t>
            </w:r>
          </w:p>
        </w:tc>
        <w:tc>
          <w:tcPr>
            <w:tcW w:w="0" w:type="auto"/>
            <w:tcBorders>
              <w:top w:val="nil"/>
              <w:left w:val="nil"/>
              <w:bottom w:val="single" w:sz="4" w:space="0" w:color="auto"/>
              <w:right w:val="single" w:sz="4" w:space="0" w:color="auto"/>
            </w:tcBorders>
            <w:shd w:val="clear" w:color="auto" w:fill="auto"/>
            <w:noWrap/>
            <w:vAlign w:val="center"/>
            <w:hideMark/>
          </w:tcPr>
          <w:p w14:paraId="5BB5F0AD" w14:textId="77777777" w:rsidR="00E14B98" w:rsidRPr="00E14B98" w:rsidRDefault="00E14B98" w:rsidP="00B83893">
            <w:pPr>
              <w:pStyle w:val="TableContents"/>
            </w:pPr>
            <w:r w:rsidRPr="00E14B98">
              <w:t>0.0136</w:t>
            </w:r>
          </w:p>
        </w:tc>
        <w:tc>
          <w:tcPr>
            <w:tcW w:w="0" w:type="auto"/>
            <w:tcBorders>
              <w:top w:val="nil"/>
              <w:left w:val="nil"/>
              <w:bottom w:val="single" w:sz="4" w:space="0" w:color="auto"/>
              <w:right w:val="single" w:sz="4" w:space="0" w:color="auto"/>
            </w:tcBorders>
            <w:shd w:val="clear" w:color="auto" w:fill="auto"/>
            <w:noWrap/>
            <w:vAlign w:val="center"/>
            <w:hideMark/>
          </w:tcPr>
          <w:p w14:paraId="6DDF0BF7" w14:textId="77777777" w:rsidR="00E14B98" w:rsidRPr="00E14B98" w:rsidRDefault="00E14B98" w:rsidP="00B83893">
            <w:pPr>
              <w:pStyle w:val="TableContents"/>
            </w:pPr>
            <w:r w:rsidRPr="00E14B98">
              <w:t>0.3403</w:t>
            </w:r>
          </w:p>
        </w:tc>
        <w:tc>
          <w:tcPr>
            <w:tcW w:w="0" w:type="auto"/>
            <w:tcBorders>
              <w:top w:val="nil"/>
              <w:left w:val="nil"/>
              <w:bottom w:val="single" w:sz="4" w:space="0" w:color="auto"/>
              <w:right w:val="nil"/>
            </w:tcBorders>
            <w:shd w:val="clear" w:color="auto" w:fill="auto"/>
            <w:noWrap/>
            <w:vAlign w:val="center"/>
            <w:hideMark/>
          </w:tcPr>
          <w:p w14:paraId="20DAEAE2" w14:textId="77777777" w:rsidR="00E14B98" w:rsidRPr="00E14B98" w:rsidRDefault="00E14B98" w:rsidP="00B83893">
            <w:pPr>
              <w:pStyle w:val="TableContents"/>
            </w:pPr>
            <w:r w:rsidRPr="00E14B98">
              <w:t>9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71A62A" w14:textId="77777777" w:rsidR="00E14B98" w:rsidRPr="00E14B98" w:rsidRDefault="00E14B98" w:rsidP="00B83893">
            <w:pPr>
              <w:pStyle w:val="TableContents"/>
            </w:pPr>
            <w:r w:rsidRPr="00E14B98">
              <w:t>122</w:t>
            </w:r>
          </w:p>
        </w:tc>
        <w:tc>
          <w:tcPr>
            <w:tcW w:w="0" w:type="auto"/>
            <w:tcBorders>
              <w:top w:val="nil"/>
              <w:left w:val="nil"/>
              <w:bottom w:val="single" w:sz="4" w:space="0" w:color="auto"/>
              <w:right w:val="single" w:sz="4" w:space="0" w:color="auto"/>
            </w:tcBorders>
            <w:shd w:val="clear" w:color="auto" w:fill="auto"/>
            <w:noWrap/>
            <w:vAlign w:val="center"/>
            <w:hideMark/>
          </w:tcPr>
          <w:p w14:paraId="6800465D" w14:textId="77777777" w:rsidR="00E14B98" w:rsidRPr="00E14B98" w:rsidRDefault="00E14B98" w:rsidP="00B83893">
            <w:pPr>
              <w:pStyle w:val="TableContents"/>
            </w:pPr>
            <w:r w:rsidRPr="00E14B98">
              <w:t>51</w:t>
            </w:r>
          </w:p>
        </w:tc>
        <w:tc>
          <w:tcPr>
            <w:tcW w:w="0" w:type="auto"/>
            <w:tcBorders>
              <w:top w:val="nil"/>
              <w:left w:val="nil"/>
              <w:bottom w:val="single" w:sz="4" w:space="0" w:color="auto"/>
              <w:right w:val="single" w:sz="4" w:space="0" w:color="auto"/>
            </w:tcBorders>
            <w:shd w:val="clear" w:color="auto" w:fill="auto"/>
            <w:noWrap/>
            <w:vAlign w:val="bottom"/>
            <w:hideMark/>
          </w:tcPr>
          <w:p w14:paraId="6D9844F5" w14:textId="77777777" w:rsidR="00E14B98" w:rsidRPr="00E14B98" w:rsidRDefault="00E14B98" w:rsidP="00B83893">
            <w:pPr>
              <w:pStyle w:val="TableContents"/>
            </w:pPr>
            <w:r w:rsidRPr="00E14B98">
              <w:t>139%</w:t>
            </w:r>
          </w:p>
        </w:tc>
      </w:tr>
      <w:tr w:rsidR="00E14B98" w:rsidRPr="00B7186C" w14:paraId="3D2CAA80" w14:textId="77777777" w:rsidTr="00B83893">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0BEFA0A" w14:textId="77777777" w:rsidR="00E14B98" w:rsidRPr="00B7186C" w:rsidRDefault="00E14B98" w:rsidP="00B83893">
            <w:pPr>
              <w:pStyle w:val="TableContents"/>
            </w:pPr>
            <w:r w:rsidRPr="00B7186C">
              <w:t>2</w:t>
            </w:r>
          </w:p>
        </w:tc>
        <w:tc>
          <w:tcPr>
            <w:tcW w:w="0" w:type="auto"/>
            <w:tcBorders>
              <w:top w:val="nil"/>
              <w:left w:val="nil"/>
              <w:bottom w:val="single" w:sz="4" w:space="0" w:color="auto"/>
              <w:right w:val="single" w:sz="4" w:space="0" w:color="auto"/>
            </w:tcBorders>
            <w:shd w:val="clear" w:color="auto" w:fill="auto"/>
            <w:noWrap/>
            <w:vAlign w:val="center"/>
            <w:hideMark/>
          </w:tcPr>
          <w:p w14:paraId="098B15D2" w14:textId="77777777" w:rsidR="00E14B98" w:rsidRPr="00E14B98" w:rsidRDefault="00E14B98" w:rsidP="00B83893">
            <w:pPr>
              <w:pStyle w:val="TableContents"/>
            </w:pPr>
            <w:r w:rsidRPr="00E14B98">
              <w:t>0.0094</w:t>
            </w:r>
          </w:p>
        </w:tc>
        <w:tc>
          <w:tcPr>
            <w:tcW w:w="0" w:type="auto"/>
            <w:tcBorders>
              <w:top w:val="nil"/>
              <w:left w:val="nil"/>
              <w:bottom w:val="single" w:sz="4" w:space="0" w:color="auto"/>
              <w:right w:val="single" w:sz="4" w:space="0" w:color="auto"/>
            </w:tcBorders>
            <w:shd w:val="clear" w:color="auto" w:fill="auto"/>
            <w:noWrap/>
            <w:vAlign w:val="center"/>
            <w:hideMark/>
          </w:tcPr>
          <w:p w14:paraId="37D0D801" w14:textId="77777777" w:rsidR="00E14B98" w:rsidRPr="00E14B98" w:rsidRDefault="00E14B98" w:rsidP="00B83893">
            <w:pPr>
              <w:pStyle w:val="TableContents"/>
            </w:pPr>
            <w:r w:rsidRPr="00E14B98">
              <w:t>0.4183</w:t>
            </w:r>
          </w:p>
        </w:tc>
        <w:tc>
          <w:tcPr>
            <w:tcW w:w="0" w:type="auto"/>
            <w:tcBorders>
              <w:top w:val="nil"/>
              <w:left w:val="nil"/>
              <w:bottom w:val="single" w:sz="4" w:space="0" w:color="auto"/>
              <w:right w:val="nil"/>
            </w:tcBorders>
            <w:shd w:val="clear" w:color="auto" w:fill="auto"/>
            <w:noWrap/>
            <w:vAlign w:val="center"/>
            <w:hideMark/>
          </w:tcPr>
          <w:p w14:paraId="61FB7979" w14:textId="77777777" w:rsidR="00E14B98" w:rsidRPr="00E14B98" w:rsidRDefault="00E14B98" w:rsidP="00B83893">
            <w:pPr>
              <w:pStyle w:val="TableContents"/>
            </w:pPr>
            <w:r w:rsidRPr="00E14B98">
              <w:t>98%</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770125E" w14:textId="77777777" w:rsidR="00E14B98" w:rsidRPr="00E14B98" w:rsidRDefault="00E14B98" w:rsidP="00B83893">
            <w:pPr>
              <w:pStyle w:val="TableContents"/>
            </w:pPr>
            <w:r w:rsidRPr="00E14B98">
              <w:t>52</w:t>
            </w:r>
          </w:p>
        </w:tc>
        <w:tc>
          <w:tcPr>
            <w:tcW w:w="0" w:type="auto"/>
            <w:tcBorders>
              <w:top w:val="nil"/>
              <w:left w:val="nil"/>
              <w:bottom w:val="single" w:sz="4" w:space="0" w:color="auto"/>
              <w:right w:val="single" w:sz="4" w:space="0" w:color="auto"/>
            </w:tcBorders>
            <w:shd w:val="clear" w:color="auto" w:fill="auto"/>
            <w:noWrap/>
            <w:vAlign w:val="center"/>
            <w:hideMark/>
          </w:tcPr>
          <w:p w14:paraId="717D59D7" w14:textId="77777777" w:rsidR="00E14B98" w:rsidRPr="00E14B98" w:rsidRDefault="00E14B98" w:rsidP="00B83893">
            <w:pPr>
              <w:pStyle w:val="TableContents"/>
            </w:pPr>
            <w:r w:rsidRPr="00E14B98">
              <w:t>42</w:t>
            </w:r>
          </w:p>
        </w:tc>
        <w:tc>
          <w:tcPr>
            <w:tcW w:w="0" w:type="auto"/>
            <w:tcBorders>
              <w:top w:val="nil"/>
              <w:left w:val="nil"/>
              <w:bottom w:val="single" w:sz="4" w:space="0" w:color="auto"/>
              <w:right w:val="single" w:sz="4" w:space="0" w:color="auto"/>
            </w:tcBorders>
            <w:shd w:val="clear" w:color="auto" w:fill="auto"/>
            <w:noWrap/>
            <w:vAlign w:val="bottom"/>
            <w:hideMark/>
          </w:tcPr>
          <w:p w14:paraId="70EC880F" w14:textId="77777777" w:rsidR="00E14B98" w:rsidRPr="00E14B98" w:rsidRDefault="00E14B98" w:rsidP="00B83893">
            <w:pPr>
              <w:pStyle w:val="TableContents"/>
            </w:pPr>
            <w:r w:rsidRPr="00E14B98">
              <w:t>24%</w:t>
            </w:r>
          </w:p>
        </w:tc>
      </w:tr>
      <w:tr w:rsidR="00E14B98" w:rsidRPr="00B7186C" w14:paraId="6DC72F73" w14:textId="77777777" w:rsidTr="00B83893">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595BE7F" w14:textId="77777777" w:rsidR="00E14B98" w:rsidRPr="00B7186C" w:rsidRDefault="00E14B98" w:rsidP="00B83893">
            <w:pPr>
              <w:pStyle w:val="TableContents"/>
            </w:pPr>
            <w:r w:rsidRPr="00B7186C">
              <w:t>3</w:t>
            </w:r>
          </w:p>
        </w:tc>
        <w:tc>
          <w:tcPr>
            <w:tcW w:w="0" w:type="auto"/>
            <w:tcBorders>
              <w:top w:val="nil"/>
              <w:left w:val="nil"/>
              <w:bottom w:val="single" w:sz="4" w:space="0" w:color="auto"/>
              <w:right w:val="single" w:sz="4" w:space="0" w:color="auto"/>
            </w:tcBorders>
            <w:shd w:val="clear" w:color="auto" w:fill="auto"/>
            <w:noWrap/>
            <w:vAlign w:val="center"/>
            <w:hideMark/>
          </w:tcPr>
          <w:p w14:paraId="0CBA11B7" w14:textId="77777777" w:rsidR="00E14B98" w:rsidRPr="00E14B98" w:rsidRDefault="00E14B98" w:rsidP="00B83893">
            <w:pPr>
              <w:pStyle w:val="TableContents"/>
            </w:pPr>
            <w:r w:rsidRPr="00E14B98">
              <w:t>0.0075</w:t>
            </w:r>
          </w:p>
        </w:tc>
        <w:tc>
          <w:tcPr>
            <w:tcW w:w="0" w:type="auto"/>
            <w:tcBorders>
              <w:top w:val="nil"/>
              <w:left w:val="nil"/>
              <w:bottom w:val="single" w:sz="4" w:space="0" w:color="auto"/>
              <w:right w:val="single" w:sz="4" w:space="0" w:color="auto"/>
            </w:tcBorders>
            <w:shd w:val="clear" w:color="auto" w:fill="auto"/>
            <w:noWrap/>
            <w:vAlign w:val="center"/>
            <w:hideMark/>
          </w:tcPr>
          <w:p w14:paraId="59464B75" w14:textId="77777777" w:rsidR="00E14B98" w:rsidRPr="00E14B98" w:rsidRDefault="00E14B98" w:rsidP="00B83893">
            <w:pPr>
              <w:pStyle w:val="TableContents"/>
            </w:pPr>
            <w:r w:rsidRPr="00E14B98">
              <w:t>0.206</w:t>
            </w:r>
          </w:p>
        </w:tc>
        <w:tc>
          <w:tcPr>
            <w:tcW w:w="0" w:type="auto"/>
            <w:tcBorders>
              <w:top w:val="nil"/>
              <w:left w:val="nil"/>
              <w:bottom w:val="single" w:sz="4" w:space="0" w:color="auto"/>
              <w:right w:val="nil"/>
            </w:tcBorders>
            <w:shd w:val="clear" w:color="auto" w:fill="auto"/>
            <w:noWrap/>
            <w:vAlign w:val="center"/>
            <w:hideMark/>
          </w:tcPr>
          <w:p w14:paraId="78C9A742" w14:textId="77777777" w:rsidR="00E14B98" w:rsidRPr="00E14B98" w:rsidRDefault="00E14B98" w:rsidP="00B83893">
            <w:pPr>
              <w:pStyle w:val="TableContents"/>
            </w:pPr>
            <w:r w:rsidRPr="00E14B98">
              <w:t>96%</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22946C" w14:textId="77777777" w:rsidR="00E14B98" w:rsidRPr="00E14B98" w:rsidRDefault="00E14B98" w:rsidP="00B83893">
            <w:pPr>
              <w:pStyle w:val="TableContents"/>
            </w:pPr>
            <w:r w:rsidRPr="00E14B98">
              <w:t>305</w:t>
            </w:r>
          </w:p>
        </w:tc>
        <w:tc>
          <w:tcPr>
            <w:tcW w:w="0" w:type="auto"/>
            <w:tcBorders>
              <w:top w:val="nil"/>
              <w:left w:val="nil"/>
              <w:bottom w:val="single" w:sz="4" w:space="0" w:color="auto"/>
              <w:right w:val="single" w:sz="4" w:space="0" w:color="auto"/>
            </w:tcBorders>
            <w:shd w:val="clear" w:color="auto" w:fill="auto"/>
            <w:noWrap/>
            <w:vAlign w:val="center"/>
            <w:hideMark/>
          </w:tcPr>
          <w:p w14:paraId="28A4E068" w14:textId="77777777" w:rsidR="00E14B98" w:rsidRPr="00E14B98" w:rsidRDefault="00E14B98" w:rsidP="00B83893">
            <w:pPr>
              <w:pStyle w:val="TableContents"/>
            </w:pPr>
            <w:r w:rsidRPr="00E14B98">
              <w:t>51</w:t>
            </w:r>
          </w:p>
        </w:tc>
        <w:tc>
          <w:tcPr>
            <w:tcW w:w="0" w:type="auto"/>
            <w:tcBorders>
              <w:top w:val="nil"/>
              <w:left w:val="nil"/>
              <w:bottom w:val="single" w:sz="4" w:space="0" w:color="auto"/>
              <w:right w:val="single" w:sz="4" w:space="0" w:color="auto"/>
            </w:tcBorders>
            <w:shd w:val="clear" w:color="auto" w:fill="auto"/>
            <w:noWrap/>
            <w:vAlign w:val="bottom"/>
            <w:hideMark/>
          </w:tcPr>
          <w:p w14:paraId="5841C248" w14:textId="77777777" w:rsidR="00E14B98" w:rsidRPr="00E14B98" w:rsidRDefault="00E14B98" w:rsidP="00B83893">
            <w:pPr>
              <w:pStyle w:val="TableContents"/>
            </w:pPr>
            <w:r w:rsidRPr="00E14B98">
              <w:t>498%</w:t>
            </w:r>
          </w:p>
        </w:tc>
      </w:tr>
      <w:tr w:rsidR="00E14B98" w:rsidRPr="00B7186C" w14:paraId="6FDCB0D8" w14:textId="77777777" w:rsidTr="00B83893">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74532E" w14:textId="77777777" w:rsidR="00E14B98" w:rsidRPr="00B7186C" w:rsidRDefault="00E14B98" w:rsidP="00B83893">
            <w:pPr>
              <w:pStyle w:val="TableContents"/>
            </w:pPr>
            <w:r w:rsidRPr="00B7186C">
              <w:t>4</w:t>
            </w:r>
          </w:p>
        </w:tc>
        <w:tc>
          <w:tcPr>
            <w:tcW w:w="0" w:type="auto"/>
            <w:tcBorders>
              <w:top w:val="nil"/>
              <w:left w:val="nil"/>
              <w:bottom w:val="single" w:sz="4" w:space="0" w:color="auto"/>
              <w:right w:val="single" w:sz="4" w:space="0" w:color="auto"/>
            </w:tcBorders>
            <w:shd w:val="clear" w:color="auto" w:fill="auto"/>
            <w:noWrap/>
            <w:vAlign w:val="center"/>
            <w:hideMark/>
          </w:tcPr>
          <w:p w14:paraId="42A7BDB0" w14:textId="77777777" w:rsidR="00E14B98" w:rsidRPr="00E14B98" w:rsidRDefault="00E14B98" w:rsidP="00B83893">
            <w:pPr>
              <w:pStyle w:val="TableContents"/>
            </w:pPr>
            <w:r w:rsidRPr="00E14B98">
              <w:t>0.0173</w:t>
            </w:r>
          </w:p>
        </w:tc>
        <w:tc>
          <w:tcPr>
            <w:tcW w:w="0" w:type="auto"/>
            <w:tcBorders>
              <w:top w:val="nil"/>
              <w:left w:val="nil"/>
              <w:bottom w:val="single" w:sz="4" w:space="0" w:color="auto"/>
              <w:right w:val="single" w:sz="4" w:space="0" w:color="auto"/>
            </w:tcBorders>
            <w:shd w:val="clear" w:color="auto" w:fill="auto"/>
            <w:noWrap/>
            <w:vAlign w:val="center"/>
            <w:hideMark/>
          </w:tcPr>
          <w:p w14:paraId="3824E8B2" w14:textId="77777777" w:rsidR="00E14B98" w:rsidRPr="00E14B98" w:rsidRDefault="00E14B98" w:rsidP="00B83893">
            <w:pPr>
              <w:pStyle w:val="TableContents"/>
            </w:pPr>
            <w:r w:rsidRPr="00E14B98">
              <w:t>0.2023</w:t>
            </w:r>
          </w:p>
        </w:tc>
        <w:tc>
          <w:tcPr>
            <w:tcW w:w="0" w:type="auto"/>
            <w:tcBorders>
              <w:top w:val="nil"/>
              <w:left w:val="nil"/>
              <w:bottom w:val="single" w:sz="4" w:space="0" w:color="auto"/>
              <w:right w:val="nil"/>
            </w:tcBorders>
            <w:shd w:val="clear" w:color="auto" w:fill="auto"/>
            <w:noWrap/>
            <w:vAlign w:val="center"/>
            <w:hideMark/>
          </w:tcPr>
          <w:p w14:paraId="7AFFD3BF" w14:textId="77777777" w:rsidR="00E14B98" w:rsidRPr="00E14B98" w:rsidRDefault="00E14B98" w:rsidP="00B83893">
            <w:pPr>
              <w:pStyle w:val="TableContents"/>
            </w:pPr>
            <w:r w:rsidRPr="00E14B98">
              <w:t>91%</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6B337C" w14:textId="77777777" w:rsidR="00E14B98" w:rsidRPr="00E14B98" w:rsidRDefault="00E14B98" w:rsidP="00B83893">
            <w:pPr>
              <w:pStyle w:val="TableContents"/>
            </w:pPr>
            <w:r w:rsidRPr="00E14B98">
              <w:t>74</w:t>
            </w:r>
          </w:p>
        </w:tc>
        <w:tc>
          <w:tcPr>
            <w:tcW w:w="0" w:type="auto"/>
            <w:tcBorders>
              <w:top w:val="nil"/>
              <w:left w:val="nil"/>
              <w:bottom w:val="single" w:sz="4" w:space="0" w:color="auto"/>
              <w:right w:val="single" w:sz="4" w:space="0" w:color="auto"/>
            </w:tcBorders>
            <w:shd w:val="clear" w:color="auto" w:fill="auto"/>
            <w:noWrap/>
            <w:vAlign w:val="center"/>
            <w:hideMark/>
          </w:tcPr>
          <w:p w14:paraId="02A2E182" w14:textId="77777777" w:rsidR="00E14B98" w:rsidRPr="00E14B98" w:rsidRDefault="00E14B98" w:rsidP="00B83893">
            <w:pPr>
              <w:pStyle w:val="TableContents"/>
            </w:pPr>
            <w:r w:rsidRPr="00E14B98">
              <w:t>49</w:t>
            </w:r>
          </w:p>
        </w:tc>
        <w:tc>
          <w:tcPr>
            <w:tcW w:w="0" w:type="auto"/>
            <w:tcBorders>
              <w:top w:val="nil"/>
              <w:left w:val="nil"/>
              <w:bottom w:val="single" w:sz="4" w:space="0" w:color="auto"/>
              <w:right w:val="single" w:sz="4" w:space="0" w:color="auto"/>
            </w:tcBorders>
            <w:shd w:val="clear" w:color="auto" w:fill="auto"/>
            <w:noWrap/>
            <w:vAlign w:val="bottom"/>
            <w:hideMark/>
          </w:tcPr>
          <w:p w14:paraId="3DB1FA50" w14:textId="77777777" w:rsidR="00E14B98" w:rsidRPr="00E14B98" w:rsidRDefault="00E14B98" w:rsidP="00B83893">
            <w:pPr>
              <w:pStyle w:val="TableContents"/>
            </w:pPr>
            <w:r w:rsidRPr="00E14B98">
              <w:t>51%</w:t>
            </w:r>
          </w:p>
        </w:tc>
      </w:tr>
      <w:tr w:rsidR="00E14B98" w:rsidRPr="00B7186C" w14:paraId="331BE35A" w14:textId="77777777" w:rsidTr="00B83893">
        <w:trPr>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7940E3" w14:textId="77777777" w:rsidR="00E14B98" w:rsidRPr="00B7186C" w:rsidRDefault="00E14B98" w:rsidP="00B83893">
            <w:pPr>
              <w:pStyle w:val="TableContents"/>
            </w:pPr>
            <w:r w:rsidRPr="00B7186C">
              <w:t>5</w:t>
            </w:r>
          </w:p>
        </w:tc>
        <w:tc>
          <w:tcPr>
            <w:tcW w:w="0" w:type="auto"/>
            <w:tcBorders>
              <w:top w:val="nil"/>
              <w:left w:val="nil"/>
              <w:bottom w:val="single" w:sz="4" w:space="0" w:color="auto"/>
              <w:right w:val="single" w:sz="4" w:space="0" w:color="auto"/>
            </w:tcBorders>
            <w:shd w:val="clear" w:color="auto" w:fill="auto"/>
            <w:noWrap/>
            <w:vAlign w:val="center"/>
            <w:hideMark/>
          </w:tcPr>
          <w:p w14:paraId="46BB0607" w14:textId="77777777" w:rsidR="00E14B98" w:rsidRPr="00E14B98" w:rsidRDefault="00E14B98" w:rsidP="00B83893">
            <w:pPr>
              <w:pStyle w:val="TableContents"/>
            </w:pPr>
            <w:r w:rsidRPr="00E14B98">
              <w:t>0.018</w:t>
            </w:r>
          </w:p>
        </w:tc>
        <w:tc>
          <w:tcPr>
            <w:tcW w:w="0" w:type="auto"/>
            <w:tcBorders>
              <w:top w:val="nil"/>
              <w:left w:val="nil"/>
              <w:bottom w:val="single" w:sz="4" w:space="0" w:color="auto"/>
              <w:right w:val="single" w:sz="4" w:space="0" w:color="auto"/>
            </w:tcBorders>
            <w:shd w:val="clear" w:color="auto" w:fill="auto"/>
            <w:noWrap/>
            <w:vAlign w:val="center"/>
            <w:hideMark/>
          </w:tcPr>
          <w:p w14:paraId="0FE311EA" w14:textId="77777777" w:rsidR="00E14B98" w:rsidRPr="00E14B98" w:rsidRDefault="00E14B98" w:rsidP="00B83893">
            <w:pPr>
              <w:pStyle w:val="TableContents"/>
            </w:pPr>
            <w:r w:rsidRPr="00E14B98">
              <w:t>0.2749</w:t>
            </w:r>
          </w:p>
        </w:tc>
        <w:tc>
          <w:tcPr>
            <w:tcW w:w="0" w:type="auto"/>
            <w:tcBorders>
              <w:top w:val="nil"/>
              <w:left w:val="nil"/>
              <w:bottom w:val="single" w:sz="4" w:space="0" w:color="auto"/>
              <w:right w:val="nil"/>
            </w:tcBorders>
            <w:shd w:val="clear" w:color="auto" w:fill="auto"/>
            <w:noWrap/>
            <w:vAlign w:val="center"/>
            <w:hideMark/>
          </w:tcPr>
          <w:p w14:paraId="1532F502" w14:textId="77777777" w:rsidR="00E14B98" w:rsidRPr="00E14B98" w:rsidRDefault="00E14B98" w:rsidP="00B83893">
            <w:pPr>
              <w:pStyle w:val="TableContents"/>
            </w:pPr>
            <w:r w:rsidRPr="00E14B98">
              <w:t>93%</w:t>
            </w: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EE0DA4" w14:textId="77777777" w:rsidR="00E14B98" w:rsidRPr="00E14B98" w:rsidRDefault="00E14B98" w:rsidP="00B83893">
            <w:pPr>
              <w:pStyle w:val="TableContents"/>
            </w:pPr>
            <w:r w:rsidRPr="00E14B98">
              <w:t>419</w:t>
            </w:r>
          </w:p>
        </w:tc>
        <w:tc>
          <w:tcPr>
            <w:tcW w:w="0" w:type="auto"/>
            <w:tcBorders>
              <w:top w:val="nil"/>
              <w:left w:val="nil"/>
              <w:bottom w:val="single" w:sz="4" w:space="0" w:color="auto"/>
              <w:right w:val="single" w:sz="4" w:space="0" w:color="auto"/>
            </w:tcBorders>
            <w:shd w:val="clear" w:color="auto" w:fill="auto"/>
            <w:noWrap/>
            <w:vAlign w:val="center"/>
            <w:hideMark/>
          </w:tcPr>
          <w:p w14:paraId="6D8E2418" w14:textId="77777777" w:rsidR="00E14B98" w:rsidRPr="00E14B98" w:rsidRDefault="00E14B98" w:rsidP="00B83893">
            <w:pPr>
              <w:pStyle w:val="TableContents"/>
            </w:pPr>
            <w:r w:rsidRPr="00E14B98">
              <w:t>53</w:t>
            </w:r>
          </w:p>
        </w:tc>
        <w:tc>
          <w:tcPr>
            <w:tcW w:w="0" w:type="auto"/>
            <w:tcBorders>
              <w:top w:val="nil"/>
              <w:left w:val="nil"/>
              <w:bottom w:val="single" w:sz="4" w:space="0" w:color="auto"/>
              <w:right w:val="single" w:sz="4" w:space="0" w:color="auto"/>
            </w:tcBorders>
            <w:shd w:val="clear" w:color="auto" w:fill="auto"/>
            <w:noWrap/>
            <w:vAlign w:val="bottom"/>
            <w:hideMark/>
          </w:tcPr>
          <w:p w14:paraId="010B8C8E" w14:textId="77777777" w:rsidR="00E14B98" w:rsidRPr="00E14B98" w:rsidRDefault="00E14B98" w:rsidP="00B83893">
            <w:pPr>
              <w:pStyle w:val="TableContents"/>
            </w:pPr>
            <w:r w:rsidRPr="00E14B98">
              <w:t>691%</w:t>
            </w:r>
          </w:p>
        </w:tc>
      </w:tr>
    </w:tbl>
    <w:p w14:paraId="7AEE61CB" w14:textId="77777777" w:rsidR="00D95850" w:rsidRDefault="00D95850" w:rsidP="008B28B4">
      <w:pPr>
        <w:pStyle w:val="BodyText"/>
      </w:pPr>
    </w:p>
    <w:p w14:paraId="54C64E3B" w14:textId="09458119" w:rsidR="00884B05" w:rsidRDefault="00D95850" w:rsidP="008B28B4">
      <w:pPr>
        <w:pStyle w:val="BodyText"/>
      </w:pPr>
      <w:r>
        <w:t xml:space="preserve">Increasing the sample size </w:t>
      </w:r>
      <w:r w:rsidR="00DD7C22">
        <w:t xml:space="preserve">for the LH method can result in improving the CV </w:t>
      </w:r>
      <w:r w:rsidR="009E04B0">
        <w:t>to some extent</w:t>
      </w:r>
      <w:r w:rsidR="00DD7C22">
        <w:t xml:space="preserve">, </w:t>
      </w:r>
      <w:r w:rsidR="00DD7C22">
        <w:lastRenderedPageBreak/>
        <w:t xml:space="preserve">however, the </w:t>
      </w:r>
      <w:r w:rsidR="009E04B0">
        <w:t xml:space="preserve">main cause of the observed significant difference in the CVs is the optimal stratification and allocation performed in method 2. The generalized LH method performs the stratification and allocation separately and therefore their combination is far from optimal. </w:t>
      </w:r>
    </w:p>
    <w:p w14:paraId="5F36707F" w14:textId="77777777" w:rsidR="00884B05" w:rsidRDefault="00884B05">
      <w:pPr>
        <w:spacing w:before="0" w:line="240" w:lineRule="auto"/>
        <w:ind w:right="0"/>
      </w:pPr>
      <w:r>
        <w:br w:type="page"/>
      </w:r>
    </w:p>
    <w:p w14:paraId="67C01696" w14:textId="0E685D0C" w:rsidR="00C61F79" w:rsidRDefault="00C61F79" w:rsidP="002B358E">
      <w:pPr>
        <w:pStyle w:val="Heading1"/>
      </w:pPr>
      <w:bookmarkStart w:id="66" w:name="_Toc29161480"/>
      <w:r>
        <w:lastRenderedPageBreak/>
        <w:t>Appendix</w:t>
      </w:r>
      <w:bookmarkEnd w:id="66"/>
    </w:p>
    <w:p w14:paraId="4F2F5E05" w14:textId="49216813" w:rsidR="00C61F79" w:rsidRDefault="00C308CA" w:rsidP="00C308CA">
      <w:r>
        <w:t xml:space="preserve">The complete R script for </w:t>
      </w:r>
      <w:r w:rsidR="00B413D1">
        <w:t>each of the methods are</w:t>
      </w:r>
      <w:r>
        <w:t xml:space="preserve"> presented </w:t>
      </w:r>
      <w:r w:rsidR="00B413D1">
        <w:t>in this section</w:t>
      </w:r>
      <w:r>
        <w:t xml:space="preserve">. The latest code is also available in </w:t>
      </w:r>
      <w:r w:rsidRPr="00464704">
        <w:t>“</w:t>
      </w:r>
      <w:r>
        <w:t>R_Scripts</w:t>
      </w:r>
      <w:r w:rsidRPr="00464704">
        <w:t xml:space="preserve">” folder on the GitHub repository </w:t>
      </w:r>
      <w:r w:rsidRPr="00464704">
        <w:fldChar w:fldCharType="begin"/>
      </w:r>
      <w:r w:rsidR="00BD18AC">
        <w:instrText xml:space="preserve"> ADDIN ZOTERO_ITEM CSL_CITATION {"citationID":"ZjhDFy7o","properties":{"formattedCitation":"(Ghanbartehrani, 2019)","plainCitation":"(Ghanbartehrani, 2019)","noteIndex":0},"citationItems":[{"id":3054,"uris":["http://zotero.org/groups/2128091/items/3NZFUUIV"],"uri":["http://zotero.org/groups/2128091/items/3NZFUUIV"],"itemData":{"id":3054,"type":"webpage","abstract":"Data and scripts for CFS sample design. Contribute to saeedt/CFS_Sampling development by creating an account on GitHub.","container-title":"GitHub","language":"en","title":"saeedt/CFS_Sampling","URL":"https://github.com/saeedt/CFS_Sampling","author":[{"family":"Ghanbartehrani","given":"Saeed"}],"accessed":{"date-parts":[["2019",4,23]]},"issued":{"date-parts":[["2019",4,10]]}}}],"schema":"https://github.com/citation-style-language/schema/raw/master/csl-citation.json"} </w:instrText>
      </w:r>
      <w:r w:rsidRPr="00464704">
        <w:fldChar w:fldCharType="separate"/>
      </w:r>
      <w:r w:rsidRPr="00464704">
        <w:t>(Ghanbartehrani, 2019)</w:t>
      </w:r>
      <w:r w:rsidRPr="00464704">
        <w:fldChar w:fldCharType="end"/>
      </w:r>
      <w:r w:rsidRPr="00464704">
        <w:t>.</w:t>
      </w:r>
    </w:p>
    <w:p w14:paraId="34DC0986" w14:textId="3BD9298D" w:rsidR="00B413D1" w:rsidRDefault="00B413D1" w:rsidP="002B358E">
      <w:pPr>
        <w:pStyle w:val="Heading2"/>
      </w:pPr>
      <w:bookmarkStart w:id="67" w:name="_Ref16422707"/>
      <w:bookmarkStart w:id="68" w:name="_Ref16422745"/>
      <w:bookmarkStart w:id="69" w:name="_Toc29161481"/>
      <w:r>
        <w:t>Method 1</w:t>
      </w:r>
      <w:r w:rsidR="00D01F2E">
        <w:t xml:space="preserve"> Scripts</w:t>
      </w:r>
      <w:bookmarkEnd w:id="67"/>
      <w:bookmarkEnd w:id="68"/>
      <w:bookmarkEnd w:id="69"/>
    </w:p>
    <w:p w14:paraId="6736C460" w14:textId="77777777" w:rsidR="00C308CA" w:rsidRDefault="00C308CA" w:rsidP="00C308CA">
      <w:pPr>
        <w:pStyle w:val="Code"/>
      </w:pPr>
      <w:proofErr w:type="gramStart"/>
      <w:r>
        <w:t>library(</w:t>
      </w:r>
      <w:proofErr w:type="gramEnd"/>
      <w:r>
        <w:t>SamplingStrata)</w:t>
      </w:r>
    </w:p>
    <w:p w14:paraId="3B18798E" w14:textId="77777777" w:rsidR="00C308CA" w:rsidRDefault="00C308CA" w:rsidP="00C308CA">
      <w:pPr>
        <w:pStyle w:val="Code"/>
      </w:pPr>
    </w:p>
    <w:p w14:paraId="34FC1EE5" w14:textId="77777777" w:rsidR="00C308CA" w:rsidRDefault="00C308CA" w:rsidP="00C308CA">
      <w:pPr>
        <w:pStyle w:val="Code"/>
      </w:pPr>
      <w:r>
        <w:t># Read the input frame data from 100K_Frame.csv file</w:t>
      </w:r>
    </w:p>
    <w:p w14:paraId="4739F6A8" w14:textId="77777777" w:rsidR="00C308CA" w:rsidRDefault="00C308CA" w:rsidP="00C308CA">
      <w:pPr>
        <w:pStyle w:val="Code"/>
      </w:pPr>
      <w:r>
        <w:t xml:space="preserve">CFSFrameData &lt;- </w:t>
      </w:r>
      <w:proofErr w:type="gramStart"/>
      <w:r>
        <w:t>read.csv(</w:t>
      </w:r>
      <w:proofErr w:type="gramEnd"/>
      <w:r>
        <w:t>file="./100K_Frame.csv", header=TRUE, sep=",")</w:t>
      </w:r>
    </w:p>
    <w:p w14:paraId="15B85F1B" w14:textId="77777777" w:rsidR="00C308CA" w:rsidRDefault="00C308CA" w:rsidP="00C308CA">
      <w:pPr>
        <w:pStyle w:val="Code"/>
      </w:pPr>
    </w:p>
    <w:p w14:paraId="5D253AA4" w14:textId="77777777" w:rsidR="00C308CA" w:rsidRDefault="00C308CA" w:rsidP="00C308CA">
      <w:pPr>
        <w:pStyle w:val="Code"/>
      </w:pPr>
      <w:r>
        <w:t xml:space="preserve"># Build the frame using estno column as identifier, state, county, and naics </w:t>
      </w:r>
    </w:p>
    <w:p w14:paraId="78478961" w14:textId="77777777" w:rsidR="00C308CA" w:rsidRDefault="00C308CA" w:rsidP="00C308CA">
      <w:pPr>
        <w:pStyle w:val="Code"/>
      </w:pPr>
      <w:r>
        <w:t># as auxiliary variables and value as target variable</w:t>
      </w:r>
    </w:p>
    <w:p w14:paraId="130AB026" w14:textId="77777777" w:rsidR="00CF1C21" w:rsidRDefault="00CF1C21" w:rsidP="00CF1C21">
      <w:pPr>
        <w:pStyle w:val="Code"/>
      </w:pPr>
      <w:r>
        <w:t>frame &lt;- NULL</w:t>
      </w:r>
    </w:p>
    <w:p w14:paraId="1C1450B6" w14:textId="77777777" w:rsidR="00CF1C21" w:rsidRDefault="00CF1C21" w:rsidP="00CF1C21">
      <w:pPr>
        <w:pStyle w:val="Code"/>
      </w:pPr>
      <w:r>
        <w:t>frame$id &lt;- CFSFrameData$estno</w:t>
      </w:r>
    </w:p>
    <w:p w14:paraId="526924B7" w14:textId="77777777" w:rsidR="00CF1C21" w:rsidRDefault="00CF1C21" w:rsidP="00CF1C21">
      <w:pPr>
        <w:pStyle w:val="Code"/>
      </w:pPr>
      <w:r>
        <w:t>frame$Y1 &lt;- CFSFrameData$value</w:t>
      </w:r>
    </w:p>
    <w:p w14:paraId="26B26F14" w14:textId="77777777" w:rsidR="00CF1C21" w:rsidRDefault="00CF1C21" w:rsidP="00CF1C21">
      <w:pPr>
        <w:pStyle w:val="Code"/>
      </w:pPr>
    </w:p>
    <w:p w14:paraId="265C09A4" w14:textId="77777777" w:rsidR="00CF1C21" w:rsidRDefault="00CF1C21" w:rsidP="00CF1C21">
      <w:pPr>
        <w:pStyle w:val="Code"/>
      </w:pPr>
      <w:r>
        <w:t xml:space="preserve">CFSFrame &lt;- </w:t>
      </w:r>
      <w:proofErr w:type="gramStart"/>
      <w:r>
        <w:t>buildFrameDF(</w:t>
      </w:r>
      <w:proofErr w:type="gramEnd"/>
      <w:r>
        <w:t>df = CFSFrameData,</w:t>
      </w:r>
    </w:p>
    <w:p w14:paraId="33EA94F9" w14:textId="77777777" w:rsidR="00CF1C21" w:rsidRDefault="00CF1C21" w:rsidP="00CF1C21">
      <w:pPr>
        <w:pStyle w:val="Code"/>
      </w:pPr>
      <w:r>
        <w:t xml:space="preserve">                         id = "estno",</w:t>
      </w:r>
    </w:p>
    <w:p w14:paraId="4961D75E" w14:textId="77777777" w:rsidR="00CF1C21" w:rsidRDefault="00CF1C21" w:rsidP="00CF1C21">
      <w:pPr>
        <w:pStyle w:val="Code"/>
      </w:pPr>
      <w:r>
        <w:t xml:space="preserve">                         X = </w:t>
      </w:r>
      <w:proofErr w:type="gramStart"/>
      <w:r>
        <w:t>c(</w:t>
      </w:r>
      <w:proofErr w:type="gramEnd"/>
    </w:p>
    <w:p w14:paraId="499012DB" w14:textId="77777777" w:rsidR="00CF1C21" w:rsidRDefault="00CF1C21" w:rsidP="00CF1C21">
      <w:pPr>
        <w:pStyle w:val="Code"/>
      </w:pPr>
      <w:r>
        <w:t xml:space="preserve">                           "county",</w:t>
      </w:r>
    </w:p>
    <w:p w14:paraId="37303001" w14:textId="77777777" w:rsidR="00CF1C21" w:rsidRDefault="00CF1C21" w:rsidP="00CF1C21">
      <w:pPr>
        <w:pStyle w:val="Code"/>
      </w:pPr>
      <w:r>
        <w:t xml:space="preserve">                           "naics"</w:t>
      </w:r>
    </w:p>
    <w:p w14:paraId="4EAE650A" w14:textId="77777777" w:rsidR="00CF1C21" w:rsidRDefault="00CF1C21" w:rsidP="00CF1C21">
      <w:pPr>
        <w:pStyle w:val="Code"/>
      </w:pPr>
      <w:r>
        <w:t xml:space="preserve">                         ),</w:t>
      </w:r>
    </w:p>
    <w:p w14:paraId="1366FFD6" w14:textId="77777777" w:rsidR="00CF1C21" w:rsidRDefault="00CF1C21" w:rsidP="00CF1C21">
      <w:pPr>
        <w:pStyle w:val="Code"/>
      </w:pPr>
      <w:r>
        <w:t xml:space="preserve">                         Y = </w:t>
      </w:r>
      <w:proofErr w:type="gramStart"/>
      <w:r>
        <w:t>c(</w:t>
      </w:r>
      <w:proofErr w:type="gramEnd"/>
      <w:r>
        <w:t>"value"</w:t>
      </w:r>
    </w:p>
    <w:p w14:paraId="717167FE" w14:textId="77777777" w:rsidR="00CF1C21" w:rsidRDefault="00CF1C21" w:rsidP="00CF1C21">
      <w:pPr>
        <w:pStyle w:val="Code"/>
      </w:pPr>
      <w:r>
        <w:t xml:space="preserve">                         ),</w:t>
      </w:r>
    </w:p>
    <w:p w14:paraId="26AF5E68" w14:textId="77777777" w:rsidR="00CF1C21" w:rsidRDefault="00CF1C21" w:rsidP="00CF1C21">
      <w:pPr>
        <w:pStyle w:val="Code"/>
      </w:pPr>
      <w:r>
        <w:t xml:space="preserve">                         domainvalue = "state")</w:t>
      </w:r>
    </w:p>
    <w:p w14:paraId="30C57B3F" w14:textId="77777777" w:rsidR="00CF1C21" w:rsidRDefault="00CF1C21" w:rsidP="00CF1C21">
      <w:pPr>
        <w:pStyle w:val="Code"/>
      </w:pPr>
    </w:p>
    <w:p w14:paraId="2315F3F5" w14:textId="77777777" w:rsidR="00CF1C21" w:rsidRDefault="00CF1C21" w:rsidP="00CF1C21">
      <w:pPr>
        <w:pStyle w:val="Code"/>
      </w:pPr>
      <w:proofErr w:type="gramStart"/>
      <w:r>
        <w:t>str(</w:t>
      </w:r>
      <w:proofErr w:type="gramEnd"/>
      <w:r>
        <w:t>CFSFrame)</w:t>
      </w:r>
    </w:p>
    <w:p w14:paraId="1C3CD034" w14:textId="77777777" w:rsidR="00CF1C21" w:rsidRDefault="00CF1C21" w:rsidP="00CF1C21">
      <w:pPr>
        <w:pStyle w:val="Code"/>
      </w:pPr>
    </w:p>
    <w:p w14:paraId="640C1854" w14:textId="77777777" w:rsidR="00CF1C21" w:rsidRDefault="00CF1C21" w:rsidP="00CF1C21">
      <w:pPr>
        <w:pStyle w:val="Code"/>
      </w:pPr>
      <w:r>
        <w:t xml:space="preserve">AtomicStrata &lt;- </w:t>
      </w:r>
      <w:proofErr w:type="gramStart"/>
      <w:r>
        <w:t>buildStrataDF(</w:t>
      </w:r>
      <w:proofErr w:type="gramEnd"/>
      <w:r>
        <w:t>CFSFrame,  progress = TRUE)</w:t>
      </w:r>
    </w:p>
    <w:p w14:paraId="76593205" w14:textId="3F0E4C9F" w:rsidR="00C308CA" w:rsidRDefault="00CF1C21" w:rsidP="00CF1C21">
      <w:pPr>
        <w:pStyle w:val="Code"/>
      </w:pPr>
      <w:proofErr w:type="gramStart"/>
      <w:r>
        <w:t>head(</w:t>
      </w:r>
      <w:proofErr w:type="gramEnd"/>
      <w:r>
        <w:t>AtomicStrata)</w:t>
      </w:r>
    </w:p>
    <w:p w14:paraId="25DF9323" w14:textId="77777777" w:rsidR="00C308CA" w:rsidRDefault="00C308CA" w:rsidP="00C308CA">
      <w:pPr>
        <w:pStyle w:val="Code"/>
      </w:pPr>
    </w:p>
    <w:p w14:paraId="0D1C7105" w14:textId="77777777" w:rsidR="00C308CA" w:rsidRDefault="00C308CA" w:rsidP="00C308CA">
      <w:pPr>
        <w:pStyle w:val="Code"/>
      </w:pPr>
      <w:r>
        <w:t># Read the CV constraints from CV.csv file</w:t>
      </w:r>
    </w:p>
    <w:p w14:paraId="1728955A" w14:textId="77777777" w:rsidR="00C308CA" w:rsidRDefault="00C308CA" w:rsidP="00C308CA">
      <w:pPr>
        <w:pStyle w:val="Code"/>
      </w:pPr>
      <w:r>
        <w:t xml:space="preserve">CVConst &lt;- </w:t>
      </w:r>
      <w:proofErr w:type="gramStart"/>
      <w:r>
        <w:t>read.csv(</w:t>
      </w:r>
      <w:proofErr w:type="gramEnd"/>
      <w:r>
        <w:t>"./CV.csv", header=TRUE, sep=",")</w:t>
      </w:r>
    </w:p>
    <w:p w14:paraId="0AF64A95" w14:textId="77777777" w:rsidR="00C308CA" w:rsidRDefault="00C308CA" w:rsidP="00C308CA">
      <w:pPr>
        <w:pStyle w:val="Code"/>
      </w:pPr>
    </w:p>
    <w:p w14:paraId="2597E20A" w14:textId="77777777" w:rsidR="00C308CA" w:rsidRDefault="00C308CA" w:rsidP="00C308CA">
      <w:pPr>
        <w:pStyle w:val="Code"/>
      </w:pPr>
      <w:r>
        <w:t># Check the input data for errors</w:t>
      </w:r>
    </w:p>
    <w:p w14:paraId="4EC75E0B" w14:textId="77777777" w:rsidR="00C308CA" w:rsidRDefault="00C308CA" w:rsidP="00C308CA">
      <w:pPr>
        <w:pStyle w:val="Code"/>
      </w:pPr>
      <w:proofErr w:type="gramStart"/>
      <w:r>
        <w:t>checkInput(</w:t>
      </w:r>
      <w:proofErr w:type="gramEnd"/>
      <w:r>
        <w:t xml:space="preserve">errors = CVConst, </w:t>
      </w:r>
    </w:p>
    <w:p w14:paraId="516F9F9E" w14:textId="77777777" w:rsidR="00C308CA" w:rsidRDefault="00C308CA" w:rsidP="00C308CA">
      <w:pPr>
        <w:pStyle w:val="Code"/>
      </w:pPr>
      <w:r>
        <w:t xml:space="preserve">           strata = AtomicStrata,                               </w:t>
      </w:r>
    </w:p>
    <w:p w14:paraId="424B3F26" w14:textId="77777777" w:rsidR="00C308CA" w:rsidRDefault="00C308CA" w:rsidP="00C308CA">
      <w:pPr>
        <w:pStyle w:val="Code"/>
      </w:pPr>
      <w:r>
        <w:t xml:space="preserve">           sampframe = CFSFrame)</w:t>
      </w:r>
    </w:p>
    <w:p w14:paraId="5BC26AF9" w14:textId="77777777" w:rsidR="00C308CA" w:rsidRDefault="00C308CA" w:rsidP="00C308CA">
      <w:pPr>
        <w:pStyle w:val="Code"/>
      </w:pPr>
    </w:p>
    <w:p w14:paraId="4C8EA7F3" w14:textId="55C38C59" w:rsidR="00C308CA" w:rsidRDefault="00C308CA" w:rsidP="00C308CA">
      <w:pPr>
        <w:pStyle w:val="Code"/>
      </w:pPr>
      <w:r>
        <w:lastRenderedPageBreak/>
        <w:t># Optimization of stratification</w:t>
      </w:r>
      <w:r w:rsidR="00CF1C21">
        <w:t>_allocation without K-Mean solution</w:t>
      </w:r>
    </w:p>
    <w:p w14:paraId="559402B6" w14:textId="44706DB6" w:rsidR="00CF1C21" w:rsidRDefault="00CF1C21" w:rsidP="00CF1C21">
      <w:pPr>
        <w:pStyle w:val="Code"/>
      </w:pPr>
      <w:r>
        <w:t xml:space="preserve">ga_solution_withoutkmeans&lt;- </w:t>
      </w:r>
      <w:proofErr w:type="gramStart"/>
      <w:r>
        <w:t>optimizeStrata(</w:t>
      </w:r>
      <w:proofErr w:type="gramEnd"/>
    </w:p>
    <w:p w14:paraId="2A38DC48" w14:textId="77777777" w:rsidR="00CF1C21" w:rsidRDefault="00CF1C21" w:rsidP="00CF1C21">
      <w:pPr>
        <w:pStyle w:val="Code"/>
      </w:pPr>
      <w:r>
        <w:t xml:space="preserve">  errors = CVConst, </w:t>
      </w:r>
    </w:p>
    <w:p w14:paraId="626779AA" w14:textId="77777777" w:rsidR="00CF1C21" w:rsidRDefault="00CF1C21" w:rsidP="00CF1C21">
      <w:pPr>
        <w:pStyle w:val="Code"/>
      </w:pPr>
      <w:r>
        <w:t xml:space="preserve">  strata = AtomicStrata,</w:t>
      </w:r>
    </w:p>
    <w:p w14:paraId="1ABD9BAC" w14:textId="77777777" w:rsidR="00CF1C21" w:rsidRDefault="00CF1C21" w:rsidP="00CF1C21">
      <w:pPr>
        <w:pStyle w:val="Code"/>
      </w:pPr>
      <w:r>
        <w:t xml:space="preserve">  cens = NULL, </w:t>
      </w:r>
    </w:p>
    <w:p w14:paraId="7709E727" w14:textId="77777777" w:rsidR="00CF1C21" w:rsidRDefault="00CF1C21" w:rsidP="00CF1C21">
      <w:pPr>
        <w:pStyle w:val="Code"/>
      </w:pPr>
      <w:r>
        <w:t xml:space="preserve">  strcens = FALSE,</w:t>
      </w:r>
    </w:p>
    <w:p w14:paraId="51F5C2EC" w14:textId="77777777" w:rsidR="00CF1C21" w:rsidRDefault="00CF1C21" w:rsidP="00CF1C21">
      <w:pPr>
        <w:pStyle w:val="Code"/>
      </w:pPr>
      <w:r>
        <w:t xml:space="preserve">  alldomains = TRUE,</w:t>
      </w:r>
    </w:p>
    <w:p w14:paraId="5C43A608" w14:textId="77777777" w:rsidR="00CF1C21" w:rsidRDefault="00CF1C21" w:rsidP="00CF1C21">
      <w:pPr>
        <w:pStyle w:val="Code"/>
      </w:pPr>
      <w:r>
        <w:t xml:space="preserve">  dom = NULL,</w:t>
      </w:r>
      <w:r>
        <w:tab/>
      </w:r>
    </w:p>
    <w:p w14:paraId="2A4579FE" w14:textId="77777777" w:rsidR="00CF1C21" w:rsidRDefault="00CF1C21" w:rsidP="00CF1C21">
      <w:pPr>
        <w:pStyle w:val="Code"/>
      </w:pPr>
      <w:r>
        <w:t xml:space="preserve">  initialStrata = NA, </w:t>
      </w:r>
    </w:p>
    <w:p w14:paraId="4665CD21" w14:textId="77777777" w:rsidR="00CF1C21" w:rsidRDefault="00CF1C21" w:rsidP="00CF1C21">
      <w:pPr>
        <w:pStyle w:val="Code"/>
      </w:pPr>
      <w:r>
        <w:t xml:space="preserve">  addStrataFactor = 0.0, </w:t>
      </w:r>
    </w:p>
    <w:p w14:paraId="4A7B4C3F" w14:textId="77777777" w:rsidR="00CF1C21" w:rsidRDefault="00CF1C21" w:rsidP="00CF1C21">
      <w:pPr>
        <w:pStyle w:val="Code"/>
      </w:pPr>
      <w:r>
        <w:t xml:space="preserve">  minnumstr = 2, </w:t>
      </w:r>
    </w:p>
    <w:p w14:paraId="7728DDE2" w14:textId="77777777" w:rsidR="00CF1C21" w:rsidRDefault="00CF1C21" w:rsidP="00CF1C21">
      <w:pPr>
        <w:pStyle w:val="Code"/>
      </w:pPr>
      <w:r>
        <w:t xml:space="preserve">  iter = 500, </w:t>
      </w:r>
    </w:p>
    <w:p w14:paraId="75D50E80" w14:textId="77777777" w:rsidR="00CF1C21" w:rsidRDefault="00CF1C21" w:rsidP="00CF1C21">
      <w:pPr>
        <w:pStyle w:val="Code"/>
      </w:pPr>
      <w:r>
        <w:t xml:space="preserve">  pops = 20, </w:t>
      </w:r>
    </w:p>
    <w:p w14:paraId="099A37D1" w14:textId="77777777" w:rsidR="00CF1C21" w:rsidRDefault="00CF1C21" w:rsidP="00CF1C21">
      <w:pPr>
        <w:pStyle w:val="Code"/>
      </w:pPr>
      <w:r>
        <w:t xml:space="preserve">  mut_chance = NA, </w:t>
      </w:r>
    </w:p>
    <w:p w14:paraId="7C5C1561" w14:textId="77777777" w:rsidR="00CF1C21" w:rsidRDefault="00CF1C21" w:rsidP="00CF1C21">
      <w:pPr>
        <w:pStyle w:val="Code"/>
      </w:pPr>
      <w:r>
        <w:t xml:space="preserve">  elitism_rate = 0.2,</w:t>
      </w:r>
    </w:p>
    <w:p w14:paraId="73AD1CE0" w14:textId="77777777" w:rsidR="00CF1C21" w:rsidRDefault="00CF1C21" w:rsidP="00CF1C21">
      <w:pPr>
        <w:pStyle w:val="Code"/>
      </w:pPr>
      <w:r>
        <w:t xml:space="preserve">  highvalue = 1e+08, </w:t>
      </w:r>
    </w:p>
    <w:p w14:paraId="5339BA48" w14:textId="77777777" w:rsidR="00CF1C21" w:rsidRDefault="00CF1C21" w:rsidP="00CF1C21">
      <w:pPr>
        <w:pStyle w:val="Code"/>
      </w:pPr>
      <w:r>
        <w:t xml:space="preserve">  realAllocation = FALSE,</w:t>
      </w:r>
    </w:p>
    <w:p w14:paraId="68AC2E33" w14:textId="77777777" w:rsidR="00CF1C21" w:rsidRDefault="00CF1C21" w:rsidP="00CF1C21">
      <w:pPr>
        <w:pStyle w:val="Code"/>
      </w:pPr>
      <w:r>
        <w:t xml:space="preserve">  writeFiles = FALSE,</w:t>
      </w:r>
    </w:p>
    <w:p w14:paraId="307556C2" w14:textId="77777777" w:rsidR="00CF1C21" w:rsidRDefault="00CF1C21" w:rsidP="00CF1C21">
      <w:pPr>
        <w:pStyle w:val="Code"/>
      </w:pPr>
      <w:r>
        <w:t xml:space="preserve">  showPlot = FALSE, </w:t>
      </w:r>
    </w:p>
    <w:p w14:paraId="09E5EC7F" w14:textId="25971C70" w:rsidR="00CF1C21" w:rsidRDefault="00CF1C21" w:rsidP="002C5C73">
      <w:pPr>
        <w:pStyle w:val="Code"/>
      </w:pPr>
      <w:r>
        <w:t xml:space="preserve">  parallel = FALSE  </w:t>
      </w:r>
    </w:p>
    <w:p w14:paraId="5067980E" w14:textId="77777777" w:rsidR="002C5C73" w:rsidRDefault="00CF1C21" w:rsidP="00CF1C21">
      <w:pPr>
        <w:pStyle w:val="Code"/>
      </w:pPr>
      <w:r>
        <w:t>)</w:t>
      </w:r>
    </w:p>
    <w:p w14:paraId="7FFAD880" w14:textId="312AC22A" w:rsidR="00CF1C21" w:rsidRDefault="00CF1C21" w:rsidP="00CF1C21">
      <w:pPr>
        <w:pStyle w:val="Code"/>
      </w:pPr>
      <w:proofErr w:type="gramStart"/>
      <w:r>
        <w:t>sum(</w:t>
      </w:r>
      <w:proofErr w:type="gramEnd"/>
      <w:r>
        <w:t>ga_solution_withoutkmeans $aggr_strata$SOLUZ)</w:t>
      </w:r>
    </w:p>
    <w:p w14:paraId="79429619" w14:textId="433D85A0" w:rsidR="00C308CA" w:rsidRDefault="00CF1C21" w:rsidP="00CF1C21">
      <w:pPr>
        <w:pStyle w:val="Code"/>
      </w:pPr>
      <w:r>
        <w:t>expected_</w:t>
      </w:r>
      <w:proofErr w:type="gramStart"/>
      <w:r>
        <w:t>CV(</w:t>
      </w:r>
      <w:proofErr w:type="gramEnd"/>
      <w:r>
        <w:t>ga_solution_withoutkmeans $aggr_strata)</w:t>
      </w:r>
    </w:p>
    <w:p w14:paraId="75D16BB3" w14:textId="77777777" w:rsidR="00CF1C21" w:rsidRDefault="00CF1C21" w:rsidP="00CF1C21">
      <w:pPr>
        <w:pStyle w:val="Code"/>
      </w:pPr>
    </w:p>
    <w:p w14:paraId="0A852FF3" w14:textId="77777777" w:rsidR="00C308CA" w:rsidRDefault="00C308CA" w:rsidP="00C308CA">
      <w:pPr>
        <w:pStyle w:val="Code"/>
      </w:pPr>
      <w:r>
        <w:t># Writing the stratification and allocation results to csv files</w:t>
      </w:r>
    </w:p>
    <w:p w14:paraId="328D424A" w14:textId="0D8DDAF2" w:rsidR="00C308CA" w:rsidRDefault="00C308CA" w:rsidP="00CF1C21">
      <w:pPr>
        <w:pStyle w:val="Code"/>
      </w:pPr>
      <w:proofErr w:type="gramStart"/>
      <w:r>
        <w:t>write.table</w:t>
      </w:r>
      <w:proofErr w:type="gramEnd"/>
      <w:r>
        <w:t>(</w:t>
      </w:r>
      <w:r w:rsidR="00CF1C21">
        <w:t xml:space="preserve">ga_solution_withoutkmeans </w:t>
      </w:r>
      <w:r>
        <w:t>$aggr_strata,file="./aggr_strata.csv", sep=",")</w:t>
      </w:r>
    </w:p>
    <w:p w14:paraId="7034CF85" w14:textId="08B8C068" w:rsidR="00C308CA" w:rsidRDefault="00C308CA" w:rsidP="00CF1C21">
      <w:pPr>
        <w:pStyle w:val="Code"/>
      </w:pPr>
      <w:proofErr w:type="gramStart"/>
      <w:r>
        <w:t>write.table</w:t>
      </w:r>
      <w:proofErr w:type="gramEnd"/>
      <w:r>
        <w:t>(</w:t>
      </w:r>
      <w:r w:rsidR="00CF1C21">
        <w:t xml:space="preserve">ga_solution_withoutkmeans </w:t>
      </w:r>
      <w:r>
        <w:t>$indices,file="./indices.csv", sep=",")</w:t>
      </w:r>
    </w:p>
    <w:p w14:paraId="6BE2AC5D" w14:textId="35F0B694" w:rsidR="00CF1C21" w:rsidRDefault="00CF1C21" w:rsidP="00C308CA">
      <w:pPr>
        <w:pStyle w:val="Code"/>
      </w:pPr>
    </w:p>
    <w:p w14:paraId="6E991F3C" w14:textId="032FA72E" w:rsidR="00CF1C21" w:rsidRDefault="00CF1C21" w:rsidP="00CF1C21">
      <w:pPr>
        <w:pStyle w:val="Code"/>
      </w:pPr>
      <w:r>
        <w:t># GA with K-mean as initial solution</w:t>
      </w:r>
    </w:p>
    <w:p w14:paraId="41DA38F8" w14:textId="77777777" w:rsidR="00CF1C21" w:rsidRDefault="00CF1C21" w:rsidP="00CF1C21">
      <w:pPr>
        <w:pStyle w:val="Code"/>
      </w:pPr>
      <w:r>
        <w:t xml:space="preserve">solutionKmeans1 &lt;- </w:t>
      </w:r>
      <w:proofErr w:type="gramStart"/>
      <w:r>
        <w:t>KmeansSolution(</w:t>
      </w:r>
      <w:proofErr w:type="gramEnd"/>
      <w:r>
        <w:t>AtomicStrata,</w:t>
      </w:r>
    </w:p>
    <w:p w14:paraId="6BC84B85" w14:textId="77777777" w:rsidR="00CF1C21" w:rsidRDefault="00CF1C21" w:rsidP="00CF1C21">
      <w:pPr>
        <w:pStyle w:val="Code"/>
      </w:pPr>
      <w:r>
        <w:t xml:space="preserve">                                  CVConst,</w:t>
      </w:r>
    </w:p>
    <w:p w14:paraId="7E062DD1" w14:textId="77777777" w:rsidR="00CF1C21" w:rsidRDefault="00CF1C21" w:rsidP="00CF1C21">
      <w:pPr>
        <w:pStyle w:val="Code"/>
      </w:pPr>
      <w:r>
        <w:t xml:space="preserve">                                  nstrata=NA,</w:t>
      </w:r>
    </w:p>
    <w:p w14:paraId="4E18988C" w14:textId="77777777" w:rsidR="00CF1C21" w:rsidRDefault="00CF1C21" w:rsidP="00CF1C21">
      <w:pPr>
        <w:pStyle w:val="Code"/>
      </w:pPr>
      <w:r>
        <w:t xml:space="preserve">                                  minnumstrat=2,</w:t>
      </w:r>
    </w:p>
    <w:p w14:paraId="20A102CF" w14:textId="77777777" w:rsidR="00CF1C21" w:rsidRDefault="00CF1C21" w:rsidP="00CF1C21">
      <w:pPr>
        <w:pStyle w:val="Code"/>
      </w:pPr>
      <w:r>
        <w:t xml:space="preserve">                                  maxclusters=NA,</w:t>
      </w:r>
    </w:p>
    <w:p w14:paraId="2FD6B855" w14:textId="77777777" w:rsidR="00CF1C21" w:rsidRDefault="00CF1C21" w:rsidP="00CF1C21">
      <w:pPr>
        <w:pStyle w:val="Code"/>
      </w:pPr>
      <w:r>
        <w:t xml:space="preserve">                                  showPlot=FALSE)</w:t>
      </w:r>
    </w:p>
    <w:p w14:paraId="5CDCA520" w14:textId="1DAAD674" w:rsidR="00CF1C21" w:rsidRDefault="00CF1C21" w:rsidP="00CF1C21">
      <w:pPr>
        <w:pStyle w:val="Code"/>
      </w:pPr>
      <w:r>
        <w:t xml:space="preserve">ga_solution_with_kmean&lt;- </w:t>
      </w:r>
      <w:proofErr w:type="gramStart"/>
      <w:r>
        <w:t>optimizeStrata(</w:t>
      </w:r>
      <w:proofErr w:type="gramEnd"/>
    </w:p>
    <w:p w14:paraId="17B7AB26" w14:textId="77777777" w:rsidR="00CF1C21" w:rsidRDefault="00CF1C21" w:rsidP="00CF1C21">
      <w:pPr>
        <w:pStyle w:val="Code"/>
      </w:pPr>
      <w:r>
        <w:t xml:space="preserve">  errors = CVConst, </w:t>
      </w:r>
    </w:p>
    <w:p w14:paraId="7C2D8134" w14:textId="77777777" w:rsidR="00CF1C21" w:rsidRDefault="00CF1C21" w:rsidP="00CF1C21">
      <w:pPr>
        <w:pStyle w:val="Code"/>
      </w:pPr>
      <w:r>
        <w:t xml:space="preserve">  strata = AtomicStrata,</w:t>
      </w:r>
    </w:p>
    <w:p w14:paraId="78C2B521" w14:textId="77777777" w:rsidR="00CF1C21" w:rsidRDefault="00CF1C21" w:rsidP="00CF1C21">
      <w:pPr>
        <w:pStyle w:val="Code"/>
      </w:pPr>
      <w:r>
        <w:t xml:space="preserve">  suggestions = solutionKmeans1,</w:t>
      </w:r>
    </w:p>
    <w:p w14:paraId="60AB9BF6" w14:textId="77777777" w:rsidR="00CF1C21" w:rsidRDefault="00CF1C21" w:rsidP="00CF1C21">
      <w:pPr>
        <w:pStyle w:val="Code"/>
      </w:pPr>
      <w:r>
        <w:t xml:space="preserve">  cens = NULL, </w:t>
      </w:r>
    </w:p>
    <w:p w14:paraId="328B18A4" w14:textId="77777777" w:rsidR="00CF1C21" w:rsidRDefault="00CF1C21" w:rsidP="00CF1C21">
      <w:pPr>
        <w:pStyle w:val="Code"/>
      </w:pPr>
      <w:r>
        <w:t xml:space="preserve">  strcens = FALSE,</w:t>
      </w:r>
    </w:p>
    <w:p w14:paraId="1D3D111D" w14:textId="77777777" w:rsidR="00CF1C21" w:rsidRDefault="00CF1C21" w:rsidP="00CF1C21">
      <w:pPr>
        <w:pStyle w:val="Code"/>
      </w:pPr>
      <w:r>
        <w:t xml:space="preserve">  alldomains = TRUE,</w:t>
      </w:r>
    </w:p>
    <w:p w14:paraId="4AC64E97" w14:textId="77777777" w:rsidR="00CF1C21" w:rsidRDefault="00CF1C21" w:rsidP="00CF1C21">
      <w:pPr>
        <w:pStyle w:val="Code"/>
      </w:pPr>
      <w:r>
        <w:t xml:space="preserve">  dom = NULL,</w:t>
      </w:r>
      <w:r>
        <w:tab/>
      </w:r>
    </w:p>
    <w:p w14:paraId="34C1D484" w14:textId="77777777" w:rsidR="00CF1C21" w:rsidRDefault="00CF1C21" w:rsidP="00CF1C21">
      <w:pPr>
        <w:pStyle w:val="Code"/>
      </w:pPr>
      <w:r>
        <w:t xml:space="preserve">  initialStrata = NA, </w:t>
      </w:r>
    </w:p>
    <w:p w14:paraId="0B02A7BE" w14:textId="77777777" w:rsidR="00CF1C21" w:rsidRDefault="00CF1C21" w:rsidP="00CF1C21">
      <w:pPr>
        <w:pStyle w:val="Code"/>
      </w:pPr>
      <w:r>
        <w:t xml:space="preserve">  addStrataFactor = 0.0, </w:t>
      </w:r>
    </w:p>
    <w:p w14:paraId="7FE9EB0D" w14:textId="77777777" w:rsidR="00CF1C21" w:rsidRDefault="00CF1C21" w:rsidP="00CF1C21">
      <w:pPr>
        <w:pStyle w:val="Code"/>
      </w:pPr>
      <w:r>
        <w:lastRenderedPageBreak/>
        <w:t xml:space="preserve">  minnumstr = 2, </w:t>
      </w:r>
    </w:p>
    <w:p w14:paraId="4BEB596B" w14:textId="77777777" w:rsidR="00CF1C21" w:rsidRDefault="00CF1C21" w:rsidP="00CF1C21">
      <w:pPr>
        <w:pStyle w:val="Code"/>
      </w:pPr>
      <w:r>
        <w:t xml:space="preserve">  iter = 500, </w:t>
      </w:r>
    </w:p>
    <w:p w14:paraId="1ED235EA" w14:textId="77777777" w:rsidR="00CF1C21" w:rsidRDefault="00CF1C21" w:rsidP="00CF1C21">
      <w:pPr>
        <w:pStyle w:val="Code"/>
      </w:pPr>
      <w:r>
        <w:t xml:space="preserve">  pops = 20, </w:t>
      </w:r>
    </w:p>
    <w:p w14:paraId="016B15E6" w14:textId="77777777" w:rsidR="00CF1C21" w:rsidRDefault="00CF1C21" w:rsidP="00CF1C21">
      <w:pPr>
        <w:pStyle w:val="Code"/>
      </w:pPr>
      <w:r>
        <w:t xml:space="preserve">  mut_chance = NA, </w:t>
      </w:r>
    </w:p>
    <w:p w14:paraId="0433BB66" w14:textId="77777777" w:rsidR="00CF1C21" w:rsidRDefault="00CF1C21" w:rsidP="00CF1C21">
      <w:pPr>
        <w:pStyle w:val="Code"/>
      </w:pPr>
      <w:r>
        <w:t xml:space="preserve">  elitism_rate = 0.2,</w:t>
      </w:r>
    </w:p>
    <w:p w14:paraId="4FA8FD4A" w14:textId="77777777" w:rsidR="00CF1C21" w:rsidRDefault="00CF1C21" w:rsidP="00CF1C21">
      <w:pPr>
        <w:pStyle w:val="Code"/>
      </w:pPr>
      <w:r>
        <w:t xml:space="preserve">  highvalue = 1e+08, </w:t>
      </w:r>
    </w:p>
    <w:p w14:paraId="2109DEED" w14:textId="77777777" w:rsidR="00CF1C21" w:rsidRDefault="00CF1C21" w:rsidP="00CF1C21">
      <w:pPr>
        <w:pStyle w:val="Code"/>
      </w:pPr>
      <w:r>
        <w:t xml:space="preserve">  realAllocation = FALSE,</w:t>
      </w:r>
    </w:p>
    <w:p w14:paraId="12B9F8ED" w14:textId="77777777" w:rsidR="00CF1C21" w:rsidRDefault="00CF1C21" w:rsidP="00CF1C21">
      <w:pPr>
        <w:pStyle w:val="Code"/>
      </w:pPr>
      <w:r>
        <w:t xml:space="preserve">  writeFiles = FALSE,</w:t>
      </w:r>
    </w:p>
    <w:p w14:paraId="038F52E0" w14:textId="77777777" w:rsidR="00CF1C21" w:rsidRDefault="00CF1C21" w:rsidP="00CF1C21">
      <w:pPr>
        <w:pStyle w:val="Code"/>
      </w:pPr>
      <w:r>
        <w:t xml:space="preserve">  showPlot = FALSE, </w:t>
      </w:r>
    </w:p>
    <w:p w14:paraId="20E0C17C" w14:textId="31411FE9" w:rsidR="00CF1C21" w:rsidRDefault="00CF1C21" w:rsidP="002C5C73">
      <w:pPr>
        <w:pStyle w:val="Code"/>
      </w:pPr>
      <w:r>
        <w:t xml:space="preserve">  parallel = FALSE  </w:t>
      </w:r>
    </w:p>
    <w:p w14:paraId="69530772" w14:textId="392BCCD7" w:rsidR="00CF1C21" w:rsidRDefault="00CF1C21" w:rsidP="00CF1C21">
      <w:pPr>
        <w:pStyle w:val="Code"/>
      </w:pPr>
      <w:r>
        <w:t>)</w:t>
      </w:r>
    </w:p>
    <w:p w14:paraId="41F613FA" w14:textId="7568A8D3" w:rsidR="00CF1C21" w:rsidRDefault="00CF1C21" w:rsidP="00CF1C21">
      <w:pPr>
        <w:pStyle w:val="Code"/>
      </w:pPr>
      <w:proofErr w:type="gramStart"/>
      <w:r>
        <w:t>sum(</w:t>
      </w:r>
      <w:proofErr w:type="gramEnd"/>
      <w:r>
        <w:t>ga_solution_with_kmean&lt;- $aggr_strata$SOLUZ)</w:t>
      </w:r>
    </w:p>
    <w:p w14:paraId="00AF9C60" w14:textId="1894AAFA" w:rsidR="00CF1C21" w:rsidRDefault="00CF1C21" w:rsidP="00A21921">
      <w:pPr>
        <w:pStyle w:val="Code"/>
      </w:pPr>
      <w:r>
        <w:t>expected_</w:t>
      </w:r>
      <w:proofErr w:type="gramStart"/>
      <w:r>
        <w:t>CV(</w:t>
      </w:r>
      <w:proofErr w:type="gramEnd"/>
      <w:r>
        <w:t>ga_solution_with_kmean&lt;- $aggr_strata)</w:t>
      </w:r>
    </w:p>
    <w:p w14:paraId="1A7000FB" w14:textId="77777777" w:rsidR="00A21921" w:rsidRDefault="00A21921" w:rsidP="00A21921">
      <w:pPr>
        <w:pStyle w:val="Code"/>
      </w:pPr>
    </w:p>
    <w:p w14:paraId="6C0EC366" w14:textId="1356DB37" w:rsidR="00CF1C21" w:rsidRDefault="00CF1C21" w:rsidP="00CF1C21">
      <w:pPr>
        <w:pStyle w:val="Code"/>
      </w:pPr>
      <w:r>
        <w:t xml:space="preserve"># select sample </w:t>
      </w:r>
      <w:r w:rsidR="00A21921">
        <w:t>and Evaluate CVs in each domain</w:t>
      </w:r>
    </w:p>
    <w:p w14:paraId="0D6B0690" w14:textId="77777777" w:rsidR="00CF1C21" w:rsidRDefault="00CF1C21" w:rsidP="00CF1C21">
      <w:pPr>
        <w:pStyle w:val="Code"/>
      </w:pPr>
      <w:r>
        <w:t xml:space="preserve">newstrata &lt;- </w:t>
      </w:r>
      <w:proofErr w:type="gramStart"/>
      <w:r>
        <w:t>updateStrata(</w:t>
      </w:r>
      <w:proofErr w:type="gramEnd"/>
      <w:r>
        <w:t xml:space="preserve">AtomicStrata, </w:t>
      </w:r>
    </w:p>
    <w:p w14:paraId="5DE76D8B" w14:textId="3201941E" w:rsidR="00CF1C21" w:rsidRDefault="00CF1C21" w:rsidP="00CF1C21">
      <w:pPr>
        <w:pStyle w:val="Code"/>
      </w:pPr>
      <w:r>
        <w:t xml:space="preserve">                          ga_solution</w:t>
      </w:r>
      <w:r w:rsidR="00A21921">
        <w:t>_with_kmean</w:t>
      </w:r>
      <w:r>
        <w:t xml:space="preserve">, </w:t>
      </w:r>
    </w:p>
    <w:p w14:paraId="12626649" w14:textId="77777777" w:rsidR="00CF1C21" w:rsidRDefault="00CF1C21" w:rsidP="00CF1C21">
      <w:pPr>
        <w:pStyle w:val="Code"/>
      </w:pPr>
      <w:r>
        <w:t xml:space="preserve">                          writeFiles = TRUE)</w:t>
      </w:r>
    </w:p>
    <w:p w14:paraId="63FAAA80" w14:textId="52C4B617" w:rsidR="00CF1C21" w:rsidRDefault="00CF1C21" w:rsidP="00CF1C21">
      <w:pPr>
        <w:pStyle w:val="Code"/>
      </w:pPr>
      <w:r>
        <w:t xml:space="preserve">framenew_CFS &lt;- </w:t>
      </w:r>
      <w:proofErr w:type="gramStart"/>
      <w:r>
        <w:t>updateFrame(</w:t>
      </w:r>
      <w:proofErr w:type="gramEnd"/>
      <w:r>
        <w:t>CFSFrame, newstrata, writeFiles=FALSE)</w:t>
      </w:r>
    </w:p>
    <w:p w14:paraId="5F8A7CA0" w14:textId="77777777" w:rsidR="00A21921" w:rsidRDefault="00A21921" w:rsidP="00CF1C21">
      <w:pPr>
        <w:pStyle w:val="Code"/>
      </w:pPr>
    </w:p>
    <w:p w14:paraId="226BE23E" w14:textId="1C6554F8" w:rsidR="00CF1C21" w:rsidRDefault="00CF1C21" w:rsidP="00CF1C21">
      <w:pPr>
        <w:pStyle w:val="Code"/>
      </w:pPr>
      <w:r>
        <w:t xml:space="preserve">sample_CFS &lt;- </w:t>
      </w:r>
      <w:proofErr w:type="gramStart"/>
      <w:r>
        <w:t>selectSample(</w:t>
      </w:r>
      <w:proofErr w:type="gramEnd"/>
      <w:r>
        <w:t>framenew_CFS, ga_solution</w:t>
      </w:r>
      <w:r w:rsidR="00A21921">
        <w:t>_with_kmean</w:t>
      </w:r>
      <w:r>
        <w:t>$aggr_strata, writeFiles=TRUE, verbatim = TRUE)</w:t>
      </w:r>
    </w:p>
    <w:p w14:paraId="1FD33406" w14:textId="77777777" w:rsidR="00CF1C21" w:rsidRDefault="00CF1C21" w:rsidP="00CF1C21">
      <w:pPr>
        <w:pStyle w:val="Code"/>
      </w:pPr>
    </w:p>
    <w:p w14:paraId="047F994F" w14:textId="6416D5C2" w:rsidR="00CF1C21" w:rsidRDefault="00CF1C21" w:rsidP="00CF1C21">
      <w:pPr>
        <w:pStyle w:val="Code"/>
      </w:pPr>
      <w:proofErr w:type="gramStart"/>
      <w:r>
        <w:t>source(</w:t>
      </w:r>
      <w:proofErr w:type="gramEnd"/>
      <w:r>
        <w:t>"</w:t>
      </w:r>
      <w:r w:rsidR="00B65DD2">
        <w:t>&lt;path to the source directory&gt;</w:t>
      </w:r>
      <w:r>
        <w:t xml:space="preserve">/myeval.R") </w:t>
      </w:r>
    </w:p>
    <w:p w14:paraId="2E2917FC" w14:textId="77777777" w:rsidR="00CF1C21" w:rsidRDefault="00CF1C21" w:rsidP="00CF1C21">
      <w:pPr>
        <w:pStyle w:val="Code"/>
      </w:pPr>
      <w:r>
        <w:t xml:space="preserve">eval_GA&lt;- </w:t>
      </w:r>
      <w:proofErr w:type="gramStart"/>
      <w:r>
        <w:t>myEval(</w:t>
      </w:r>
      <w:proofErr w:type="gramEnd"/>
      <w:r>
        <w:t xml:space="preserve">framenew_CFS, </w:t>
      </w:r>
    </w:p>
    <w:p w14:paraId="7989DF6E" w14:textId="07C2AD4D" w:rsidR="00CF1C21" w:rsidRDefault="00CF1C21" w:rsidP="00A21921">
      <w:pPr>
        <w:pStyle w:val="Code"/>
      </w:pPr>
      <w:r>
        <w:t xml:space="preserve">              </w:t>
      </w:r>
      <w:r w:rsidR="00A21921">
        <w:t xml:space="preserve">ga_solution_with_kmean </w:t>
      </w:r>
      <w:r>
        <w:t xml:space="preserve">$aggr_strata, </w:t>
      </w:r>
    </w:p>
    <w:p w14:paraId="394D8AB4" w14:textId="4A8BB4D5" w:rsidR="00CF1C21" w:rsidRDefault="00CF1C21" w:rsidP="00A21921">
      <w:pPr>
        <w:pStyle w:val="Code"/>
      </w:pPr>
      <w:r>
        <w:t xml:space="preserve">              nsampl=</w:t>
      </w:r>
      <w:proofErr w:type="gramStart"/>
      <w:r>
        <w:t>sum(</w:t>
      </w:r>
      <w:proofErr w:type="gramEnd"/>
      <w:r w:rsidR="00A21921">
        <w:t xml:space="preserve">ga_solution_with_kmean </w:t>
      </w:r>
      <w:r>
        <w:t xml:space="preserve">$aggr_strata$SOLUZ), </w:t>
      </w:r>
    </w:p>
    <w:p w14:paraId="6ECEEC16" w14:textId="77777777" w:rsidR="00CF1C21" w:rsidRDefault="00CF1C21" w:rsidP="00CF1C21">
      <w:pPr>
        <w:pStyle w:val="Code"/>
      </w:pPr>
      <w:r>
        <w:t xml:space="preserve">              writeFiles=TRUE,</w:t>
      </w:r>
    </w:p>
    <w:p w14:paraId="1343F9E3" w14:textId="77777777" w:rsidR="00CF1C21" w:rsidRDefault="00CF1C21" w:rsidP="00CF1C21">
      <w:pPr>
        <w:pStyle w:val="Code"/>
      </w:pPr>
      <w:r>
        <w:t xml:space="preserve">              progress=FALSE) </w:t>
      </w:r>
    </w:p>
    <w:p w14:paraId="0AC1E697" w14:textId="31D6308A" w:rsidR="00CF1C21" w:rsidRDefault="00CF1C21" w:rsidP="00CF1C21">
      <w:pPr>
        <w:pStyle w:val="Code"/>
      </w:pPr>
      <w:r>
        <w:t>eval_GA$coeff_var</w:t>
      </w:r>
    </w:p>
    <w:p w14:paraId="6CB8CFA4" w14:textId="487A6E26" w:rsidR="00CF1C21" w:rsidRDefault="00CF1C21" w:rsidP="00C308CA">
      <w:pPr>
        <w:pStyle w:val="Code"/>
      </w:pPr>
    </w:p>
    <w:p w14:paraId="1BE0943A" w14:textId="77777777" w:rsidR="00CF1C21" w:rsidRDefault="00CF1C21" w:rsidP="00C308CA">
      <w:pPr>
        <w:pStyle w:val="Code"/>
      </w:pPr>
    </w:p>
    <w:p w14:paraId="3E0DB246" w14:textId="628C166B" w:rsidR="00F24C6F" w:rsidRDefault="00F24C6F" w:rsidP="002B358E">
      <w:pPr>
        <w:pStyle w:val="Heading2"/>
      </w:pPr>
      <w:bookmarkStart w:id="70" w:name="_Ref23863394"/>
      <w:bookmarkStart w:id="71" w:name="_Toc29161482"/>
      <w:r>
        <w:t xml:space="preserve">Method 1 </w:t>
      </w:r>
      <w:r w:rsidR="00CD41D2">
        <w:t>S</w:t>
      </w:r>
      <w:r>
        <w:t xml:space="preserve">ummary of the </w:t>
      </w:r>
      <w:r w:rsidR="00CD41D2">
        <w:t>R</w:t>
      </w:r>
      <w:r>
        <w:t xml:space="preserve">esults </w:t>
      </w:r>
      <w:proofErr w:type="gramStart"/>
      <w:r w:rsidR="00CD41D2">
        <w:t>W</w:t>
      </w:r>
      <w:r>
        <w:t>ith</w:t>
      </w:r>
      <w:bookmarkEnd w:id="70"/>
      <w:proofErr w:type="gramEnd"/>
      <w:r>
        <w:t xml:space="preserve"> </w:t>
      </w:r>
      <w:r w:rsidR="00CD41D2">
        <w:t>R</w:t>
      </w:r>
      <w:r>
        <w:t xml:space="preserve">andom </w:t>
      </w:r>
      <w:r w:rsidR="00CD41D2">
        <w:t>I</w:t>
      </w:r>
      <w:r>
        <w:t xml:space="preserve">nitial </w:t>
      </w:r>
      <w:r w:rsidR="00CD41D2">
        <w:t>S</w:t>
      </w:r>
      <w:r>
        <w:t>olution (no K-means)</w:t>
      </w:r>
      <w:bookmarkEnd w:id="71"/>
    </w:p>
    <w:p w14:paraId="2E7D0504"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Domain :</w:t>
      </w:r>
      <w:proofErr w:type="gramEnd"/>
      <w:r>
        <w:rPr>
          <w:rStyle w:val="gnkrckgcgsb"/>
          <w:rFonts w:ascii="Lucida Console" w:hAnsi="Lucida Console"/>
          <w:color w:val="000000"/>
          <w:bdr w:val="none" w:sz="0" w:space="0" w:color="auto" w:frame="1"/>
        </w:rPr>
        <w:t xml:space="preserve">  1   1</w:t>
      </w:r>
    </w:p>
    <w:p w14:paraId="0D363F46"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Number of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426</w:t>
      </w:r>
    </w:p>
    <w:p w14:paraId="75262B94"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5462D416"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Optimal stratification with Genetic Algorithm</w:t>
      </w:r>
    </w:p>
    <w:p w14:paraId="6E6F2BA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39E99EF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Parameters ***</w:t>
      </w:r>
    </w:p>
    <w:p w14:paraId="528393A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1CC3B95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omain:  1</w:t>
      </w:r>
    </w:p>
    <w:p w14:paraId="1BAB2D3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aximum number of strata:  426</w:t>
      </w:r>
    </w:p>
    <w:p w14:paraId="10F3015C"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inimum number of units per stratum:  2</w:t>
      </w:r>
    </w:p>
    <w:p w14:paraId="5587E07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ake-all strata (TRUE/FALSE):  FALSE</w:t>
      </w:r>
    </w:p>
    <w:p w14:paraId="58BC12D8"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 xml:space="preserve">number of sampling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426</w:t>
      </w:r>
    </w:p>
    <w:p w14:paraId="422BD6D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target variables:  1</w:t>
      </w:r>
    </w:p>
    <w:p w14:paraId="26DDBEF0"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domains:  1</w:t>
      </w:r>
    </w:p>
    <w:p w14:paraId="23F2C5F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GA iterations:  500</w:t>
      </w:r>
    </w:p>
    <w:p w14:paraId="33A096B4"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imension of GA population:  20</w:t>
      </w:r>
    </w:p>
    <w:p w14:paraId="32C23D4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utation chance in GA generation:  NA</w:t>
      </w:r>
    </w:p>
    <w:p w14:paraId="60B6788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Elitism rate in GA generation:  0.2</w:t>
      </w:r>
    </w:p>
    <w:p w14:paraId="5339DC48"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hance to add strata to maximum:  0</w:t>
      </w:r>
    </w:p>
    <w:p w14:paraId="6DC493D0"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llocation with real numbers instead of integers:  FALSE</w:t>
      </w:r>
    </w:p>
    <w:p w14:paraId="296794B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Sample cost:  350</w:t>
      </w:r>
    </w:p>
    <w:p w14:paraId="05C0F79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Number of strata:  59</w:t>
      </w:r>
    </w:p>
    <w:p w14:paraId="56E71DC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w:t>
      </w:r>
      <w:proofErr w:type="gramStart"/>
      <w:r>
        <w:rPr>
          <w:rStyle w:val="gnkrckgcgsb"/>
          <w:rFonts w:ascii="Lucida Console" w:hAnsi="Lucida Console"/>
          <w:color w:val="000000"/>
          <w:bdr w:val="none" w:sz="0" w:space="0" w:color="auto" w:frame="1"/>
        </w:rPr>
        <w:t>Domain :</w:t>
      </w:r>
      <w:proofErr w:type="gramEnd"/>
      <w:r>
        <w:rPr>
          <w:rStyle w:val="gnkrckgcgsb"/>
          <w:rFonts w:ascii="Lucida Console" w:hAnsi="Lucida Console"/>
          <w:color w:val="000000"/>
          <w:bdr w:val="none" w:sz="0" w:space="0" w:color="auto" w:frame="1"/>
        </w:rPr>
        <w:t xml:space="preserve">  2   2</w:t>
      </w:r>
    </w:p>
    <w:p w14:paraId="7B6EC896"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Number of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80</w:t>
      </w:r>
    </w:p>
    <w:p w14:paraId="64122C8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2842678C"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Optimal stratification with Genetic Algorithm</w:t>
      </w:r>
    </w:p>
    <w:p w14:paraId="168B240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72F2D76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Parameters ***</w:t>
      </w:r>
    </w:p>
    <w:p w14:paraId="693F15C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3432B74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omain:  2</w:t>
      </w:r>
    </w:p>
    <w:p w14:paraId="18ADE5A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aximum number of strata:  80</w:t>
      </w:r>
    </w:p>
    <w:p w14:paraId="6250F13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inimum number of units per stratum:  2</w:t>
      </w:r>
    </w:p>
    <w:p w14:paraId="5643B7B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ake-all strata (TRUE/FALSE):  FALSE</w:t>
      </w:r>
    </w:p>
    <w:p w14:paraId="7EEC6376"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number of sampling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80</w:t>
      </w:r>
    </w:p>
    <w:p w14:paraId="4DB0A099"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target variables:  1</w:t>
      </w:r>
    </w:p>
    <w:p w14:paraId="0C0DFBC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domains:  1</w:t>
      </w:r>
    </w:p>
    <w:p w14:paraId="0F81C8BC"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GA iterations:  500</w:t>
      </w:r>
    </w:p>
    <w:p w14:paraId="00FE7EE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imension of GA population:  20</w:t>
      </w:r>
    </w:p>
    <w:p w14:paraId="3E5857D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utation chance in GA generation:  NA</w:t>
      </w:r>
    </w:p>
    <w:p w14:paraId="5E2F863C"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Elitism rate in GA generation:  0.2</w:t>
      </w:r>
    </w:p>
    <w:p w14:paraId="603DA60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hance to add strata to maximum:  0</w:t>
      </w:r>
    </w:p>
    <w:p w14:paraId="38165805"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llocation with real numbers instead of integers:  FALSE</w:t>
      </w:r>
    </w:p>
    <w:p w14:paraId="4C3B819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Sample cost:  62</w:t>
      </w:r>
    </w:p>
    <w:p w14:paraId="21E8876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Number of strata:  6</w:t>
      </w:r>
    </w:p>
    <w:p w14:paraId="709E6D2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w:t>
      </w:r>
      <w:proofErr w:type="gramStart"/>
      <w:r>
        <w:rPr>
          <w:rStyle w:val="gnkrckgcgsb"/>
          <w:rFonts w:ascii="Lucida Console" w:hAnsi="Lucida Console"/>
          <w:color w:val="000000"/>
          <w:bdr w:val="none" w:sz="0" w:space="0" w:color="auto" w:frame="1"/>
        </w:rPr>
        <w:t>Domain :</w:t>
      </w:r>
      <w:proofErr w:type="gramEnd"/>
      <w:r>
        <w:rPr>
          <w:rStyle w:val="gnkrckgcgsb"/>
          <w:rFonts w:ascii="Lucida Console" w:hAnsi="Lucida Console"/>
          <w:color w:val="000000"/>
          <w:bdr w:val="none" w:sz="0" w:space="0" w:color="auto" w:frame="1"/>
        </w:rPr>
        <w:t xml:space="preserve">  3   3</w:t>
      </w:r>
    </w:p>
    <w:p w14:paraId="08CF487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Number of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181</w:t>
      </w:r>
    </w:p>
    <w:p w14:paraId="131CC80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5232FF4C"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Optimal stratification with Genetic Algorithm</w:t>
      </w:r>
    </w:p>
    <w:p w14:paraId="0978F46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00440B0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Parameters ***</w:t>
      </w:r>
    </w:p>
    <w:p w14:paraId="4D68B515"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44F7CBC9"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omain:  3</w:t>
      </w:r>
    </w:p>
    <w:p w14:paraId="7151A81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aximum number of strata:  181</w:t>
      </w:r>
    </w:p>
    <w:p w14:paraId="64AB9FC0"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inimum number of units per stratum:  2</w:t>
      </w:r>
    </w:p>
    <w:p w14:paraId="271C779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ake-all strata (TRUE/FALSE):  FALSE</w:t>
      </w:r>
    </w:p>
    <w:p w14:paraId="0A23E85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number of sampling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181</w:t>
      </w:r>
    </w:p>
    <w:p w14:paraId="1E9441D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target variables:  1</w:t>
      </w:r>
    </w:p>
    <w:p w14:paraId="38ADD95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domains:  1</w:t>
      </w:r>
    </w:p>
    <w:p w14:paraId="00771C4C"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GA iterations:  500</w:t>
      </w:r>
    </w:p>
    <w:p w14:paraId="74854C99"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imension of GA population:  20</w:t>
      </w:r>
    </w:p>
    <w:p w14:paraId="38D8843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utation chance in GA generation:  NA</w:t>
      </w:r>
    </w:p>
    <w:p w14:paraId="65560AE0"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Elitism rate in GA generation:  0.2</w:t>
      </w:r>
    </w:p>
    <w:p w14:paraId="30EC10B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hance to add strata to maximum:  0</w:t>
      </w:r>
    </w:p>
    <w:p w14:paraId="6B4AE29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llocation with real numbers instead of integers:  FALSE</w:t>
      </w:r>
    </w:p>
    <w:p w14:paraId="32E2F8E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 xml:space="preserve"> *** Sample cost:  328</w:t>
      </w:r>
    </w:p>
    <w:p w14:paraId="48742F34"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Number of strata:  24</w:t>
      </w:r>
    </w:p>
    <w:p w14:paraId="2C43C3F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w:t>
      </w:r>
      <w:proofErr w:type="gramStart"/>
      <w:r>
        <w:rPr>
          <w:rStyle w:val="gnkrckgcgsb"/>
          <w:rFonts w:ascii="Lucida Console" w:hAnsi="Lucida Console"/>
          <w:color w:val="000000"/>
          <w:bdr w:val="none" w:sz="0" w:space="0" w:color="auto" w:frame="1"/>
        </w:rPr>
        <w:t>Domain :</w:t>
      </w:r>
      <w:proofErr w:type="gramEnd"/>
      <w:r>
        <w:rPr>
          <w:rStyle w:val="gnkrckgcgsb"/>
          <w:rFonts w:ascii="Lucida Console" w:hAnsi="Lucida Console"/>
          <w:color w:val="000000"/>
          <w:bdr w:val="none" w:sz="0" w:space="0" w:color="auto" w:frame="1"/>
        </w:rPr>
        <w:t xml:space="preserve">  4   4</w:t>
      </w:r>
    </w:p>
    <w:p w14:paraId="3EC0DD8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Number of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297</w:t>
      </w:r>
    </w:p>
    <w:p w14:paraId="07FF49E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67C1FB4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Optimal stratification with Genetic Algorithm</w:t>
      </w:r>
    </w:p>
    <w:p w14:paraId="17D2AC84"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0830FAE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Parameters ***</w:t>
      </w:r>
    </w:p>
    <w:p w14:paraId="5A1542A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7CAC0F35"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omain:  4</w:t>
      </w:r>
    </w:p>
    <w:p w14:paraId="6FD06A1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aximum number of strata:  297</w:t>
      </w:r>
    </w:p>
    <w:p w14:paraId="298244A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inimum number of units per stratum:  2</w:t>
      </w:r>
    </w:p>
    <w:p w14:paraId="058F935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ake-all strata (TRUE/FALSE):  FALSE</w:t>
      </w:r>
    </w:p>
    <w:p w14:paraId="7014CCB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number of sampling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297</w:t>
      </w:r>
    </w:p>
    <w:p w14:paraId="68FF8830"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target variables:  1</w:t>
      </w:r>
    </w:p>
    <w:p w14:paraId="2E187A5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domains:  1</w:t>
      </w:r>
    </w:p>
    <w:p w14:paraId="7C19704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GA iterations:  500</w:t>
      </w:r>
    </w:p>
    <w:p w14:paraId="76F65C5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imension of GA population:  20</w:t>
      </w:r>
    </w:p>
    <w:p w14:paraId="6441671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utation chance in GA generation:  NA</w:t>
      </w:r>
    </w:p>
    <w:p w14:paraId="3C1DF14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Elitism rate in GA generation:  0.2</w:t>
      </w:r>
    </w:p>
    <w:p w14:paraId="63BEACB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hance to add strata to maximum:  0</w:t>
      </w:r>
    </w:p>
    <w:p w14:paraId="24F442C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llocation with real numbers instead of integers:  FALSE</w:t>
      </w:r>
    </w:p>
    <w:p w14:paraId="49B3319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Sample cost:  174</w:t>
      </w:r>
    </w:p>
    <w:p w14:paraId="7A81A758"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Number of strata:  10</w:t>
      </w:r>
    </w:p>
    <w:p w14:paraId="5AFDDE18"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w:t>
      </w:r>
      <w:proofErr w:type="gramStart"/>
      <w:r>
        <w:rPr>
          <w:rStyle w:val="gnkrckgcgsb"/>
          <w:rFonts w:ascii="Lucida Console" w:hAnsi="Lucida Console"/>
          <w:color w:val="000000"/>
          <w:bdr w:val="none" w:sz="0" w:space="0" w:color="auto" w:frame="1"/>
        </w:rPr>
        <w:t>Domain :</w:t>
      </w:r>
      <w:proofErr w:type="gramEnd"/>
      <w:r>
        <w:rPr>
          <w:rStyle w:val="gnkrckgcgsb"/>
          <w:rFonts w:ascii="Lucida Console" w:hAnsi="Lucida Console"/>
          <w:color w:val="000000"/>
          <w:bdr w:val="none" w:sz="0" w:space="0" w:color="auto" w:frame="1"/>
        </w:rPr>
        <w:t xml:space="preserve">  5   5</w:t>
      </w:r>
    </w:p>
    <w:p w14:paraId="583E13C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Number of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834</w:t>
      </w:r>
    </w:p>
    <w:p w14:paraId="6088FFE5"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02CDEF2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Optimal stratification with Genetic Algorithm</w:t>
      </w:r>
    </w:p>
    <w:p w14:paraId="315C616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40120CD5"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Parameters ***</w:t>
      </w:r>
    </w:p>
    <w:p w14:paraId="0F83126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32650CA0"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omain:  5</w:t>
      </w:r>
    </w:p>
    <w:p w14:paraId="69A2137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aximum number of strata:  834</w:t>
      </w:r>
    </w:p>
    <w:p w14:paraId="09D2998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inimum number of units per stratum:  2</w:t>
      </w:r>
    </w:p>
    <w:p w14:paraId="6F59625A"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ake-all strata (TRUE/FALSE):  FALSE</w:t>
      </w:r>
    </w:p>
    <w:p w14:paraId="531F165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number of sampling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834</w:t>
      </w:r>
    </w:p>
    <w:p w14:paraId="6AAA282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target variables:  1</w:t>
      </w:r>
    </w:p>
    <w:p w14:paraId="1CD2703A"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domains:  1</w:t>
      </w:r>
    </w:p>
    <w:p w14:paraId="50282CAC"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GA iterations:  500</w:t>
      </w:r>
    </w:p>
    <w:p w14:paraId="3046A6E4"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imension of GA population:  20</w:t>
      </w:r>
    </w:p>
    <w:p w14:paraId="217D3B9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utation chance in GA generation:  NA</w:t>
      </w:r>
    </w:p>
    <w:p w14:paraId="5C63E3A0"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Elitism rate in GA generation:  0.2</w:t>
      </w:r>
    </w:p>
    <w:p w14:paraId="7F204DC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hance to add strata to maximum:  0</w:t>
      </w:r>
    </w:p>
    <w:p w14:paraId="1555F27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llocation with real numbers instead of integers:  FALSE</w:t>
      </w:r>
    </w:p>
    <w:p w14:paraId="1D447BA8"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Sample cost:  917</w:t>
      </w:r>
    </w:p>
    <w:p w14:paraId="6748922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Number of strata:  116</w:t>
      </w:r>
    </w:p>
    <w:p w14:paraId="661ADB5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Sample </w:t>
      </w:r>
      <w:proofErr w:type="gramStart"/>
      <w:r>
        <w:rPr>
          <w:rStyle w:val="gnkrckgcgsb"/>
          <w:rFonts w:ascii="Lucida Console" w:hAnsi="Lucida Console"/>
          <w:color w:val="000000"/>
          <w:bdr w:val="none" w:sz="0" w:space="0" w:color="auto" w:frame="1"/>
        </w:rPr>
        <w:t>size :</w:t>
      </w:r>
      <w:proofErr w:type="gramEnd"/>
      <w:r>
        <w:rPr>
          <w:rStyle w:val="gnkrckgcgsb"/>
          <w:rFonts w:ascii="Lucida Console" w:hAnsi="Lucida Console"/>
          <w:color w:val="000000"/>
          <w:bdr w:val="none" w:sz="0" w:space="0" w:color="auto" w:frame="1"/>
        </w:rPr>
        <w:t xml:space="preserve">  1831</w:t>
      </w:r>
    </w:p>
    <w:p w14:paraId="2F5EAE1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Number of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215</w:t>
      </w:r>
    </w:p>
    <w:p w14:paraId="6D8C37BE" w14:textId="62EA8503" w:rsidR="00F24C6F" w:rsidRPr="00865949" w:rsidRDefault="00F24C6F" w:rsidP="00475DF2">
      <w:pPr>
        <w:pStyle w:val="Code"/>
      </w:pPr>
      <w:r>
        <w:rPr>
          <w:rStyle w:val="gnkrckgcgsb"/>
          <w:rFonts w:ascii="Lucida Console" w:hAnsi="Lucida Console"/>
          <w:color w:val="000000"/>
          <w:bdr w:val="none" w:sz="0" w:space="0" w:color="auto" w:frame="1"/>
        </w:rPr>
        <w:t>---------------------------</w:t>
      </w:r>
    </w:p>
    <w:p w14:paraId="37436E15" w14:textId="67D0D4D0" w:rsidR="00F24C6F" w:rsidRDefault="00F24C6F" w:rsidP="002B358E">
      <w:pPr>
        <w:pStyle w:val="Heading2"/>
      </w:pPr>
      <w:bookmarkStart w:id="72" w:name="_Ref23863323"/>
      <w:bookmarkStart w:id="73" w:name="_Toc29161483"/>
      <w:r>
        <w:t xml:space="preserve">Method 1 </w:t>
      </w:r>
      <w:r w:rsidR="00CD41D2">
        <w:t>S</w:t>
      </w:r>
      <w:r>
        <w:t xml:space="preserve">ummary of </w:t>
      </w:r>
      <w:r w:rsidR="00CD41D2">
        <w:t>R</w:t>
      </w:r>
      <w:r>
        <w:t xml:space="preserve">esults </w:t>
      </w:r>
      <w:r w:rsidR="00CD41D2">
        <w:t>W</w:t>
      </w:r>
      <w:r>
        <w:t xml:space="preserve">ith K-means </w:t>
      </w:r>
      <w:bookmarkEnd w:id="72"/>
      <w:r w:rsidR="00CD41D2">
        <w:t>I</w:t>
      </w:r>
      <w:r>
        <w:t xml:space="preserve">nitial </w:t>
      </w:r>
      <w:r w:rsidR="00CD41D2">
        <w:t>S</w:t>
      </w:r>
      <w:r>
        <w:t>olution</w:t>
      </w:r>
      <w:bookmarkEnd w:id="73"/>
    </w:p>
    <w:p w14:paraId="30E2F16C" w14:textId="77777777" w:rsidR="00F24C6F" w:rsidRPr="00F24C6F" w:rsidRDefault="00F24C6F" w:rsidP="00F24C6F">
      <w:pPr>
        <w:pStyle w:val="Code"/>
      </w:pPr>
      <w:r w:rsidRPr="00F24C6F">
        <w:lastRenderedPageBreak/>
        <w:t xml:space="preserve">*** </w:t>
      </w:r>
      <w:proofErr w:type="gramStart"/>
      <w:r w:rsidRPr="00F24C6F">
        <w:t>Domain :</w:t>
      </w:r>
      <w:proofErr w:type="gramEnd"/>
      <w:r w:rsidRPr="00F24C6F">
        <w:t xml:space="preserve">  1   1</w:t>
      </w:r>
    </w:p>
    <w:p w14:paraId="0D549541" w14:textId="77777777" w:rsidR="00F24C6F" w:rsidRPr="00F24C6F" w:rsidRDefault="00F24C6F" w:rsidP="00F24C6F">
      <w:pPr>
        <w:pStyle w:val="Code"/>
      </w:pPr>
      <w:r w:rsidRPr="00F24C6F">
        <w:t xml:space="preserve"> Number of </w:t>
      </w:r>
      <w:proofErr w:type="gramStart"/>
      <w:r w:rsidRPr="00F24C6F">
        <w:t>strata :</w:t>
      </w:r>
      <w:proofErr w:type="gramEnd"/>
      <w:r w:rsidRPr="00F24C6F">
        <w:t xml:space="preserve">  426</w:t>
      </w:r>
    </w:p>
    <w:p w14:paraId="00EE8A00" w14:textId="77777777" w:rsidR="00F24C6F" w:rsidRPr="00F24C6F" w:rsidRDefault="00F24C6F" w:rsidP="00F24C6F">
      <w:pPr>
        <w:pStyle w:val="Code"/>
      </w:pPr>
      <w:r w:rsidRPr="00F24C6F">
        <w:t>---------------------------------------------</w:t>
      </w:r>
    </w:p>
    <w:p w14:paraId="5A30DBFE" w14:textId="77777777" w:rsidR="00F24C6F" w:rsidRPr="00F24C6F" w:rsidRDefault="00F24C6F" w:rsidP="00F24C6F">
      <w:pPr>
        <w:pStyle w:val="Code"/>
      </w:pPr>
      <w:r w:rsidRPr="00F24C6F">
        <w:t>Optimal stratification with Genetic Algorithm</w:t>
      </w:r>
    </w:p>
    <w:p w14:paraId="1F748FBF" w14:textId="77777777" w:rsidR="00F24C6F" w:rsidRPr="00F24C6F" w:rsidRDefault="00F24C6F" w:rsidP="00F24C6F">
      <w:pPr>
        <w:pStyle w:val="Code"/>
      </w:pPr>
      <w:r w:rsidRPr="00F24C6F">
        <w:t>---------------------------------------------</w:t>
      </w:r>
    </w:p>
    <w:p w14:paraId="55BB439D" w14:textId="77777777" w:rsidR="00F24C6F" w:rsidRPr="00F24C6F" w:rsidRDefault="00F24C6F" w:rsidP="00F24C6F">
      <w:pPr>
        <w:pStyle w:val="Code"/>
      </w:pPr>
      <w:r w:rsidRPr="00F24C6F">
        <w:t xml:space="preserve"> *** Parameters ***</w:t>
      </w:r>
    </w:p>
    <w:p w14:paraId="0C1DC4D7" w14:textId="77777777" w:rsidR="00F24C6F" w:rsidRPr="00F24C6F" w:rsidRDefault="00F24C6F" w:rsidP="00F24C6F">
      <w:pPr>
        <w:pStyle w:val="Code"/>
      </w:pPr>
      <w:r w:rsidRPr="00F24C6F">
        <w:t>---------------------------</w:t>
      </w:r>
    </w:p>
    <w:p w14:paraId="6D1527AC" w14:textId="77777777" w:rsidR="00F24C6F" w:rsidRPr="00F24C6F" w:rsidRDefault="00F24C6F" w:rsidP="00F24C6F">
      <w:pPr>
        <w:pStyle w:val="Code"/>
      </w:pPr>
      <w:r w:rsidRPr="00F24C6F">
        <w:t>Domain:  1</w:t>
      </w:r>
    </w:p>
    <w:p w14:paraId="5F9FDAD5" w14:textId="77777777" w:rsidR="00F24C6F" w:rsidRPr="00F24C6F" w:rsidRDefault="00F24C6F" w:rsidP="00F24C6F">
      <w:pPr>
        <w:pStyle w:val="Code"/>
      </w:pPr>
      <w:r w:rsidRPr="00F24C6F">
        <w:t>Maximum number of strata:  426</w:t>
      </w:r>
    </w:p>
    <w:p w14:paraId="129B0635" w14:textId="77777777" w:rsidR="00F24C6F" w:rsidRPr="00F24C6F" w:rsidRDefault="00F24C6F" w:rsidP="00F24C6F">
      <w:pPr>
        <w:pStyle w:val="Code"/>
      </w:pPr>
      <w:r w:rsidRPr="00F24C6F">
        <w:t>Minimum number of units per stratum:  2</w:t>
      </w:r>
    </w:p>
    <w:p w14:paraId="6049D726" w14:textId="77777777" w:rsidR="00F24C6F" w:rsidRPr="00F24C6F" w:rsidRDefault="00F24C6F" w:rsidP="00F24C6F">
      <w:pPr>
        <w:pStyle w:val="Code"/>
      </w:pPr>
      <w:r w:rsidRPr="00F24C6F">
        <w:t>Take-all strata (TRUE/FALSE):  FALSE</w:t>
      </w:r>
    </w:p>
    <w:p w14:paraId="0BCFB9FB" w14:textId="77777777" w:rsidR="00F24C6F" w:rsidRPr="00F24C6F" w:rsidRDefault="00F24C6F" w:rsidP="00F24C6F">
      <w:pPr>
        <w:pStyle w:val="Code"/>
      </w:pPr>
      <w:r w:rsidRPr="00F24C6F">
        <w:t xml:space="preserve">number of sampling </w:t>
      </w:r>
      <w:proofErr w:type="gramStart"/>
      <w:r w:rsidRPr="00F24C6F">
        <w:t>strata :</w:t>
      </w:r>
      <w:proofErr w:type="gramEnd"/>
      <w:r w:rsidRPr="00F24C6F">
        <w:t xml:space="preserve">  426</w:t>
      </w:r>
    </w:p>
    <w:p w14:paraId="3B1E783F" w14:textId="77777777" w:rsidR="00F24C6F" w:rsidRPr="00F24C6F" w:rsidRDefault="00F24C6F" w:rsidP="00F24C6F">
      <w:pPr>
        <w:pStyle w:val="Code"/>
      </w:pPr>
      <w:r w:rsidRPr="00F24C6F">
        <w:t>Number of target variables:  1</w:t>
      </w:r>
    </w:p>
    <w:p w14:paraId="1AF7ED38" w14:textId="77777777" w:rsidR="00F24C6F" w:rsidRPr="00F24C6F" w:rsidRDefault="00F24C6F" w:rsidP="00F24C6F">
      <w:pPr>
        <w:pStyle w:val="Code"/>
      </w:pPr>
      <w:r w:rsidRPr="00F24C6F">
        <w:t>Number of domains:  1</w:t>
      </w:r>
    </w:p>
    <w:p w14:paraId="34543923" w14:textId="77777777" w:rsidR="00F24C6F" w:rsidRPr="00F24C6F" w:rsidRDefault="00F24C6F" w:rsidP="00F24C6F">
      <w:pPr>
        <w:pStyle w:val="Code"/>
      </w:pPr>
      <w:r w:rsidRPr="00F24C6F">
        <w:t>Number of GA iterations:  500</w:t>
      </w:r>
    </w:p>
    <w:p w14:paraId="1E20CB9C" w14:textId="77777777" w:rsidR="00F24C6F" w:rsidRPr="00F24C6F" w:rsidRDefault="00F24C6F" w:rsidP="00F24C6F">
      <w:pPr>
        <w:pStyle w:val="Code"/>
      </w:pPr>
      <w:r w:rsidRPr="00F24C6F">
        <w:t>Dimension of GA population:  20</w:t>
      </w:r>
    </w:p>
    <w:p w14:paraId="6B2FD59E" w14:textId="77777777" w:rsidR="00F24C6F" w:rsidRPr="00F24C6F" w:rsidRDefault="00F24C6F" w:rsidP="00F24C6F">
      <w:pPr>
        <w:pStyle w:val="Code"/>
      </w:pPr>
      <w:r w:rsidRPr="00F24C6F">
        <w:t>Mutation chance in GA generation:  NA</w:t>
      </w:r>
    </w:p>
    <w:p w14:paraId="25230636" w14:textId="77777777" w:rsidR="00F24C6F" w:rsidRPr="00F24C6F" w:rsidRDefault="00F24C6F" w:rsidP="00F24C6F">
      <w:pPr>
        <w:pStyle w:val="Code"/>
      </w:pPr>
      <w:r w:rsidRPr="00F24C6F">
        <w:t>Elitism rate in GA generation:  0.2</w:t>
      </w:r>
    </w:p>
    <w:p w14:paraId="4BB20A2D" w14:textId="77777777" w:rsidR="00F24C6F" w:rsidRPr="00F24C6F" w:rsidRDefault="00F24C6F" w:rsidP="00F24C6F">
      <w:pPr>
        <w:pStyle w:val="Code"/>
      </w:pPr>
      <w:r w:rsidRPr="00F24C6F">
        <w:t>Chance to add strata to maximum:  0</w:t>
      </w:r>
    </w:p>
    <w:p w14:paraId="083D41E8" w14:textId="77777777" w:rsidR="00F24C6F" w:rsidRPr="00F24C6F" w:rsidRDefault="00F24C6F" w:rsidP="00F24C6F">
      <w:pPr>
        <w:pStyle w:val="Code"/>
      </w:pPr>
      <w:r w:rsidRPr="00F24C6F">
        <w:t>Allocation with real numbers instead of integers:  FALSE</w:t>
      </w:r>
    </w:p>
    <w:p w14:paraId="311627CA" w14:textId="77777777" w:rsidR="00F24C6F" w:rsidRPr="00F24C6F" w:rsidRDefault="00F24C6F" w:rsidP="00F24C6F">
      <w:pPr>
        <w:pStyle w:val="Code"/>
      </w:pPr>
      <w:r w:rsidRPr="00F24C6F">
        <w:t>Suggestion:  2 2 8 5 2 2 6 11 6 4 8 5 10 11 13 13 6 5 5 8 8 9 6 9 4 8 8 11 13 11 2 5 12 11 9 6 4 5 5 9 9 2 6 4 6 11 11 4 11 11 5 12 5 5 4 2 8 5 5 4 2 11 8 9 3 11 13 7 5 6 2 6 8 4 2 11 13 11 2 5 5 11 5 8 8 9 4 3 2 8 11 4 9 5 3 11 8 8 6 4 8 4 8 5 11 11 4 5 5 4 2 9 8 11 4 2 5 8 2 4 8 11 13 4 8 4 12 11 5 8 8 5 11 2 4 2 11 4 2 9 4 4 2 8 6 9 2 4 5 8 11 4 6 5 7 11 9 6 6 2 9 2 9 11 9 11 4 4 8 5 11 5 13 11 11 5 2 7 9 5 5 11 2 11 13 4 5 4 8 4 8 11 9 11 11 8 3 11 2 5 4 8 2 2 11 5 5 2 13 5 4 2 9 13 12 4 11 8 11 9 5 5 5 5 4 11 8 11 11 2 4 2 5 5 2 2 11 4 9 11 6 11 5 13 11 9 5 2 5 2 4 5 4 11 5 4 4 5 4 4 4 2 4 9 4 6 11 11 8 5 3 11 6 8 6 5 9 4 2 9 2 9 11 6 4 5 2 8 6 7 8 6 5 8 8 12 8 13 11 3 4 6 6 1 4 12 3 9 3 8 7 6 2 2 5 2 11 2 9 11 6 9 2 7 11 5 5 9 4 4 4 4 5 8 4 13 11 4 5 2 6 11 5 5 4 5 2 5 4 11 9 4 7 11 5 4 11 9 8 9 9 8 2 9 6 11 7 4 9 9 3 11 13 13 6 5 8 5 11 13 5 2 2 11 4 5 5 11 13 2 11 2 13 11 4 5 3 9 5 2 2 7 13 8 2 3 6 8 11 13 5 8 9 10 4 12 12 12 9 8 5 2 4 2 8 4</w:t>
      </w:r>
    </w:p>
    <w:p w14:paraId="3A01474D" w14:textId="77777777" w:rsidR="00F24C6F" w:rsidRPr="00F24C6F" w:rsidRDefault="00F24C6F" w:rsidP="00F24C6F">
      <w:pPr>
        <w:pStyle w:val="Code"/>
      </w:pPr>
      <w:r w:rsidRPr="00F24C6F">
        <w:t xml:space="preserve"> *** Sample cost:  122</w:t>
      </w:r>
    </w:p>
    <w:p w14:paraId="5E19236C" w14:textId="77777777" w:rsidR="00F24C6F" w:rsidRPr="00F24C6F" w:rsidRDefault="00F24C6F" w:rsidP="00F24C6F">
      <w:pPr>
        <w:pStyle w:val="Code"/>
      </w:pPr>
      <w:r w:rsidRPr="00F24C6F">
        <w:t xml:space="preserve"> *** Number of strata:  13</w:t>
      </w:r>
    </w:p>
    <w:p w14:paraId="0570C6E5" w14:textId="77777777" w:rsidR="00F24C6F" w:rsidRPr="00F24C6F" w:rsidRDefault="00F24C6F" w:rsidP="00F24C6F">
      <w:pPr>
        <w:pStyle w:val="Code"/>
      </w:pPr>
      <w:r w:rsidRPr="00F24C6F">
        <w:t xml:space="preserve"> *** </w:t>
      </w:r>
      <w:proofErr w:type="gramStart"/>
      <w:r w:rsidRPr="00F24C6F">
        <w:t>Domain :</w:t>
      </w:r>
      <w:proofErr w:type="gramEnd"/>
      <w:r w:rsidRPr="00F24C6F">
        <w:t xml:space="preserve">  2   2</w:t>
      </w:r>
    </w:p>
    <w:p w14:paraId="528AFECE" w14:textId="77777777" w:rsidR="00F24C6F" w:rsidRPr="00F24C6F" w:rsidRDefault="00F24C6F" w:rsidP="00F24C6F">
      <w:pPr>
        <w:pStyle w:val="Code"/>
      </w:pPr>
      <w:r w:rsidRPr="00F24C6F">
        <w:t xml:space="preserve"> Number of </w:t>
      </w:r>
      <w:proofErr w:type="gramStart"/>
      <w:r w:rsidRPr="00F24C6F">
        <w:t>strata :</w:t>
      </w:r>
      <w:proofErr w:type="gramEnd"/>
      <w:r w:rsidRPr="00F24C6F">
        <w:t xml:space="preserve">  80</w:t>
      </w:r>
    </w:p>
    <w:p w14:paraId="395E06D8" w14:textId="77777777" w:rsidR="00F24C6F" w:rsidRPr="00F24C6F" w:rsidRDefault="00F24C6F" w:rsidP="00F24C6F">
      <w:pPr>
        <w:pStyle w:val="Code"/>
      </w:pPr>
      <w:r w:rsidRPr="00F24C6F">
        <w:t>---------------------------------------------</w:t>
      </w:r>
    </w:p>
    <w:p w14:paraId="6739566C" w14:textId="77777777" w:rsidR="00F24C6F" w:rsidRPr="00F24C6F" w:rsidRDefault="00F24C6F" w:rsidP="00F24C6F">
      <w:pPr>
        <w:pStyle w:val="Code"/>
      </w:pPr>
      <w:r w:rsidRPr="00F24C6F">
        <w:t>Optimal stratification with Genetic Algorithm</w:t>
      </w:r>
    </w:p>
    <w:p w14:paraId="1DB551CA" w14:textId="77777777" w:rsidR="00F24C6F" w:rsidRPr="00F24C6F" w:rsidRDefault="00F24C6F" w:rsidP="00F24C6F">
      <w:pPr>
        <w:pStyle w:val="Code"/>
      </w:pPr>
      <w:r w:rsidRPr="00F24C6F">
        <w:t>---------------------------------------------</w:t>
      </w:r>
    </w:p>
    <w:p w14:paraId="500F8314" w14:textId="77777777" w:rsidR="00F24C6F" w:rsidRPr="00F24C6F" w:rsidRDefault="00F24C6F" w:rsidP="00F24C6F">
      <w:pPr>
        <w:pStyle w:val="Code"/>
      </w:pPr>
      <w:r w:rsidRPr="00F24C6F">
        <w:t xml:space="preserve"> *** Parameters ***</w:t>
      </w:r>
    </w:p>
    <w:p w14:paraId="7E248827" w14:textId="77777777" w:rsidR="00F24C6F" w:rsidRPr="00F24C6F" w:rsidRDefault="00F24C6F" w:rsidP="00F24C6F">
      <w:pPr>
        <w:pStyle w:val="Code"/>
      </w:pPr>
      <w:r w:rsidRPr="00F24C6F">
        <w:t>---------------------------</w:t>
      </w:r>
    </w:p>
    <w:p w14:paraId="5A8843F7" w14:textId="77777777" w:rsidR="00F24C6F" w:rsidRPr="00F24C6F" w:rsidRDefault="00F24C6F" w:rsidP="00F24C6F">
      <w:pPr>
        <w:pStyle w:val="Code"/>
      </w:pPr>
      <w:r w:rsidRPr="00F24C6F">
        <w:t>Domain:  2</w:t>
      </w:r>
    </w:p>
    <w:p w14:paraId="38A4480D" w14:textId="77777777" w:rsidR="00F24C6F" w:rsidRPr="00F24C6F" w:rsidRDefault="00F24C6F" w:rsidP="00F24C6F">
      <w:pPr>
        <w:pStyle w:val="Code"/>
      </w:pPr>
      <w:r w:rsidRPr="00F24C6F">
        <w:t>Maximum number of strata:  80</w:t>
      </w:r>
    </w:p>
    <w:p w14:paraId="116CF517" w14:textId="77777777" w:rsidR="00F24C6F" w:rsidRPr="00F24C6F" w:rsidRDefault="00F24C6F" w:rsidP="00F24C6F">
      <w:pPr>
        <w:pStyle w:val="Code"/>
      </w:pPr>
      <w:r w:rsidRPr="00F24C6F">
        <w:t>Minimum number of units per stratum:  2</w:t>
      </w:r>
    </w:p>
    <w:p w14:paraId="1C032915" w14:textId="77777777" w:rsidR="00F24C6F" w:rsidRPr="00F24C6F" w:rsidRDefault="00F24C6F" w:rsidP="00F24C6F">
      <w:pPr>
        <w:pStyle w:val="Code"/>
      </w:pPr>
      <w:r w:rsidRPr="00F24C6F">
        <w:t>Take-all strata (TRUE/FALSE):  FALSE</w:t>
      </w:r>
    </w:p>
    <w:p w14:paraId="404BC72C" w14:textId="77777777" w:rsidR="00F24C6F" w:rsidRPr="00F24C6F" w:rsidRDefault="00F24C6F" w:rsidP="00F24C6F">
      <w:pPr>
        <w:pStyle w:val="Code"/>
      </w:pPr>
      <w:r w:rsidRPr="00F24C6F">
        <w:lastRenderedPageBreak/>
        <w:t xml:space="preserve">number of sampling </w:t>
      </w:r>
      <w:proofErr w:type="gramStart"/>
      <w:r w:rsidRPr="00F24C6F">
        <w:t>strata :</w:t>
      </w:r>
      <w:proofErr w:type="gramEnd"/>
      <w:r w:rsidRPr="00F24C6F">
        <w:t xml:space="preserve">  80</w:t>
      </w:r>
    </w:p>
    <w:p w14:paraId="3624B3D5" w14:textId="77777777" w:rsidR="00F24C6F" w:rsidRPr="00F24C6F" w:rsidRDefault="00F24C6F" w:rsidP="00F24C6F">
      <w:pPr>
        <w:pStyle w:val="Code"/>
      </w:pPr>
      <w:r w:rsidRPr="00F24C6F">
        <w:t>Number of target variables:  1</w:t>
      </w:r>
    </w:p>
    <w:p w14:paraId="3913CBD8" w14:textId="77777777" w:rsidR="00F24C6F" w:rsidRPr="00F24C6F" w:rsidRDefault="00F24C6F" w:rsidP="00F24C6F">
      <w:pPr>
        <w:pStyle w:val="Code"/>
      </w:pPr>
      <w:r w:rsidRPr="00F24C6F">
        <w:t>Number of domains:  1</w:t>
      </w:r>
    </w:p>
    <w:p w14:paraId="477FF2A9" w14:textId="77777777" w:rsidR="00F24C6F" w:rsidRPr="00F24C6F" w:rsidRDefault="00F24C6F" w:rsidP="00F24C6F">
      <w:pPr>
        <w:pStyle w:val="Code"/>
      </w:pPr>
      <w:r w:rsidRPr="00F24C6F">
        <w:t>Number of GA iterations:  500</w:t>
      </w:r>
    </w:p>
    <w:p w14:paraId="128D2B64" w14:textId="77777777" w:rsidR="00F24C6F" w:rsidRPr="00F24C6F" w:rsidRDefault="00F24C6F" w:rsidP="00F24C6F">
      <w:pPr>
        <w:pStyle w:val="Code"/>
      </w:pPr>
      <w:r w:rsidRPr="00F24C6F">
        <w:t>Dimension of GA population:  20</w:t>
      </w:r>
    </w:p>
    <w:p w14:paraId="4CC667AE" w14:textId="77777777" w:rsidR="00F24C6F" w:rsidRPr="00F24C6F" w:rsidRDefault="00F24C6F" w:rsidP="00F24C6F">
      <w:pPr>
        <w:pStyle w:val="Code"/>
      </w:pPr>
      <w:r w:rsidRPr="00F24C6F">
        <w:t>Mutation chance in GA generation:  NA</w:t>
      </w:r>
    </w:p>
    <w:p w14:paraId="72845B92" w14:textId="77777777" w:rsidR="00F24C6F" w:rsidRPr="00F24C6F" w:rsidRDefault="00F24C6F" w:rsidP="00F24C6F">
      <w:pPr>
        <w:pStyle w:val="Code"/>
      </w:pPr>
      <w:r w:rsidRPr="00F24C6F">
        <w:t>Elitism rate in GA generation:  0.2</w:t>
      </w:r>
    </w:p>
    <w:p w14:paraId="5AB9D651" w14:textId="77777777" w:rsidR="00F24C6F" w:rsidRPr="00F24C6F" w:rsidRDefault="00F24C6F" w:rsidP="00F24C6F">
      <w:pPr>
        <w:pStyle w:val="Code"/>
      </w:pPr>
      <w:r w:rsidRPr="00F24C6F">
        <w:t>Chance to add strata to maximum:  0</w:t>
      </w:r>
    </w:p>
    <w:p w14:paraId="265FB905" w14:textId="77777777" w:rsidR="00F24C6F" w:rsidRPr="00F24C6F" w:rsidRDefault="00F24C6F" w:rsidP="00F24C6F">
      <w:pPr>
        <w:pStyle w:val="Code"/>
      </w:pPr>
      <w:r w:rsidRPr="00F24C6F">
        <w:t>Allocation with real numbers instead of integers:  FALSE</w:t>
      </w:r>
    </w:p>
    <w:p w14:paraId="4149B541" w14:textId="77777777" w:rsidR="00F24C6F" w:rsidRPr="00F24C6F" w:rsidRDefault="00F24C6F" w:rsidP="00F24C6F">
      <w:pPr>
        <w:pStyle w:val="Code"/>
      </w:pPr>
      <w:r w:rsidRPr="00F24C6F">
        <w:t>Suggestion:  2 2 8 7 7 2 5 7 7 7 7 7 2 7 5 2 5 2 2 2 7 6 2 2 6 2 7 7 6 2 4 7 1 2 7 2 6 2 7 6 6 7 7 7 7 8 6 2 7 5 1 5 2 3 1 1 7 1 2 2 6 2 6 5 2 5 7 2 7 7 2 3 2 6 7 2 4 7 6 1</w:t>
      </w:r>
    </w:p>
    <w:p w14:paraId="43BB608B" w14:textId="77777777" w:rsidR="00F24C6F" w:rsidRPr="00F24C6F" w:rsidRDefault="00F24C6F" w:rsidP="00F24C6F">
      <w:pPr>
        <w:pStyle w:val="Code"/>
      </w:pPr>
      <w:r w:rsidRPr="00F24C6F">
        <w:t xml:space="preserve"> *** Sample cost:  50</w:t>
      </w:r>
    </w:p>
    <w:p w14:paraId="06739DD9" w14:textId="77777777" w:rsidR="00F24C6F" w:rsidRPr="00F24C6F" w:rsidRDefault="00F24C6F" w:rsidP="00F24C6F">
      <w:pPr>
        <w:pStyle w:val="Code"/>
      </w:pPr>
      <w:r w:rsidRPr="00F24C6F">
        <w:t xml:space="preserve"> *** Number of strata:  9</w:t>
      </w:r>
    </w:p>
    <w:p w14:paraId="1C7B5025" w14:textId="77777777" w:rsidR="00F24C6F" w:rsidRPr="00F24C6F" w:rsidRDefault="00F24C6F" w:rsidP="00F24C6F">
      <w:pPr>
        <w:pStyle w:val="Code"/>
      </w:pPr>
      <w:r w:rsidRPr="00F24C6F">
        <w:t xml:space="preserve"> *** </w:t>
      </w:r>
      <w:proofErr w:type="gramStart"/>
      <w:r w:rsidRPr="00F24C6F">
        <w:t>Domain :</w:t>
      </w:r>
      <w:proofErr w:type="gramEnd"/>
      <w:r w:rsidRPr="00F24C6F">
        <w:t xml:space="preserve">  3   3</w:t>
      </w:r>
    </w:p>
    <w:p w14:paraId="41BE6BC4" w14:textId="77777777" w:rsidR="00F24C6F" w:rsidRPr="00F24C6F" w:rsidRDefault="00F24C6F" w:rsidP="00F24C6F">
      <w:pPr>
        <w:pStyle w:val="Code"/>
      </w:pPr>
      <w:r w:rsidRPr="00F24C6F">
        <w:t xml:space="preserve"> Number of </w:t>
      </w:r>
      <w:proofErr w:type="gramStart"/>
      <w:r w:rsidRPr="00F24C6F">
        <w:t>strata :</w:t>
      </w:r>
      <w:proofErr w:type="gramEnd"/>
      <w:r w:rsidRPr="00F24C6F">
        <w:t xml:space="preserve">  181</w:t>
      </w:r>
    </w:p>
    <w:p w14:paraId="41390D41" w14:textId="77777777" w:rsidR="00F24C6F" w:rsidRPr="00F24C6F" w:rsidRDefault="00F24C6F" w:rsidP="00F24C6F">
      <w:pPr>
        <w:pStyle w:val="Code"/>
      </w:pPr>
      <w:r w:rsidRPr="00F24C6F">
        <w:t>---------------------------------------------</w:t>
      </w:r>
    </w:p>
    <w:p w14:paraId="44BE424A" w14:textId="77777777" w:rsidR="00F24C6F" w:rsidRPr="00F24C6F" w:rsidRDefault="00F24C6F" w:rsidP="00F24C6F">
      <w:pPr>
        <w:pStyle w:val="Code"/>
      </w:pPr>
      <w:r w:rsidRPr="00F24C6F">
        <w:t>Optimal stratification with Genetic Algorithm</w:t>
      </w:r>
    </w:p>
    <w:p w14:paraId="5201FC41" w14:textId="77777777" w:rsidR="00F24C6F" w:rsidRPr="00F24C6F" w:rsidRDefault="00F24C6F" w:rsidP="00F24C6F">
      <w:pPr>
        <w:pStyle w:val="Code"/>
      </w:pPr>
      <w:r w:rsidRPr="00F24C6F">
        <w:t>---------------------------------------------</w:t>
      </w:r>
    </w:p>
    <w:p w14:paraId="31372E9E" w14:textId="77777777" w:rsidR="00F24C6F" w:rsidRPr="00F24C6F" w:rsidRDefault="00F24C6F" w:rsidP="00F24C6F">
      <w:pPr>
        <w:pStyle w:val="Code"/>
      </w:pPr>
      <w:r w:rsidRPr="00F24C6F">
        <w:t xml:space="preserve"> *** Parameters ***</w:t>
      </w:r>
    </w:p>
    <w:p w14:paraId="2D04378B" w14:textId="77777777" w:rsidR="00F24C6F" w:rsidRPr="00F24C6F" w:rsidRDefault="00F24C6F" w:rsidP="00F24C6F">
      <w:pPr>
        <w:pStyle w:val="Code"/>
      </w:pPr>
      <w:r w:rsidRPr="00F24C6F">
        <w:t>---------------------------</w:t>
      </w:r>
    </w:p>
    <w:p w14:paraId="15D3A8AA" w14:textId="77777777" w:rsidR="00F24C6F" w:rsidRPr="00F24C6F" w:rsidRDefault="00F24C6F" w:rsidP="00F24C6F">
      <w:pPr>
        <w:pStyle w:val="Code"/>
      </w:pPr>
      <w:r w:rsidRPr="00F24C6F">
        <w:t>Domain:  3</w:t>
      </w:r>
    </w:p>
    <w:p w14:paraId="73FA3B13" w14:textId="77777777" w:rsidR="00F24C6F" w:rsidRPr="00F24C6F" w:rsidRDefault="00F24C6F" w:rsidP="00F24C6F">
      <w:pPr>
        <w:pStyle w:val="Code"/>
      </w:pPr>
      <w:r w:rsidRPr="00F24C6F">
        <w:t>Maximum number of strata:  181</w:t>
      </w:r>
    </w:p>
    <w:p w14:paraId="61B94661" w14:textId="77777777" w:rsidR="00F24C6F" w:rsidRPr="00F24C6F" w:rsidRDefault="00F24C6F" w:rsidP="00F24C6F">
      <w:pPr>
        <w:pStyle w:val="Code"/>
      </w:pPr>
      <w:r w:rsidRPr="00F24C6F">
        <w:t>Minimum number of units per stratum:  2</w:t>
      </w:r>
    </w:p>
    <w:p w14:paraId="1BCDE875" w14:textId="77777777" w:rsidR="00F24C6F" w:rsidRPr="00F24C6F" w:rsidRDefault="00F24C6F" w:rsidP="00F24C6F">
      <w:pPr>
        <w:pStyle w:val="Code"/>
      </w:pPr>
      <w:r w:rsidRPr="00F24C6F">
        <w:t>Take-all strata (TRUE/FALSE):  FALSE</w:t>
      </w:r>
    </w:p>
    <w:p w14:paraId="455B9596" w14:textId="77777777" w:rsidR="00F24C6F" w:rsidRPr="00F24C6F" w:rsidRDefault="00F24C6F" w:rsidP="00F24C6F">
      <w:pPr>
        <w:pStyle w:val="Code"/>
      </w:pPr>
      <w:r w:rsidRPr="00F24C6F">
        <w:t xml:space="preserve">number of sampling </w:t>
      </w:r>
      <w:proofErr w:type="gramStart"/>
      <w:r w:rsidRPr="00F24C6F">
        <w:t>strata :</w:t>
      </w:r>
      <w:proofErr w:type="gramEnd"/>
      <w:r w:rsidRPr="00F24C6F">
        <w:t xml:space="preserve">  181</w:t>
      </w:r>
    </w:p>
    <w:p w14:paraId="65868776" w14:textId="77777777" w:rsidR="00F24C6F" w:rsidRPr="00F24C6F" w:rsidRDefault="00F24C6F" w:rsidP="00F24C6F">
      <w:pPr>
        <w:pStyle w:val="Code"/>
      </w:pPr>
      <w:r w:rsidRPr="00F24C6F">
        <w:t>Number of target variables:  1</w:t>
      </w:r>
    </w:p>
    <w:p w14:paraId="7507B040" w14:textId="77777777" w:rsidR="00F24C6F" w:rsidRPr="00F24C6F" w:rsidRDefault="00F24C6F" w:rsidP="00F24C6F">
      <w:pPr>
        <w:pStyle w:val="Code"/>
      </w:pPr>
      <w:r w:rsidRPr="00F24C6F">
        <w:t>Number of domains:  1</w:t>
      </w:r>
    </w:p>
    <w:p w14:paraId="43018727" w14:textId="77777777" w:rsidR="00F24C6F" w:rsidRPr="00F24C6F" w:rsidRDefault="00F24C6F" w:rsidP="00F24C6F">
      <w:pPr>
        <w:pStyle w:val="Code"/>
      </w:pPr>
      <w:r w:rsidRPr="00F24C6F">
        <w:t>Number of GA iterations:  500</w:t>
      </w:r>
    </w:p>
    <w:p w14:paraId="2CAABF68" w14:textId="77777777" w:rsidR="00F24C6F" w:rsidRPr="00F24C6F" w:rsidRDefault="00F24C6F" w:rsidP="00F24C6F">
      <w:pPr>
        <w:pStyle w:val="Code"/>
      </w:pPr>
      <w:r w:rsidRPr="00F24C6F">
        <w:t>Dimension of GA population:  20</w:t>
      </w:r>
    </w:p>
    <w:p w14:paraId="2D7DC343" w14:textId="77777777" w:rsidR="00F24C6F" w:rsidRPr="00F24C6F" w:rsidRDefault="00F24C6F" w:rsidP="00F24C6F">
      <w:pPr>
        <w:pStyle w:val="Code"/>
      </w:pPr>
      <w:r w:rsidRPr="00F24C6F">
        <w:t>Mutation chance in GA generation:  NA</w:t>
      </w:r>
    </w:p>
    <w:p w14:paraId="4CB8A9F2" w14:textId="77777777" w:rsidR="00F24C6F" w:rsidRPr="00F24C6F" w:rsidRDefault="00F24C6F" w:rsidP="00F24C6F">
      <w:pPr>
        <w:pStyle w:val="Code"/>
      </w:pPr>
      <w:r w:rsidRPr="00F24C6F">
        <w:t>Elitism rate in GA generation:  0.2</w:t>
      </w:r>
    </w:p>
    <w:p w14:paraId="635C8320" w14:textId="77777777" w:rsidR="00F24C6F" w:rsidRPr="00F24C6F" w:rsidRDefault="00F24C6F" w:rsidP="00F24C6F">
      <w:pPr>
        <w:pStyle w:val="Code"/>
      </w:pPr>
      <w:r w:rsidRPr="00F24C6F">
        <w:t>Chance to add strata to maximum:  0</w:t>
      </w:r>
    </w:p>
    <w:p w14:paraId="6F1F5723" w14:textId="77777777" w:rsidR="00F24C6F" w:rsidRPr="00F24C6F" w:rsidRDefault="00F24C6F" w:rsidP="00F24C6F">
      <w:pPr>
        <w:pStyle w:val="Code"/>
      </w:pPr>
      <w:r w:rsidRPr="00F24C6F">
        <w:t>Allocation with real numbers instead of integers:  FALSE</w:t>
      </w:r>
    </w:p>
    <w:p w14:paraId="205EC4DD" w14:textId="77777777" w:rsidR="00F24C6F" w:rsidRPr="00F24C6F" w:rsidRDefault="00F24C6F" w:rsidP="00F24C6F">
      <w:pPr>
        <w:pStyle w:val="Code"/>
      </w:pPr>
      <w:r w:rsidRPr="00F24C6F">
        <w:t>Suggestion:  56 78 69 67 28 65 71 38 70 13 27 89 82 4 13 49 76 69 76 75 32 90 45 84 11 71 43 88 65 82 49 61 58 72 83 23 64 17 48 29 14 18 77 16 38 86 85 78 72 69 8 42 48 12 33 15 57 25 31 44 85 14 86 5 73 51 46 50 2 34 30 27 66 81 20 16 57 54 85 26 87 5 14 54 21 46 24 62 83 16 50 84 36 3 1 47 77 63 10 86 40 15 3 55 9 56 18 17 68 77 60 24 37 37 58 66 80 22 74 4 54 24 25 18 16 35 42 52 79 56 58 62 84 6 36 33 7 41 85 53 38 79 18 87 78 85 36 41 85 19 36 66 78 23 56 10 86 56 72 67 73 39 63 87 59 8 22 9 33 78 30 36 43 86 23 66 59 21 23 58 25</w:t>
      </w:r>
    </w:p>
    <w:p w14:paraId="6EB32288" w14:textId="77777777" w:rsidR="00F24C6F" w:rsidRPr="00F24C6F" w:rsidRDefault="00F24C6F" w:rsidP="00F24C6F">
      <w:pPr>
        <w:pStyle w:val="Code"/>
      </w:pPr>
      <w:r w:rsidRPr="00F24C6F">
        <w:t xml:space="preserve"> *** Sample cost:  323</w:t>
      </w:r>
    </w:p>
    <w:p w14:paraId="6940A9D9" w14:textId="77777777" w:rsidR="00F24C6F" w:rsidRPr="00F24C6F" w:rsidRDefault="00F24C6F" w:rsidP="00F24C6F">
      <w:pPr>
        <w:pStyle w:val="Code"/>
      </w:pPr>
      <w:r w:rsidRPr="00F24C6F">
        <w:t xml:space="preserve"> *** Number of strata:  33</w:t>
      </w:r>
    </w:p>
    <w:p w14:paraId="70C0E024" w14:textId="77777777" w:rsidR="00F24C6F" w:rsidRPr="00F24C6F" w:rsidRDefault="00F24C6F" w:rsidP="00F24C6F">
      <w:pPr>
        <w:pStyle w:val="Code"/>
      </w:pPr>
      <w:r w:rsidRPr="00F24C6F">
        <w:t xml:space="preserve"> *** </w:t>
      </w:r>
      <w:proofErr w:type="gramStart"/>
      <w:r w:rsidRPr="00F24C6F">
        <w:t>Domain :</w:t>
      </w:r>
      <w:proofErr w:type="gramEnd"/>
      <w:r w:rsidRPr="00F24C6F">
        <w:t xml:space="preserve">  4   4</w:t>
      </w:r>
    </w:p>
    <w:p w14:paraId="3263BE03" w14:textId="77777777" w:rsidR="00F24C6F" w:rsidRPr="00F24C6F" w:rsidRDefault="00F24C6F" w:rsidP="00F24C6F">
      <w:pPr>
        <w:pStyle w:val="Code"/>
      </w:pPr>
      <w:r w:rsidRPr="00F24C6F">
        <w:t xml:space="preserve"> Number of </w:t>
      </w:r>
      <w:proofErr w:type="gramStart"/>
      <w:r w:rsidRPr="00F24C6F">
        <w:t>strata :</w:t>
      </w:r>
      <w:proofErr w:type="gramEnd"/>
      <w:r w:rsidRPr="00F24C6F">
        <w:t xml:space="preserve">  297</w:t>
      </w:r>
    </w:p>
    <w:p w14:paraId="377D5986" w14:textId="77777777" w:rsidR="00F24C6F" w:rsidRPr="00F24C6F" w:rsidRDefault="00F24C6F" w:rsidP="00F24C6F">
      <w:pPr>
        <w:pStyle w:val="Code"/>
      </w:pPr>
      <w:r w:rsidRPr="00F24C6F">
        <w:lastRenderedPageBreak/>
        <w:t>---------------------------------------------</w:t>
      </w:r>
    </w:p>
    <w:p w14:paraId="5EE03AC0" w14:textId="77777777" w:rsidR="00F24C6F" w:rsidRPr="00F24C6F" w:rsidRDefault="00F24C6F" w:rsidP="00F24C6F">
      <w:pPr>
        <w:pStyle w:val="Code"/>
      </w:pPr>
      <w:r w:rsidRPr="00F24C6F">
        <w:t>Optimal stratification with Genetic Algorithm</w:t>
      </w:r>
    </w:p>
    <w:p w14:paraId="5B3AC61E" w14:textId="77777777" w:rsidR="00F24C6F" w:rsidRPr="00F24C6F" w:rsidRDefault="00F24C6F" w:rsidP="00F24C6F">
      <w:pPr>
        <w:pStyle w:val="Code"/>
      </w:pPr>
      <w:r w:rsidRPr="00F24C6F">
        <w:t>---------------------------------------------</w:t>
      </w:r>
    </w:p>
    <w:p w14:paraId="78CF5C17" w14:textId="77777777" w:rsidR="00F24C6F" w:rsidRPr="00F24C6F" w:rsidRDefault="00F24C6F" w:rsidP="00F24C6F">
      <w:pPr>
        <w:pStyle w:val="Code"/>
      </w:pPr>
      <w:r w:rsidRPr="00F24C6F">
        <w:t xml:space="preserve"> *** Parameters ***</w:t>
      </w:r>
    </w:p>
    <w:p w14:paraId="460CCD79" w14:textId="77777777" w:rsidR="00F24C6F" w:rsidRPr="00F24C6F" w:rsidRDefault="00F24C6F" w:rsidP="00F24C6F">
      <w:pPr>
        <w:pStyle w:val="Code"/>
      </w:pPr>
      <w:r w:rsidRPr="00F24C6F">
        <w:t>---------------------------</w:t>
      </w:r>
    </w:p>
    <w:p w14:paraId="7433832E" w14:textId="77777777" w:rsidR="00F24C6F" w:rsidRPr="00F24C6F" w:rsidRDefault="00F24C6F" w:rsidP="00F24C6F">
      <w:pPr>
        <w:pStyle w:val="Code"/>
      </w:pPr>
      <w:r w:rsidRPr="00F24C6F">
        <w:t>Domain:  4</w:t>
      </w:r>
    </w:p>
    <w:p w14:paraId="773C6EF3" w14:textId="77777777" w:rsidR="00F24C6F" w:rsidRPr="00F24C6F" w:rsidRDefault="00F24C6F" w:rsidP="00F24C6F">
      <w:pPr>
        <w:pStyle w:val="Code"/>
      </w:pPr>
      <w:r w:rsidRPr="00F24C6F">
        <w:t>Maximum number of strata:  297</w:t>
      </w:r>
    </w:p>
    <w:p w14:paraId="64794833" w14:textId="77777777" w:rsidR="00F24C6F" w:rsidRPr="00F24C6F" w:rsidRDefault="00F24C6F" w:rsidP="00F24C6F">
      <w:pPr>
        <w:pStyle w:val="Code"/>
      </w:pPr>
      <w:r w:rsidRPr="00F24C6F">
        <w:t>Minimum number of units per stratum:  2</w:t>
      </w:r>
    </w:p>
    <w:p w14:paraId="1BD3CA56" w14:textId="77777777" w:rsidR="00F24C6F" w:rsidRPr="00F24C6F" w:rsidRDefault="00F24C6F" w:rsidP="00F24C6F">
      <w:pPr>
        <w:pStyle w:val="Code"/>
      </w:pPr>
      <w:r w:rsidRPr="00F24C6F">
        <w:t>Take-all strata (TRUE/FALSE):  FALSE</w:t>
      </w:r>
    </w:p>
    <w:p w14:paraId="2705F7BF" w14:textId="77777777" w:rsidR="00F24C6F" w:rsidRPr="00F24C6F" w:rsidRDefault="00F24C6F" w:rsidP="00F24C6F">
      <w:pPr>
        <w:pStyle w:val="Code"/>
      </w:pPr>
      <w:r w:rsidRPr="00F24C6F">
        <w:t xml:space="preserve">number of sampling </w:t>
      </w:r>
      <w:proofErr w:type="gramStart"/>
      <w:r w:rsidRPr="00F24C6F">
        <w:t>strata :</w:t>
      </w:r>
      <w:proofErr w:type="gramEnd"/>
      <w:r w:rsidRPr="00F24C6F">
        <w:t xml:space="preserve">  297</w:t>
      </w:r>
    </w:p>
    <w:p w14:paraId="2AFE1E33" w14:textId="77777777" w:rsidR="00F24C6F" w:rsidRPr="00F24C6F" w:rsidRDefault="00F24C6F" w:rsidP="00F24C6F">
      <w:pPr>
        <w:pStyle w:val="Code"/>
      </w:pPr>
      <w:r w:rsidRPr="00F24C6F">
        <w:t>Number of target variables:  1</w:t>
      </w:r>
    </w:p>
    <w:p w14:paraId="71D94CC3" w14:textId="77777777" w:rsidR="00F24C6F" w:rsidRPr="00F24C6F" w:rsidRDefault="00F24C6F" w:rsidP="00F24C6F">
      <w:pPr>
        <w:pStyle w:val="Code"/>
      </w:pPr>
      <w:r w:rsidRPr="00F24C6F">
        <w:t>Number of domains:  1</w:t>
      </w:r>
    </w:p>
    <w:p w14:paraId="3862C48F" w14:textId="77777777" w:rsidR="00F24C6F" w:rsidRPr="00F24C6F" w:rsidRDefault="00F24C6F" w:rsidP="00F24C6F">
      <w:pPr>
        <w:pStyle w:val="Code"/>
      </w:pPr>
      <w:r w:rsidRPr="00F24C6F">
        <w:t>Number of GA iterations:  500</w:t>
      </w:r>
    </w:p>
    <w:p w14:paraId="401B7532" w14:textId="77777777" w:rsidR="00F24C6F" w:rsidRPr="00F24C6F" w:rsidRDefault="00F24C6F" w:rsidP="00F24C6F">
      <w:pPr>
        <w:pStyle w:val="Code"/>
      </w:pPr>
      <w:r w:rsidRPr="00F24C6F">
        <w:t>Dimension of GA population:  20</w:t>
      </w:r>
    </w:p>
    <w:p w14:paraId="786BD16F" w14:textId="77777777" w:rsidR="00F24C6F" w:rsidRPr="00F24C6F" w:rsidRDefault="00F24C6F" w:rsidP="00F24C6F">
      <w:pPr>
        <w:pStyle w:val="Code"/>
      </w:pPr>
      <w:r w:rsidRPr="00F24C6F">
        <w:t>Mutation chance in GA generation:  NA</w:t>
      </w:r>
    </w:p>
    <w:p w14:paraId="5B4E7A18" w14:textId="77777777" w:rsidR="00F24C6F" w:rsidRPr="00F24C6F" w:rsidRDefault="00F24C6F" w:rsidP="00F24C6F">
      <w:pPr>
        <w:pStyle w:val="Code"/>
      </w:pPr>
      <w:r w:rsidRPr="00F24C6F">
        <w:t>Elitism rate in GA generation:  0.2</w:t>
      </w:r>
    </w:p>
    <w:p w14:paraId="6CAEE4C6" w14:textId="77777777" w:rsidR="00F24C6F" w:rsidRPr="00F24C6F" w:rsidRDefault="00F24C6F" w:rsidP="00F24C6F">
      <w:pPr>
        <w:pStyle w:val="Code"/>
      </w:pPr>
      <w:r w:rsidRPr="00F24C6F">
        <w:t>Chance to add strata to maximum:  0</w:t>
      </w:r>
    </w:p>
    <w:p w14:paraId="0C8B7C04" w14:textId="77777777" w:rsidR="00F24C6F" w:rsidRPr="00F24C6F" w:rsidRDefault="00F24C6F" w:rsidP="00F24C6F">
      <w:pPr>
        <w:pStyle w:val="Code"/>
      </w:pPr>
      <w:r w:rsidRPr="00F24C6F">
        <w:t>Allocation with real numbers instead of integers:  FALSE</w:t>
      </w:r>
    </w:p>
    <w:p w14:paraId="5E215123" w14:textId="77777777" w:rsidR="00F24C6F" w:rsidRPr="00F24C6F" w:rsidRDefault="00F24C6F" w:rsidP="00F24C6F">
      <w:pPr>
        <w:pStyle w:val="Code"/>
      </w:pPr>
      <w:r w:rsidRPr="00F24C6F">
        <w:t>Suggestion:  9 4 4 4 4 4 4 8 1 4 2 4 4 4 4 8 4 4 8 1 4 9 4 8 5 8 5 8 1 1 5 1 8 1 2 1 9 4 9 6 2 7 8 5 5 9 2 3 8 6 6 1 6 9 5 2 4 8 4 4 4 8 8 1 4 1 5 1 1 1 8 4 4 5 1 5 4 1 2 8 5 1 9 1 7 8 2 2 9 4 9 4 1 1 1 9 4 2 1 4 9 1 9 8 9 1 9 7 8 2 2 6 1 9 9 1 4 5 8 5 5 1 1 4 1 4 4 9 1 1 4 4 4 4 4 1 4 4 1 4 4 9 8 9 4 8 4 4 2 8 5 2 9 9 1 9 4 9 8 1 5 8 9 5 5 8 5 1 9 8 4 4 4 9 8 1 4 5 8 1 8 1 1 9 8 1 5 9 4 1 8 5 9 1 1 4 4 4 5 8 9 9 1 9 8 1 1 4 5 8 1 1 4 4 8 9 8 1 4 1 1 4 4 4 4 1 8 4 1 1 4 4 4 1 4 8 4 4 9 8 1 4 9 9 4 2 1 4 1 4 1 7 8 1 5 9 2 8 5 5 1 6 4 9 5 1 1 4 9 4 4 1 9 4 4 4 5 5 4 1 9 4 9 4 4 5 1 4 8 7 1 4 1 8 8 4 2</w:t>
      </w:r>
    </w:p>
    <w:p w14:paraId="3F328195" w14:textId="77777777" w:rsidR="00F24C6F" w:rsidRPr="00F24C6F" w:rsidRDefault="00F24C6F" w:rsidP="00F24C6F">
      <w:pPr>
        <w:pStyle w:val="Code"/>
      </w:pPr>
      <w:r w:rsidRPr="00F24C6F">
        <w:t xml:space="preserve"> *** Sample cost:  72</w:t>
      </w:r>
    </w:p>
    <w:p w14:paraId="0FA2111E" w14:textId="77777777" w:rsidR="00F24C6F" w:rsidRPr="00F24C6F" w:rsidRDefault="00F24C6F" w:rsidP="00F24C6F">
      <w:pPr>
        <w:pStyle w:val="Code"/>
      </w:pPr>
      <w:r w:rsidRPr="00F24C6F">
        <w:t xml:space="preserve"> *** Number of strata:  9</w:t>
      </w:r>
    </w:p>
    <w:p w14:paraId="57775329" w14:textId="77777777" w:rsidR="00F24C6F" w:rsidRPr="00F24C6F" w:rsidRDefault="00F24C6F" w:rsidP="00F24C6F">
      <w:pPr>
        <w:pStyle w:val="Code"/>
      </w:pPr>
      <w:r w:rsidRPr="00F24C6F">
        <w:t xml:space="preserve"> *** </w:t>
      </w:r>
      <w:proofErr w:type="gramStart"/>
      <w:r w:rsidRPr="00F24C6F">
        <w:t>Domain :</w:t>
      </w:r>
      <w:proofErr w:type="gramEnd"/>
      <w:r w:rsidRPr="00F24C6F">
        <w:t xml:space="preserve">  5   5</w:t>
      </w:r>
    </w:p>
    <w:p w14:paraId="17BE2CA1" w14:textId="77777777" w:rsidR="00F24C6F" w:rsidRPr="00F24C6F" w:rsidRDefault="00F24C6F" w:rsidP="00F24C6F">
      <w:pPr>
        <w:pStyle w:val="Code"/>
      </w:pPr>
      <w:r w:rsidRPr="00F24C6F">
        <w:t xml:space="preserve"> Number of </w:t>
      </w:r>
      <w:proofErr w:type="gramStart"/>
      <w:r w:rsidRPr="00F24C6F">
        <w:t>strata :</w:t>
      </w:r>
      <w:proofErr w:type="gramEnd"/>
      <w:r w:rsidRPr="00F24C6F">
        <w:t xml:space="preserve">  834</w:t>
      </w:r>
    </w:p>
    <w:p w14:paraId="75C2E311" w14:textId="77777777" w:rsidR="00F24C6F" w:rsidRPr="00F24C6F" w:rsidRDefault="00F24C6F" w:rsidP="00F24C6F">
      <w:pPr>
        <w:pStyle w:val="Code"/>
      </w:pPr>
      <w:r w:rsidRPr="00F24C6F">
        <w:t>---------------------------------------------</w:t>
      </w:r>
    </w:p>
    <w:p w14:paraId="508E076C" w14:textId="77777777" w:rsidR="00F24C6F" w:rsidRPr="00F24C6F" w:rsidRDefault="00F24C6F" w:rsidP="00F24C6F">
      <w:pPr>
        <w:pStyle w:val="Code"/>
      </w:pPr>
      <w:r w:rsidRPr="00F24C6F">
        <w:t>Optimal stratification with Genetic Algorithm</w:t>
      </w:r>
    </w:p>
    <w:p w14:paraId="73BFAB00" w14:textId="77777777" w:rsidR="00F24C6F" w:rsidRPr="00F24C6F" w:rsidRDefault="00F24C6F" w:rsidP="00F24C6F">
      <w:pPr>
        <w:pStyle w:val="Code"/>
      </w:pPr>
      <w:r w:rsidRPr="00F24C6F">
        <w:t>---------------------------------------------</w:t>
      </w:r>
    </w:p>
    <w:p w14:paraId="1B100701" w14:textId="77777777" w:rsidR="00F24C6F" w:rsidRPr="00F24C6F" w:rsidRDefault="00F24C6F" w:rsidP="00F24C6F">
      <w:pPr>
        <w:pStyle w:val="Code"/>
      </w:pPr>
      <w:r w:rsidRPr="00F24C6F">
        <w:t xml:space="preserve"> *** Parameters ***</w:t>
      </w:r>
    </w:p>
    <w:p w14:paraId="50E96956" w14:textId="77777777" w:rsidR="00F24C6F" w:rsidRPr="00F24C6F" w:rsidRDefault="00F24C6F" w:rsidP="00F24C6F">
      <w:pPr>
        <w:pStyle w:val="Code"/>
      </w:pPr>
      <w:r w:rsidRPr="00F24C6F">
        <w:t>---------------------------</w:t>
      </w:r>
    </w:p>
    <w:p w14:paraId="257AD605" w14:textId="77777777" w:rsidR="00F24C6F" w:rsidRPr="00F24C6F" w:rsidRDefault="00F24C6F" w:rsidP="00F24C6F">
      <w:pPr>
        <w:pStyle w:val="Code"/>
      </w:pPr>
      <w:r w:rsidRPr="00F24C6F">
        <w:t>Domain:  5</w:t>
      </w:r>
    </w:p>
    <w:p w14:paraId="7471461F" w14:textId="77777777" w:rsidR="00F24C6F" w:rsidRPr="00F24C6F" w:rsidRDefault="00F24C6F" w:rsidP="00F24C6F">
      <w:pPr>
        <w:pStyle w:val="Code"/>
      </w:pPr>
      <w:r w:rsidRPr="00F24C6F">
        <w:t>Maximum number of strata:  834</w:t>
      </w:r>
    </w:p>
    <w:p w14:paraId="389BF7F7" w14:textId="77777777" w:rsidR="00F24C6F" w:rsidRPr="00F24C6F" w:rsidRDefault="00F24C6F" w:rsidP="00F24C6F">
      <w:pPr>
        <w:pStyle w:val="Code"/>
      </w:pPr>
      <w:r w:rsidRPr="00F24C6F">
        <w:t>Minimum number of units per stratum:  2</w:t>
      </w:r>
    </w:p>
    <w:p w14:paraId="52849D5D" w14:textId="77777777" w:rsidR="00F24C6F" w:rsidRPr="00F24C6F" w:rsidRDefault="00F24C6F" w:rsidP="00F24C6F">
      <w:pPr>
        <w:pStyle w:val="Code"/>
      </w:pPr>
      <w:r w:rsidRPr="00F24C6F">
        <w:t>Take-all strata (TRUE/FALSE):  FALSE</w:t>
      </w:r>
    </w:p>
    <w:p w14:paraId="4495E26F" w14:textId="77777777" w:rsidR="00F24C6F" w:rsidRPr="00F24C6F" w:rsidRDefault="00F24C6F" w:rsidP="00F24C6F">
      <w:pPr>
        <w:pStyle w:val="Code"/>
      </w:pPr>
      <w:r w:rsidRPr="00F24C6F">
        <w:t xml:space="preserve">number of sampling </w:t>
      </w:r>
      <w:proofErr w:type="gramStart"/>
      <w:r w:rsidRPr="00F24C6F">
        <w:t>strata :</w:t>
      </w:r>
      <w:proofErr w:type="gramEnd"/>
      <w:r w:rsidRPr="00F24C6F">
        <w:t xml:space="preserve">  834</w:t>
      </w:r>
    </w:p>
    <w:p w14:paraId="451C9A82" w14:textId="77777777" w:rsidR="00F24C6F" w:rsidRPr="00F24C6F" w:rsidRDefault="00F24C6F" w:rsidP="00F24C6F">
      <w:pPr>
        <w:pStyle w:val="Code"/>
      </w:pPr>
      <w:r w:rsidRPr="00F24C6F">
        <w:t>Number of target variables:  1</w:t>
      </w:r>
    </w:p>
    <w:p w14:paraId="7560536D" w14:textId="77777777" w:rsidR="00F24C6F" w:rsidRPr="00F24C6F" w:rsidRDefault="00F24C6F" w:rsidP="00F24C6F">
      <w:pPr>
        <w:pStyle w:val="Code"/>
      </w:pPr>
      <w:r w:rsidRPr="00F24C6F">
        <w:t>Number of domains:  1</w:t>
      </w:r>
    </w:p>
    <w:p w14:paraId="0B6D7383" w14:textId="77777777" w:rsidR="00F24C6F" w:rsidRPr="00F24C6F" w:rsidRDefault="00F24C6F" w:rsidP="00F24C6F">
      <w:pPr>
        <w:pStyle w:val="Code"/>
      </w:pPr>
      <w:r w:rsidRPr="00F24C6F">
        <w:t>Number of GA iterations:  500</w:t>
      </w:r>
    </w:p>
    <w:p w14:paraId="00F52643" w14:textId="77777777" w:rsidR="00F24C6F" w:rsidRPr="00F24C6F" w:rsidRDefault="00F24C6F" w:rsidP="00F24C6F">
      <w:pPr>
        <w:pStyle w:val="Code"/>
      </w:pPr>
      <w:r w:rsidRPr="00F24C6F">
        <w:t>Dimension of GA population:  20</w:t>
      </w:r>
    </w:p>
    <w:p w14:paraId="57C97842" w14:textId="77777777" w:rsidR="00F24C6F" w:rsidRPr="00F24C6F" w:rsidRDefault="00F24C6F" w:rsidP="00F24C6F">
      <w:pPr>
        <w:pStyle w:val="Code"/>
      </w:pPr>
      <w:r w:rsidRPr="00F24C6F">
        <w:t>Mutation chance in GA generation:  NA</w:t>
      </w:r>
    </w:p>
    <w:p w14:paraId="6717645A" w14:textId="77777777" w:rsidR="00F24C6F" w:rsidRPr="00F24C6F" w:rsidRDefault="00F24C6F" w:rsidP="00F24C6F">
      <w:pPr>
        <w:pStyle w:val="Code"/>
      </w:pPr>
      <w:r w:rsidRPr="00F24C6F">
        <w:lastRenderedPageBreak/>
        <w:t>Elitism rate in GA generation:  0.2</w:t>
      </w:r>
    </w:p>
    <w:p w14:paraId="0771B6FA" w14:textId="77777777" w:rsidR="00F24C6F" w:rsidRPr="00F24C6F" w:rsidRDefault="00F24C6F" w:rsidP="00F24C6F">
      <w:pPr>
        <w:pStyle w:val="Code"/>
      </w:pPr>
      <w:r w:rsidRPr="00F24C6F">
        <w:t>Chance to add strata to maximum:  0</w:t>
      </w:r>
    </w:p>
    <w:p w14:paraId="308545F9" w14:textId="77777777" w:rsidR="00F24C6F" w:rsidRPr="00F24C6F" w:rsidRDefault="00F24C6F" w:rsidP="00F24C6F">
      <w:pPr>
        <w:pStyle w:val="Code"/>
      </w:pPr>
      <w:r w:rsidRPr="00F24C6F">
        <w:t>Allocation with real numbers instead of integers:  FALSE</w:t>
      </w:r>
    </w:p>
    <w:p w14:paraId="03DA414B" w14:textId="77777777" w:rsidR="00F24C6F" w:rsidRPr="00F24C6F" w:rsidRDefault="00F24C6F" w:rsidP="00F24C6F">
      <w:pPr>
        <w:pStyle w:val="Code"/>
      </w:pPr>
      <w:r w:rsidRPr="00F24C6F">
        <w:t>Suggestion:  2 15 5 1 6 12 2 6 2 11 5 12 8 1 11 1 6 4 8 3 12 8 6 5 14 1 5 14 8 8 8 14 8 14 8 8 14 8 8 8 8 8 8 11 8 8 5 8 8 5 8 8 8 5 8 1 5 2 11 8 14 8 8 8 8 8 14 8 8 5 1 14 6 5 14 5 14 14 1 8 11 11 5 11 6 8 4 1 8 5 14 5 14 2 2 8 8 8 8 14 8 14 8 8 11 8 11 5 14 5 8 8 8 2 8 8 8 8 8 11 14 6 14 8 1 2 2 8 2 14 5 5 1 8 15 11 8 2 2 8 5 14 14 8 14 8 14 14 14 14 8 5 14 8 8 14 8 14 6 14 1 6 14 11 8 5 14 5 8 5 5 5 2 12 8 4 6 8 5 2 8 11 8 14 8 8 8 5 8 2 14 8 8 8 14 8 14 8 14 8 14 8 14 8 14 8 14 8 11 2 8 14 2 8 8 8 8 2 11 8 5 14 14 8 1 14 2 8 2 2 14 6 8 12 6 2 2 8 5 8 2 8 8 8 14 8 2 8 8 8 8 8 8 8 1 13 11 10 9 9 12 3 12 4 4 13 14 3 7 3 3 10 14 10 13 2 3 15 12 3 12 14 8 8 8 14 8 8 8 2 2 14 8 2 8 14 5 8 6 8 8 8 14 8 14 2 14 2 8 1 2 8 14 14 8 2 14 14 14 14 8 8 8 8 8 8 8 8 8 14 8 14 5 8 8 8 8 8 8 8 14 14 8 2 8 8 14 14 8 8 2 1 14 11 8 8 8 8 14 14 5 8 1 2 8 5 8 2 8 2 12 8 8 14 8 14 8 8 14 8 8 14 8 14 8 8 8 8 8 14 8 8 14 14 8 8 8 14 8 14 4 5 4 3 3 11 15 11 11 6 7 8 15 4 15 4 13 8 9 7 8 12 1 5 15 11 2 8 11 14 8 8 2 8 14 2 14 5 8 6 2 8 8 8 5 8 8 8 8 11 6 2 6 15 5 11 14 5 5 15 8 1 6 1 1 7 8 3 12 8 5 2 14 12 2 1 14 12 2 11 14 5 14 1 8 5 5 11 11 15 8 7 1 8 5 2 8 11 14 14 14 8 8 8 8 8 8 14 2 2 14 8 2 8 14 14 14 8 11 2 8 8 8 14 8 1 12 14 6 15 12 11 12 14 1 5 4 8 12 12 6 1 3 8 13 15 8 11 11 2 1 14 11 4 11 4 7 7 5 6 5 1 6 15 8 1 12 12 15 7 8 13 15 8 12 2 5 15 11 12 14 12 4 14 14 14 14 8 14 11 11 5 8 12 2 8 11 2 14 11 5 2 1 2 1 2 11 8 14 11 8 2 2 2 2 1 8 15 11 8 2 5 8 2 8 5 5 11 11 8 8 5 8 2 8 14 14 2 14 2 8 11 14 8 14 2 8 2 8 2 6 14 5 14 8 5 2 2 8 14 5 11 6 8 15 11 8 11 8 2 14 5 11 5 11 14 8 14 5 8 14 2 2 2 5 8 6 5 8 14 8 5 14 12 14 1 12 14 11 2 2 2 11 8 1 5 1 12 15 8 7 12 8 11 14 14 1 2 5 14 2 6 8 8 14 8 14 14 2 2 2 8 5 14 8 14 8 2 8 8 8 14 8 8 8 14 8 14 2 8 1 14 8 8 2 8 8 8 8 8 14 8 8 8 14 2 8 5 8 8 14 14 8 8 2 14 5 8 1 5 8 8 14 8 2 6 12 5 6 2 8 14 5 8 2 2 11 5 5 8 12 5 8 2 14 8 5 8 6 8 11 14 14 8 8 2 8 14 2 14 11 8 1 11 8 14 11 8 5 8 14 8 8 8</w:t>
      </w:r>
    </w:p>
    <w:p w14:paraId="670799EF" w14:textId="77777777" w:rsidR="00F24C6F" w:rsidRPr="00F24C6F" w:rsidRDefault="00F24C6F" w:rsidP="00F24C6F">
      <w:pPr>
        <w:pStyle w:val="Code"/>
      </w:pPr>
      <w:r w:rsidRPr="00F24C6F">
        <w:t xml:space="preserve"> *** Sample cost:  434</w:t>
      </w:r>
    </w:p>
    <w:p w14:paraId="29A94ECD" w14:textId="77777777" w:rsidR="00F24C6F" w:rsidRPr="00F24C6F" w:rsidRDefault="00F24C6F" w:rsidP="00F24C6F">
      <w:pPr>
        <w:pStyle w:val="Code"/>
      </w:pPr>
      <w:r w:rsidRPr="00F24C6F">
        <w:t xml:space="preserve"> *** Number of strata:  15</w:t>
      </w:r>
    </w:p>
    <w:p w14:paraId="5F40D44E" w14:textId="77777777" w:rsidR="00F24C6F" w:rsidRPr="00F24C6F" w:rsidRDefault="00F24C6F" w:rsidP="00F24C6F">
      <w:pPr>
        <w:pStyle w:val="Code"/>
      </w:pPr>
      <w:r w:rsidRPr="00F24C6F">
        <w:t xml:space="preserve"> *** Sample </w:t>
      </w:r>
      <w:proofErr w:type="gramStart"/>
      <w:r w:rsidRPr="00F24C6F">
        <w:t>size :</w:t>
      </w:r>
      <w:proofErr w:type="gramEnd"/>
      <w:r w:rsidRPr="00F24C6F">
        <w:t xml:space="preserve">  1001</w:t>
      </w:r>
    </w:p>
    <w:p w14:paraId="551D9943" w14:textId="77777777" w:rsidR="00F24C6F" w:rsidRPr="00F24C6F" w:rsidRDefault="00F24C6F" w:rsidP="00F24C6F">
      <w:pPr>
        <w:pStyle w:val="Code"/>
      </w:pPr>
      <w:r w:rsidRPr="00F24C6F">
        <w:t xml:space="preserve"> *** Number of </w:t>
      </w:r>
      <w:proofErr w:type="gramStart"/>
      <w:r w:rsidRPr="00F24C6F">
        <w:t>strata :</w:t>
      </w:r>
      <w:proofErr w:type="gramEnd"/>
      <w:r w:rsidRPr="00F24C6F">
        <w:t xml:space="preserve">  79</w:t>
      </w:r>
    </w:p>
    <w:p w14:paraId="6B8D92E0" w14:textId="77777777" w:rsidR="00F24C6F" w:rsidRPr="00F24C6F" w:rsidRDefault="00F24C6F" w:rsidP="00F24C6F">
      <w:pPr>
        <w:pStyle w:val="Code"/>
      </w:pPr>
      <w:r w:rsidRPr="00F24C6F">
        <w:t>---------------------------</w:t>
      </w:r>
    </w:p>
    <w:p w14:paraId="2EAB4D07" w14:textId="631F7A56" w:rsidR="00B413D1" w:rsidRDefault="00B413D1" w:rsidP="002B358E">
      <w:pPr>
        <w:pStyle w:val="Heading2"/>
      </w:pPr>
      <w:bookmarkStart w:id="74" w:name="_Toc29161484"/>
      <w:r>
        <w:t>Method 2</w:t>
      </w:r>
      <w:r w:rsidR="00D01F2E">
        <w:t xml:space="preserve"> Scripts</w:t>
      </w:r>
      <w:bookmarkEnd w:id="74"/>
    </w:p>
    <w:p w14:paraId="474F9277" w14:textId="71B224FB" w:rsidR="008B75AA" w:rsidRDefault="008B75AA">
      <w:pPr>
        <w:pStyle w:val="Code"/>
      </w:pPr>
      <w:r>
        <w:t xml:space="preserve"># </w:t>
      </w:r>
      <w:r w:rsidR="0084251F">
        <w:t xml:space="preserve"> GA method</w:t>
      </w:r>
    </w:p>
    <w:p w14:paraId="076FED00" w14:textId="77777777" w:rsidR="0084251F" w:rsidRDefault="0084251F" w:rsidP="0084251F">
      <w:pPr>
        <w:pStyle w:val="Code"/>
      </w:pPr>
      <w:proofErr w:type="gramStart"/>
      <w:r>
        <w:t>library(</w:t>
      </w:r>
      <w:proofErr w:type="gramEnd"/>
      <w:r>
        <w:t>SamplingStrata)</w:t>
      </w:r>
    </w:p>
    <w:p w14:paraId="6BE3C4FB" w14:textId="77777777" w:rsidR="0084251F" w:rsidRDefault="0084251F" w:rsidP="0084251F">
      <w:pPr>
        <w:pStyle w:val="Code"/>
      </w:pPr>
    </w:p>
    <w:p w14:paraId="1C08C2ED" w14:textId="77777777" w:rsidR="0084251F" w:rsidRDefault="0084251F" w:rsidP="0084251F">
      <w:pPr>
        <w:pStyle w:val="Code"/>
      </w:pPr>
      <w:r>
        <w:t># Read the input frame data from 100K_Frame.csv file</w:t>
      </w:r>
    </w:p>
    <w:p w14:paraId="172ACDC0" w14:textId="77777777" w:rsidR="0084251F" w:rsidRDefault="0084251F" w:rsidP="0084251F">
      <w:pPr>
        <w:pStyle w:val="Code"/>
      </w:pPr>
      <w:r>
        <w:t xml:space="preserve">CFSFrameData &lt;- </w:t>
      </w:r>
      <w:proofErr w:type="gramStart"/>
      <w:r>
        <w:t>read.csv(</w:t>
      </w:r>
      <w:proofErr w:type="gramEnd"/>
      <w:r>
        <w:t>file="./100K_Frame.csv", header=TRUE, sep=",")</w:t>
      </w:r>
    </w:p>
    <w:p w14:paraId="6023F572" w14:textId="77777777" w:rsidR="0084251F" w:rsidRDefault="0084251F" w:rsidP="0084251F">
      <w:pPr>
        <w:pStyle w:val="Code"/>
      </w:pPr>
    </w:p>
    <w:p w14:paraId="5E8C072E" w14:textId="77777777" w:rsidR="0084251F" w:rsidRDefault="0084251F" w:rsidP="0084251F">
      <w:pPr>
        <w:pStyle w:val="Code"/>
      </w:pPr>
      <w:r>
        <w:t xml:space="preserve"># Build the frame using estno column as identifier, state, county, and naics </w:t>
      </w:r>
    </w:p>
    <w:p w14:paraId="3CFC57B6" w14:textId="77777777" w:rsidR="0084251F" w:rsidRDefault="0084251F" w:rsidP="0084251F">
      <w:pPr>
        <w:pStyle w:val="Code"/>
      </w:pPr>
      <w:r>
        <w:t># as auxiliary variables and value as target variable</w:t>
      </w:r>
    </w:p>
    <w:p w14:paraId="37BDBF74" w14:textId="77777777" w:rsidR="0084251F" w:rsidRDefault="0084251F" w:rsidP="0084251F">
      <w:pPr>
        <w:pStyle w:val="Code"/>
      </w:pPr>
      <w:r>
        <w:t xml:space="preserve">CFSFrame &lt;- </w:t>
      </w:r>
      <w:proofErr w:type="gramStart"/>
      <w:r>
        <w:t>buildFrameDF(</w:t>
      </w:r>
      <w:proofErr w:type="gramEnd"/>
      <w:r>
        <w:t>df = CFSFrameData,</w:t>
      </w:r>
    </w:p>
    <w:p w14:paraId="056692EC" w14:textId="77777777" w:rsidR="0084251F" w:rsidRDefault="0084251F" w:rsidP="0084251F">
      <w:pPr>
        <w:pStyle w:val="Code"/>
      </w:pPr>
      <w:r>
        <w:t xml:space="preserve">                         id = "estno",</w:t>
      </w:r>
    </w:p>
    <w:p w14:paraId="4B1F09AD" w14:textId="77777777" w:rsidR="0084251F" w:rsidRDefault="0084251F" w:rsidP="0084251F">
      <w:pPr>
        <w:pStyle w:val="Code"/>
      </w:pPr>
      <w:r>
        <w:lastRenderedPageBreak/>
        <w:t xml:space="preserve">                         X = c("state","county","naics"),</w:t>
      </w:r>
    </w:p>
    <w:p w14:paraId="00C3168E" w14:textId="77777777" w:rsidR="0084251F" w:rsidRDefault="0084251F" w:rsidP="0084251F">
      <w:pPr>
        <w:pStyle w:val="Code"/>
      </w:pPr>
      <w:r>
        <w:t xml:space="preserve">                         Y = c("value"),</w:t>
      </w:r>
    </w:p>
    <w:p w14:paraId="5744FDDB" w14:textId="77777777" w:rsidR="0084251F" w:rsidRDefault="0084251F" w:rsidP="0084251F">
      <w:pPr>
        <w:pStyle w:val="Code"/>
      </w:pPr>
      <w:r>
        <w:t xml:space="preserve">                         domainvalue = "naics")</w:t>
      </w:r>
    </w:p>
    <w:p w14:paraId="0CCBA436" w14:textId="77777777" w:rsidR="0084251F" w:rsidRDefault="0084251F" w:rsidP="0084251F">
      <w:pPr>
        <w:pStyle w:val="Code"/>
      </w:pPr>
    </w:p>
    <w:p w14:paraId="7B676EE6" w14:textId="77777777" w:rsidR="0084251F" w:rsidRDefault="0084251F" w:rsidP="0084251F">
      <w:pPr>
        <w:pStyle w:val="Code"/>
      </w:pPr>
      <w:r>
        <w:t># Converting value to 15 categories and using it as the fourth auxiliary variable in the frame</w:t>
      </w:r>
    </w:p>
    <w:p w14:paraId="4A16721A" w14:textId="77777777" w:rsidR="0084251F" w:rsidRDefault="0084251F" w:rsidP="0084251F">
      <w:pPr>
        <w:pStyle w:val="Code"/>
      </w:pPr>
      <w:r>
        <w:t xml:space="preserve">CFSFrame$X4 &lt;- </w:t>
      </w:r>
      <w:proofErr w:type="gramStart"/>
      <w:r>
        <w:t>var.bin(</w:t>
      </w:r>
      <w:proofErr w:type="gramEnd"/>
      <w:r>
        <w:t>CFSFrameData$value, bins=15)</w:t>
      </w:r>
    </w:p>
    <w:p w14:paraId="5A2435B9" w14:textId="77777777" w:rsidR="0084251F" w:rsidRDefault="0084251F" w:rsidP="0084251F">
      <w:pPr>
        <w:pStyle w:val="Code"/>
      </w:pPr>
    </w:p>
    <w:p w14:paraId="3A2DD1B9" w14:textId="77777777" w:rsidR="0084251F" w:rsidRDefault="0084251F" w:rsidP="0084251F">
      <w:pPr>
        <w:pStyle w:val="Code"/>
      </w:pPr>
      <w:r>
        <w:t># Building the atomic strat based on the frame</w:t>
      </w:r>
    </w:p>
    <w:p w14:paraId="0AD3860B" w14:textId="77777777" w:rsidR="0084251F" w:rsidRDefault="0084251F" w:rsidP="0084251F">
      <w:pPr>
        <w:pStyle w:val="Code"/>
      </w:pPr>
      <w:r>
        <w:t xml:space="preserve">AtomicStrata &lt;- </w:t>
      </w:r>
      <w:proofErr w:type="gramStart"/>
      <w:r>
        <w:t>buildStrataDF(</w:t>
      </w:r>
      <w:proofErr w:type="gramEnd"/>
      <w:r>
        <w:t>CFSFrame,  progress = TRUE)</w:t>
      </w:r>
    </w:p>
    <w:p w14:paraId="6FCA13AF" w14:textId="77777777" w:rsidR="0084251F" w:rsidRDefault="0084251F" w:rsidP="0084251F">
      <w:pPr>
        <w:pStyle w:val="Code"/>
      </w:pPr>
    </w:p>
    <w:p w14:paraId="3662098D" w14:textId="77777777" w:rsidR="0084251F" w:rsidRDefault="0084251F" w:rsidP="0084251F">
      <w:pPr>
        <w:pStyle w:val="Code"/>
      </w:pPr>
      <w:r>
        <w:t># Uncomment and run the following line to view the atomic strata</w:t>
      </w:r>
    </w:p>
    <w:p w14:paraId="6A152C21" w14:textId="77777777" w:rsidR="0084251F" w:rsidRDefault="0084251F" w:rsidP="0084251F">
      <w:pPr>
        <w:pStyle w:val="Code"/>
      </w:pPr>
      <w:r>
        <w:t>#</w:t>
      </w:r>
      <w:proofErr w:type="gramStart"/>
      <w:r>
        <w:t>str(</w:t>
      </w:r>
      <w:proofErr w:type="gramEnd"/>
      <w:r>
        <w:t>AtomicStrata)</w:t>
      </w:r>
    </w:p>
    <w:p w14:paraId="494AD9E3" w14:textId="77777777" w:rsidR="0084251F" w:rsidRDefault="0084251F" w:rsidP="0084251F">
      <w:pPr>
        <w:pStyle w:val="Code"/>
      </w:pPr>
    </w:p>
    <w:p w14:paraId="5795A285" w14:textId="77777777" w:rsidR="0084251F" w:rsidRDefault="0084251F" w:rsidP="0084251F">
      <w:pPr>
        <w:pStyle w:val="Code"/>
      </w:pPr>
      <w:r>
        <w:t># Read the CV constraints from CV.csv file</w:t>
      </w:r>
    </w:p>
    <w:p w14:paraId="2288A5FB" w14:textId="77777777" w:rsidR="0084251F" w:rsidRDefault="0084251F" w:rsidP="0084251F">
      <w:pPr>
        <w:pStyle w:val="Code"/>
      </w:pPr>
      <w:r>
        <w:t xml:space="preserve">CVConst &lt;- </w:t>
      </w:r>
      <w:proofErr w:type="gramStart"/>
      <w:r>
        <w:t>read.csv(</w:t>
      </w:r>
      <w:proofErr w:type="gramEnd"/>
      <w:r>
        <w:t>"./CV.csv", header=TRUE, sep=",")</w:t>
      </w:r>
    </w:p>
    <w:p w14:paraId="6F54439B" w14:textId="77777777" w:rsidR="0084251F" w:rsidRDefault="0084251F" w:rsidP="0084251F">
      <w:pPr>
        <w:pStyle w:val="Code"/>
      </w:pPr>
    </w:p>
    <w:p w14:paraId="0EB27EB5" w14:textId="77777777" w:rsidR="0084251F" w:rsidRDefault="0084251F" w:rsidP="0084251F">
      <w:pPr>
        <w:pStyle w:val="Code"/>
      </w:pPr>
      <w:r>
        <w:t># Check the input data for errors</w:t>
      </w:r>
    </w:p>
    <w:p w14:paraId="70B3A0B8" w14:textId="77777777" w:rsidR="0084251F" w:rsidRDefault="0084251F" w:rsidP="0084251F">
      <w:pPr>
        <w:pStyle w:val="Code"/>
      </w:pPr>
      <w:proofErr w:type="gramStart"/>
      <w:r>
        <w:t>checkInput(</w:t>
      </w:r>
      <w:proofErr w:type="gramEnd"/>
      <w:r>
        <w:t xml:space="preserve">errors = CVConst, </w:t>
      </w:r>
    </w:p>
    <w:p w14:paraId="3629B12C" w14:textId="77777777" w:rsidR="0084251F" w:rsidRDefault="0084251F" w:rsidP="0084251F">
      <w:pPr>
        <w:pStyle w:val="Code"/>
      </w:pPr>
      <w:r>
        <w:t xml:space="preserve">           strata = AtomicStrata,                               </w:t>
      </w:r>
    </w:p>
    <w:p w14:paraId="787EC869" w14:textId="77777777" w:rsidR="0084251F" w:rsidRDefault="0084251F" w:rsidP="0084251F">
      <w:pPr>
        <w:pStyle w:val="Code"/>
      </w:pPr>
      <w:r>
        <w:t xml:space="preserve">           sampframe = CFSFrame)</w:t>
      </w:r>
    </w:p>
    <w:p w14:paraId="32DB65C6" w14:textId="77777777" w:rsidR="0084251F" w:rsidRDefault="0084251F" w:rsidP="0084251F">
      <w:pPr>
        <w:pStyle w:val="Code"/>
      </w:pPr>
    </w:p>
    <w:p w14:paraId="25DC19B3" w14:textId="77777777" w:rsidR="0084251F" w:rsidRDefault="0084251F" w:rsidP="0084251F">
      <w:pPr>
        <w:pStyle w:val="Code"/>
      </w:pPr>
      <w:r>
        <w:t># Optimization of stratification</w:t>
      </w:r>
    </w:p>
    <w:p w14:paraId="07D2A76C" w14:textId="77777777" w:rsidR="0084251F" w:rsidRDefault="0084251F" w:rsidP="0084251F">
      <w:pPr>
        <w:pStyle w:val="Code"/>
      </w:pPr>
      <w:r>
        <w:t xml:space="preserve">solution &lt;- </w:t>
      </w:r>
      <w:proofErr w:type="gramStart"/>
      <w:r>
        <w:t>optimizeStrata(</w:t>
      </w:r>
      <w:proofErr w:type="gramEnd"/>
      <w:r>
        <w:t xml:space="preserve">errors = CVConst, </w:t>
      </w:r>
    </w:p>
    <w:p w14:paraId="376D80F9" w14:textId="77777777" w:rsidR="0084251F" w:rsidRDefault="0084251F" w:rsidP="0084251F">
      <w:pPr>
        <w:pStyle w:val="Code"/>
      </w:pPr>
      <w:r>
        <w:t xml:space="preserve">                           strata = AtomicStrata,</w:t>
      </w:r>
    </w:p>
    <w:p w14:paraId="7EF9A6C5" w14:textId="77777777" w:rsidR="0084251F" w:rsidRDefault="0084251F" w:rsidP="0084251F">
      <w:pPr>
        <w:pStyle w:val="Code"/>
      </w:pPr>
      <w:r>
        <w:t xml:space="preserve">                           parallel = TRUE,</w:t>
      </w:r>
    </w:p>
    <w:p w14:paraId="4A7FDD5C" w14:textId="77777777" w:rsidR="0084251F" w:rsidRDefault="0084251F" w:rsidP="0084251F">
      <w:pPr>
        <w:pStyle w:val="Code"/>
      </w:pPr>
      <w:r>
        <w:t xml:space="preserve">                           iter = 100,</w:t>
      </w:r>
    </w:p>
    <w:p w14:paraId="265BEDC3" w14:textId="77777777" w:rsidR="0084251F" w:rsidRDefault="0084251F" w:rsidP="0084251F">
      <w:pPr>
        <w:pStyle w:val="Code"/>
      </w:pPr>
      <w:r>
        <w:t xml:space="preserve">                           writeFiles = FALSE,</w:t>
      </w:r>
    </w:p>
    <w:p w14:paraId="2FBD156D" w14:textId="77777777" w:rsidR="0084251F" w:rsidRDefault="0084251F" w:rsidP="0084251F">
      <w:pPr>
        <w:pStyle w:val="Code"/>
      </w:pPr>
      <w:r>
        <w:t xml:space="preserve">                           showPlot = FALSE)</w:t>
      </w:r>
    </w:p>
    <w:p w14:paraId="03EBCA4C" w14:textId="77777777" w:rsidR="0084251F" w:rsidRDefault="0084251F" w:rsidP="0084251F">
      <w:pPr>
        <w:pStyle w:val="Code"/>
      </w:pPr>
    </w:p>
    <w:p w14:paraId="07BC74F8" w14:textId="77777777" w:rsidR="0084251F" w:rsidRDefault="0084251F" w:rsidP="0084251F">
      <w:pPr>
        <w:pStyle w:val="Code"/>
      </w:pPr>
      <w:r>
        <w:t># Writing the stratification and allocation results to csv files</w:t>
      </w:r>
    </w:p>
    <w:p w14:paraId="63DFF9C6" w14:textId="77777777" w:rsidR="0084251F" w:rsidRDefault="0084251F" w:rsidP="0084251F">
      <w:pPr>
        <w:pStyle w:val="Code"/>
      </w:pPr>
      <w:proofErr w:type="gramStart"/>
      <w:r>
        <w:t>write.table</w:t>
      </w:r>
      <w:proofErr w:type="gramEnd"/>
      <w:r>
        <w:t>(solution$aggr_strata,file="./aggr_strata.csv", sep=",")</w:t>
      </w:r>
    </w:p>
    <w:p w14:paraId="227E1D2A" w14:textId="77777777" w:rsidR="0084251F" w:rsidRDefault="0084251F" w:rsidP="0084251F">
      <w:pPr>
        <w:pStyle w:val="Code"/>
      </w:pPr>
      <w:proofErr w:type="gramStart"/>
      <w:r>
        <w:t>write.table</w:t>
      </w:r>
      <w:proofErr w:type="gramEnd"/>
      <w:r>
        <w:t>(solution$indices,file="./indices.csv", sep=",")</w:t>
      </w:r>
    </w:p>
    <w:p w14:paraId="639582A1" w14:textId="11C75A65" w:rsidR="0084251F" w:rsidRDefault="0084251F">
      <w:pPr>
        <w:pStyle w:val="Code"/>
      </w:pPr>
    </w:p>
    <w:p w14:paraId="5F5727CB" w14:textId="1E4FAE32" w:rsidR="0084251F" w:rsidRDefault="0084251F">
      <w:pPr>
        <w:pStyle w:val="Code"/>
      </w:pPr>
      <w:r>
        <w:t>#------------------------SA method-----------------------------------------</w:t>
      </w:r>
    </w:p>
    <w:p w14:paraId="71DA6BFC" w14:textId="670EA10C" w:rsidR="008D4A85" w:rsidRDefault="008D4A85">
      <w:pPr>
        <w:pStyle w:val="Code"/>
      </w:pPr>
    </w:p>
    <w:p w14:paraId="30F808F9" w14:textId="77777777" w:rsidR="008D4A85" w:rsidRDefault="008D4A85" w:rsidP="008D4A85">
      <w:pPr>
        <w:pStyle w:val="Code"/>
      </w:pPr>
    </w:p>
    <w:p w14:paraId="367D093B" w14:textId="77777777" w:rsidR="008D4A85" w:rsidRDefault="008D4A85" w:rsidP="008D4A85">
      <w:pPr>
        <w:pStyle w:val="Code"/>
      </w:pPr>
      <w:proofErr w:type="gramStart"/>
      <w:r>
        <w:t>Stratification.GA  =</w:t>
      </w:r>
      <w:proofErr w:type="gramEnd"/>
      <w:r>
        <w:t xml:space="preserve"> newstrata</w:t>
      </w:r>
    </w:p>
    <w:p w14:paraId="75D7EEED" w14:textId="77777777" w:rsidR="008D4A85" w:rsidRDefault="008D4A85" w:rsidP="008D4A85">
      <w:pPr>
        <w:pStyle w:val="Code"/>
      </w:pPr>
      <w:r>
        <w:t>j = 1</w:t>
      </w:r>
    </w:p>
    <w:p w14:paraId="77F5F9C6" w14:textId="77777777" w:rsidR="008D4A85" w:rsidRDefault="008D4A85" w:rsidP="008D4A85">
      <w:pPr>
        <w:pStyle w:val="Code"/>
      </w:pPr>
      <w:r>
        <w:t xml:space="preserve">for (i in </w:t>
      </w:r>
      <w:proofErr w:type="gramStart"/>
      <w:r>
        <w:t>1:nrow</w:t>
      </w:r>
      <w:proofErr w:type="gramEnd"/>
      <w:r>
        <w:t>(newstrata)) {</w:t>
      </w:r>
    </w:p>
    <w:p w14:paraId="327C0E8D" w14:textId="77777777" w:rsidR="008D4A85" w:rsidRDefault="008D4A85" w:rsidP="008D4A85">
      <w:pPr>
        <w:pStyle w:val="Code"/>
      </w:pPr>
      <w:r>
        <w:t xml:space="preserve">  num = newstrata[i,2]</w:t>
      </w:r>
    </w:p>
    <w:p w14:paraId="5C47072B" w14:textId="77777777" w:rsidR="008D4A85" w:rsidRDefault="008D4A85" w:rsidP="008D4A85">
      <w:pPr>
        <w:pStyle w:val="Code"/>
      </w:pPr>
      <w:r>
        <w:t xml:space="preserve">  if (num == 1) {</w:t>
      </w:r>
    </w:p>
    <w:p w14:paraId="2BEAF58F" w14:textId="77777777" w:rsidR="008D4A85" w:rsidRDefault="008D4A85" w:rsidP="008D4A85">
      <w:pPr>
        <w:pStyle w:val="Code"/>
      </w:pPr>
      <w:r>
        <w:t xml:space="preserve">    Stratification.GA[j,] = newstrata[i,]</w:t>
      </w:r>
    </w:p>
    <w:p w14:paraId="6FDB28DE" w14:textId="77777777" w:rsidR="008D4A85" w:rsidRDefault="008D4A85" w:rsidP="008D4A85">
      <w:pPr>
        <w:pStyle w:val="Code"/>
      </w:pPr>
      <w:r>
        <w:t xml:space="preserve">    j = j + 1</w:t>
      </w:r>
    </w:p>
    <w:p w14:paraId="45BBB626" w14:textId="77777777" w:rsidR="008D4A85" w:rsidRDefault="008D4A85" w:rsidP="008D4A85">
      <w:pPr>
        <w:pStyle w:val="Code"/>
      </w:pPr>
      <w:r>
        <w:t xml:space="preserve">  }</w:t>
      </w:r>
    </w:p>
    <w:p w14:paraId="4D47A00D" w14:textId="77777777" w:rsidR="008D4A85" w:rsidRDefault="008D4A85" w:rsidP="008D4A85">
      <w:pPr>
        <w:pStyle w:val="Code"/>
      </w:pPr>
      <w:r>
        <w:lastRenderedPageBreak/>
        <w:t xml:space="preserve">  else {</w:t>
      </w:r>
    </w:p>
    <w:p w14:paraId="4FD4012B" w14:textId="77777777" w:rsidR="008D4A85" w:rsidRDefault="008D4A85" w:rsidP="008D4A85">
      <w:pPr>
        <w:pStyle w:val="Code"/>
      </w:pPr>
      <w:r>
        <w:t xml:space="preserve">    for (k in 1:num) {</w:t>
      </w:r>
    </w:p>
    <w:p w14:paraId="133D9E6C" w14:textId="77777777" w:rsidR="008D4A85" w:rsidRDefault="008D4A85" w:rsidP="008D4A85">
      <w:pPr>
        <w:pStyle w:val="Code"/>
      </w:pPr>
      <w:r>
        <w:t xml:space="preserve">      Stratification.GA[</w:t>
      </w:r>
      <w:proofErr w:type="gramStart"/>
      <w:r>
        <w:t>j,-</w:t>
      </w:r>
      <w:proofErr w:type="gramEnd"/>
      <w:r>
        <w:t>2] = newstrata[i,-2]</w:t>
      </w:r>
    </w:p>
    <w:p w14:paraId="3DF359DF" w14:textId="77777777" w:rsidR="008D4A85" w:rsidRDefault="008D4A85" w:rsidP="008D4A85">
      <w:pPr>
        <w:pStyle w:val="Code"/>
      </w:pPr>
      <w:r>
        <w:t xml:space="preserve">      Stratification.GA[j,2] = 1</w:t>
      </w:r>
    </w:p>
    <w:p w14:paraId="3BCB822D" w14:textId="77777777" w:rsidR="008D4A85" w:rsidRDefault="008D4A85" w:rsidP="008D4A85">
      <w:pPr>
        <w:pStyle w:val="Code"/>
      </w:pPr>
      <w:r>
        <w:t xml:space="preserve">      j = j + 1</w:t>
      </w:r>
    </w:p>
    <w:p w14:paraId="094DBABD" w14:textId="77777777" w:rsidR="008D4A85" w:rsidRDefault="008D4A85" w:rsidP="008D4A85">
      <w:pPr>
        <w:pStyle w:val="Code"/>
      </w:pPr>
      <w:r>
        <w:t xml:space="preserve">    }</w:t>
      </w:r>
    </w:p>
    <w:p w14:paraId="06019598" w14:textId="77777777" w:rsidR="008D4A85" w:rsidRDefault="008D4A85" w:rsidP="008D4A85">
      <w:pPr>
        <w:pStyle w:val="Code"/>
      </w:pPr>
      <w:r>
        <w:t xml:space="preserve">  }</w:t>
      </w:r>
    </w:p>
    <w:p w14:paraId="05D48CCA" w14:textId="77777777" w:rsidR="008D4A85" w:rsidRDefault="008D4A85" w:rsidP="008D4A85">
      <w:pPr>
        <w:pStyle w:val="Code"/>
      </w:pPr>
      <w:r>
        <w:t>}</w:t>
      </w:r>
    </w:p>
    <w:p w14:paraId="4629C712" w14:textId="77777777" w:rsidR="008D4A85" w:rsidRDefault="008D4A85" w:rsidP="008D4A85">
      <w:pPr>
        <w:pStyle w:val="Code"/>
      </w:pPr>
    </w:p>
    <w:p w14:paraId="4BC6E564" w14:textId="77777777" w:rsidR="008D4A85" w:rsidRDefault="008D4A85" w:rsidP="008D4A85">
      <w:pPr>
        <w:pStyle w:val="Code"/>
      </w:pPr>
      <w:proofErr w:type="gramStart"/>
      <w:r>
        <w:t>View(</w:t>
      </w:r>
      <w:proofErr w:type="gramEnd"/>
      <w:r>
        <w:t>Stratification.GA)</w:t>
      </w:r>
    </w:p>
    <w:p w14:paraId="285AFDBA" w14:textId="77777777" w:rsidR="008D4A85" w:rsidRDefault="008D4A85" w:rsidP="008D4A85">
      <w:pPr>
        <w:pStyle w:val="Code"/>
      </w:pPr>
    </w:p>
    <w:p w14:paraId="45C49E97" w14:textId="77777777" w:rsidR="008D4A85" w:rsidRDefault="008D4A85" w:rsidP="008D4A85">
      <w:pPr>
        <w:pStyle w:val="Code"/>
      </w:pPr>
    </w:p>
    <w:p w14:paraId="2304CE6A" w14:textId="77777777" w:rsidR="008D4A85" w:rsidRDefault="008D4A85" w:rsidP="008D4A85">
      <w:pPr>
        <w:pStyle w:val="Code"/>
      </w:pPr>
      <w:r>
        <w:t xml:space="preserve">St1 &lt;- </w:t>
      </w:r>
      <w:proofErr w:type="gramStart"/>
      <w:r>
        <w:t>Stratification.GA[</w:t>
      </w:r>
      <w:proofErr w:type="gramEnd"/>
    </w:p>
    <w:p w14:paraId="0A6F7DE5" w14:textId="77777777" w:rsidR="008D4A85" w:rsidRDefault="008D4A85" w:rsidP="008D4A85">
      <w:pPr>
        <w:pStyle w:val="Code"/>
      </w:pPr>
      <w:r>
        <w:t xml:space="preserve">  </w:t>
      </w:r>
      <w:proofErr w:type="gramStart"/>
      <w:r>
        <w:t>with(</w:t>
      </w:r>
      <w:proofErr w:type="gramEnd"/>
      <w:r>
        <w:t>Stratification.GA, order(Stratification.GA$DOM1,Stratification.GA$X1)),</w:t>
      </w:r>
    </w:p>
    <w:p w14:paraId="723D754F" w14:textId="77777777" w:rsidR="008D4A85" w:rsidRDefault="008D4A85" w:rsidP="008D4A85">
      <w:pPr>
        <w:pStyle w:val="Code"/>
      </w:pPr>
      <w:r>
        <w:t xml:space="preserve">  ]</w:t>
      </w:r>
    </w:p>
    <w:p w14:paraId="3ACA3D9A" w14:textId="77777777" w:rsidR="008D4A85" w:rsidRDefault="008D4A85" w:rsidP="008D4A85">
      <w:pPr>
        <w:pStyle w:val="Code"/>
      </w:pPr>
      <w:r>
        <w:t>orderd_startification.GA&lt;-St1[</w:t>
      </w:r>
    </w:p>
    <w:p w14:paraId="7BAA17FB" w14:textId="77777777" w:rsidR="008D4A85" w:rsidRDefault="008D4A85" w:rsidP="008D4A85">
      <w:pPr>
        <w:pStyle w:val="Code"/>
      </w:pPr>
      <w:r>
        <w:t xml:space="preserve">  </w:t>
      </w:r>
      <w:proofErr w:type="gramStart"/>
      <w:r>
        <w:t>with(</w:t>
      </w:r>
      <w:proofErr w:type="gramEnd"/>
      <w:r>
        <w:t>St1, order(St1$X2)),</w:t>
      </w:r>
    </w:p>
    <w:p w14:paraId="4766EC9F" w14:textId="77777777" w:rsidR="008D4A85" w:rsidRDefault="008D4A85" w:rsidP="008D4A85">
      <w:pPr>
        <w:pStyle w:val="Code"/>
      </w:pPr>
      <w:r>
        <w:t xml:space="preserve">  ]</w:t>
      </w:r>
    </w:p>
    <w:p w14:paraId="52907417" w14:textId="77777777" w:rsidR="008D4A85" w:rsidRDefault="008D4A85" w:rsidP="008D4A85">
      <w:pPr>
        <w:pStyle w:val="Code"/>
      </w:pPr>
      <w:r>
        <w:t xml:space="preserve">St2 &lt;- </w:t>
      </w:r>
      <w:proofErr w:type="gramStart"/>
      <w:r>
        <w:t>CFSFrameData[</w:t>
      </w:r>
      <w:proofErr w:type="gramEnd"/>
    </w:p>
    <w:p w14:paraId="0AC27884" w14:textId="77777777" w:rsidR="008D4A85" w:rsidRDefault="008D4A85" w:rsidP="008D4A85">
      <w:pPr>
        <w:pStyle w:val="Code"/>
      </w:pPr>
      <w:r>
        <w:t xml:space="preserve">  </w:t>
      </w:r>
      <w:proofErr w:type="gramStart"/>
      <w:r>
        <w:t>with(</w:t>
      </w:r>
      <w:proofErr w:type="gramEnd"/>
      <w:r>
        <w:t>CFSFrameData, order(CFSFrameData$state,CFSFrameData$county)),</w:t>
      </w:r>
    </w:p>
    <w:p w14:paraId="6196117B" w14:textId="77777777" w:rsidR="008D4A85" w:rsidRDefault="008D4A85" w:rsidP="008D4A85">
      <w:pPr>
        <w:pStyle w:val="Code"/>
      </w:pPr>
      <w:r>
        <w:t xml:space="preserve">  ]</w:t>
      </w:r>
    </w:p>
    <w:p w14:paraId="552977FF" w14:textId="77777777" w:rsidR="008D4A85" w:rsidRDefault="008D4A85" w:rsidP="008D4A85">
      <w:pPr>
        <w:pStyle w:val="Code"/>
      </w:pPr>
      <w:r>
        <w:t>orderd_CFSFrameData&lt;-St2[</w:t>
      </w:r>
    </w:p>
    <w:p w14:paraId="32ED4316" w14:textId="77777777" w:rsidR="008D4A85" w:rsidRDefault="008D4A85" w:rsidP="008D4A85">
      <w:pPr>
        <w:pStyle w:val="Code"/>
      </w:pPr>
      <w:r>
        <w:t xml:space="preserve">  </w:t>
      </w:r>
      <w:proofErr w:type="gramStart"/>
      <w:r>
        <w:t>with(</w:t>
      </w:r>
      <w:proofErr w:type="gramEnd"/>
      <w:r>
        <w:t>St2, order(St2$naics)),</w:t>
      </w:r>
    </w:p>
    <w:p w14:paraId="5333677A" w14:textId="77777777" w:rsidR="008D4A85" w:rsidRDefault="008D4A85" w:rsidP="008D4A85">
      <w:pPr>
        <w:pStyle w:val="Code"/>
      </w:pPr>
      <w:r>
        <w:t xml:space="preserve">  ]</w:t>
      </w:r>
    </w:p>
    <w:p w14:paraId="374542AB" w14:textId="78906E47" w:rsidR="008D4A85" w:rsidRDefault="008D4A85" w:rsidP="008D4A85">
      <w:pPr>
        <w:pStyle w:val="Code"/>
      </w:pPr>
      <w:r>
        <w:t>PSU.GA&lt;- cbind.</w:t>
      </w:r>
      <w:proofErr w:type="gramStart"/>
      <w:r>
        <w:t>data.frame</w:t>
      </w:r>
      <w:proofErr w:type="gramEnd"/>
      <w:r>
        <w:t>(orderd_startification.GA[,1:11],value = orderd_CFSFrameData$value)</w:t>
      </w:r>
    </w:p>
    <w:p w14:paraId="57E38ED4" w14:textId="3400B36D" w:rsidR="008D4A85" w:rsidRDefault="008D4A85" w:rsidP="008D4A85">
      <w:pPr>
        <w:pStyle w:val="Code"/>
      </w:pPr>
    </w:p>
    <w:p w14:paraId="7A2E0F65" w14:textId="6134BB62" w:rsidR="008D4A85" w:rsidRDefault="008D4A85" w:rsidP="008D4A85">
      <w:pPr>
        <w:pStyle w:val="Code"/>
      </w:pPr>
      <w:proofErr w:type="gramStart"/>
      <w:r>
        <w:t>source(</w:t>
      </w:r>
      <w:proofErr w:type="gramEnd"/>
      <w:r>
        <w:t>"</w:t>
      </w:r>
      <w:r w:rsidR="00A1177A">
        <w:t>&lt;path to the source directory&gt;</w:t>
      </w:r>
      <w:r>
        <w:t>/PSU_domain.R")</w:t>
      </w:r>
    </w:p>
    <w:p w14:paraId="54117D17" w14:textId="50DBCDDC" w:rsidR="008D4A85" w:rsidRDefault="008D4A85" w:rsidP="008D4A85">
      <w:pPr>
        <w:pStyle w:val="Code"/>
      </w:pPr>
      <w:proofErr w:type="gramStart"/>
      <w:r>
        <w:t>source(</w:t>
      </w:r>
      <w:proofErr w:type="gramEnd"/>
      <w:r>
        <w:t>"</w:t>
      </w:r>
      <w:r w:rsidR="00A1177A">
        <w:t>&lt;path to the source directory&gt;</w:t>
      </w:r>
      <w:r>
        <w:t xml:space="preserve">/samplesizedom.R") </w:t>
      </w:r>
    </w:p>
    <w:p w14:paraId="3DF8CEAC" w14:textId="2B18FBCC" w:rsidR="008D4A85" w:rsidRDefault="008D4A85" w:rsidP="008D4A85">
      <w:pPr>
        <w:pStyle w:val="Code"/>
      </w:pPr>
      <w:r>
        <w:t>library(saAlloc)</w:t>
      </w:r>
    </w:p>
    <w:p w14:paraId="226EA05C" w14:textId="090AA4C5" w:rsidR="006D18A0" w:rsidRDefault="006D18A0" w:rsidP="006D18A0">
      <w:pPr>
        <w:pStyle w:val="Code"/>
      </w:pPr>
      <w:r w:rsidRPr="006D18A0">
        <w:t xml:space="preserve">sa_solutions &lt;- </w:t>
      </w:r>
      <w:proofErr w:type="gramStart"/>
      <w:r w:rsidRPr="006D18A0">
        <w:t>list(</w:t>
      </w:r>
      <w:proofErr w:type="gramEnd"/>
      <w:r w:rsidRPr="006D18A0">
        <w:t>)</w:t>
      </w:r>
    </w:p>
    <w:p w14:paraId="0D1D64DE" w14:textId="77777777" w:rsidR="008D4A85" w:rsidRDefault="008D4A85" w:rsidP="008D4A85">
      <w:pPr>
        <w:pStyle w:val="Code"/>
      </w:pPr>
      <w:r>
        <w:t xml:space="preserve">for (i in </w:t>
      </w:r>
      <w:proofErr w:type="gramStart"/>
      <w:r>
        <w:t>1:5){</w:t>
      </w:r>
      <w:proofErr w:type="gramEnd"/>
    </w:p>
    <w:p w14:paraId="3BB35DF5" w14:textId="77777777" w:rsidR="008D4A85" w:rsidRDefault="008D4A85" w:rsidP="008D4A85">
      <w:pPr>
        <w:pStyle w:val="Code"/>
      </w:pPr>
      <w:r>
        <w:t xml:space="preserve">  domain &lt;-PSU_</w:t>
      </w:r>
      <w:proofErr w:type="gramStart"/>
      <w:r>
        <w:t>domain(</w:t>
      </w:r>
      <w:proofErr w:type="gramEnd"/>
      <w:r>
        <w:t>PSU.GA,i)</w:t>
      </w:r>
    </w:p>
    <w:p w14:paraId="6B285A84" w14:textId="77777777" w:rsidR="008D4A85" w:rsidRDefault="008D4A85" w:rsidP="008D4A85">
      <w:pPr>
        <w:pStyle w:val="Code"/>
      </w:pPr>
      <w:r>
        <w:t xml:space="preserve">  labeldom&lt;- </w:t>
      </w:r>
      <w:proofErr w:type="gramStart"/>
      <w:r>
        <w:t>as.numeric</w:t>
      </w:r>
      <w:proofErr w:type="gramEnd"/>
      <w:r>
        <w:t>(domain$LABEL)</w:t>
      </w:r>
    </w:p>
    <w:p w14:paraId="062563FB" w14:textId="77777777" w:rsidR="008D4A85" w:rsidRDefault="008D4A85" w:rsidP="008D4A85">
      <w:pPr>
        <w:pStyle w:val="Code"/>
      </w:pPr>
      <w:r>
        <w:t xml:space="preserve">  X &lt;- </w:t>
      </w:r>
      <w:proofErr w:type="gramStart"/>
      <w:r>
        <w:t>as.matrix</w:t>
      </w:r>
      <w:proofErr w:type="gramEnd"/>
      <w:r>
        <w:t>(as.double(matrix(domain$value)))</w:t>
      </w:r>
    </w:p>
    <w:p w14:paraId="6379488E" w14:textId="77777777" w:rsidR="008D4A85" w:rsidRDefault="008D4A85" w:rsidP="008D4A85">
      <w:pPr>
        <w:pStyle w:val="Code"/>
      </w:pPr>
      <w:r>
        <w:t xml:space="preserve">  samplesizedomm &lt;- samplesizedom(ga_solution$aggr_</w:t>
      </w:r>
      <w:proofErr w:type="gramStart"/>
      <w:r>
        <w:t>strata,i</w:t>
      </w:r>
      <w:proofErr w:type="gramEnd"/>
      <w:r>
        <w:t>)</w:t>
      </w:r>
    </w:p>
    <w:p w14:paraId="3EE16E84" w14:textId="77777777" w:rsidR="008D4A85" w:rsidRDefault="008D4A85" w:rsidP="008D4A85">
      <w:pPr>
        <w:pStyle w:val="Code"/>
      </w:pPr>
      <w:r>
        <w:t xml:space="preserve">  sampleSizeMultiDOM &lt;-sum(ceiling(</w:t>
      </w:r>
      <w:proofErr w:type="gramStart"/>
      <w:r>
        <w:t>samplesizedomm[</w:t>
      </w:r>
      <w:proofErr w:type="gramEnd"/>
      <w:r>
        <w:t>,8]))</w:t>
      </w:r>
    </w:p>
    <w:p w14:paraId="69598C40" w14:textId="77777777" w:rsidR="008D4A85" w:rsidRDefault="008D4A85" w:rsidP="008D4A85">
      <w:pPr>
        <w:pStyle w:val="Code"/>
      </w:pPr>
      <w:r>
        <w:t xml:space="preserve">  strata_samplesize &lt;-</w:t>
      </w:r>
      <w:proofErr w:type="gramStart"/>
      <w:r>
        <w:t>samplesizedomm[</w:t>
      </w:r>
      <w:proofErr w:type="gramEnd"/>
      <w:r>
        <w:t>,8]</w:t>
      </w:r>
    </w:p>
    <w:p w14:paraId="2B666C56" w14:textId="43D8BB06" w:rsidR="008D4A85" w:rsidRDefault="008D4A85" w:rsidP="008D4A85">
      <w:pPr>
        <w:pStyle w:val="Code"/>
      </w:pPr>
      <w:r>
        <w:t xml:space="preserve">  </w:t>
      </w:r>
    </w:p>
    <w:p w14:paraId="1356E71A" w14:textId="1EDD05F6" w:rsidR="008D4A85" w:rsidRDefault="006D18A0" w:rsidP="006D18A0">
      <w:pPr>
        <w:pStyle w:val="Code"/>
      </w:pPr>
      <w:r>
        <w:t xml:space="preserve">  </w:t>
      </w:r>
      <w:r w:rsidRPr="006D18A0">
        <w:t>sa_solutions[[i]]</w:t>
      </w:r>
      <w:r w:rsidR="008D4A85">
        <w:t xml:space="preserve"> &lt;- </w:t>
      </w:r>
      <w:proofErr w:type="gramStart"/>
      <w:r w:rsidR="008D4A85">
        <w:t>saMinCV(</w:t>
      </w:r>
      <w:proofErr w:type="gramEnd"/>
    </w:p>
    <w:p w14:paraId="07EC8B58" w14:textId="77777777" w:rsidR="008D4A85" w:rsidRDefault="008D4A85" w:rsidP="008D4A85">
      <w:pPr>
        <w:pStyle w:val="Code"/>
      </w:pPr>
      <w:r>
        <w:t xml:space="preserve">    x = X,</w:t>
      </w:r>
    </w:p>
    <w:p w14:paraId="18AA599B" w14:textId="77777777" w:rsidR="008D4A85" w:rsidRDefault="008D4A85" w:rsidP="008D4A85">
      <w:pPr>
        <w:pStyle w:val="Code"/>
      </w:pPr>
      <w:r>
        <w:t xml:space="preserve">    label = labeldom, </w:t>
      </w:r>
    </w:p>
    <w:p w14:paraId="5A3C5058" w14:textId="77777777" w:rsidR="008D4A85" w:rsidRDefault="008D4A85" w:rsidP="008D4A85">
      <w:pPr>
        <w:pStyle w:val="Code"/>
      </w:pPr>
      <w:r>
        <w:t xml:space="preserve">    targetCV = (0.0002),</w:t>
      </w:r>
    </w:p>
    <w:p w14:paraId="56E33348" w14:textId="77777777" w:rsidR="008D4A85" w:rsidRDefault="008D4A85" w:rsidP="008D4A85">
      <w:pPr>
        <w:pStyle w:val="Code"/>
      </w:pPr>
      <w:r>
        <w:t xml:space="preserve">    sampleSize = strata_samplesize,</w:t>
      </w:r>
    </w:p>
    <w:p w14:paraId="65333FE6" w14:textId="77777777" w:rsidR="008D4A85" w:rsidRDefault="008D4A85" w:rsidP="008D4A85">
      <w:pPr>
        <w:pStyle w:val="Code"/>
      </w:pPr>
      <w:r>
        <w:t xml:space="preserve">    iterations = 10000,</w:t>
      </w:r>
    </w:p>
    <w:p w14:paraId="7A274639" w14:textId="77777777" w:rsidR="008D4A85" w:rsidRDefault="008D4A85" w:rsidP="008D4A85">
      <w:pPr>
        <w:pStyle w:val="Code"/>
      </w:pPr>
      <w:r>
        <w:lastRenderedPageBreak/>
        <w:t xml:space="preserve">    penalty = 10,</w:t>
      </w:r>
    </w:p>
    <w:p w14:paraId="4FBDF995" w14:textId="77777777" w:rsidR="008D4A85" w:rsidRDefault="008D4A85" w:rsidP="008D4A85">
      <w:pPr>
        <w:pStyle w:val="Code"/>
      </w:pPr>
      <w:r>
        <w:t xml:space="preserve">    preserveSatisfied = TRUE,</w:t>
      </w:r>
    </w:p>
    <w:p w14:paraId="461CB327" w14:textId="77777777" w:rsidR="008D4A85" w:rsidRDefault="008D4A85" w:rsidP="008D4A85">
      <w:pPr>
        <w:pStyle w:val="Code"/>
      </w:pPr>
      <w:r>
        <w:t xml:space="preserve">    fpc = TRUE</w:t>
      </w:r>
    </w:p>
    <w:p w14:paraId="06F647BD" w14:textId="77777777" w:rsidR="006D18A0" w:rsidRDefault="008D4A85" w:rsidP="006D18A0">
      <w:pPr>
        <w:pStyle w:val="Code"/>
      </w:pPr>
      <w:r>
        <w:t xml:space="preserve">  )</w:t>
      </w:r>
    </w:p>
    <w:p w14:paraId="6F1A600A" w14:textId="66CB04CE" w:rsidR="008D4A85" w:rsidRDefault="008D4A85" w:rsidP="006D18A0">
      <w:pPr>
        <w:pStyle w:val="Code"/>
      </w:pPr>
      <w:r>
        <w:t xml:space="preserve">  </w:t>
      </w:r>
      <w:r w:rsidR="006D18A0">
        <w:t>summary(</w:t>
      </w:r>
      <w:r w:rsidR="006D18A0" w:rsidRPr="006D18A0">
        <w:t>sa_solutions[[i]]</w:t>
      </w:r>
      <w:r w:rsidR="006D18A0">
        <w:t>)</w:t>
      </w:r>
    </w:p>
    <w:p w14:paraId="16744520" w14:textId="158443D5" w:rsidR="00F24C6F" w:rsidRDefault="008D4A85" w:rsidP="006D18A0">
      <w:pPr>
        <w:pStyle w:val="Code"/>
        <w:rPr>
          <w:rFonts w:eastAsia="Times New Roman"/>
          <w:bdr w:val="none" w:sz="0" w:space="0" w:color="auto" w:frame="1"/>
          <w:lang w:bidi="ar-SA"/>
        </w:rPr>
      </w:pPr>
      <w:r>
        <w:t>}</w:t>
      </w:r>
    </w:p>
    <w:p w14:paraId="2351771E" w14:textId="32C58CDB" w:rsidR="00CF1C21" w:rsidRDefault="00CF1C21" w:rsidP="00CF1C21">
      <w:pPr>
        <w:pStyle w:val="BodyText"/>
      </w:pPr>
      <w:bookmarkStart w:id="75" w:name="_Ref24490625"/>
    </w:p>
    <w:p w14:paraId="5FB97B55" w14:textId="04A6362C" w:rsidR="00CF1C21" w:rsidRDefault="00CF1C21" w:rsidP="00CF1C21">
      <w:pPr>
        <w:pStyle w:val="BodyText"/>
      </w:pPr>
    </w:p>
    <w:p w14:paraId="7778DB98" w14:textId="6086C5BC" w:rsidR="00CF1C21" w:rsidRDefault="00CF1C21" w:rsidP="00CF1C21">
      <w:pPr>
        <w:pStyle w:val="Code"/>
      </w:pPr>
      <w:r>
        <w:t># comparing selectsample and muyEval function</w:t>
      </w:r>
      <w:r w:rsidR="00A21921">
        <w:t xml:space="preserve"> in Sa method</w:t>
      </w:r>
    </w:p>
    <w:p w14:paraId="557F81D1" w14:textId="12758D83" w:rsidR="00A21921" w:rsidRDefault="00A21921" w:rsidP="00A21921">
      <w:pPr>
        <w:pStyle w:val="Code"/>
      </w:pPr>
      <w:r>
        <w:t>#integrate solutions from 5 domians for first scenario</w:t>
      </w:r>
    </w:p>
    <w:p w14:paraId="42C28B4B" w14:textId="77777777" w:rsidR="002D6162" w:rsidRDefault="002D6162" w:rsidP="00A21921">
      <w:pPr>
        <w:pStyle w:val="Code"/>
      </w:pPr>
    </w:p>
    <w:p w14:paraId="66F1DAA0" w14:textId="77777777" w:rsidR="002D6162" w:rsidRDefault="002D6162" w:rsidP="002D6162">
      <w:pPr>
        <w:pStyle w:val="Code"/>
      </w:pPr>
      <w:r>
        <w:t xml:space="preserve">sa_solution_LABEL &lt;- </w:t>
      </w:r>
      <w:proofErr w:type="gramStart"/>
      <w:r>
        <w:t>vector(</w:t>
      </w:r>
      <w:proofErr w:type="gramEnd"/>
      <w:r>
        <w:t>)</w:t>
      </w:r>
    </w:p>
    <w:p w14:paraId="675D20C9" w14:textId="77777777" w:rsidR="002D6162" w:rsidRDefault="002D6162" w:rsidP="002D6162">
      <w:pPr>
        <w:pStyle w:val="Code"/>
      </w:pPr>
      <w:r>
        <w:t xml:space="preserve">sa_solution_samplesize &lt;- </w:t>
      </w:r>
      <w:proofErr w:type="gramStart"/>
      <w:r>
        <w:t>vector(</w:t>
      </w:r>
      <w:proofErr w:type="gramEnd"/>
      <w:r>
        <w:t>)</w:t>
      </w:r>
    </w:p>
    <w:p w14:paraId="7ABFB81A" w14:textId="77777777" w:rsidR="002D6162" w:rsidRDefault="002D6162" w:rsidP="002D6162">
      <w:pPr>
        <w:pStyle w:val="Code"/>
      </w:pPr>
      <w:r>
        <w:t xml:space="preserve">sa_solution_stratasize &lt;- </w:t>
      </w:r>
      <w:proofErr w:type="gramStart"/>
      <w:r>
        <w:t>vector(</w:t>
      </w:r>
      <w:proofErr w:type="gramEnd"/>
      <w:r>
        <w:t>)</w:t>
      </w:r>
    </w:p>
    <w:p w14:paraId="2806ABAB" w14:textId="77777777" w:rsidR="002D6162" w:rsidRDefault="002D6162" w:rsidP="002D6162">
      <w:pPr>
        <w:pStyle w:val="Code"/>
      </w:pPr>
      <w:r>
        <w:t xml:space="preserve">for (i in </w:t>
      </w:r>
      <w:proofErr w:type="gramStart"/>
      <w:r>
        <w:t>1:length</w:t>
      </w:r>
      <w:proofErr w:type="gramEnd"/>
      <w:r>
        <w:t>(sa_solutions)){</w:t>
      </w:r>
    </w:p>
    <w:p w14:paraId="22F47A17" w14:textId="77777777" w:rsidR="002D6162" w:rsidRDefault="002D6162" w:rsidP="002D6162">
      <w:pPr>
        <w:pStyle w:val="Code"/>
      </w:pPr>
      <w:r>
        <w:t xml:space="preserve"> sa_solution_LABEL &lt;- </w:t>
      </w:r>
      <w:proofErr w:type="gramStart"/>
      <w:r>
        <w:t>c(</w:t>
      </w:r>
      <w:proofErr w:type="gramEnd"/>
      <w:r>
        <w:t>sa_solution_LABEL, sa_solutions[[i]]$label)</w:t>
      </w:r>
    </w:p>
    <w:p w14:paraId="17FC9C53" w14:textId="77777777" w:rsidR="002D6162" w:rsidRDefault="002D6162" w:rsidP="002D6162">
      <w:pPr>
        <w:pStyle w:val="Code"/>
      </w:pPr>
      <w:r>
        <w:t xml:space="preserve"> sa_solution_samplesize &lt;- </w:t>
      </w:r>
      <w:proofErr w:type="gramStart"/>
      <w:r>
        <w:t>c(</w:t>
      </w:r>
      <w:proofErr w:type="gramEnd"/>
      <w:r>
        <w:t>sa_solution_samplesize, sa_solutions[[i]]$samplesize)</w:t>
      </w:r>
    </w:p>
    <w:p w14:paraId="5105D911" w14:textId="77777777" w:rsidR="002D6162" w:rsidRDefault="002D6162" w:rsidP="002D6162">
      <w:pPr>
        <w:pStyle w:val="Code"/>
      </w:pPr>
      <w:r>
        <w:t xml:space="preserve"> sa_solution_stratasize &lt;- </w:t>
      </w:r>
      <w:proofErr w:type="gramStart"/>
      <w:r>
        <w:t>c(</w:t>
      </w:r>
      <w:proofErr w:type="gramEnd"/>
      <w:r>
        <w:t>sa_solution_stratasize, sa_solutions[[i]]$strataSize$x)</w:t>
      </w:r>
      <w:r>
        <w:tab/>
      </w:r>
    </w:p>
    <w:p w14:paraId="7EFE2BF7" w14:textId="3C6698A2" w:rsidR="00A21921" w:rsidRDefault="002D6162" w:rsidP="002D6162">
      <w:pPr>
        <w:pStyle w:val="Code"/>
      </w:pPr>
      <w:r>
        <w:t>}</w:t>
      </w:r>
    </w:p>
    <w:p w14:paraId="46FA5744" w14:textId="77777777" w:rsidR="002D6162" w:rsidRDefault="002D6162" w:rsidP="002D6162">
      <w:pPr>
        <w:pStyle w:val="Code"/>
      </w:pPr>
    </w:p>
    <w:p w14:paraId="77E99B49" w14:textId="77777777" w:rsidR="00A21921" w:rsidRDefault="00A21921" w:rsidP="00A21921">
      <w:pPr>
        <w:pStyle w:val="Code"/>
      </w:pPr>
      <w:proofErr w:type="gramStart"/>
      <w:r>
        <w:t>write.table</w:t>
      </w:r>
      <w:proofErr w:type="gramEnd"/>
      <w:r>
        <w:t>(Framenew_CFS_SA,file="C:/Users/sa129715/Documents/R/test11.19/Framenew_CFS_SA_updated.csv", sep=",")</w:t>
      </w:r>
    </w:p>
    <w:p w14:paraId="57F749C3" w14:textId="77777777" w:rsidR="00A21921" w:rsidRDefault="00A21921" w:rsidP="00A21921">
      <w:pPr>
        <w:pStyle w:val="Code"/>
      </w:pPr>
    </w:p>
    <w:p w14:paraId="44D59CA0" w14:textId="77777777" w:rsidR="00A21921" w:rsidRDefault="00A21921" w:rsidP="00A21921">
      <w:pPr>
        <w:pStyle w:val="Code"/>
      </w:pPr>
      <w:r>
        <w:t xml:space="preserve">## create Framenew_CFS_SA for Sa method </w:t>
      </w:r>
    </w:p>
    <w:p w14:paraId="51E67759" w14:textId="77777777" w:rsidR="00A21921" w:rsidRDefault="00A21921" w:rsidP="00A21921">
      <w:pPr>
        <w:pStyle w:val="Code"/>
      </w:pPr>
      <w:r>
        <w:t xml:space="preserve">Framenew_CFS_SA_1&lt;- </w:t>
      </w:r>
      <w:proofErr w:type="gramStart"/>
      <w:r>
        <w:t>PSU.GA[</w:t>
      </w:r>
      <w:proofErr w:type="gramEnd"/>
      <w:r>
        <w:t>,7:12]</w:t>
      </w:r>
    </w:p>
    <w:p w14:paraId="117D6747" w14:textId="77777777" w:rsidR="00A21921" w:rsidRDefault="00A21921" w:rsidP="00A21921">
      <w:pPr>
        <w:pStyle w:val="Code"/>
      </w:pPr>
    </w:p>
    <w:p w14:paraId="12EFCF62" w14:textId="77777777" w:rsidR="00A21921" w:rsidRDefault="00A21921" w:rsidP="00A21921">
      <w:pPr>
        <w:pStyle w:val="Code"/>
      </w:pPr>
      <w:r>
        <w:t>Framenew_CFS_SA &lt;- Framenew_CFS_SA_1[</w:t>
      </w:r>
    </w:p>
    <w:p w14:paraId="14F3AC1C" w14:textId="77777777" w:rsidR="00A21921" w:rsidRDefault="00A21921" w:rsidP="00A21921">
      <w:pPr>
        <w:pStyle w:val="Code"/>
      </w:pPr>
      <w:r>
        <w:t xml:space="preserve">  </w:t>
      </w:r>
      <w:proofErr w:type="gramStart"/>
      <w:r>
        <w:t>with(</w:t>
      </w:r>
      <w:proofErr w:type="gramEnd"/>
      <w:r>
        <w:t>Framenew_CFS_SA_1, order(Framenew_CFS_SA_1$DOM1)),</w:t>
      </w:r>
    </w:p>
    <w:p w14:paraId="631E68EA" w14:textId="77777777" w:rsidR="00A21921" w:rsidRDefault="00A21921" w:rsidP="00A21921">
      <w:pPr>
        <w:pStyle w:val="Code"/>
      </w:pPr>
      <w:r>
        <w:t xml:space="preserve">  ]</w:t>
      </w:r>
    </w:p>
    <w:p w14:paraId="20ABC26F" w14:textId="77777777" w:rsidR="00A21921" w:rsidRDefault="00A21921" w:rsidP="00A21921">
      <w:pPr>
        <w:pStyle w:val="Code"/>
      </w:pPr>
      <w:r>
        <w:t>Framenew_CFS_SA$ID&lt;-orderd_CFSFrameData$estno</w:t>
      </w:r>
    </w:p>
    <w:p w14:paraId="784EE59A" w14:textId="77777777" w:rsidR="00A21921" w:rsidRDefault="00A21921" w:rsidP="00A21921">
      <w:pPr>
        <w:pStyle w:val="Code"/>
      </w:pPr>
      <w:r>
        <w:t>Framenew_CFS_SA$LABEL &lt;-sa_solution_LABEL</w:t>
      </w:r>
    </w:p>
    <w:p w14:paraId="05CB3784" w14:textId="77777777" w:rsidR="00A21921" w:rsidRDefault="00A21921" w:rsidP="00A21921">
      <w:pPr>
        <w:pStyle w:val="Code"/>
      </w:pPr>
      <w:r>
        <w:t>Framenew_CFS_SA &lt;- Framenew_CFS_</w:t>
      </w:r>
      <w:proofErr w:type="gramStart"/>
      <w:r>
        <w:t>SA[</w:t>
      </w:r>
      <w:proofErr w:type="gramEnd"/>
      <w:r>
        <w:t>, c(1,5,7,2,3,6,4)]</w:t>
      </w:r>
    </w:p>
    <w:p w14:paraId="601D6C16" w14:textId="77777777" w:rsidR="00A21921" w:rsidRDefault="00A21921" w:rsidP="00A21921">
      <w:pPr>
        <w:pStyle w:val="Code"/>
      </w:pPr>
      <w:proofErr w:type="gramStart"/>
      <w:r>
        <w:t>colnames(</w:t>
      </w:r>
      <w:proofErr w:type="gramEnd"/>
      <w:r>
        <w:t>Framenew_CFS_SA)&lt;-colnames(framenew_CFS)</w:t>
      </w:r>
    </w:p>
    <w:p w14:paraId="63C87D7A" w14:textId="77777777" w:rsidR="00A21921" w:rsidRDefault="00A21921" w:rsidP="00A21921">
      <w:pPr>
        <w:pStyle w:val="Code"/>
      </w:pPr>
    </w:p>
    <w:p w14:paraId="1D82AA55" w14:textId="77777777" w:rsidR="00A21921" w:rsidRDefault="00A21921" w:rsidP="00A21921">
      <w:pPr>
        <w:pStyle w:val="Code"/>
      </w:pPr>
    </w:p>
    <w:p w14:paraId="38CD3FC4" w14:textId="77777777" w:rsidR="00A21921" w:rsidRDefault="00A21921" w:rsidP="00A21921">
      <w:pPr>
        <w:pStyle w:val="Code"/>
      </w:pPr>
      <w:r>
        <w:t>## create SA_</w:t>
      </w:r>
      <w:proofErr w:type="gramStart"/>
      <w:r>
        <w:t>aggregatestrata  for</w:t>
      </w:r>
      <w:proofErr w:type="gramEnd"/>
      <w:r>
        <w:t xml:space="preserve"> Sa method </w:t>
      </w:r>
    </w:p>
    <w:p w14:paraId="35142795" w14:textId="77777777" w:rsidR="00A21921" w:rsidRDefault="00A21921" w:rsidP="00A21921">
      <w:pPr>
        <w:pStyle w:val="Code"/>
      </w:pPr>
    </w:p>
    <w:p w14:paraId="613F4FC0" w14:textId="77777777" w:rsidR="00A21921" w:rsidRDefault="00A21921" w:rsidP="00A21921">
      <w:pPr>
        <w:pStyle w:val="Code"/>
      </w:pPr>
      <w:r>
        <w:t>A &lt;-aggregate(x=Framenew_CFS_SA$Y</w:t>
      </w:r>
      <w:proofErr w:type="gramStart"/>
      <w:r>
        <w:t>1,by</w:t>
      </w:r>
      <w:proofErr w:type="gramEnd"/>
      <w:r>
        <w:t>=list(Framenew_CFS_SA$DOMAINVALUE,Framenew_CFS_SA$LABEL), FUN="mean")</w:t>
      </w:r>
    </w:p>
    <w:p w14:paraId="54E363AC" w14:textId="77777777" w:rsidR="00A21921" w:rsidRDefault="00A21921" w:rsidP="00A21921">
      <w:pPr>
        <w:pStyle w:val="Code"/>
      </w:pPr>
      <w:r>
        <w:t>colnames(A) &lt;- c("domainvalue","LABEL","Y")</w:t>
      </w:r>
    </w:p>
    <w:p w14:paraId="32739F0B" w14:textId="77777777" w:rsidR="00A21921" w:rsidRDefault="00A21921" w:rsidP="00A21921">
      <w:pPr>
        <w:pStyle w:val="Code"/>
      </w:pPr>
      <w:r>
        <w:t>aggregate_mean &lt;-A[order(A$domainvalue),]</w:t>
      </w:r>
    </w:p>
    <w:p w14:paraId="18A92F82" w14:textId="77777777" w:rsidR="00A21921" w:rsidRDefault="00A21921" w:rsidP="00A21921">
      <w:pPr>
        <w:pStyle w:val="Code"/>
      </w:pPr>
    </w:p>
    <w:p w14:paraId="2D903EC8" w14:textId="77777777" w:rsidR="00A21921" w:rsidRDefault="00A21921" w:rsidP="00A21921">
      <w:pPr>
        <w:pStyle w:val="Code"/>
      </w:pPr>
      <w:r>
        <w:t>B&lt;- aggregate(x=Framenew_CFS_SA$Y</w:t>
      </w:r>
      <w:proofErr w:type="gramStart"/>
      <w:r>
        <w:t>1,by</w:t>
      </w:r>
      <w:proofErr w:type="gramEnd"/>
      <w:r>
        <w:t>=list(Framenew_CFS_SA$DOMAINVALUE,Framenew_CFS_SA$LABEL), FUN="sd")</w:t>
      </w:r>
    </w:p>
    <w:p w14:paraId="11C54D1C" w14:textId="77777777" w:rsidR="00A21921" w:rsidRDefault="00A21921" w:rsidP="00A21921">
      <w:pPr>
        <w:pStyle w:val="Code"/>
      </w:pPr>
      <w:r>
        <w:t>colnames(B) &lt;- c("domainvalue","LABEL","Y")</w:t>
      </w:r>
    </w:p>
    <w:p w14:paraId="592BE577" w14:textId="77777777" w:rsidR="00A21921" w:rsidRDefault="00A21921" w:rsidP="00A21921">
      <w:pPr>
        <w:pStyle w:val="Code"/>
      </w:pPr>
      <w:r>
        <w:t>aggregate_sd &lt;- B[order(B$domainvalue),]</w:t>
      </w:r>
    </w:p>
    <w:p w14:paraId="040EEC36" w14:textId="77777777" w:rsidR="00A21921" w:rsidRDefault="00A21921" w:rsidP="00A21921">
      <w:pPr>
        <w:pStyle w:val="Code"/>
      </w:pPr>
    </w:p>
    <w:p w14:paraId="4B888F42" w14:textId="77777777" w:rsidR="00A21921" w:rsidRDefault="00A21921" w:rsidP="00A21921">
      <w:pPr>
        <w:pStyle w:val="Code"/>
      </w:pPr>
      <w:r>
        <w:t xml:space="preserve">SA_aggregatestrata &lt;- </w:t>
      </w:r>
      <w:proofErr w:type="gramStart"/>
      <w:r>
        <w:t>data.frame</w:t>
      </w:r>
      <w:proofErr w:type="gramEnd"/>
      <w:r>
        <w:t>(matrix(NA, nrow = length(sa_solution_stratasize), ncol = 8))</w:t>
      </w:r>
    </w:p>
    <w:p w14:paraId="50ECC74B" w14:textId="77777777" w:rsidR="00A21921" w:rsidRDefault="00A21921" w:rsidP="00A21921">
      <w:pPr>
        <w:pStyle w:val="Code"/>
      </w:pPr>
      <w:proofErr w:type="gramStart"/>
      <w:r>
        <w:t>colnames(</w:t>
      </w:r>
      <w:proofErr w:type="gramEnd"/>
      <w:r>
        <w:t>SA_aggregatestrata)= colnames(ga_solution$aggr_strata)</w:t>
      </w:r>
    </w:p>
    <w:p w14:paraId="26A66CCD" w14:textId="77777777" w:rsidR="00A21921" w:rsidRDefault="00A21921" w:rsidP="00A21921">
      <w:pPr>
        <w:pStyle w:val="Code"/>
      </w:pPr>
      <w:r>
        <w:t>SA_aggregatestrata$SOLUZ &lt;-sa_solution_samplesize</w:t>
      </w:r>
    </w:p>
    <w:p w14:paraId="59A8C52B" w14:textId="77777777" w:rsidR="00A21921" w:rsidRDefault="00A21921" w:rsidP="00A21921">
      <w:pPr>
        <w:pStyle w:val="Code"/>
      </w:pPr>
      <w:r>
        <w:t>SA_aggregatestrata$N &lt;- sa_solution_stratasize</w:t>
      </w:r>
    </w:p>
    <w:p w14:paraId="3AA0F483" w14:textId="77777777" w:rsidR="00A21921" w:rsidRDefault="00A21921" w:rsidP="00A21921">
      <w:pPr>
        <w:pStyle w:val="Code"/>
      </w:pPr>
      <w:r>
        <w:t xml:space="preserve">SA_aggregatestrata$COST &lt;- </w:t>
      </w:r>
      <w:proofErr w:type="gramStart"/>
      <w:r>
        <w:t>c(</w:t>
      </w:r>
      <w:proofErr w:type="gramEnd"/>
      <w:r>
        <w:t>1)</w:t>
      </w:r>
    </w:p>
    <w:p w14:paraId="4BD12306" w14:textId="77777777" w:rsidR="00A21921" w:rsidRDefault="00A21921" w:rsidP="00A21921">
      <w:pPr>
        <w:pStyle w:val="Code"/>
      </w:pPr>
      <w:r>
        <w:t>SA_aggregatestrata$CENS &lt;-</w:t>
      </w:r>
      <w:proofErr w:type="gramStart"/>
      <w:r>
        <w:t>c(</w:t>
      </w:r>
      <w:proofErr w:type="gramEnd"/>
      <w:r>
        <w:t>0)</w:t>
      </w:r>
    </w:p>
    <w:p w14:paraId="31398A6D" w14:textId="77777777" w:rsidR="00A21921" w:rsidRDefault="00A21921" w:rsidP="00A21921">
      <w:pPr>
        <w:pStyle w:val="Code"/>
      </w:pPr>
      <w:r>
        <w:t>SA_aggregatestrata$STRATO &lt;- ga_solution$aggr_strata$STRATO</w:t>
      </w:r>
    </w:p>
    <w:p w14:paraId="07804AFF" w14:textId="77777777" w:rsidR="00A21921" w:rsidRDefault="00A21921" w:rsidP="00A21921">
      <w:pPr>
        <w:pStyle w:val="Code"/>
      </w:pPr>
      <w:r>
        <w:t>SA_aggregatestrata$DOM1 &lt;- ga_solution$aggr_strata$DOM1</w:t>
      </w:r>
    </w:p>
    <w:p w14:paraId="5FC9D27B" w14:textId="77777777" w:rsidR="00A21921" w:rsidRDefault="00A21921" w:rsidP="00A21921">
      <w:pPr>
        <w:pStyle w:val="Code"/>
      </w:pPr>
      <w:r>
        <w:t>SA_aggregatestrata$M1 &lt;- aggregate_mean$Y</w:t>
      </w:r>
    </w:p>
    <w:p w14:paraId="5C9C9B36" w14:textId="77777777" w:rsidR="00A21921" w:rsidRDefault="00A21921" w:rsidP="00A21921">
      <w:pPr>
        <w:pStyle w:val="Code"/>
      </w:pPr>
      <w:r>
        <w:t>SA_aggregatestrata$S1 &lt;- aggregate_sd$Y</w:t>
      </w:r>
    </w:p>
    <w:p w14:paraId="7EFB6159" w14:textId="77777777" w:rsidR="00A21921" w:rsidRDefault="00A21921" w:rsidP="00A21921">
      <w:pPr>
        <w:pStyle w:val="Code"/>
      </w:pPr>
    </w:p>
    <w:p w14:paraId="0CD28168" w14:textId="77777777" w:rsidR="00A21921" w:rsidRDefault="00A21921" w:rsidP="00A21921">
      <w:pPr>
        <w:pStyle w:val="Code"/>
      </w:pPr>
      <w:r>
        <w:t># select sample and eval function</w:t>
      </w:r>
    </w:p>
    <w:p w14:paraId="02BB1FD1" w14:textId="77777777" w:rsidR="00A21921" w:rsidRDefault="00A21921" w:rsidP="00A21921">
      <w:pPr>
        <w:pStyle w:val="Code"/>
      </w:pPr>
    </w:p>
    <w:p w14:paraId="5FC04EC5" w14:textId="77777777" w:rsidR="00A21921" w:rsidRDefault="00A21921" w:rsidP="00A21921">
      <w:pPr>
        <w:pStyle w:val="Code"/>
      </w:pPr>
      <w:r>
        <w:t xml:space="preserve">sample_CFS_SA &lt;- </w:t>
      </w:r>
      <w:proofErr w:type="gramStart"/>
      <w:r>
        <w:t>selectSample(</w:t>
      </w:r>
      <w:proofErr w:type="gramEnd"/>
      <w:r>
        <w:t>Framenew_CFS_SA, SA_aggregatestrata, writeFiles=TRUE, verbatim = TRUE)</w:t>
      </w:r>
    </w:p>
    <w:p w14:paraId="6F9ABE19" w14:textId="77777777" w:rsidR="00A21921" w:rsidRDefault="00A21921" w:rsidP="00A21921">
      <w:pPr>
        <w:pStyle w:val="Code"/>
      </w:pPr>
    </w:p>
    <w:p w14:paraId="1E7BB075" w14:textId="7D8E2ED6" w:rsidR="00A21921" w:rsidRDefault="00A21921" w:rsidP="00A21921">
      <w:pPr>
        <w:pStyle w:val="Code"/>
      </w:pPr>
      <w:proofErr w:type="gramStart"/>
      <w:r>
        <w:t>source(</w:t>
      </w:r>
      <w:proofErr w:type="gramEnd"/>
      <w:r>
        <w:t>"</w:t>
      </w:r>
      <w:r w:rsidR="00A1177A">
        <w:t>&lt;path to the source directory&gt;</w:t>
      </w:r>
      <w:r>
        <w:t xml:space="preserve">/myeval.R") </w:t>
      </w:r>
    </w:p>
    <w:p w14:paraId="0A2D3739" w14:textId="77777777" w:rsidR="00A21921" w:rsidRDefault="00A21921" w:rsidP="00A21921">
      <w:pPr>
        <w:pStyle w:val="Code"/>
      </w:pPr>
      <w:r>
        <w:t xml:space="preserve">eval_SA&lt;- </w:t>
      </w:r>
      <w:proofErr w:type="gramStart"/>
      <w:r>
        <w:t>myEval(</w:t>
      </w:r>
      <w:proofErr w:type="gramEnd"/>
      <w:r>
        <w:t xml:space="preserve">Framenew_CFS_SA, </w:t>
      </w:r>
    </w:p>
    <w:p w14:paraId="03AC3A76" w14:textId="77777777" w:rsidR="00A21921" w:rsidRDefault="00A21921" w:rsidP="00A21921">
      <w:pPr>
        <w:pStyle w:val="Code"/>
      </w:pPr>
      <w:r>
        <w:t xml:space="preserve">              SA_aggregatestrata, </w:t>
      </w:r>
    </w:p>
    <w:p w14:paraId="014B6F8D" w14:textId="77777777" w:rsidR="00A21921" w:rsidRDefault="00A21921" w:rsidP="00A21921">
      <w:pPr>
        <w:pStyle w:val="Code"/>
      </w:pPr>
      <w:r>
        <w:t xml:space="preserve">              nsampl=</w:t>
      </w:r>
      <w:proofErr w:type="gramStart"/>
      <w:r>
        <w:t>sum(</w:t>
      </w:r>
      <w:proofErr w:type="gramEnd"/>
      <w:r>
        <w:t xml:space="preserve">SA_aggregatestrata$SOLUZ), </w:t>
      </w:r>
    </w:p>
    <w:p w14:paraId="46032DEB" w14:textId="77777777" w:rsidR="00A21921" w:rsidRDefault="00A21921" w:rsidP="00A21921">
      <w:pPr>
        <w:pStyle w:val="Code"/>
      </w:pPr>
      <w:r>
        <w:t xml:space="preserve">              writeFiles=TRUE,</w:t>
      </w:r>
    </w:p>
    <w:p w14:paraId="030564F8" w14:textId="77777777" w:rsidR="00A21921" w:rsidRDefault="00A21921" w:rsidP="00A21921">
      <w:pPr>
        <w:pStyle w:val="Code"/>
      </w:pPr>
      <w:r>
        <w:t xml:space="preserve">              progress=FALSE) </w:t>
      </w:r>
    </w:p>
    <w:p w14:paraId="2D5CB615" w14:textId="00FF3FCF" w:rsidR="00A21921" w:rsidRDefault="00A21921" w:rsidP="00A21921">
      <w:pPr>
        <w:pStyle w:val="Code"/>
      </w:pPr>
      <w:r>
        <w:t>eval_SA$coeff_var</w:t>
      </w:r>
    </w:p>
    <w:p w14:paraId="248A263A" w14:textId="022F264A" w:rsidR="00CF1C21" w:rsidRDefault="00CF1C21" w:rsidP="00CF1C21">
      <w:pPr>
        <w:pStyle w:val="Code"/>
      </w:pPr>
    </w:p>
    <w:p w14:paraId="65DC88B2" w14:textId="063D54A4" w:rsidR="00CF1C21" w:rsidRDefault="00CF1C21" w:rsidP="00CF1C21">
      <w:pPr>
        <w:pStyle w:val="Code"/>
      </w:pPr>
    </w:p>
    <w:p w14:paraId="79E4DB2A" w14:textId="77777777" w:rsidR="00CF1C21" w:rsidRDefault="00CF1C21" w:rsidP="00CF1C21">
      <w:pPr>
        <w:pStyle w:val="Code"/>
      </w:pPr>
    </w:p>
    <w:p w14:paraId="25DC27D3" w14:textId="4B6E32AB" w:rsidR="00F37B93" w:rsidRDefault="00F37B93" w:rsidP="002B358E">
      <w:pPr>
        <w:pStyle w:val="Heading2"/>
      </w:pPr>
      <w:bookmarkStart w:id="76" w:name="_Toc29161485"/>
      <w:bookmarkEnd w:id="75"/>
      <w:r>
        <w:t xml:space="preserve">Method 2 </w:t>
      </w:r>
      <w:r w:rsidR="00CD41D2">
        <w:t>R</w:t>
      </w:r>
      <w:r>
        <w:t xml:space="preserve">esults </w:t>
      </w:r>
      <w:r w:rsidR="00CD41D2">
        <w:t>B</w:t>
      </w:r>
      <w:r>
        <w:t xml:space="preserve">ased on </w:t>
      </w:r>
      <w:r w:rsidR="00CD41D2">
        <w:t>Sample</w:t>
      </w:r>
      <w:r>
        <w:t xml:space="preserve"> </w:t>
      </w:r>
      <w:r w:rsidR="00CD41D2">
        <w:t>S</w:t>
      </w:r>
      <w:r>
        <w:t xml:space="preserve">ize </w:t>
      </w:r>
      <w:proofErr w:type="gramStart"/>
      <w:r w:rsidR="00CD41D2">
        <w:t>F</w:t>
      </w:r>
      <w:r>
        <w:t>rom</w:t>
      </w:r>
      <w:proofErr w:type="gramEnd"/>
      <w:r>
        <w:t xml:space="preserve"> GA </w:t>
      </w:r>
      <w:r w:rsidR="00CD41D2">
        <w:t>W</w:t>
      </w:r>
      <w:r>
        <w:t xml:space="preserve">ithout K-means </w:t>
      </w:r>
      <w:r w:rsidR="00CD41D2">
        <w:t>I</w:t>
      </w:r>
      <w:r>
        <w:t xml:space="preserve">nitial </w:t>
      </w:r>
      <w:r w:rsidR="00CD41D2">
        <w:t>S</w:t>
      </w:r>
      <w:r>
        <w:t>olution</w:t>
      </w:r>
      <w:bookmarkEnd w:id="76"/>
    </w:p>
    <w:p w14:paraId="35DE432C" w14:textId="11FA0E80" w:rsidR="00F37B93" w:rsidRDefault="00F37B93">
      <w:pPr>
        <w:spacing w:before="0" w:line="240" w:lineRule="auto"/>
        <w:ind w:right="0"/>
      </w:pPr>
    </w:p>
    <w:p w14:paraId="410AEED6" w14:textId="4AA461C0" w:rsidR="00F37B93" w:rsidRDefault="00F37B93">
      <w:pPr>
        <w:spacing w:before="0" w:line="240" w:lineRule="auto"/>
        <w:ind w:right="0"/>
      </w:pPr>
    </w:p>
    <w:p w14:paraId="1F46D8B2" w14:textId="5D19943F" w:rsidR="00F37B93" w:rsidRDefault="00F37B93">
      <w:pPr>
        <w:spacing w:before="0" w:line="240" w:lineRule="auto"/>
        <w:ind w:right="0"/>
      </w:pPr>
    </w:p>
    <w:p w14:paraId="39592E45" w14:textId="4F32B58F" w:rsidR="00F37B93" w:rsidRDefault="00F37B93">
      <w:pPr>
        <w:spacing w:before="0" w:line="240" w:lineRule="auto"/>
        <w:ind w:right="0"/>
      </w:pPr>
    </w:p>
    <w:p w14:paraId="676C04D1" w14:textId="62CEA3E2" w:rsidR="00F37B93" w:rsidRDefault="00F37B93">
      <w:pPr>
        <w:spacing w:before="0" w:line="240" w:lineRule="auto"/>
        <w:ind w:right="0"/>
      </w:pPr>
    </w:p>
    <w:p w14:paraId="2C721156" w14:textId="3C077646" w:rsidR="00F37B93" w:rsidRDefault="00F37B93">
      <w:pPr>
        <w:spacing w:before="0" w:line="240" w:lineRule="auto"/>
        <w:ind w:right="0"/>
      </w:pPr>
    </w:p>
    <w:p w14:paraId="05513306" w14:textId="45B5E867" w:rsidR="00F37B93" w:rsidRDefault="00F37B93">
      <w:pPr>
        <w:spacing w:before="0" w:line="240" w:lineRule="auto"/>
        <w:ind w:right="0"/>
      </w:pPr>
    </w:p>
    <w:p w14:paraId="6EA18C16" w14:textId="392E3EFF" w:rsidR="00F37B93" w:rsidRDefault="00F37B93">
      <w:pPr>
        <w:spacing w:before="0" w:line="240" w:lineRule="auto"/>
        <w:ind w:right="0"/>
      </w:pPr>
    </w:p>
    <w:p w14:paraId="3E33A131" w14:textId="6C5DC58A" w:rsidR="00F37B93" w:rsidRDefault="00F37B93">
      <w:pPr>
        <w:spacing w:before="0" w:line="240" w:lineRule="auto"/>
        <w:ind w:right="0"/>
      </w:pPr>
    </w:p>
    <w:p w14:paraId="64702795" w14:textId="180D3C87" w:rsidR="00F37B93" w:rsidRDefault="00F37B93">
      <w:pPr>
        <w:spacing w:before="0" w:line="240" w:lineRule="auto"/>
        <w:ind w:right="0"/>
      </w:pPr>
    </w:p>
    <w:p w14:paraId="4ED7D15F" w14:textId="77777777" w:rsidR="00F37B93" w:rsidRDefault="00F37B93">
      <w:pPr>
        <w:spacing w:before="0" w:line="240" w:lineRule="auto"/>
        <w:ind w:right="0"/>
      </w:pPr>
    </w:p>
    <w:p w14:paraId="7798570A" w14:textId="77777777" w:rsidR="00F37B93" w:rsidRDefault="00F37B93">
      <w:pPr>
        <w:spacing w:before="0" w:line="240" w:lineRule="auto"/>
        <w:ind w:right="0"/>
      </w:pPr>
    </w:p>
    <w:p w14:paraId="45080724" w14:textId="77777777" w:rsidR="00F37B93" w:rsidRDefault="00F37B93" w:rsidP="006D18A0">
      <w:pPr>
        <w:pStyle w:val="Code"/>
        <w:rPr>
          <w:rStyle w:val="gnkrckgcgsb"/>
          <w:rFonts w:ascii="Lucida Console" w:hAnsi="Lucida Console"/>
          <w:color w:val="000000"/>
          <w:sz w:val="24"/>
          <w:szCs w:val="24"/>
          <w:bdr w:val="none" w:sz="0" w:space="0" w:color="auto" w:frame="1"/>
        </w:rPr>
      </w:pPr>
      <w:r>
        <w:rPr>
          <w:rStyle w:val="gnkrckgcgsb"/>
          <w:rFonts w:ascii="Lucida Console" w:hAnsi="Lucida Console"/>
          <w:color w:val="000000"/>
          <w:bdr w:val="none" w:sz="0" w:space="0" w:color="auto" w:frame="1"/>
        </w:rPr>
        <w:t>$CVs</w:t>
      </w:r>
    </w:p>
    <w:p w14:paraId="6006D77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018556A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01949074 0.005139291 0.0002</w:t>
      </w:r>
    </w:p>
    <w:p w14:paraId="73597398" w14:textId="77777777" w:rsidR="00F37B93" w:rsidRDefault="00F37B93" w:rsidP="006D18A0">
      <w:pPr>
        <w:pStyle w:val="Code"/>
        <w:rPr>
          <w:rStyle w:val="gnkrckgcgsb"/>
          <w:rFonts w:ascii="Lucida Console" w:hAnsi="Lucida Console"/>
          <w:color w:val="000000"/>
          <w:bdr w:val="none" w:sz="0" w:space="0" w:color="auto" w:frame="1"/>
        </w:rPr>
      </w:pPr>
    </w:p>
    <w:p w14:paraId="49B479E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w:t>
      </w:r>
    </w:p>
    <w:p w14:paraId="2BB505F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5AB2519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2     6</w:t>
      </w:r>
    </w:p>
    <w:p w14:paraId="05F0A93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44    11</w:t>
      </w:r>
    </w:p>
    <w:p w14:paraId="7C98153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2     3</w:t>
      </w:r>
    </w:p>
    <w:p w14:paraId="7171E8D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2     4</w:t>
      </w:r>
    </w:p>
    <w:p w14:paraId="39FD890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8     5</w:t>
      </w:r>
    </w:p>
    <w:p w14:paraId="4E7F533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4     4</w:t>
      </w:r>
    </w:p>
    <w:p w14:paraId="05A87E9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20    12</w:t>
      </w:r>
    </w:p>
    <w:p w14:paraId="2C0D01E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7     6</w:t>
      </w:r>
    </w:p>
    <w:p w14:paraId="0A0EEAB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30     6</w:t>
      </w:r>
    </w:p>
    <w:p w14:paraId="794F224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2     3</w:t>
      </w:r>
    </w:p>
    <w:p w14:paraId="6BE2052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2       3     4</w:t>
      </w:r>
    </w:p>
    <w:p w14:paraId="58ECBEF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16    22</w:t>
      </w:r>
    </w:p>
    <w:p w14:paraId="0D664E0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4      10     5</w:t>
      </w:r>
    </w:p>
    <w:p w14:paraId="28CBABD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5       2     6</w:t>
      </w:r>
    </w:p>
    <w:p w14:paraId="288C66B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6       8    12</w:t>
      </w:r>
    </w:p>
    <w:p w14:paraId="2D4E68B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7       6     3</w:t>
      </w:r>
    </w:p>
    <w:p w14:paraId="3414A26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8       8     8</w:t>
      </w:r>
    </w:p>
    <w:p w14:paraId="16A631E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9      10     6</w:t>
      </w:r>
    </w:p>
    <w:p w14:paraId="00D5AD3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0       2     4</w:t>
      </w:r>
    </w:p>
    <w:p w14:paraId="2062A3D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1       4     5</w:t>
      </w:r>
    </w:p>
    <w:p w14:paraId="03355EC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2       2     5</w:t>
      </w:r>
    </w:p>
    <w:p w14:paraId="3181E98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3       3     6</w:t>
      </w:r>
    </w:p>
    <w:p w14:paraId="5FE97B9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4       6     6</w:t>
      </w:r>
    </w:p>
    <w:p w14:paraId="1B37FD6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5       2     7</w:t>
      </w:r>
    </w:p>
    <w:p w14:paraId="4E0145F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6       5     8</w:t>
      </w:r>
    </w:p>
    <w:p w14:paraId="21E5DDA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7       2     5</w:t>
      </w:r>
    </w:p>
    <w:p w14:paraId="0A7485F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8       7     4</w:t>
      </w:r>
    </w:p>
    <w:p w14:paraId="33432C3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9       4     6</w:t>
      </w:r>
    </w:p>
    <w:p w14:paraId="330426A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0       7    19</w:t>
      </w:r>
    </w:p>
    <w:p w14:paraId="414AB08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1      23    13</w:t>
      </w:r>
    </w:p>
    <w:p w14:paraId="6961F95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2       2     4</w:t>
      </w:r>
    </w:p>
    <w:p w14:paraId="6EA6519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3       2     4</w:t>
      </w:r>
    </w:p>
    <w:p w14:paraId="7D9524C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4       2     7</w:t>
      </w:r>
    </w:p>
    <w:p w14:paraId="5DB0201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5       2     4</w:t>
      </w:r>
    </w:p>
    <w:p w14:paraId="48CBBE5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6       2     5</w:t>
      </w:r>
    </w:p>
    <w:p w14:paraId="4B51DAF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7       2     6</w:t>
      </w:r>
    </w:p>
    <w:p w14:paraId="1E4AC50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8       2     4</w:t>
      </w:r>
    </w:p>
    <w:p w14:paraId="35762C7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9       4     7</w:t>
      </w:r>
    </w:p>
    <w:p w14:paraId="119563B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0      14    10</w:t>
      </w:r>
    </w:p>
    <w:p w14:paraId="2B1E648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1      10     5</w:t>
      </w:r>
    </w:p>
    <w:p w14:paraId="48045A9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2       2     5</w:t>
      </w:r>
    </w:p>
    <w:p w14:paraId="6A14969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n_43       2     5</w:t>
      </w:r>
    </w:p>
    <w:p w14:paraId="32E1239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4       2     4</w:t>
      </w:r>
    </w:p>
    <w:p w14:paraId="021F862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6       2     4</w:t>
      </w:r>
    </w:p>
    <w:p w14:paraId="0E69D99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7       4     6</w:t>
      </w:r>
    </w:p>
    <w:p w14:paraId="0DCD266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8       2     8</w:t>
      </w:r>
    </w:p>
    <w:p w14:paraId="12476F9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0      37    13</w:t>
      </w:r>
    </w:p>
    <w:p w14:paraId="5991182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1       2     5</w:t>
      </w:r>
    </w:p>
    <w:p w14:paraId="2E5936C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2       2     4</w:t>
      </w:r>
    </w:p>
    <w:p w14:paraId="2F979EF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3      16     9</w:t>
      </w:r>
    </w:p>
    <w:p w14:paraId="66B9B9A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4       6    18</w:t>
      </w:r>
    </w:p>
    <w:p w14:paraId="7E1317C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5       3     5</w:t>
      </w:r>
    </w:p>
    <w:p w14:paraId="3D84E3C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6       2     5</w:t>
      </w:r>
    </w:p>
    <w:p w14:paraId="2E23D82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7       2     9</w:t>
      </w:r>
    </w:p>
    <w:p w14:paraId="3028689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8       3    10</w:t>
      </w:r>
    </w:p>
    <w:p w14:paraId="1940946A" w14:textId="77777777" w:rsidR="00F37B93" w:rsidRDefault="00F37B93" w:rsidP="006D18A0">
      <w:pPr>
        <w:pStyle w:val="Code"/>
        <w:rPr>
          <w:rStyle w:val="gnkrckgcgsb"/>
          <w:rFonts w:ascii="Lucida Console" w:hAnsi="Lucida Console"/>
          <w:color w:val="000000"/>
          <w:bdr w:val="none" w:sz="0" w:space="0" w:color="auto" w:frame="1"/>
        </w:rPr>
      </w:pPr>
    </w:p>
    <w:p w14:paraId="5D8A652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Size</w:t>
      </w:r>
    </w:p>
    <w:p w14:paraId="215736F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29E3E17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3    24</w:t>
      </w:r>
    </w:p>
    <w:p w14:paraId="264C8BB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58    11</w:t>
      </w:r>
    </w:p>
    <w:p w14:paraId="6199836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19    31</w:t>
      </w:r>
    </w:p>
    <w:p w14:paraId="5953445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15    30</w:t>
      </w:r>
    </w:p>
    <w:p w14:paraId="6A7268D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31    13</w:t>
      </w:r>
    </w:p>
    <w:p w14:paraId="422DF89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29    28</w:t>
      </w:r>
    </w:p>
    <w:p w14:paraId="78A7BBC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39    12</w:t>
      </w:r>
    </w:p>
    <w:p w14:paraId="55DBE78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26    18</w:t>
      </w:r>
    </w:p>
    <w:p w14:paraId="704F352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30     6</w:t>
      </w:r>
    </w:p>
    <w:p w14:paraId="29B83CE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18    29</w:t>
      </w:r>
    </w:p>
    <w:p w14:paraId="1C05CC2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      13     9</w:t>
      </w:r>
    </w:p>
    <w:p w14:paraId="2574CFC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50    30</w:t>
      </w:r>
    </w:p>
    <w:p w14:paraId="0D53CB3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62    15</w:t>
      </w:r>
    </w:p>
    <w:p w14:paraId="62A74F6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3      12    16</w:t>
      </w:r>
    </w:p>
    <w:p w14:paraId="479ED1A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4      28    16</w:t>
      </w:r>
    </w:p>
    <w:p w14:paraId="32DDD15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5      31    11</w:t>
      </w:r>
    </w:p>
    <w:p w14:paraId="02B45F4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6      55    30</w:t>
      </w:r>
    </w:p>
    <w:p w14:paraId="5CB8FA5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7      21     6</w:t>
      </w:r>
    </w:p>
    <w:p w14:paraId="3F69C97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8       4    18</w:t>
      </w:r>
    </w:p>
    <w:p w14:paraId="586362A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9      38    26</w:t>
      </w:r>
    </w:p>
    <w:p w14:paraId="77CC7AE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0       4    31</w:t>
      </w:r>
    </w:p>
    <w:p w14:paraId="7A92FE4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1      29    46</w:t>
      </w:r>
    </w:p>
    <w:p w14:paraId="7430C87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2      26     6</w:t>
      </w:r>
    </w:p>
    <w:p w14:paraId="0E87A11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3       3     9</w:t>
      </w:r>
    </w:p>
    <w:p w14:paraId="043C1F8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4      21    15</w:t>
      </w:r>
    </w:p>
    <w:p w14:paraId="1191BFD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5       9    10</w:t>
      </w:r>
    </w:p>
    <w:p w14:paraId="1F79F12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6      12     4</w:t>
      </w:r>
    </w:p>
    <w:p w14:paraId="2426232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7      22    25</w:t>
      </w:r>
    </w:p>
    <w:p w14:paraId="661FD79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8      14    21</w:t>
      </w:r>
    </w:p>
    <w:p w14:paraId="6E9F048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9      23    13</w:t>
      </w:r>
    </w:p>
    <w:p w14:paraId="657D001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0      18    22</w:t>
      </w:r>
    </w:p>
    <w:p w14:paraId="0778440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1       4    17</w:t>
      </w:r>
    </w:p>
    <w:p w14:paraId="2BD573D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2      10    32</w:t>
      </w:r>
    </w:p>
    <w:p w14:paraId="36C9CFA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3       9    22</w:t>
      </w:r>
    </w:p>
    <w:p w14:paraId="77301D9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4       4    23</w:t>
      </w:r>
    </w:p>
    <w:p w14:paraId="0BED427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5       2     6</w:t>
      </w:r>
    </w:p>
    <w:p w14:paraId="281AAF4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36      13    26</w:t>
      </w:r>
    </w:p>
    <w:p w14:paraId="22C2586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7      22    25</w:t>
      </w:r>
    </w:p>
    <w:p w14:paraId="14C5868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8      14    10</w:t>
      </w:r>
    </w:p>
    <w:p w14:paraId="78C714E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9      11     5</w:t>
      </w:r>
    </w:p>
    <w:p w14:paraId="087ABC2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0       9    19</w:t>
      </w:r>
    </w:p>
    <w:p w14:paraId="679158A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1      36    46</w:t>
      </w:r>
    </w:p>
    <w:p w14:paraId="4E0387E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2      11    25</w:t>
      </w:r>
    </w:p>
    <w:p w14:paraId="7881F62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3      33    52</w:t>
      </w:r>
    </w:p>
    <w:p w14:paraId="2CCCD6F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4      23    10</w:t>
      </w:r>
    </w:p>
    <w:p w14:paraId="496070F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5       9    18</w:t>
      </w:r>
    </w:p>
    <w:p w14:paraId="13DA916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6      37    13</w:t>
      </w:r>
    </w:p>
    <w:p w14:paraId="4308851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7      18    43</w:t>
      </w:r>
    </w:p>
    <w:p w14:paraId="38E796E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8      15    25</w:t>
      </w:r>
    </w:p>
    <w:p w14:paraId="279609C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9      16     9</w:t>
      </w:r>
    </w:p>
    <w:p w14:paraId="420288B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0      28    25</w:t>
      </w:r>
    </w:p>
    <w:p w14:paraId="7643916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1       7    18</w:t>
      </w:r>
    </w:p>
    <w:p w14:paraId="192DC36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2       6    41</w:t>
      </w:r>
    </w:p>
    <w:p w14:paraId="0BAD4B7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3       2     9</w:t>
      </w:r>
    </w:p>
    <w:p w14:paraId="1234C4F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4      17    19</w:t>
      </w:r>
    </w:p>
    <w:p w14:paraId="0D73E137" w14:textId="77777777" w:rsidR="00F37B93" w:rsidRDefault="00F37B93" w:rsidP="006D18A0">
      <w:pPr>
        <w:pStyle w:val="Code"/>
        <w:rPr>
          <w:rStyle w:val="gnkrckgcgsb"/>
          <w:rFonts w:ascii="Lucida Console" w:hAnsi="Lucida Console"/>
          <w:color w:val="000000"/>
          <w:bdr w:val="none" w:sz="0" w:space="0" w:color="auto" w:frame="1"/>
        </w:rPr>
      </w:pPr>
    </w:p>
    <w:p w14:paraId="3193AD0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unTime</w:t>
      </w:r>
    </w:p>
    <w:p w14:paraId="0961F2A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0DA60BD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0.15    0.00    0.17 </w:t>
      </w:r>
    </w:p>
    <w:p w14:paraId="36201809" w14:textId="77777777" w:rsidR="00F37B93" w:rsidRDefault="00F37B93" w:rsidP="006D18A0">
      <w:pPr>
        <w:pStyle w:val="Code"/>
        <w:rPr>
          <w:rStyle w:val="gnkrckgcgsb"/>
          <w:rFonts w:ascii="Lucida Console" w:hAnsi="Lucida Console"/>
          <w:color w:val="000000"/>
          <w:bdr w:val="none" w:sz="0" w:space="0" w:color="auto" w:frame="1"/>
        </w:rPr>
      </w:pPr>
    </w:p>
    <w:p w14:paraId="0846D33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ol</w:t>
      </w:r>
    </w:p>
    <w:p w14:paraId="20216C1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LL</w:t>
      </w:r>
    </w:p>
    <w:p w14:paraId="3D3CDEBD" w14:textId="77777777" w:rsidR="00F37B93" w:rsidRDefault="00F37B93" w:rsidP="006D18A0">
      <w:pPr>
        <w:pStyle w:val="Code"/>
        <w:rPr>
          <w:rStyle w:val="gnkrckgcgsb"/>
          <w:rFonts w:ascii="Lucida Console" w:hAnsi="Lucida Console"/>
          <w:color w:val="000000"/>
          <w:bdr w:val="none" w:sz="0" w:space="0" w:color="auto" w:frame="1"/>
        </w:rPr>
      </w:pPr>
    </w:p>
    <w:p w14:paraId="6339C27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ttr(,"class")</w:t>
      </w:r>
    </w:p>
    <w:p w14:paraId="39E625D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w:t>
      </w:r>
      <w:proofErr w:type="gramStart"/>
      <w:r>
        <w:rPr>
          <w:rStyle w:val="gnkrckgcgsb"/>
          <w:rFonts w:ascii="Lucida Console" w:hAnsi="Lucida Console"/>
          <w:color w:val="000000"/>
          <w:bdr w:val="none" w:sz="0" w:space="0" w:color="auto" w:frame="1"/>
        </w:rPr>
        <w:t>summary.saAlloc</w:t>
      </w:r>
      <w:proofErr w:type="gramEnd"/>
      <w:r>
        <w:rPr>
          <w:rStyle w:val="gnkrckgcgsb"/>
          <w:rFonts w:ascii="Lucida Console" w:hAnsi="Lucida Console"/>
          <w:color w:val="000000"/>
          <w:bdr w:val="none" w:sz="0" w:space="0" w:color="auto" w:frame="1"/>
        </w:rPr>
        <w:t>"</w:t>
      </w:r>
    </w:p>
    <w:p w14:paraId="3DFDE787" w14:textId="77777777" w:rsidR="00F37B93" w:rsidRDefault="00F37B93" w:rsidP="006D18A0">
      <w:pPr>
        <w:pStyle w:val="Code"/>
        <w:rPr>
          <w:rStyle w:val="gnkrckgcgsb"/>
          <w:rFonts w:ascii="Lucida Console" w:hAnsi="Lucida Console"/>
          <w:color w:val="000000"/>
          <w:bdr w:val="none" w:sz="0" w:space="0" w:color="auto" w:frame="1"/>
        </w:rPr>
      </w:pPr>
    </w:p>
    <w:p w14:paraId="50A7F5B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5689645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6FDC0E3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03155018 0.006461559 0.0002</w:t>
      </w:r>
    </w:p>
    <w:p w14:paraId="68192F70" w14:textId="77777777" w:rsidR="00F37B93" w:rsidRDefault="00F37B93" w:rsidP="006D18A0">
      <w:pPr>
        <w:pStyle w:val="Code"/>
        <w:rPr>
          <w:rStyle w:val="gnkrckgcgsb"/>
          <w:rFonts w:ascii="Lucida Console" w:hAnsi="Lucida Console"/>
          <w:color w:val="000000"/>
          <w:bdr w:val="none" w:sz="0" w:space="0" w:color="auto" w:frame="1"/>
        </w:rPr>
      </w:pPr>
    </w:p>
    <w:p w14:paraId="293DBA0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w:t>
      </w:r>
    </w:p>
    <w:p w14:paraId="401645F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3186905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2     4</w:t>
      </w:r>
    </w:p>
    <w:p w14:paraId="125B0B6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3     9</w:t>
      </w:r>
    </w:p>
    <w:p w14:paraId="49D14D0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10    10</w:t>
      </w:r>
    </w:p>
    <w:p w14:paraId="7D85D55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7    10</w:t>
      </w:r>
    </w:p>
    <w:p w14:paraId="12577BB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39    13</w:t>
      </w:r>
    </w:p>
    <w:p w14:paraId="413141F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2     7</w:t>
      </w:r>
    </w:p>
    <w:p w14:paraId="19BB921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2    12</w:t>
      </w:r>
    </w:p>
    <w:p w14:paraId="4BDF7602" w14:textId="77777777" w:rsidR="00F37B93" w:rsidRDefault="00F37B93" w:rsidP="006D18A0">
      <w:pPr>
        <w:pStyle w:val="Code"/>
        <w:rPr>
          <w:rStyle w:val="gnkrckgcgsb"/>
          <w:rFonts w:ascii="Lucida Console" w:hAnsi="Lucida Console"/>
          <w:color w:val="000000"/>
          <w:bdr w:val="none" w:sz="0" w:space="0" w:color="auto" w:frame="1"/>
        </w:rPr>
      </w:pPr>
    </w:p>
    <w:p w14:paraId="56BF10C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Size</w:t>
      </w:r>
    </w:p>
    <w:p w14:paraId="7AF38B4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6C329BE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12    29</w:t>
      </w:r>
    </w:p>
    <w:p w14:paraId="6C93AB7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3     9</w:t>
      </w:r>
    </w:p>
    <w:p w14:paraId="7826814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101    87</w:t>
      </w:r>
    </w:p>
    <w:p w14:paraId="783B24E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25    26</w:t>
      </w:r>
    </w:p>
    <w:p w14:paraId="1004ED6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39    13</w:t>
      </w:r>
    </w:p>
    <w:p w14:paraId="281500C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11    21</w:t>
      </w:r>
    </w:p>
    <w:p w14:paraId="48CCBDF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6    12</w:t>
      </w:r>
    </w:p>
    <w:p w14:paraId="71A1AD56" w14:textId="77777777" w:rsidR="00F37B93" w:rsidRDefault="00F37B93" w:rsidP="006D18A0">
      <w:pPr>
        <w:pStyle w:val="Code"/>
        <w:rPr>
          <w:rStyle w:val="gnkrckgcgsb"/>
          <w:rFonts w:ascii="Lucida Console" w:hAnsi="Lucida Console"/>
          <w:color w:val="000000"/>
          <w:bdr w:val="none" w:sz="0" w:space="0" w:color="auto" w:frame="1"/>
        </w:rPr>
      </w:pPr>
    </w:p>
    <w:p w14:paraId="6283A3F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unTime</w:t>
      </w:r>
    </w:p>
    <w:p w14:paraId="6F353D5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68806A2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0.03    0.00    0.04 </w:t>
      </w:r>
    </w:p>
    <w:p w14:paraId="217487AD" w14:textId="77777777" w:rsidR="00F37B93" w:rsidRDefault="00F37B93" w:rsidP="006D18A0">
      <w:pPr>
        <w:pStyle w:val="Code"/>
        <w:rPr>
          <w:rStyle w:val="gnkrckgcgsb"/>
          <w:rFonts w:ascii="Lucida Console" w:hAnsi="Lucida Console"/>
          <w:color w:val="000000"/>
          <w:bdr w:val="none" w:sz="0" w:space="0" w:color="auto" w:frame="1"/>
        </w:rPr>
      </w:pPr>
    </w:p>
    <w:p w14:paraId="0E85ABD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ol</w:t>
      </w:r>
    </w:p>
    <w:p w14:paraId="391E7FE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LL</w:t>
      </w:r>
    </w:p>
    <w:p w14:paraId="621E3D46" w14:textId="77777777" w:rsidR="00F37B93" w:rsidRDefault="00F37B93" w:rsidP="006D18A0">
      <w:pPr>
        <w:pStyle w:val="Code"/>
        <w:rPr>
          <w:rStyle w:val="gnkrckgcgsb"/>
          <w:rFonts w:ascii="Lucida Console" w:hAnsi="Lucida Console"/>
          <w:color w:val="000000"/>
          <w:bdr w:val="none" w:sz="0" w:space="0" w:color="auto" w:frame="1"/>
        </w:rPr>
      </w:pPr>
    </w:p>
    <w:p w14:paraId="3D219DA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ttr(,"class")</w:t>
      </w:r>
    </w:p>
    <w:p w14:paraId="4DA9760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w:t>
      </w:r>
      <w:proofErr w:type="gramStart"/>
      <w:r>
        <w:rPr>
          <w:rStyle w:val="gnkrckgcgsb"/>
          <w:rFonts w:ascii="Lucida Console" w:hAnsi="Lucida Console"/>
          <w:color w:val="000000"/>
          <w:bdr w:val="none" w:sz="0" w:space="0" w:color="auto" w:frame="1"/>
        </w:rPr>
        <w:t>summary.saAlloc</w:t>
      </w:r>
      <w:proofErr w:type="gramEnd"/>
      <w:r>
        <w:rPr>
          <w:rStyle w:val="gnkrckgcgsb"/>
          <w:rFonts w:ascii="Lucida Console" w:hAnsi="Lucida Console"/>
          <w:color w:val="000000"/>
          <w:bdr w:val="none" w:sz="0" w:space="0" w:color="auto" w:frame="1"/>
        </w:rPr>
        <w:t>"</w:t>
      </w:r>
    </w:p>
    <w:p w14:paraId="200ED436" w14:textId="77777777" w:rsidR="00F37B93" w:rsidRDefault="00F37B93" w:rsidP="006D18A0">
      <w:pPr>
        <w:pStyle w:val="Code"/>
        <w:rPr>
          <w:rStyle w:val="gnkrckgcgsb"/>
          <w:rFonts w:ascii="Lucida Console" w:hAnsi="Lucida Console"/>
          <w:color w:val="000000"/>
          <w:bdr w:val="none" w:sz="0" w:space="0" w:color="auto" w:frame="1"/>
        </w:rPr>
      </w:pPr>
    </w:p>
    <w:p w14:paraId="73EFDB8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53C5C7E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6593889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01974265 0.007020116 0.0002</w:t>
      </w:r>
    </w:p>
    <w:p w14:paraId="67EB08BA" w14:textId="77777777" w:rsidR="00F37B93" w:rsidRDefault="00F37B93" w:rsidP="006D18A0">
      <w:pPr>
        <w:pStyle w:val="Code"/>
        <w:rPr>
          <w:rStyle w:val="gnkrckgcgsb"/>
          <w:rFonts w:ascii="Lucida Console" w:hAnsi="Lucida Console"/>
          <w:color w:val="000000"/>
          <w:bdr w:val="none" w:sz="0" w:space="0" w:color="auto" w:frame="1"/>
        </w:rPr>
      </w:pPr>
    </w:p>
    <w:p w14:paraId="3EBAB08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w:t>
      </w:r>
    </w:p>
    <w:p w14:paraId="1B13B0B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5D6E5B3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3    12</w:t>
      </w:r>
    </w:p>
    <w:p w14:paraId="6DAEB39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2     9</w:t>
      </w:r>
    </w:p>
    <w:p w14:paraId="622D44F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7    11</w:t>
      </w:r>
    </w:p>
    <w:p w14:paraId="7DBB4A6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2     5</w:t>
      </w:r>
    </w:p>
    <w:p w14:paraId="15219A9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2     7</w:t>
      </w:r>
    </w:p>
    <w:p w14:paraId="4533AE6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2    12</w:t>
      </w:r>
    </w:p>
    <w:p w14:paraId="6AB582D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19    21</w:t>
      </w:r>
    </w:p>
    <w:p w14:paraId="5068AC5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2     7</w:t>
      </w:r>
    </w:p>
    <w:p w14:paraId="5AA8A80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22    25</w:t>
      </w:r>
    </w:p>
    <w:p w14:paraId="1343CCC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2     8</w:t>
      </w:r>
    </w:p>
    <w:p w14:paraId="2B13777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2       2     5</w:t>
      </w:r>
    </w:p>
    <w:p w14:paraId="24D9BD4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2     4</w:t>
      </w:r>
    </w:p>
    <w:p w14:paraId="50404D5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4       2     9</w:t>
      </w:r>
    </w:p>
    <w:p w14:paraId="4DE349E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5       2     7</w:t>
      </w:r>
    </w:p>
    <w:p w14:paraId="2396500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6      53    28</w:t>
      </w:r>
    </w:p>
    <w:p w14:paraId="5889BA3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7       7    21</w:t>
      </w:r>
    </w:p>
    <w:p w14:paraId="36BACD3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8       2     8</w:t>
      </w:r>
    </w:p>
    <w:p w14:paraId="375F980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9       8    31</w:t>
      </w:r>
    </w:p>
    <w:p w14:paraId="69578D8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0       8    20</w:t>
      </w:r>
    </w:p>
    <w:p w14:paraId="5EDE014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1     152    45</w:t>
      </w:r>
    </w:p>
    <w:p w14:paraId="05E3332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2      25    20</w:t>
      </w:r>
    </w:p>
    <w:p w14:paraId="782ECB9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3       2     7</w:t>
      </w:r>
    </w:p>
    <w:p w14:paraId="3644567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4       2     5</w:t>
      </w:r>
    </w:p>
    <w:p w14:paraId="76B4DBB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5       2     5</w:t>
      </w:r>
    </w:p>
    <w:p w14:paraId="135E74FF" w14:textId="77777777" w:rsidR="00F37B93" w:rsidRDefault="00F37B93" w:rsidP="006D18A0">
      <w:pPr>
        <w:pStyle w:val="Code"/>
        <w:rPr>
          <w:rStyle w:val="gnkrckgcgsb"/>
          <w:rFonts w:ascii="Lucida Console" w:hAnsi="Lucida Console"/>
          <w:color w:val="000000"/>
          <w:bdr w:val="none" w:sz="0" w:space="0" w:color="auto" w:frame="1"/>
        </w:rPr>
      </w:pPr>
    </w:p>
    <w:p w14:paraId="29BB090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Size</w:t>
      </w:r>
    </w:p>
    <w:p w14:paraId="0755C90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010CEA1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43    72</w:t>
      </w:r>
    </w:p>
    <w:p w14:paraId="677CDC6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33    80</w:t>
      </w:r>
    </w:p>
    <w:p w14:paraId="3C1F4A4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28    24</w:t>
      </w:r>
    </w:p>
    <w:p w14:paraId="177197A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2    31</w:t>
      </w:r>
    </w:p>
    <w:p w14:paraId="7BD4BAC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20    59</w:t>
      </w:r>
    </w:p>
    <w:p w14:paraId="2B0EA34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27    50</w:t>
      </w:r>
    </w:p>
    <w:p w14:paraId="6B9B018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68    23</w:t>
      </w:r>
    </w:p>
    <w:p w14:paraId="3495B7D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38    48</w:t>
      </w:r>
    </w:p>
    <w:p w14:paraId="6EBA5DE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183   116</w:t>
      </w:r>
    </w:p>
    <w:p w14:paraId="7EB0C2C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9       58    92</w:t>
      </w:r>
    </w:p>
    <w:p w14:paraId="5E2E1DB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      18    28</w:t>
      </w:r>
    </w:p>
    <w:p w14:paraId="2A360CC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33   114</w:t>
      </w:r>
    </w:p>
    <w:p w14:paraId="76961E3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10    30</w:t>
      </w:r>
    </w:p>
    <w:p w14:paraId="7811121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3      36    38</w:t>
      </w:r>
    </w:p>
    <w:p w14:paraId="41F009E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4      93    28</w:t>
      </w:r>
    </w:p>
    <w:p w14:paraId="30B874A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5      48    55</w:t>
      </w:r>
    </w:p>
    <w:p w14:paraId="2F60EC9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6     102   135</w:t>
      </w:r>
    </w:p>
    <w:p w14:paraId="3460106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7      36    48</w:t>
      </w:r>
    </w:p>
    <w:p w14:paraId="6461185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8      88    79</w:t>
      </w:r>
    </w:p>
    <w:p w14:paraId="7BEF261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9     156    45</w:t>
      </w:r>
    </w:p>
    <w:p w14:paraId="2095C09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0     219    72</w:t>
      </w:r>
    </w:p>
    <w:p w14:paraId="2C0B029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1      59    89</w:t>
      </w:r>
    </w:p>
    <w:p w14:paraId="3D6FB74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2      85    98</w:t>
      </w:r>
    </w:p>
    <w:p w14:paraId="01D7A0E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3      52    81</w:t>
      </w:r>
    </w:p>
    <w:p w14:paraId="48454E0F" w14:textId="77777777" w:rsidR="00F37B93" w:rsidRDefault="00F37B93" w:rsidP="006D18A0">
      <w:pPr>
        <w:pStyle w:val="Code"/>
        <w:rPr>
          <w:rStyle w:val="gnkrckgcgsb"/>
          <w:rFonts w:ascii="Lucida Console" w:hAnsi="Lucida Console"/>
          <w:color w:val="000000"/>
          <w:bdr w:val="none" w:sz="0" w:space="0" w:color="auto" w:frame="1"/>
        </w:rPr>
      </w:pPr>
    </w:p>
    <w:p w14:paraId="25D0648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unTime</w:t>
      </w:r>
    </w:p>
    <w:p w14:paraId="46AC652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5EB2780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0.11    0.00    0.11 </w:t>
      </w:r>
    </w:p>
    <w:p w14:paraId="7FB31747" w14:textId="77777777" w:rsidR="00F37B93" w:rsidRDefault="00F37B93" w:rsidP="006D18A0">
      <w:pPr>
        <w:pStyle w:val="Code"/>
        <w:rPr>
          <w:rStyle w:val="gnkrckgcgsb"/>
          <w:rFonts w:ascii="Lucida Console" w:hAnsi="Lucida Console"/>
          <w:color w:val="000000"/>
          <w:bdr w:val="none" w:sz="0" w:space="0" w:color="auto" w:frame="1"/>
        </w:rPr>
      </w:pPr>
    </w:p>
    <w:p w14:paraId="1490F93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ol</w:t>
      </w:r>
    </w:p>
    <w:p w14:paraId="18B5F86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LL</w:t>
      </w:r>
    </w:p>
    <w:p w14:paraId="1807EC40" w14:textId="77777777" w:rsidR="00F37B93" w:rsidRDefault="00F37B93" w:rsidP="006D18A0">
      <w:pPr>
        <w:pStyle w:val="Code"/>
        <w:rPr>
          <w:rStyle w:val="gnkrckgcgsb"/>
          <w:rFonts w:ascii="Lucida Console" w:hAnsi="Lucida Console"/>
          <w:color w:val="000000"/>
          <w:bdr w:val="none" w:sz="0" w:space="0" w:color="auto" w:frame="1"/>
        </w:rPr>
      </w:pPr>
    </w:p>
    <w:p w14:paraId="02FF22C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ttr(,"class")</w:t>
      </w:r>
    </w:p>
    <w:p w14:paraId="10E4EEE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w:t>
      </w:r>
      <w:proofErr w:type="gramStart"/>
      <w:r>
        <w:rPr>
          <w:rStyle w:val="gnkrckgcgsb"/>
          <w:rFonts w:ascii="Lucida Console" w:hAnsi="Lucida Console"/>
          <w:color w:val="000000"/>
          <w:bdr w:val="none" w:sz="0" w:space="0" w:color="auto" w:frame="1"/>
        </w:rPr>
        <w:t>summary.saAlloc</w:t>
      </w:r>
      <w:proofErr w:type="gramEnd"/>
      <w:r>
        <w:rPr>
          <w:rStyle w:val="gnkrckgcgsb"/>
          <w:rFonts w:ascii="Lucida Console" w:hAnsi="Lucida Console"/>
          <w:color w:val="000000"/>
          <w:bdr w:val="none" w:sz="0" w:space="0" w:color="auto" w:frame="1"/>
        </w:rPr>
        <w:t>"</w:t>
      </w:r>
    </w:p>
    <w:p w14:paraId="3CA882A5" w14:textId="77777777" w:rsidR="00F37B93" w:rsidRDefault="00F37B93" w:rsidP="006D18A0">
      <w:pPr>
        <w:pStyle w:val="Code"/>
        <w:rPr>
          <w:rStyle w:val="gnkrckgcgsb"/>
          <w:rFonts w:ascii="Lucida Console" w:hAnsi="Lucida Console"/>
          <w:color w:val="000000"/>
          <w:bdr w:val="none" w:sz="0" w:space="0" w:color="auto" w:frame="1"/>
        </w:rPr>
      </w:pPr>
    </w:p>
    <w:p w14:paraId="27A8B86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0EB8083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451EE41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0402844 0.009421362 0.0002</w:t>
      </w:r>
    </w:p>
    <w:p w14:paraId="4D2036B8" w14:textId="77777777" w:rsidR="00F37B93" w:rsidRDefault="00F37B93" w:rsidP="006D18A0">
      <w:pPr>
        <w:pStyle w:val="Code"/>
        <w:rPr>
          <w:rStyle w:val="gnkrckgcgsb"/>
          <w:rFonts w:ascii="Lucida Console" w:hAnsi="Lucida Console"/>
          <w:color w:val="000000"/>
          <w:bdr w:val="none" w:sz="0" w:space="0" w:color="auto" w:frame="1"/>
        </w:rPr>
      </w:pPr>
    </w:p>
    <w:p w14:paraId="67E002D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w:t>
      </w:r>
    </w:p>
    <w:p w14:paraId="17D8DAD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754FB4C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2     8</w:t>
      </w:r>
    </w:p>
    <w:p w14:paraId="0DD643B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2     8</w:t>
      </w:r>
    </w:p>
    <w:p w14:paraId="6FF11AE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2     6</w:t>
      </w:r>
    </w:p>
    <w:p w14:paraId="0FA1CBB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11     6</w:t>
      </w:r>
    </w:p>
    <w:p w14:paraId="4D10DD2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14     5</w:t>
      </w:r>
    </w:p>
    <w:p w14:paraId="1B0131C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2     6</w:t>
      </w:r>
    </w:p>
    <w:p w14:paraId="17DF8ED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6    10</w:t>
      </w:r>
    </w:p>
    <w:p w14:paraId="7678798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14     8</w:t>
      </w:r>
    </w:p>
    <w:p w14:paraId="06DAB6D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3     7</w:t>
      </w:r>
    </w:p>
    <w:p w14:paraId="0FA6042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7     4</w:t>
      </w:r>
    </w:p>
    <w:p w14:paraId="6EF9BA5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42    18</w:t>
      </w:r>
    </w:p>
    <w:p w14:paraId="7D6E463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2       3    25</w:t>
      </w:r>
    </w:p>
    <w:p w14:paraId="0A8979A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5     6</w:t>
      </w:r>
    </w:p>
    <w:p w14:paraId="570C363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4       9     8</w:t>
      </w:r>
    </w:p>
    <w:p w14:paraId="0A8880D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5       5    11</w:t>
      </w:r>
    </w:p>
    <w:p w14:paraId="31C3C66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6      32    18</w:t>
      </w:r>
    </w:p>
    <w:p w14:paraId="3E9EE80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7       2     7</w:t>
      </w:r>
    </w:p>
    <w:p w14:paraId="71395958" w14:textId="77777777" w:rsidR="00F37B93" w:rsidRDefault="00F37B93" w:rsidP="006D18A0">
      <w:pPr>
        <w:pStyle w:val="Code"/>
        <w:rPr>
          <w:rStyle w:val="gnkrckgcgsb"/>
          <w:rFonts w:ascii="Lucida Console" w:hAnsi="Lucida Console"/>
          <w:color w:val="000000"/>
          <w:bdr w:val="none" w:sz="0" w:space="0" w:color="auto" w:frame="1"/>
        </w:rPr>
      </w:pPr>
    </w:p>
    <w:p w14:paraId="4025734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Size</w:t>
      </w:r>
    </w:p>
    <w:p w14:paraId="77C3B99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2AB2BC8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16    52</w:t>
      </w:r>
    </w:p>
    <w:p w14:paraId="25F8552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1        5    65</w:t>
      </w:r>
    </w:p>
    <w:p w14:paraId="42E76A2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12    26</w:t>
      </w:r>
    </w:p>
    <w:p w14:paraId="42E0EBE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53    21</w:t>
      </w:r>
    </w:p>
    <w:p w14:paraId="49C6050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89    18</w:t>
      </w:r>
    </w:p>
    <w:p w14:paraId="4CBBEC2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14    35</w:t>
      </w:r>
    </w:p>
    <w:p w14:paraId="605EA13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18    20</w:t>
      </w:r>
    </w:p>
    <w:p w14:paraId="295C15D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92    49</w:t>
      </w:r>
    </w:p>
    <w:p w14:paraId="4CBEEF4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45    78</w:t>
      </w:r>
    </w:p>
    <w:p w14:paraId="53EDB77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39    11</w:t>
      </w:r>
    </w:p>
    <w:p w14:paraId="61A4B0D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      42    18</w:t>
      </w:r>
    </w:p>
    <w:p w14:paraId="0621FD8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24    37</w:t>
      </w:r>
    </w:p>
    <w:p w14:paraId="6109004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47    61</w:t>
      </w:r>
    </w:p>
    <w:p w14:paraId="315DBAB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3      87    72</w:t>
      </w:r>
    </w:p>
    <w:p w14:paraId="73D15E3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4      33    29</w:t>
      </w:r>
    </w:p>
    <w:p w14:paraId="42184C5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5      43    18</w:t>
      </w:r>
    </w:p>
    <w:p w14:paraId="393619F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6      11    60</w:t>
      </w:r>
    </w:p>
    <w:p w14:paraId="6B8E3F6A" w14:textId="77777777" w:rsidR="00F37B93" w:rsidRDefault="00F37B93" w:rsidP="006D18A0">
      <w:pPr>
        <w:pStyle w:val="Code"/>
        <w:rPr>
          <w:rStyle w:val="gnkrckgcgsb"/>
          <w:rFonts w:ascii="Lucida Console" w:hAnsi="Lucida Console"/>
          <w:color w:val="000000"/>
          <w:bdr w:val="none" w:sz="0" w:space="0" w:color="auto" w:frame="1"/>
        </w:rPr>
      </w:pPr>
    </w:p>
    <w:p w14:paraId="4B23B1E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unTime</w:t>
      </w:r>
    </w:p>
    <w:p w14:paraId="336DCB0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1611D38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0.06    0.00    0.06 </w:t>
      </w:r>
    </w:p>
    <w:p w14:paraId="44EBFC84" w14:textId="77777777" w:rsidR="00F37B93" w:rsidRDefault="00F37B93" w:rsidP="006D18A0">
      <w:pPr>
        <w:pStyle w:val="Code"/>
        <w:rPr>
          <w:rStyle w:val="gnkrckgcgsb"/>
          <w:rFonts w:ascii="Lucida Console" w:hAnsi="Lucida Console"/>
          <w:color w:val="000000"/>
          <w:bdr w:val="none" w:sz="0" w:space="0" w:color="auto" w:frame="1"/>
        </w:rPr>
      </w:pPr>
    </w:p>
    <w:p w14:paraId="2C43291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ol</w:t>
      </w:r>
    </w:p>
    <w:p w14:paraId="278B7E9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LL</w:t>
      </w:r>
    </w:p>
    <w:p w14:paraId="2D835126" w14:textId="77777777" w:rsidR="00F37B93" w:rsidRDefault="00F37B93" w:rsidP="006D18A0">
      <w:pPr>
        <w:pStyle w:val="Code"/>
        <w:rPr>
          <w:rStyle w:val="gnkrckgcgsb"/>
          <w:rFonts w:ascii="Lucida Console" w:hAnsi="Lucida Console"/>
          <w:color w:val="000000"/>
          <w:bdr w:val="none" w:sz="0" w:space="0" w:color="auto" w:frame="1"/>
        </w:rPr>
      </w:pPr>
    </w:p>
    <w:p w14:paraId="21CCFBC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ttr(,"class")</w:t>
      </w:r>
    </w:p>
    <w:p w14:paraId="4FE45E2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w:t>
      </w:r>
      <w:proofErr w:type="gramStart"/>
      <w:r>
        <w:rPr>
          <w:rStyle w:val="gnkrckgcgsb"/>
          <w:rFonts w:ascii="Lucida Console" w:hAnsi="Lucida Console"/>
          <w:color w:val="000000"/>
          <w:bdr w:val="none" w:sz="0" w:space="0" w:color="auto" w:frame="1"/>
        </w:rPr>
        <w:t>summary.saAlloc</w:t>
      </w:r>
      <w:proofErr w:type="gramEnd"/>
      <w:r>
        <w:rPr>
          <w:rStyle w:val="gnkrckgcgsb"/>
          <w:rFonts w:ascii="Lucida Console" w:hAnsi="Lucida Console"/>
          <w:color w:val="000000"/>
          <w:bdr w:val="none" w:sz="0" w:space="0" w:color="auto" w:frame="1"/>
        </w:rPr>
        <w:t>"</w:t>
      </w:r>
    </w:p>
    <w:p w14:paraId="74A44BD3" w14:textId="77777777" w:rsidR="00F37B93" w:rsidRDefault="00F37B93" w:rsidP="006D18A0">
      <w:pPr>
        <w:pStyle w:val="Code"/>
        <w:rPr>
          <w:rStyle w:val="gnkrckgcgsb"/>
          <w:rFonts w:ascii="Lucida Console" w:hAnsi="Lucida Console"/>
          <w:color w:val="000000"/>
          <w:bdr w:val="none" w:sz="0" w:space="0" w:color="auto" w:frame="1"/>
        </w:rPr>
      </w:pPr>
    </w:p>
    <w:p w14:paraId="5DFDE6D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708DDCC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0D5BEF9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01976252 0.01606354 0.0002</w:t>
      </w:r>
    </w:p>
    <w:p w14:paraId="1B02AB41" w14:textId="77777777" w:rsidR="00F37B93" w:rsidRDefault="00F37B93" w:rsidP="006D18A0">
      <w:pPr>
        <w:pStyle w:val="Code"/>
        <w:rPr>
          <w:rStyle w:val="gnkrckgcgsb"/>
          <w:rFonts w:ascii="Lucida Console" w:hAnsi="Lucida Console"/>
          <w:color w:val="000000"/>
          <w:bdr w:val="none" w:sz="0" w:space="0" w:color="auto" w:frame="1"/>
        </w:rPr>
      </w:pPr>
    </w:p>
    <w:p w14:paraId="50708FB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w:t>
      </w:r>
    </w:p>
    <w:p w14:paraId="094634A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655F987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3     4</w:t>
      </w:r>
    </w:p>
    <w:p w14:paraId="1F69730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15    17</w:t>
      </w:r>
    </w:p>
    <w:p w14:paraId="2B6EFDA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2     2</w:t>
      </w:r>
    </w:p>
    <w:p w14:paraId="5C04EFC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3     4</w:t>
      </w:r>
    </w:p>
    <w:p w14:paraId="446F09B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50    47</w:t>
      </w:r>
    </w:p>
    <w:p w14:paraId="72D4B7A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10     9</w:t>
      </w:r>
    </w:p>
    <w:p w14:paraId="65974DE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10    11</w:t>
      </w:r>
    </w:p>
    <w:p w14:paraId="789459A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12    13</w:t>
      </w:r>
    </w:p>
    <w:p w14:paraId="6E413BF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34    33</w:t>
      </w:r>
    </w:p>
    <w:p w14:paraId="57A6E90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2      46    45</w:t>
      </w:r>
    </w:p>
    <w:p w14:paraId="394640C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42    41</w:t>
      </w:r>
    </w:p>
    <w:p w14:paraId="572F011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4       6     7</w:t>
      </w:r>
    </w:p>
    <w:p w14:paraId="41495BB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5      10    10</w:t>
      </w:r>
    </w:p>
    <w:p w14:paraId="36507A8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6       5     7</w:t>
      </w:r>
    </w:p>
    <w:p w14:paraId="487A9C3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7      14    13</w:t>
      </w:r>
    </w:p>
    <w:p w14:paraId="22C6A7E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8      34    31</w:t>
      </w:r>
    </w:p>
    <w:p w14:paraId="3A24AAF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9       6     7</w:t>
      </w:r>
    </w:p>
    <w:p w14:paraId="2BC0130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0       6     8</w:t>
      </w:r>
    </w:p>
    <w:p w14:paraId="02A70E6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1       2     2</w:t>
      </w:r>
    </w:p>
    <w:p w14:paraId="5DE10A0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2       2     2</w:t>
      </w:r>
    </w:p>
    <w:p w14:paraId="1D4A31E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n_23      15    17</w:t>
      </w:r>
    </w:p>
    <w:p w14:paraId="4269D58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4      14    13</w:t>
      </w:r>
    </w:p>
    <w:p w14:paraId="71311E4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5       2     3</w:t>
      </w:r>
    </w:p>
    <w:p w14:paraId="0463E7F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6      26    24</w:t>
      </w:r>
    </w:p>
    <w:p w14:paraId="07C66B3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7      64    57</w:t>
      </w:r>
    </w:p>
    <w:p w14:paraId="620BBBD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8      11    13</w:t>
      </w:r>
    </w:p>
    <w:p w14:paraId="77326DB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9       6     8</w:t>
      </w:r>
    </w:p>
    <w:p w14:paraId="64A8D9C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0       6     8</w:t>
      </w:r>
    </w:p>
    <w:p w14:paraId="3CB88E4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1       8     9</w:t>
      </w:r>
    </w:p>
    <w:p w14:paraId="0F36F67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2       2     3</w:t>
      </w:r>
    </w:p>
    <w:p w14:paraId="4A9AD1D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3       4     4</w:t>
      </w:r>
    </w:p>
    <w:p w14:paraId="3070A99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4       2     2</w:t>
      </w:r>
    </w:p>
    <w:p w14:paraId="6D274EE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5       6     8</w:t>
      </w:r>
    </w:p>
    <w:p w14:paraId="180A416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6       5     7</w:t>
      </w:r>
    </w:p>
    <w:p w14:paraId="5C7C6F8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7       2     3</w:t>
      </w:r>
    </w:p>
    <w:p w14:paraId="2CCF56B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8       2     2</w:t>
      </w:r>
    </w:p>
    <w:p w14:paraId="293ED86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9      32    30</w:t>
      </w:r>
    </w:p>
    <w:p w14:paraId="6B003E5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0     232   228</w:t>
      </w:r>
    </w:p>
    <w:p w14:paraId="0365149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1      15    16</w:t>
      </w:r>
    </w:p>
    <w:p w14:paraId="57D364C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2      28    24</w:t>
      </w:r>
    </w:p>
    <w:p w14:paraId="63CE1F8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3      44    40</w:t>
      </w:r>
    </w:p>
    <w:p w14:paraId="759C53D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4      47    44</w:t>
      </w:r>
    </w:p>
    <w:p w14:paraId="094911C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5      13    14</w:t>
      </w:r>
    </w:p>
    <w:p w14:paraId="533B113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6       3     4</w:t>
      </w:r>
    </w:p>
    <w:p w14:paraId="1C10981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7       2     2</w:t>
      </w:r>
    </w:p>
    <w:p w14:paraId="43A68E4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8       4     4</w:t>
      </w:r>
    </w:p>
    <w:p w14:paraId="67AD2C4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9       3     3</w:t>
      </w:r>
    </w:p>
    <w:p w14:paraId="7988B4F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0       2     2</w:t>
      </w:r>
    </w:p>
    <w:p w14:paraId="0C93A71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1       4     3</w:t>
      </w:r>
    </w:p>
    <w:p w14:paraId="177E40A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2       2     4</w:t>
      </w:r>
    </w:p>
    <w:p w14:paraId="61820C1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3       2     2</w:t>
      </w:r>
    </w:p>
    <w:p w14:paraId="5516E9F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4       3     3</w:t>
      </w:r>
    </w:p>
    <w:p w14:paraId="6B1B264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5       3     5</w:t>
      </w:r>
    </w:p>
    <w:p w14:paraId="0B98B22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6       5     6</w:t>
      </w:r>
    </w:p>
    <w:p w14:paraId="7BF6A6A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7       6     6</w:t>
      </w:r>
    </w:p>
    <w:p w14:paraId="4065435E"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8      18    18</w:t>
      </w:r>
    </w:p>
    <w:p w14:paraId="07D6453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9       2     3</w:t>
      </w:r>
    </w:p>
    <w:p w14:paraId="42292CB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0       2     2</w:t>
      </w:r>
    </w:p>
    <w:p w14:paraId="40A4252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1       2     3</w:t>
      </w:r>
    </w:p>
    <w:p w14:paraId="7431C1A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2       2     3</w:t>
      </w:r>
    </w:p>
    <w:p w14:paraId="33DFDD65" w14:textId="77777777" w:rsidR="00F37B93" w:rsidRDefault="00F37B93" w:rsidP="006D18A0">
      <w:pPr>
        <w:pStyle w:val="Code"/>
        <w:rPr>
          <w:rStyle w:val="gnkrckgcgsb"/>
          <w:rFonts w:ascii="Lucida Console" w:hAnsi="Lucida Console"/>
          <w:color w:val="000000"/>
          <w:bdr w:val="none" w:sz="0" w:space="0" w:color="auto" w:frame="1"/>
        </w:rPr>
      </w:pPr>
    </w:p>
    <w:p w14:paraId="2E3D338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Size</w:t>
      </w:r>
    </w:p>
    <w:p w14:paraId="7CEF631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06BA46E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79   102</w:t>
      </w:r>
    </w:p>
    <w:p w14:paraId="333EA6A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102   101</w:t>
      </w:r>
    </w:p>
    <w:p w14:paraId="058CC20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2    48</w:t>
      </w:r>
    </w:p>
    <w:p w14:paraId="03FCE44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57    68</w:t>
      </w:r>
    </w:p>
    <w:p w14:paraId="17CD7DA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563   397</w:t>
      </w:r>
    </w:p>
    <w:p w14:paraId="415A936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459   464</w:t>
      </w:r>
    </w:p>
    <w:p w14:paraId="4AD5126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378   381</w:t>
      </w:r>
    </w:p>
    <w:p w14:paraId="6B2F162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316   287</w:t>
      </w:r>
    </w:p>
    <w:p w14:paraId="0871231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352   278</w:t>
      </w:r>
    </w:p>
    <w:p w14:paraId="775B21C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1110   871</w:t>
      </w:r>
    </w:p>
    <w:p w14:paraId="7E2CEBD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10     423   300</w:t>
      </w:r>
    </w:p>
    <w:p w14:paraId="1C60C22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279   298</w:t>
      </w:r>
    </w:p>
    <w:p w14:paraId="4705B97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359   342</w:t>
      </w:r>
    </w:p>
    <w:p w14:paraId="41A9263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3     134   160</w:t>
      </w:r>
    </w:p>
    <w:p w14:paraId="112C860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4     327   299</w:t>
      </w:r>
    </w:p>
    <w:p w14:paraId="741E267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5     120    82</w:t>
      </w:r>
    </w:p>
    <w:p w14:paraId="43B662F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6     214   232</w:t>
      </w:r>
    </w:p>
    <w:p w14:paraId="47009A4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7     130   144</w:t>
      </w:r>
    </w:p>
    <w:p w14:paraId="7D2BF7E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8      30    63</w:t>
      </w:r>
    </w:p>
    <w:p w14:paraId="1AD3204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9      96   164</w:t>
      </w:r>
    </w:p>
    <w:p w14:paraId="308A344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0     167   174</w:t>
      </w:r>
    </w:p>
    <w:p w14:paraId="4103BA7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1     330   268</w:t>
      </w:r>
    </w:p>
    <w:p w14:paraId="4715560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2      45   110</w:t>
      </w:r>
    </w:p>
    <w:p w14:paraId="1892FD0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3     197   155</w:t>
      </w:r>
    </w:p>
    <w:p w14:paraId="5A00BF6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4     339   249</w:t>
      </w:r>
    </w:p>
    <w:p w14:paraId="69BB49B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5     237   235</w:t>
      </w:r>
    </w:p>
    <w:p w14:paraId="51083BB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6     112   129</w:t>
      </w:r>
    </w:p>
    <w:p w14:paraId="43E7987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7      38    51</w:t>
      </w:r>
    </w:p>
    <w:p w14:paraId="26D12E4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8     127   136</w:t>
      </w:r>
    </w:p>
    <w:p w14:paraId="41E8345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9      90   151</w:t>
      </w:r>
    </w:p>
    <w:p w14:paraId="042D382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0     156   173</w:t>
      </w:r>
    </w:p>
    <w:p w14:paraId="55CF6F9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1     126   175</w:t>
      </w:r>
    </w:p>
    <w:p w14:paraId="11F86AF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2      79    94</w:t>
      </w:r>
    </w:p>
    <w:p w14:paraId="022B61C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3     103   113</w:t>
      </w:r>
    </w:p>
    <w:p w14:paraId="55534BB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4      72   122</w:t>
      </w:r>
    </w:p>
    <w:p w14:paraId="778D64D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5      23    37</w:t>
      </w:r>
    </w:p>
    <w:p w14:paraId="066221B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6     353   349</w:t>
      </w:r>
    </w:p>
    <w:p w14:paraId="7DB31C66"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7    1034   792</w:t>
      </w:r>
    </w:p>
    <w:p w14:paraId="5B556F7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8     109   104</w:t>
      </w:r>
    </w:p>
    <w:p w14:paraId="77A2E0C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9     105   103</w:t>
      </w:r>
    </w:p>
    <w:p w14:paraId="3E953DD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0      79    61</w:t>
      </w:r>
    </w:p>
    <w:p w14:paraId="7E72CA34"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1     203   200</w:t>
      </w:r>
    </w:p>
    <w:p w14:paraId="14C4305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2     323   287</w:t>
      </w:r>
    </w:p>
    <w:p w14:paraId="457E5DF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3     239   264</w:t>
      </w:r>
    </w:p>
    <w:p w14:paraId="1BE835C3"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4     622   684</w:t>
      </w:r>
    </w:p>
    <w:p w14:paraId="3663299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5     283   308</w:t>
      </w:r>
    </w:p>
    <w:p w14:paraId="153E949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6     169   225</w:t>
      </w:r>
    </w:p>
    <w:p w14:paraId="1CD63FF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7      84   164</w:t>
      </w:r>
    </w:p>
    <w:p w14:paraId="625FBC0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8      68    73</w:t>
      </w:r>
    </w:p>
    <w:p w14:paraId="0DBDD461"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9      50    70</w:t>
      </w:r>
    </w:p>
    <w:p w14:paraId="468953AC"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0      66   136</w:t>
      </w:r>
    </w:p>
    <w:p w14:paraId="1D5BBD6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1      41    45</w:t>
      </w:r>
    </w:p>
    <w:p w14:paraId="637F1DE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2     111   156</w:t>
      </w:r>
    </w:p>
    <w:p w14:paraId="1EAABA7A"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3      81    93</w:t>
      </w:r>
    </w:p>
    <w:p w14:paraId="16C09D7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4     165   179</w:t>
      </w:r>
    </w:p>
    <w:p w14:paraId="766561C0"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5     319   268</w:t>
      </w:r>
    </w:p>
    <w:p w14:paraId="2A63F132"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6      94   135</w:t>
      </w:r>
    </w:p>
    <w:p w14:paraId="5728DB1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7      30   109</w:t>
      </w:r>
    </w:p>
    <w:p w14:paraId="556ABA1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8      37    91</w:t>
      </w:r>
    </w:p>
    <w:p w14:paraId="7A727E17"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9      13   100</w:t>
      </w:r>
    </w:p>
    <w:p w14:paraId="155C21DC" w14:textId="77777777" w:rsidR="00F37B93" w:rsidRDefault="00F37B93" w:rsidP="006D18A0">
      <w:pPr>
        <w:pStyle w:val="Code"/>
        <w:rPr>
          <w:rStyle w:val="gnkrckgcgsb"/>
          <w:rFonts w:ascii="Lucida Console" w:hAnsi="Lucida Console"/>
          <w:color w:val="000000"/>
          <w:bdr w:val="none" w:sz="0" w:space="0" w:color="auto" w:frame="1"/>
        </w:rPr>
      </w:pPr>
    </w:p>
    <w:p w14:paraId="0A8B9ECF"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unTime</w:t>
      </w:r>
    </w:p>
    <w:p w14:paraId="29583348"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37B420F5"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 xml:space="preserve">   0.37    0.00    0.37 </w:t>
      </w:r>
    </w:p>
    <w:p w14:paraId="14611BA4" w14:textId="77777777" w:rsidR="00F37B93" w:rsidRDefault="00F37B93" w:rsidP="006D18A0">
      <w:pPr>
        <w:pStyle w:val="Code"/>
        <w:rPr>
          <w:rStyle w:val="gnkrckgcgsb"/>
          <w:rFonts w:ascii="Lucida Console" w:hAnsi="Lucida Console"/>
          <w:color w:val="000000"/>
          <w:bdr w:val="none" w:sz="0" w:space="0" w:color="auto" w:frame="1"/>
        </w:rPr>
      </w:pPr>
    </w:p>
    <w:p w14:paraId="6C6E24BD"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ol</w:t>
      </w:r>
    </w:p>
    <w:p w14:paraId="58844F69"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LL</w:t>
      </w:r>
    </w:p>
    <w:p w14:paraId="66E74695" w14:textId="77777777" w:rsidR="00F37B93" w:rsidRDefault="00F37B93" w:rsidP="006D18A0">
      <w:pPr>
        <w:pStyle w:val="Code"/>
        <w:rPr>
          <w:rStyle w:val="gnkrckgcgsb"/>
          <w:rFonts w:ascii="Lucida Console" w:hAnsi="Lucida Console"/>
          <w:color w:val="000000"/>
          <w:bdr w:val="none" w:sz="0" w:space="0" w:color="auto" w:frame="1"/>
        </w:rPr>
      </w:pPr>
    </w:p>
    <w:p w14:paraId="518BC15B" w14:textId="77777777" w:rsidR="00F37B93" w:rsidRDefault="00F37B93" w:rsidP="006D18A0">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ttr(,"class")</w:t>
      </w:r>
    </w:p>
    <w:p w14:paraId="7985AA3B" w14:textId="77777777" w:rsidR="00F37B93" w:rsidRDefault="00F37B93" w:rsidP="006D18A0">
      <w:pPr>
        <w:pStyle w:val="Code"/>
      </w:pPr>
      <w:r>
        <w:rPr>
          <w:rStyle w:val="gnkrckgcgsb"/>
          <w:rFonts w:ascii="Lucida Console" w:hAnsi="Lucida Console"/>
          <w:color w:val="000000"/>
          <w:bdr w:val="none" w:sz="0" w:space="0" w:color="auto" w:frame="1"/>
        </w:rPr>
        <w:t>[1] "</w:t>
      </w:r>
      <w:proofErr w:type="gramStart"/>
      <w:r>
        <w:rPr>
          <w:rStyle w:val="gnkrckgcgsb"/>
          <w:rFonts w:ascii="Lucida Console" w:hAnsi="Lucida Console"/>
          <w:color w:val="000000"/>
          <w:bdr w:val="none" w:sz="0" w:space="0" w:color="auto" w:frame="1"/>
        </w:rPr>
        <w:t>summary.saAlloc</w:t>
      </w:r>
      <w:proofErr w:type="gramEnd"/>
      <w:r>
        <w:rPr>
          <w:rStyle w:val="gnkrckgcgsb"/>
          <w:rFonts w:ascii="Lucida Console" w:hAnsi="Lucida Console"/>
          <w:color w:val="000000"/>
          <w:bdr w:val="none" w:sz="0" w:space="0" w:color="auto" w:frame="1"/>
        </w:rPr>
        <w:t>"</w:t>
      </w:r>
    </w:p>
    <w:p w14:paraId="6A8221A4" w14:textId="77777777" w:rsidR="00F37B93" w:rsidRDefault="00F37B93" w:rsidP="002F3498">
      <w:pPr>
        <w:pStyle w:val="BodyText"/>
      </w:pPr>
      <w:r>
        <w:t xml:space="preserve"> </w:t>
      </w:r>
    </w:p>
    <w:p w14:paraId="5837312B" w14:textId="6002E7C4" w:rsidR="00F37B93" w:rsidRDefault="00F37B93" w:rsidP="002F3498">
      <w:pPr>
        <w:pStyle w:val="BodyText"/>
        <w:rPr>
          <w:b/>
          <w:bCs/>
        </w:rPr>
      </w:pPr>
      <w:r>
        <w:br w:type="page"/>
      </w:r>
    </w:p>
    <w:p w14:paraId="7DD2110D" w14:textId="34576093" w:rsidR="007C6076" w:rsidRDefault="007C6076" w:rsidP="002B358E">
      <w:pPr>
        <w:pStyle w:val="Heading2"/>
      </w:pPr>
      <w:bookmarkStart w:id="77" w:name="_Toc29161486"/>
      <w:r>
        <w:lastRenderedPageBreak/>
        <w:t xml:space="preserve">Method 2 </w:t>
      </w:r>
      <w:r w:rsidR="00CD41D2">
        <w:t>R</w:t>
      </w:r>
      <w:r>
        <w:t xml:space="preserve">esults </w:t>
      </w:r>
      <w:r w:rsidR="00CD41D2">
        <w:t>B</w:t>
      </w:r>
      <w:r>
        <w:t xml:space="preserve">ased on GA </w:t>
      </w:r>
      <w:proofErr w:type="gramStart"/>
      <w:r w:rsidR="00CD41D2">
        <w:t>W</w:t>
      </w:r>
      <w:r>
        <w:t>ith</w:t>
      </w:r>
      <w:proofErr w:type="gramEnd"/>
      <w:r>
        <w:t xml:space="preserve"> </w:t>
      </w:r>
      <w:r w:rsidR="00CD41D2">
        <w:t>R</w:t>
      </w:r>
      <w:r>
        <w:t xml:space="preserve">andom </w:t>
      </w:r>
      <w:r w:rsidR="00CD41D2">
        <w:t>I</w:t>
      </w:r>
      <w:r>
        <w:t xml:space="preserve">nitial </w:t>
      </w:r>
      <w:r w:rsidR="00CD41D2">
        <w:t>S</w:t>
      </w:r>
      <w:r>
        <w:t>olution (</w:t>
      </w:r>
      <w:r w:rsidR="00CD41D2">
        <w:t>N</w:t>
      </w:r>
      <w:r>
        <w:t>o K-means)</w:t>
      </w:r>
      <w:bookmarkEnd w:id="77"/>
    </w:p>
    <w:p w14:paraId="70757C4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CVs</w:t>
      </w:r>
    </w:p>
    <w:p w14:paraId="662DC48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Initial       Final Target</w:t>
      </w:r>
    </w:p>
    <w:p w14:paraId="04D937F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 0.01943588 0.</w:t>
      </w:r>
      <w:proofErr w:type="gramStart"/>
      <w:r w:rsidRPr="003B4FE0">
        <w:rPr>
          <w:rFonts w:eastAsia="Times New Roman"/>
          <w:bdr w:val="none" w:sz="0" w:space="0" w:color="auto" w:frame="1"/>
        </w:rPr>
        <w:t>005356144  2</w:t>
      </w:r>
      <w:proofErr w:type="gramEnd"/>
      <w:r w:rsidRPr="003B4FE0">
        <w:rPr>
          <w:rFonts w:eastAsia="Times New Roman"/>
          <w:bdr w:val="none" w:sz="0" w:space="0" w:color="auto" w:frame="1"/>
        </w:rPr>
        <w:t>e-04</w:t>
      </w:r>
    </w:p>
    <w:p w14:paraId="1C443501" w14:textId="77777777" w:rsidR="001A41A7" w:rsidRPr="003B4FE0" w:rsidRDefault="001A41A7" w:rsidP="001A41A7">
      <w:pPr>
        <w:pStyle w:val="Code"/>
        <w:rPr>
          <w:rFonts w:eastAsia="Times New Roman"/>
          <w:bdr w:val="none" w:sz="0" w:space="0" w:color="auto" w:frame="1"/>
        </w:rPr>
      </w:pPr>
    </w:p>
    <w:p w14:paraId="7FB2250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ampleSize</w:t>
      </w:r>
    </w:p>
    <w:p w14:paraId="70436A3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Initial Final</w:t>
      </w:r>
    </w:p>
    <w:p w14:paraId="654D9BF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        2     4</w:t>
      </w:r>
    </w:p>
    <w:p w14:paraId="6D65153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        6     7</w:t>
      </w:r>
    </w:p>
    <w:p w14:paraId="59EAD70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        2     5</w:t>
      </w:r>
    </w:p>
    <w:p w14:paraId="214947C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        2     6</w:t>
      </w:r>
    </w:p>
    <w:p w14:paraId="13532AE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6        4    12</w:t>
      </w:r>
    </w:p>
    <w:p w14:paraId="78A2C88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7        2     2</w:t>
      </w:r>
    </w:p>
    <w:p w14:paraId="17F485C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8        2     4</w:t>
      </w:r>
    </w:p>
    <w:p w14:paraId="1ABC810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9        2     3</w:t>
      </w:r>
    </w:p>
    <w:p w14:paraId="4CAFA93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0      11     6</w:t>
      </w:r>
    </w:p>
    <w:p w14:paraId="09FA6BA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1       2     3</w:t>
      </w:r>
    </w:p>
    <w:p w14:paraId="66FFED7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2       5     2</w:t>
      </w:r>
    </w:p>
    <w:p w14:paraId="03467A6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3       8     5</w:t>
      </w:r>
    </w:p>
    <w:p w14:paraId="41D2786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4      14     8</w:t>
      </w:r>
    </w:p>
    <w:p w14:paraId="426260C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5       4     7</w:t>
      </w:r>
    </w:p>
    <w:p w14:paraId="5327ED8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6       6     4</w:t>
      </w:r>
    </w:p>
    <w:p w14:paraId="3DD09DE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7       4     4</w:t>
      </w:r>
    </w:p>
    <w:p w14:paraId="0746676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8      10    11</w:t>
      </w:r>
    </w:p>
    <w:p w14:paraId="32FACFD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9       3     5</w:t>
      </w:r>
    </w:p>
    <w:p w14:paraId="5B05102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0       2     3</w:t>
      </w:r>
    </w:p>
    <w:p w14:paraId="6C496AD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1       2     5</w:t>
      </w:r>
    </w:p>
    <w:p w14:paraId="5795205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2       9    11</w:t>
      </w:r>
    </w:p>
    <w:p w14:paraId="0F074A4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3       6     7</w:t>
      </w:r>
    </w:p>
    <w:p w14:paraId="25BA66D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4       2     2</w:t>
      </w:r>
    </w:p>
    <w:p w14:paraId="7B08B53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5       2     4</w:t>
      </w:r>
    </w:p>
    <w:p w14:paraId="181C56F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6       2     4</w:t>
      </w:r>
    </w:p>
    <w:p w14:paraId="1241423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7       4    15</w:t>
      </w:r>
    </w:p>
    <w:p w14:paraId="6C96BEF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8       3     4</w:t>
      </w:r>
    </w:p>
    <w:p w14:paraId="6E296C1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9       6    11</w:t>
      </w:r>
    </w:p>
    <w:p w14:paraId="46247E2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0      22    10</w:t>
      </w:r>
    </w:p>
    <w:p w14:paraId="0108893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1       4     5</w:t>
      </w:r>
    </w:p>
    <w:p w14:paraId="3F85D8A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2      10    10</w:t>
      </w:r>
    </w:p>
    <w:p w14:paraId="0CD5634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3      11     3</w:t>
      </w:r>
    </w:p>
    <w:p w14:paraId="714F3DB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4       2     3</w:t>
      </w:r>
    </w:p>
    <w:p w14:paraId="0800616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5       6     4</w:t>
      </w:r>
    </w:p>
    <w:p w14:paraId="11A5ECC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6       2     4</w:t>
      </w:r>
    </w:p>
    <w:p w14:paraId="2578B2B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7       2     3</w:t>
      </w:r>
    </w:p>
    <w:p w14:paraId="226D8B2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lastRenderedPageBreak/>
        <w:t>n_38      16     8</w:t>
      </w:r>
    </w:p>
    <w:p w14:paraId="5F7F004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9       9    13</w:t>
      </w:r>
    </w:p>
    <w:p w14:paraId="263A595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0       2     4</w:t>
      </w:r>
    </w:p>
    <w:p w14:paraId="2783401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1       6     5</w:t>
      </w:r>
    </w:p>
    <w:p w14:paraId="713F97F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2       2     3</w:t>
      </w:r>
    </w:p>
    <w:p w14:paraId="2FB69DA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3      10    10</w:t>
      </w:r>
    </w:p>
    <w:p w14:paraId="0BC9DF5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4       2     3</w:t>
      </w:r>
    </w:p>
    <w:p w14:paraId="5A8ABD4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5       2     4</w:t>
      </w:r>
    </w:p>
    <w:p w14:paraId="178BA25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6       2     5</w:t>
      </w:r>
    </w:p>
    <w:p w14:paraId="62DE8AE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7      54    13</w:t>
      </w:r>
    </w:p>
    <w:p w14:paraId="0E84012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8       6     3</w:t>
      </w:r>
    </w:p>
    <w:p w14:paraId="792D46A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9       2     4</w:t>
      </w:r>
    </w:p>
    <w:p w14:paraId="58FD514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0       7     4</w:t>
      </w:r>
    </w:p>
    <w:p w14:paraId="0925244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1       2     6</w:t>
      </w:r>
    </w:p>
    <w:p w14:paraId="70EDBD2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3      23    16</w:t>
      </w:r>
    </w:p>
    <w:p w14:paraId="6B7EDA6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4       2     5</w:t>
      </w:r>
    </w:p>
    <w:p w14:paraId="7C8CD19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5       2     5</w:t>
      </w:r>
    </w:p>
    <w:p w14:paraId="4152898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6       4     2</w:t>
      </w:r>
    </w:p>
    <w:p w14:paraId="1672752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7       5    21</w:t>
      </w:r>
    </w:p>
    <w:p w14:paraId="4006329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9       3     7</w:t>
      </w:r>
    </w:p>
    <w:p w14:paraId="48CF8C45" w14:textId="77777777" w:rsidR="001A41A7" w:rsidRPr="003B4FE0" w:rsidRDefault="001A41A7" w:rsidP="001A41A7">
      <w:pPr>
        <w:pStyle w:val="Code"/>
        <w:rPr>
          <w:rFonts w:eastAsia="Times New Roman"/>
          <w:bdr w:val="none" w:sz="0" w:space="0" w:color="auto" w:frame="1"/>
        </w:rPr>
      </w:pPr>
    </w:p>
    <w:p w14:paraId="5D44FC7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trataSize</w:t>
      </w:r>
    </w:p>
    <w:p w14:paraId="3A976E4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Initial Final</w:t>
      </w:r>
    </w:p>
    <w:p w14:paraId="5E6E60F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0        4    19</w:t>
      </w:r>
    </w:p>
    <w:p w14:paraId="4B8B1FB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       16     7</w:t>
      </w:r>
    </w:p>
    <w:p w14:paraId="334CF24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        2    20</w:t>
      </w:r>
    </w:p>
    <w:p w14:paraId="29F80B4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       20    30</w:t>
      </w:r>
    </w:p>
    <w:p w14:paraId="2BD5691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       18    12</w:t>
      </w:r>
    </w:p>
    <w:p w14:paraId="352CE64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        3    24</w:t>
      </w:r>
    </w:p>
    <w:p w14:paraId="168B0C9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6        8     7</w:t>
      </w:r>
    </w:p>
    <w:p w14:paraId="6F6F75D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7       25    31</w:t>
      </w:r>
    </w:p>
    <w:p w14:paraId="2208A9A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8       15     6</w:t>
      </w:r>
    </w:p>
    <w:p w14:paraId="4161188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9       19    34</w:t>
      </w:r>
    </w:p>
    <w:p w14:paraId="44F7AB7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0      16     3</w:t>
      </w:r>
    </w:p>
    <w:p w14:paraId="6C7AEB8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1       8     6</w:t>
      </w:r>
    </w:p>
    <w:p w14:paraId="42AB2D7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2      37    18</w:t>
      </w:r>
    </w:p>
    <w:p w14:paraId="3BFC966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3      20    29</w:t>
      </w:r>
    </w:p>
    <w:p w14:paraId="6423F67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4      28    14</w:t>
      </w:r>
    </w:p>
    <w:p w14:paraId="52B4154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5      18     9</w:t>
      </w:r>
    </w:p>
    <w:p w14:paraId="61A0B53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6      15    11</w:t>
      </w:r>
    </w:p>
    <w:p w14:paraId="6D54947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7      16    26</w:t>
      </w:r>
    </w:p>
    <w:p w14:paraId="60D137E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8      10     7</w:t>
      </w:r>
    </w:p>
    <w:p w14:paraId="555A979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9      16    20</w:t>
      </w:r>
    </w:p>
    <w:p w14:paraId="0F778E8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0      11    11</w:t>
      </w:r>
    </w:p>
    <w:p w14:paraId="78A3636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1      15     7</w:t>
      </w:r>
    </w:p>
    <w:p w14:paraId="2F292D2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lastRenderedPageBreak/>
        <w:t>22      11    29</w:t>
      </w:r>
    </w:p>
    <w:p w14:paraId="59B5F6A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3      11    28</w:t>
      </w:r>
    </w:p>
    <w:p w14:paraId="34C3409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4      10    23</w:t>
      </w:r>
    </w:p>
    <w:p w14:paraId="4191292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5      10    15</w:t>
      </w:r>
    </w:p>
    <w:p w14:paraId="78E5CB7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6      19    10</w:t>
      </w:r>
    </w:p>
    <w:p w14:paraId="22BC44F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7      17    26</w:t>
      </w:r>
    </w:p>
    <w:p w14:paraId="2BAE876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8      22    10</w:t>
      </w:r>
    </w:p>
    <w:p w14:paraId="618C714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9      29    48</w:t>
      </w:r>
    </w:p>
    <w:p w14:paraId="63E3616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0      60    18</w:t>
      </w:r>
    </w:p>
    <w:p w14:paraId="251B87E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1      11     3</w:t>
      </w:r>
    </w:p>
    <w:p w14:paraId="2C387AB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2      20    34</w:t>
      </w:r>
    </w:p>
    <w:p w14:paraId="0DC865E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3      26     4</w:t>
      </w:r>
    </w:p>
    <w:p w14:paraId="5BF9CA7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4      14    35</w:t>
      </w:r>
    </w:p>
    <w:p w14:paraId="18DA4ED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5      15    23</w:t>
      </w:r>
    </w:p>
    <w:p w14:paraId="0A0F6CB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6      20     8</w:t>
      </w:r>
    </w:p>
    <w:p w14:paraId="0CCB785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7      54    16</w:t>
      </w:r>
    </w:p>
    <w:p w14:paraId="74D34CE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8      28    57</w:t>
      </w:r>
    </w:p>
    <w:p w14:paraId="6939604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9      32    17</w:t>
      </w:r>
    </w:p>
    <w:p w14:paraId="593060E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0      28    28</w:t>
      </w:r>
    </w:p>
    <w:p w14:paraId="3001A20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1      35    22</w:t>
      </w:r>
    </w:p>
    <w:p w14:paraId="49B2D8C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2       5    26</w:t>
      </w:r>
    </w:p>
    <w:p w14:paraId="6D329D5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3      13    23</w:t>
      </w:r>
    </w:p>
    <w:p w14:paraId="49CAC6A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4       8    16</w:t>
      </w:r>
    </w:p>
    <w:p w14:paraId="0334E45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5      54    13</w:t>
      </w:r>
    </w:p>
    <w:p w14:paraId="1F28C35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6      19    11</w:t>
      </w:r>
    </w:p>
    <w:p w14:paraId="79DB6D8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7      13    39</w:t>
      </w:r>
    </w:p>
    <w:p w14:paraId="72059AF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8      71    46</w:t>
      </w:r>
    </w:p>
    <w:p w14:paraId="5C18297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9      14    27</w:t>
      </w:r>
    </w:p>
    <w:p w14:paraId="25FA90D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0      33    16</w:t>
      </w:r>
    </w:p>
    <w:p w14:paraId="189287A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1       9    23</w:t>
      </w:r>
    </w:p>
    <w:p w14:paraId="486BEB5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2       9    21</w:t>
      </w:r>
    </w:p>
    <w:p w14:paraId="6F2F326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3      14     7</w:t>
      </w:r>
    </w:p>
    <w:p w14:paraId="00AC96A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4      28    30</w:t>
      </w:r>
    </w:p>
    <w:p w14:paraId="781CF97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5      17    16</w:t>
      </w:r>
    </w:p>
    <w:p w14:paraId="0A9AE775" w14:textId="77777777" w:rsidR="001A41A7" w:rsidRPr="003B4FE0" w:rsidRDefault="001A41A7" w:rsidP="001A41A7">
      <w:pPr>
        <w:pStyle w:val="Code"/>
        <w:rPr>
          <w:rFonts w:eastAsia="Times New Roman"/>
          <w:bdr w:val="none" w:sz="0" w:space="0" w:color="auto" w:frame="1"/>
        </w:rPr>
      </w:pPr>
    </w:p>
    <w:p w14:paraId="73AE2C5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runTime</w:t>
      </w:r>
    </w:p>
    <w:p w14:paraId="7BE9338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w:t>
      </w:r>
      <w:proofErr w:type="gramStart"/>
      <w:r w:rsidRPr="003B4FE0">
        <w:rPr>
          <w:rFonts w:eastAsia="Times New Roman"/>
          <w:bdr w:val="none" w:sz="0" w:space="0" w:color="auto" w:frame="1"/>
        </w:rPr>
        <w:t>user  system</w:t>
      </w:r>
      <w:proofErr w:type="gramEnd"/>
      <w:r w:rsidRPr="003B4FE0">
        <w:rPr>
          <w:rFonts w:eastAsia="Times New Roman"/>
          <w:bdr w:val="none" w:sz="0" w:space="0" w:color="auto" w:frame="1"/>
        </w:rPr>
        <w:t xml:space="preserve"> elapsed </w:t>
      </w:r>
    </w:p>
    <w:p w14:paraId="3C6B3F3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0.72    0.00    0.78 </w:t>
      </w:r>
    </w:p>
    <w:p w14:paraId="796564EA" w14:textId="77777777" w:rsidR="001A41A7" w:rsidRPr="003B4FE0" w:rsidRDefault="001A41A7" w:rsidP="001A41A7">
      <w:pPr>
        <w:pStyle w:val="Code"/>
        <w:rPr>
          <w:rFonts w:eastAsia="Times New Roman"/>
          <w:bdr w:val="none" w:sz="0" w:space="0" w:color="auto" w:frame="1"/>
        </w:rPr>
      </w:pPr>
    </w:p>
    <w:p w14:paraId="41DD64D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control</w:t>
      </w:r>
    </w:p>
    <w:p w14:paraId="65723B1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ULL</w:t>
      </w:r>
    </w:p>
    <w:p w14:paraId="6A51908F" w14:textId="77777777" w:rsidR="001A41A7" w:rsidRPr="003B4FE0" w:rsidRDefault="001A41A7" w:rsidP="001A41A7">
      <w:pPr>
        <w:pStyle w:val="Code"/>
        <w:rPr>
          <w:rFonts w:eastAsia="Times New Roman"/>
          <w:bdr w:val="none" w:sz="0" w:space="0" w:color="auto" w:frame="1"/>
        </w:rPr>
      </w:pPr>
    </w:p>
    <w:p w14:paraId="5623A86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attr(,"class")</w:t>
      </w:r>
    </w:p>
    <w:p w14:paraId="3101155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 "</w:t>
      </w:r>
      <w:proofErr w:type="gramStart"/>
      <w:r w:rsidRPr="003B4FE0">
        <w:rPr>
          <w:rFonts w:eastAsia="Times New Roman"/>
          <w:bdr w:val="none" w:sz="0" w:space="0" w:color="auto" w:frame="1"/>
        </w:rPr>
        <w:t>summary.saAlloc</w:t>
      </w:r>
      <w:proofErr w:type="gramEnd"/>
      <w:r w:rsidRPr="003B4FE0">
        <w:rPr>
          <w:rFonts w:eastAsia="Times New Roman"/>
          <w:bdr w:val="none" w:sz="0" w:space="0" w:color="auto" w:frame="1"/>
        </w:rPr>
        <w:t>"</w:t>
      </w:r>
    </w:p>
    <w:p w14:paraId="119CB035" w14:textId="77777777" w:rsidR="001A41A7" w:rsidRPr="003B4FE0" w:rsidRDefault="001A41A7" w:rsidP="001A41A7">
      <w:pPr>
        <w:pStyle w:val="Code"/>
        <w:rPr>
          <w:rFonts w:eastAsia="Times New Roman"/>
          <w:color w:val="0000FF"/>
        </w:rPr>
      </w:pPr>
      <w:r w:rsidRPr="003B4FE0">
        <w:rPr>
          <w:rFonts w:eastAsia="Times New Roman"/>
          <w:color w:val="0000FF"/>
        </w:rPr>
        <w:t>&gt; summary(sa_solution2)</w:t>
      </w:r>
    </w:p>
    <w:p w14:paraId="43208F8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lastRenderedPageBreak/>
        <w:t>$syscall</w:t>
      </w:r>
    </w:p>
    <w:p w14:paraId="5330448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a_solution2</w:t>
      </w:r>
    </w:p>
    <w:p w14:paraId="7DC1D83D" w14:textId="77777777" w:rsidR="001A41A7" w:rsidRPr="003B4FE0" w:rsidRDefault="001A41A7" w:rsidP="001A41A7">
      <w:pPr>
        <w:pStyle w:val="Code"/>
        <w:rPr>
          <w:rFonts w:eastAsia="Times New Roman"/>
          <w:bdr w:val="none" w:sz="0" w:space="0" w:color="auto" w:frame="1"/>
        </w:rPr>
      </w:pPr>
    </w:p>
    <w:p w14:paraId="10919D4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CVs</w:t>
      </w:r>
    </w:p>
    <w:p w14:paraId="3D4AEBF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Initial      Final Target</w:t>
      </w:r>
    </w:p>
    <w:p w14:paraId="7E4BD17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 0.03144267 0.</w:t>
      </w:r>
      <w:proofErr w:type="gramStart"/>
      <w:r w:rsidRPr="003B4FE0">
        <w:rPr>
          <w:rFonts w:eastAsia="Times New Roman"/>
          <w:bdr w:val="none" w:sz="0" w:space="0" w:color="auto" w:frame="1"/>
        </w:rPr>
        <w:t>01039823  2</w:t>
      </w:r>
      <w:proofErr w:type="gramEnd"/>
      <w:r w:rsidRPr="003B4FE0">
        <w:rPr>
          <w:rFonts w:eastAsia="Times New Roman"/>
          <w:bdr w:val="none" w:sz="0" w:space="0" w:color="auto" w:frame="1"/>
        </w:rPr>
        <w:t>e-04</w:t>
      </w:r>
    </w:p>
    <w:p w14:paraId="3DAF1DBE" w14:textId="77777777" w:rsidR="001A41A7" w:rsidRPr="003B4FE0" w:rsidRDefault="001A41A7" w:rsidP="001A41A7">
      <w:pPr>
        <w:pStyle w:val="Code"/>
        <w:rPr>
          <w:rFonts w:eastAsia="Times New Roman"/>
          <w:bdr w:val="none" w:sz="0" w:space="0" w:color="auto" w:frame="1"/>
        </w:rPr>
      </w:pPr>
    </w:p>
    <w:p w14:paraId="0214CA5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ampleSize</w:t>
      </w:r>
    </w:p>
    <w:p w14:paraId="72A2DD3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Initial Final</w:t>
      </w:r>
    </w:p>
    <w:p w14:paraId="6D0D8BF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       4    11</w:t>
      </w:r>
    </w:p>
    <w:p w14:paraId="3BBFF67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      21     4</w:t>
      </w:r>
    </w:p>
    <w:p w14:paraId="4E5F552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      10    16</w:t>
      </w:r>
    </w:p>
    <w:p w14:paraId="3A5280C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      10    16</w:t>
      </w:r>
    </w:p>
    <w:p w14:paraId="0A2404D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       2     8</w:t>
      </w:r>
    </w:p>
    <w:p w14:paraId="22D9F00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6      15     7</w:t>
      </w:r>
    </w:p>
    <w:p w14:paraId="1DD9895F" w14:textId="77777777" w:rsidR="001A41A7" w:rsidRPr="003B4FE0" w:rsidRDefault="001A41A7" w:rsidP="001A41A7">
      <w:pPr>
        <w:pStyle w:val="Code"/>
        <w:rPr>
          <w:rFonts w:eastAsia="Times New Roman"/>
          <w:bdr w:val="none" w:sz="0" w:space="0" w:color="auto" w:frame="1"/>
        </w:rPr>
      </w:pPr>
    </w:p>
    <w:p w14:paraId="3D77B2A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trataSize</w:t>
      </w:r>
    </w:p>
    <w:p w14:paraId="340E039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Initial Final</w:t>
      </w:r>
    </w:p>
    <w:p w14:paraId="18AC9DE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0      22    32</w:t>
      </w:r>
    </w:p>
    <w:p w14:paraId="3132B64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      21     5</w:t>
      </w:r>
    </w:p>
    <w:p w14:paraId="0186C7D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     100   112</w:t>
      </w:r>
    </w:p>
    <w:p w14:paraId="2AAC352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      21    16</w:t>
      </w:r>
    </w:p>
    <w:p w14:paraId="2B7F002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      11    25</w:t>
      </w:r>
    </w:p>
    <w:p w14:paraId="4236340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      24     9</w:t>
      </w:r>
    </w:p>
    <w:p w14:paraId="347777F4" w14:textId="77777777" w:rsidR="001A41A7" w:rsidRPr="003B4FE0" w:rsidRDefault="001A41A7" w:rsidP="001A41A7">
      <w:pPr>
        <w:pStyle w:val="Code"/>
        <w:rPr>
          <w:rFonts w:eastAsia="Times New Roman"/>
          <w:bdr w:val="none" w:sz="0" w:space="0" w:color="auto" w:frame="1"/>
        </w:rPr>
      </w:pPr>
    </w:p>
    <w:p w14:paraId="6641A7A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runTime</w:t>
      </w:r>
    </w:p>
    <w:p w14:paraId="7FC98D9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w:t>
      </w:r>
      <w:proofErr w:type="gramStart"/>
      <w:r w:rsidRPr="003B4FE0">
        <w:rPr>
          <w:rFonts w:eastAsia="Times New Roman"/>
          <w:bdr w:val="none" w:sz="0" w:space="0" w:color="auto" w:frame="1"/>
        </w:rPr>
        <w:t>user  system</w:t>
      </w:r>
      <w:proofErr w:type="gramEnd"/>
      <w:r w:rsidRPr="003B4FE0">
        <w:rPr>
          <w:rFonts w:eastAsia="Times New Roman"/>
          <w:bdr w:val="none" w:sz="0" w:space="0" w:color="auto" w:frame="1"/>
        </w:rPr>
        <w:t xml:space="preserve"> elapsed </w:t>
      </w:r>
    </w:p>
    <w:p w14:paraId="724A484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0.25    0.00    0.25 </w:t>
      </w:r>
    </w:p>
    <w:p w14:paraId="26C3A509" w14:textId="77777777" w:rsidR="001A41A7" w:rsidRPr="003B4FE0" w:rsidRDefault="001A41A7" w:rsidP="001A41A7">
      <w:pPr>
        <w:pStyle w:val="Code"/>
        <w:rPr>
          <w:rFonts w:eastAsia="Times New Roman"/>
          <w:bdr w:val="none" w:sz="0" w:space="0" w:color="auto" w:frame="1"/>
        </w:rPr>
      </w:pPr>
    </w:p>
    <w:p w14:paraId="3A9F0AA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control</w:t>
      </w:r>
    </w:p>
    <w:p w14:paraId="0267C3D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ULL</w:t>
      </w:r>
    </w:p>
    <w:p w14:paraId="61CFF008" w14:textId="77777777" w:rsidR="001A41A7" w:rsidRPr="003B4FE0" w:rsidRDefault="001A41A7" w:rsidP="001A41A7">
      <w:pPr>
        <w:pStyle w:val="Code"/>
        <w:rPr>
          <w:rFonts w:eastAsia="Times New Roman"/>
          <w:bdr w:val="none" w:sz="0" w:space="0" w:color="auto" w:frame="1"/>
        </w:rPr>
      </w:pPr>
    </w:p>
    <w:p w14:paraId="01384B3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attr(,"class")</w:t>
      </w:r>
    </w:p>
    <w:p w14:paraId="67AA1B1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 "</w:t>
      </w:r>
      <w:proofErr w:type="gramStart"/>
      <w:r w:rsidRPr="003B4FE0">
        <w:rPr>
          <w:rFonts w:eastAsia="Times New Roman"/>
          <w:bdr w:val="none" w:sz="0" w:space="0" w:color="auto" w:frame="1"/>
        </w:rPr>
        <w:t>summary.saAlloc</w:t>
      </w:r>
      <w:proofErr w:type="gramEnd"/>
      <w:r w:rsidRPr="003B4FE0">
        <w:rPr>
          <w:rFonts w:eastAsia="Times New Roman"/>
          <w:bdr w:val="none" w:sz="0" w:space="0" w:color="auto" w:frame="1"/>
        </w:rPr>
        <w:t>"</w:t>
      </w:r>
    </w:p>
    <w:p w14:paraId="03DE8F0A" w14:textId="77777777" w:rsidR="001A41A7" w:rsidRPr="003B4FE0" w:rsidRDefault="001A41A7" w:rsidP="001A41A7">
      <w:pPr>
        <w:pStyle w:val="Code"/>
        <w:rPr>
          <w:rFonts w:eastAsia="Times New Roman"/>
          <w:color w:val="0000FF"/>
        </w:rPr>
      </w:pPr>
      <w:r w:rsidRPr="003B4FE0">
        <w:rPr>
          <w:rFonts w:eastAsia="Times New Roman"/>
          <w:color w:val="0000FF"/>
        </w:rPr>
        <w:t>&gt; summary(sa_solution3)</w:t>
      </w:r>
    </w:p>
    <w:p w14:paraId="0C22225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yscall</w:t>
      </w:r>
    </w:p>
    <w:p w14:paraId="148D185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a_solution3</w:t>
      </w:r>
    </w:p>
    <w:p w14:paraId="03EA7654" w14:textId="77777777" w:rsidR="001A41A7" w:rsidRPr="003B4FE0" w:rsidRDefault="001A41A7" w:rsidP="001A41A7">
      <w:pPr>
        <w:pStyle w:val="Code"/>
        <w:rPr>
          <w:rFonts w:eastAsia="Times New Roman"/>
          <w:bdr w:val="none" w:sz="0" w:space="0" w:color="auto" w:frame="1"/>
        </w:rPr>
      </w:pPr>
    </w:p>
    <w:p w14:paraId="54CA300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CVs</w:t>
      </w:r>
    </w:p>
    <w:p w14:paraId="6BA09F1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Initial       Final Target</w:t>
      </w:r>
    </w:p>
    <w:p w14:paraId="0C04BB9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 0.01979399 0.</w:t>
      </w:r>
      <w:proofErr w:type="gramStart"/>
      <w:r w:rsidRPr="003B4FE0">
        <w:rPr>
          <w:rFonts w:eastAsia="Times New Roman"/>
          <w:bdr w:val="none" w:sz="0" w:space="0" w:color="auto" w:frame="1"/>
        </w:rPr>
        <w:t>007330385  2</w:t>
      </w:r>
      <w:proofErr w:type="gramEnd"/>
      <w:r w:rsidRPr="003B4FE0">
        <w:rPr>
          <w:rFonts w:eastAsia="Times New Roman"/>
          <w:bdr w:val="none" w:sz="0" w:space="0" w:color="auto" w:frame="1"/>
        </w:rPr>
        <w:t>e-04</w:t>
      </w:r>
    </w:p>
    <w:p w14:paraId="2C9DF942" w14:textId="77777777" w:rsidR="001A41A7" w:rsidRPr="003B4FE0" w:rsidRDefault="001A41A7" w:rsidP="001A41A7">
      <w:pPr>
        <w:pStyle w:val="Code"/>
        <w:rPr>
          <w:rFonts w:eastAsia="Times New Roman"/>
          <w:bdr w:val="none" w:sz="0" w:space="0" w:color="auto" w:frame="1"/>
        </w:rPr>
      </w:pPr>
    </w:p>
    <w:p w14:paraId="43702B8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ampleSize</w:t>
      </w:r>
    </w:p>
    <w:p w14:paraId="41437A2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Initial Final</w:t>
      </w:r>
    </w:p>
    <w:p w14:paraId="54B1A09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        2     7</w:t>
      </w:r>
    </w:p>
    <w:p w14:paraId="3D6A1E0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lastRenderedPageBreak/>
        <w:t>n_2        2     6</w:t>
      </w:r>
    </w:p>
    <w:p w14:paraId="2B0E478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        4     8</w:t>
      </w:r>
    </w:p>
    <w:p w14:paraId="5DDB229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        7    12</w:t>
      </w:r>
    </w:p>
    <w:p w14:paraId="3AC9FFA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        2     6</w:t>
      </w:r>
    </w:p>
    <w:p w14:paraId="7262520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6        2     6</w:t>
      </w:r>
    </w:p>
    <w:p w14:paraId="40F0FF7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7        3     5</w:t>
      </w:r>
    </w:p>
    <w:p w14:paraId="7885C2C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8       16    22</w:t>
      </w:r>
    </w:p>
    <w:p w14:paraId="3E8D8BB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9        3    10</w:t>
      </w:r>
    </w:p>
    <w:p w14:paraId="573562B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0       3    13</w:t>
      </w:r>
    </w:p>
    <w:p w14:paraId="3618D6A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1      50    31</w:t>
      </w:r>
    </w:p>
    <w:p w14:paraId="71EFAC2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2       7    18</w:t>
      </w:r>
    </w:p>
    <w:p w14:paraId="12ABDB5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3       2     6</w:t>
      </w:r>
    </w:p>
    <w:p w14:paraId="660B430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4       8    31</w:t>
      </w:r>
    </w:p>
    <w:p w14:paraId="5917E90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5       8    20</w:t>
      </w:r>
    </w:p>
    <w:p w14:paraId="055421F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6     146    43</w:t>
      </w:r>
    </w:p>
    <w:p w14:paraId="07A8BC5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7       2     6</w:t>
      </w:r>
    </w:p>
    <w:p w14:paraId="6F4DBF0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8       6    12</w:t>
      </w:r>
    </w:p>
    <w:p w14:paraId="14A73C1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9      16    17</w:t>
      </w:r>
    </w:p>
    <w:p w14:paraId="6EB8838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0       3     8</w:t>
      </w:r>
    </w:p>
    <w:p w14:paraId="379B086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1       3     4</w:t>
      </w:r>
    </w:p>
    <w:p w14:paraId="519ECF3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2      10    14</w:t>
      </w:r>
    </w:p>
    <w:p w14:paraId="547FF20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3      17    14</w:t>
      </w:r>
    </w:p>
    <w:p w14:paraId="4B74E53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4       6     9</w:t>
      </w:r>
    </w:p>
    <w:p w14:paraId="5E8A2D52" w14:textId="77777777" w:rsidR="001A41A7" w:rsidRPr="003B4FE0" w:rsidRDefault="001A41A7" w:rsidP="001A41A7">
      <w:pPr>
        <w:pStyle w:val="Code"/>
        <w:rPr>
          <w:rFonts w:eastAsia="Times New Roman"/>
          <w:bdr w:val="none" w:sz="0" w:space="0" w:color="auto" w:frame="1"/>
        </w:rPr>
      </w:pPr>
    </w:p>
    <w:p w14:paraId="75F9816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trataSize</w:t>
      </w:r>
    </w:p>
    <w:p w14:paraId="7FE6F5E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Initial Final</w:t>
      </w:r>
    </w:p>
    <w:p w14:paraId="5A73BD6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0        3    66</w:t>
      </w:r>
    </w:p>
    <w:p w14:paraId="25373F8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       17    41</w:t>
      </w:r>
    </w:p>
    <w:p w14:paraId="538D606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      129   134</w:t>
      </w:r>
    </w:p>
    <w:p w14:paraId="71B8565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      101    73</w:t>
      </w:r>
    </w:p>
    <w:p w14:paraId="47D60CC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       27    33</w:t>
      </w:r>
    </w:p>
    <w:p w14:paraId="79B5ADD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       50    67</w:t>
      </w:r>
    </w:p>
    <w:p w14:paraId="49DC33F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6       33    31</w:t>
      </w:r>
    </w:p>
    <w:p w14:paraId="1FC1FFD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7       76    66</w:t>
      </w:r>
    </w:p>
    <w:p w14:paraId="7081B48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8       58    75</w:t>
      </w:r>
    </w:p>
    <w:p w14:paraId="3AF7607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9       26    37</w:t>
      </w:r>
    </w:p>
    <w:p w14:paraId="3F3C320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0      88    31</w:t>
      </w:r>
    </w:p>
    <w:p w14:paraId="035757D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1      48    52</w:t>
      </w:r>
    </w:p>
    <w:p w14:paraId="48D16FC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2     100   154</w:t>
      </w:r>
    </w:p>
    <w:p w14:paraId="25BAFB1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3      36    44</w:t>
      </w:r>
    </w:p>
    <w:p w14:paraId="11407A1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4      88    80</w:t>
      </w:r>
    </w:p>
    <w:p w14:paraId="719906D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5     146    43</w:t>
      </w:r>
    </w:p>
    <w:p w14:paraId="16A9612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6      18    80</w:t>
      </w:r>
    </w:p>
    <w:p w14:paraId="7B01857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7      50    67</w:t>
      </w:r>
    </w:p>
    <w:p w14:paraId="0469EDB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8     129    64</w:t>
      </w:r>
    </w:p>
    <w:p w14:paraId="6ED1440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lastRenderedPageBreak/>
        <w:t>19      65    78</w:t>
      </w:r>
    </w:p>
    <w:p w14:paraId="6D2C4D8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0      53    95</w:t>
      </w:r>
    </w:p>
    <w:p w14:paraId="57A75E3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1      61    36</w:t>
      </w:r>
    </w:p>
    <w:p w14:paraId="4AD5DE3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2      54    29</w:t>
      </w:r>
    </w:p>
    <w:p w14:paraId="09BA97F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3      80    60</w:t>
      </w:r>
    </w:p>
    <w:p w14:paraId="56655445" w14:textId="77777777" w:rsidR="001A41A7" w:rsidRPr="003B4FE0" w:rsidRDefault="001A41A7" w:rsidP="001A41A7">
      <w:pPr>
        <w:pStyle w:val="Code"/>
        <w:rPr>
          <w:rFonts w:eastAsia="Times New Roman"/>
          <w:bdr w:val="none" w:sz="0" w:space="0" w:color="auto" w:frame="1"/>
        </w:rPr>
      </w:pPr>
    </w:p>
    <w:p w14:paraId="085EBDF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runTime</w:t>
      </w:r>
    </w:p>
    <w:p w14:paraId="35AACA4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w:t>
      </w:r>
      <w:proofErr w:type="gramStart"/>
      <w:r w:rsidRPr="003B4FE0">
        <w:rPr>
          <w:rFonts w:eastAsia="Times New Roman"/>
          <w:bdr w:val="none" w:sz="0" w:space="0" w:color="auto" w:frame="1"/>
        </w:rPr>
        <w:t>user  system</w:t>
      </w:r>
      <w:proofErr w:type="gramEnd"/>
      <w:r w:rsidRPr="003B4FE0">
        <w:rPr>
          <w:rFonts w:eastAsia="Times New Roman"/>
          <w:bdr w:val="none" w:sz="0" w:space="0" w:color="auto" w:frame="1"/>
        </w:rPr>
        <w:t xml:space="preserve"> elapsed </w:t>
      </w:r>
    </w:p>
    <w:p w14:paraId="741FEBC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0.45    0.00    0.45 </w:t>
      </w:r>
    </w:p>
    <w:p w14:paraId="07A5ECAB" w14:textId="77777777" w:rsidR="001A41A7" w:rsidRPr="003B4FE0" w:rsidRDefault="001A41A7" w:rsidP="001A41A7">
      <w:pPr>
        <w:pStyle w:val="Code"/>
        <w:rPr>
          <w:rFonts w:eastAsia="Times New Roman"/>
          <w:bdr w:val="none" w:sz="0" w:space="0" w:color="auto" w:frame="1"/>
        </w:rPr>
      </w:pPr>
    </w:p>
    <w:p w14:paraId="037523D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control</w:t>
      </w:r>
    </w:p>
    <w:p w14:paraId="3FEC4F5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ULL</w:t>
      </w:r>
    </w:p>
    <w:p w14:paraId="67AC6F7B" w14:textId="77777777" w:rsidR="001A41A7" w:rsidRPr="003B4FE0" w:rsidRDefault="001A41A7" w:rsidP="001A41A7">
      <w:pPr>
        <w:pStyle w:val="Code"/>
        <w:rPr>
          <w:rFonts w:eastAsia="Times New Roman"/>
          <w:bdr w:val="none" w:sz="0" w:space="0" w:color="auto" w:frame="1"/>
        </w:rPr>
      </w:pPr>
    </w:p>
    <w:p w14:paraId="5D3DA85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attr(,"class")</w:t>
      </w:r>
    </w:p>
    <w:p w14:paraId="216FBF3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 "</w:t>
      </w:r>
      <w:proofErr w:type="gramStart"/>
      <w:r w:rsidRPr="003B4FE0">
        <w:rPr>
          <w:rFonts w:eastAsia="Times New Roman"/>
          <w:bdr w:val="none" w:sz="0" w:space="0" w:color="auto" w:frame="1"/>
        </w:rPr>
        <w:t>summary.saAlloc</w:t>
      </w:r>
      <w:proofErr w:type="gramEnd"/>
      <w:r w:rsidRPr="003B4FE0">
        <w:rPr>
          <w:rFonts w:eastAsia="Times New Roman"/>
          <w:bdr w:val="none" w:sz="0" w:space="0" w:color="auto" w:frame="1"/>
        </w:rPr>
        <w:t>"</w:t>
      </w:r>
    </w:p>
    <w:p w14:paraId="57085263" w14:textId="77777777" w:rsidR="001A41A7" w:rsidRPr="003B4FE0" w:rsidRDefault="001A41A7" w:rsidP="001A41A7">
      <w:pPr>
        <w:pStyle w:val="Code"/>
        <w:rPr>
          <w:rFonts w:eastAsia="Times New Roman"/>
          <w:color w:val="0000FF"/>
        </w:rPr>
      </w:pPr>
      <w:r w:rsidRPr="003B4FE0">
        <w:rPr>
          <w:rFonts w:eastAsia="Times New Roman"/>
          <w:color w:val="0000FF"/>
        </w:rPr>
        <w:t>&gt; summary(sa_solution4)</w:t>
      </w:r>
    </w:p>
    <w:p w14:paraId="754D87E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yscall</w:t>
      </w:r>
    </w:p>
    <w:p w14:paraId="3A630D3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a_solution4</w:t>
      </w:r>
    </w:p>
    <w:p w14:paraId="04FE0937" w14:textId="77777777" w:rsidR="001A41A7" w:rsidRPr="003B4FE0" w:rsidRDefault="001A41A7" w:rsidP="001A41A7">
      <w:pPr>
        <w:pStyle w:val="Code"/>
        <w:rPr>
          <w:rFonts w:eastAsia="Times New Roman"/>
          <w:bdr w:val="none" w:sz="0" w:space="0" w:color="auto" w:frame="1"/>
        </w:rPr>
      </w:pPr>
    </w:p>
    <w:p w14:paraId="20B4327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CVs</w:t>
      </w:r>
    </w:p>
    <w:p w14:paraId="3C019F0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Initial      Final Target</w:t>
      </w:r>
    </w:p>
    <w:p w14:paraId="253EC38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 0.04051477 0.</w:t>
      </w:r>
      <w:proofErr w:type="gramStart"/>
      <w:r w:rsidRPr="003B4FE0">
        <w:rPr>
          <w:rFonts w:eastAsia="Times New Roman"/>
          <w:bdr w:val="none" w:sz="0" w:space="0" w:color="auto" w:frame="1"/>
        </w:rPr>
        <w:t>00924114  2</w:t>
      </w:r>
      <w:proofErr w:type="gramEnd"/>
      <w:r w:rsidRPr="003B4FE0">
        <w:rPr>
          <w:rFonts w:eastAsia="Times New Roman"/>
          <w:bdr w:val="none" w:sz="0" w:space="0" w:color="auto" w:frame="1"/>
        </w:rPr>
        <w:t>e-04</w:t>
      </w:r>
    </w:p>
    <w:p w14:paraId="73E01923" w14:textId="77777777" w:rsidR="001A41A7" w:rsidRPr="003B4FE0" w:rsidRDefault="001A41A7" w:rsidP="001A41A7">
      <w:pPr>
        <w:pStyle w:val="Code"/>
        <w:rPr>
          <w:rFonts w:eastAsia="Times New Roman"/>
          <w:bdr w:val="none" w:sz="0" w:space="0" w:color="auto" w:frame="1"/>
        </w:rPr>
      </w:pPr>
    </w:p>
    <w:p w14:paraId="773140A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ampleSize</w:t>
      </w:r>
    </w:p>
    <w:p w14:paraId="378A716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Initial Final</w:t>
      </w:r>
    </w:p>
    <w:p w14:paraId="552E614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        3    10</w:t>
      </w:r>
    </w:p>
    <w:p w14:paraId="6F57A6B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        2    21</w:t>
      </w:r>
    </w:p>
    <w:p w14:paraId="10A4330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        2    11</w:t>
      </w:r>
    </w:p>
    <w:p w14:paraId="06460DA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       54    19</w:t>
      </w:r>
    </w:p>
    <w:p w14:paraId="48857F8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       76    37</w:t>
      </w:r>
    </w:p>
    <w:p w14:paraId="447B288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6        9    18</w:t>
      </w:r>
    </w:p>
    <w:p w14:paraId="43CF8B6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7       15    27</w:t>
      </w:r>
    </w:p>
    <w:p w14:paraId="0C22E02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8        3     7</w:t>
      </w:r>
    </w:p>
    <w:p w14:paraId="30FD2E4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9        8    11</w:t>
      </w:r>
    </w:p>
    <w:p w14:paraId="7BE6116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0       2    13</w:t>
      </w:r>
    </w:p>
    <w:p w14:paraId="443720B8" w14:textId="77777777" w:rsidR="001A41A7" w:rsidRPr="003B4FE0" w:rsidRDefault="001A41A7" w:rsidP="001A41A7">
      <w:pPr>
        <w:pStyle w:val="Code"/>
        <w:rPr>
          <w:rFonts w:eastAsia="Times New Roman"/>
          <w:bdr w:val="none" w:sz="0" w:space="0" w:color="auto" w:frame="1"/>
        </w:rPr>
      </w:pPr>
    </w:p>
    <w:p w14:paraId="11EF0D9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trataSize</w:t>
      </w:r>
    </w:p>
    <w:p w14:paraId="1AE8E5B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Initial Final</w:t>
      </w:r>
    </w:p>
    <w:p w14:paraId="73C0ABF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0      14    45</w:t>
      </w:r>
    </w:p>
    <w:p w14:paraId="4191F57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      16   163</w:t>
      </w:r>
    </w:p>
    <w:p w14:paraId="17822B0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      11    68</w:t>
      </w:r>
    </w:p>
    <w:p w14:paraId="77B859E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     361   103</w:t>
      </w:r>
    </w:p>
    <w:p w14:paraId="765D773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      80    37</w:t>
      </w:r>
    </w:p>
    <w:p w14:paraId="7AB253E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      88   114</w:t>
      </w:r>
    </w:p>
    <w:p w14:paraId="264A0C0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6      38    39</w:t>
      </w:r>
    </w:p>
    <w:p w14:paraId="01BB4DA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lastRenderedPageBreak/>
        <w:t>7      12    29</w:t>
      </w:r>
    </w:p>
    <w:p w14:paraId="099F61A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8      42    16</w:t>
      </w:r>
    </w:p>
    <w:p w14:paraId="427216E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9       8    56</w:t>
      </w:r>
    </w:p>
    <w:p w14:paraId="2DE5F846" w14:textId="77777777" w:rsidR="001A41A7" w:rsidRPr="003B4FE0" w:rsidRDefault="001A41A7" w:rsidP="001A41A7">
      <w:pPr>
        <w:pStyle w:val="Code"/>
        <w:rPr>
          <w:rFonts w:eastAsia="Times New Roman"/>
          <w:bdr w:val="none" w:sz="0" w:space="0" w:color="auto" w:frame="1"/>
        </w:rPr>
      </w:pPr>
    </w:p>
    <w:p w14:paraId="6A7267D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runTime</w:t>
      </w:r>
    </w:p>
    <w:p w14:paraId="4206E88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w:t>
      </w:r>
      <w:proofErr w:type="gramStart"/>
      <w:r w:rsidRPr="003B4FE0">
        <w:rPr>
          <w:rFonts w:eastAsia="Times New Roman"/>
          <w:bdr w:val="none" w:sz="0" w:space="0" w:color="auto" w:frame="1"/>
        </w:rPr>
        <w:t>user  system</w:t>
      </w:r>
      <w:proofErr w:type="gramEnd"/>
      <w:r w:rsidRPr="003B4FE0">
        <w:rPr>
          <w:rFonts w:eastAsia="Times New Roman"/>
          <w:bdr w:val="none" w:sz="0" w:space="0" w:color="auto" w:frame="1"/>
        </w:rPr>
        <w:t xml:space="preserve"> elapsed </w:t>
      </w:r>
    </w:p>
    <w:p w14:paraId="1E13E7E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0.25    0.00    0.33 </w:t>
      </w:r>
    </w:p>
    <w:p w14:paraId="7CB34BDF" w14:textId="77777777" w:rsidR="001A41A7" w:rsidRPr="003B4FE0" w:rsidRDefault="001A41A7" w:rsidP="001A41A7">
      <w:pPr>
        <w:pStyle w:val="Code"/>
        <w:rPr>
          <w:rFonts w:eastAsia="Times New Roman"/>
          <w:bdr w:val="none" w:sz="0" w:space="0" w:color="auto" w:frame="1"/>
        </w:rPr>
      </w:pPr>
    </w:p>
    <w:p w14:paraId="05729F8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control</w:t>
      </w:r>
    </w:p>
    <w:p w14:paraId="195DC42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ULL</w:t>
      </w:r>
    </w:p>
    <w:p w14:paraId="3D3AA6B1" w14:textId="77777777" w:rsidR="001A41A7" w:rsidRPr="003B4FE0" w:rsidRDefault="001A41A7" w:rsidP="001A41A7">
      <w:pPr>
        <w:pStyle w:val="Code"/>
        <w:rPr>
          <w:rFonts w:eastAsia="Times New Roman"/>
          <w:bdr w:val="none" w:sz="0" w:space="0" w:color="auto" w:frame="1"/>
        </w:rPr>
      </w:pPr>
    </w:p>
    <w:p w14:paraId="0E19B9A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attr(,"class")</w:t>
      </w:r>
    </w:p>
    <w:p w14:paraId="0BF518D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 "</w:t>
      </w:r>
      <w:proofErr w:type="gramStart"/>
      <w:r w:rsidRPr="003B4FE0">
        <w:rPr>
          <w:rFonts w:eastAsia="Times New Roman"/>
          <w:bdr w:val="none" w:sz="0" w:space="0" w:color="auto" w:frame="1"/>
        </w:rPr>
        <w:t>summary.saAlloc</w:t>
      </w:r>
      <w:proofErr w:type="gramEnd"/>
      <w:r w:rsidRPr="003B4FE0">
        <w:rPr>
          <w:rFonts w:eastAsia="Times New Roman"/>
          <w:bdr w:val="none" w:sz="0" w:space="0" w:color="auto" w:frame="1"/>
        </w:rPr>
        <w:t>"</w:t>
      </w:r>
    </w:p>
    <w:p w14:paraId="54C68E4D" w14:textId="77777777" w:rsidR="001A41A7" w:rsidRPr="003B4FE0" w:rsidRDefault="001A41A7" w:rsidP="001A41A7">
      <w:pPr>
        <w:pStyle w:val="Code"/>
        <w:rPr>
          <w:rFonts w:eastAsia="Times New Roman"/>
          <w:color w:val="0000FF"/>
        </w:rPr>
      </w:pPr>
      <w:r w:rsidRPr="003B4FE0">
        <w:rPr>
          <w:rFonts w:eastAsia="Times New Roman"/>
          <w:color w:val="0000FF"/>
        </w:rPr>
        <w:t>&gt; summary(sa_solution5)</w:t>
      </w:r>
    </w:p>
    <w:p w14:paraId="604E018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yscall</w:t>
      </w:r>
    </w:p>
    <w:p w14:paraId="2B9D84E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a_solution5</w:t>
      </w:r>
    </w:p>
    <w:p w14:paraId="5500DBEC" w14:textId="77777777" w:rsidR="001A41A7" w:rsidRPr="003B4FE0" w:rsidRDefault="001A41A7" w:rsidP="001A41A7">
      <w:pPr>
        <w:pStyle w:val="Code"/>
        <w:rPr>
          <w:rFonts w:eastAsia="Times New Roman"/>
          <w:bdr w:val="none" w:sz="0" w:space="0" w:color="auto" w:frame="1"/>
        </w:rPr>
      </w:pPr>
    </w:p>
    <w:p w14:paraId="1D01E18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CVs</w:t>
      </w:r>
    </w:p>
    <w:p w14:paraId="6C36988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Initial      Final Target</w:t>
      </w:r>
    </w:p>
    <w:p w14:paraId="0585E5E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 0.01956838 0.</w:t>
      </w:r>
      <w:proofErr w:type="gramStart"/>
      <w:r w:rsidRPr="003B4FE0">
        <w:rPr>
          <w:rFonts w:eastAsia="Times New Roman"/>
          <w:bdr w:val="none" w:sz="0" w:space="0" w:color="auto" w:frame="1"/>
        </w:rPr>
        <w:t>01533046  2</w:t>
      </w:r>
      <w:proofErr w:type="gramEnd"/>
      <w:r w:rsidRPr="003B4FE0">
        <w:rPr>
          <w:rFonts w:eastAsia="Times New Roman"/>
          <w:bdr w:val="none" w:sz="0" w:space="0" w:color="auto" w:frame="1"/>
        </w:rPr>
        <w:t>e-04</w:t>
      </w:r>
    </w:p>
    <w:p w14:paraId="7CD2BD8A" w14:textId="77777777" w:rsidR="001A41A7" w:rsidRPr="003B4FE0" w:rsidRDefault="001A41A7" w:rsidP="001A41A7">
      <w:pPr>
        <w:pStyle w:val="Code"/>
        <w:rPr>
          <w:rFonts w:eastAsia="Times New Roman"/>
          <w:bdr w:val="none" w:sz="0" w:space="0" w:color="auto" w:frame="1"/>
        </w:rPr>
      </w:pPr>
    </w:p>
    <w:p w14:paraId="3BBE4E6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ampleSize</w:t>
      </w:r>
    </w:p>
    <w:p w14:paraId="0ED33F4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Initial Final</w:t>
      </w:r>
    </w:p>
    <w:p w14:paraId="5930646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         2     2</w:t>
      </w:r>
    </w:p>
    <w:p w14:paraId="3088D82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        18    18</w:t>
      </w:r>
    </w:p>
    <w:p w14:paraId="0CD9190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         2     2</w:t>
      </w:r>
    </w:p>
    <w:p w14:paraId="7FA0DDC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        13    13</w:t>
      </w:r>
    </w:p>
    <w:p w14:paraId="59681D4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         2     2</w:t>
      </w:r>
    </w:p>
    <w:p w14:paraId="0A377FC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6         6     6</w:t>
      </w:r>
    </w:p>
    <w:p w14:paraId="0E2D2F5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7        16    16</w:t>
      </w:r>
    </w:p>
    <w:p w14:paraId="767CD0D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8         3     3</w:t>
      </w:r>
    </w:p>
    <w:p w14:paraId="2D65FFC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9        37    37</w:t>
      </w:r>
    </w:p>
    <w:p w14:paraId="3D1296C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0       10     9</w:t>
      </w:r>
    </w:p>
    <w:p w14:paraId="0D2EA16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1       34    33</w:t>
      </w:r>
    </w:p>
    <w:p w14:paraId="50F2380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2        3     3</w:t>
      </w:r>
    </w:p>
    <w:p w14:paraId="775CD91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3       12    12</w:t>
      </w:r>
    </w:p>
    <w:p w14:paraId="4001DC3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4        4     4</w:t>
      </w:r>
    </w:p>
    <w:p w14:paraId="226A0A1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5       23    22</w:t>
      </w:r>
    </w:p>
    <w:p w14:paraId="5912D61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6        2     2</w:t>
      </w:r>
    </w:p>
    <w:p w14:paraId="42AC559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7        6     5</w:t>
      </w:r>
    </w:p>
    <w:p w14:paraId="685BAFB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8        2     2</w:t>
      </w:r>
    </w:p>
    <w:p w14:paraId="2071962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9        2     2</w:t>
      </w:r>
    </w:p>
    <w:p w14:paraId="4099AA8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0        3     3</w:t>
      </w:r>
    </w:p>
    <w:p w14:paraId="623114B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1        2     2</w:t>
      </w:r>
    </w:p>
    <w:p w14:paraId="0FF5092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2        2     2</w:t>
      </w:r>
    </w:p>
    <w:p w14:paraId="466DC28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lastRenderedPageBreak/>
        <w:t>n_23        2     2</w:t>
      </w:r>
    </w:p>
    <w:p w14:paraId="7BCBFA2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4        2     2</w:t>
      </w:r>
    </w:p>
    <w:p w14:paraId="5B48667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5        2     2</w:t>
      </w:r>
    </w:p>
    <w:p w14:paraId="0390856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6        2     2</w:t>
      </w:r>
    </w:p>
    <w:p w14:paraId="5A5B936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7        2     2</w:t>
      </w:r>
    </w:p>
    <w:p w14:paraId="063259A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8        2     2</w:t>
      </w:r>
    </w:p>
    <w:p w14:paraId="54A5BB2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29        2     2</w:t>
      </w:r>
    </w:p>
    <w:p w14:paraId="7509811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0      123   122</w:t>
      </w:r>
    </w:p>
    <w:p w14:paraId="08AA127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1        2     2</w:t>
      </w:r>
    </w:p>
    <w:p w14:paraId="7F943C0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2       18    17</w:t>
      </w:r>
    </w:p>
    <w:p w14:paraId="74CF7A4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3        6     5</w:t>
      </w:r>
    </w:p>
    <w:p w14:paraId="56922C4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4       23    24</w:t>
      </w:r>
    </w:p>
    <w:p w14:paraId="40B9E58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5        2     2</w:t>
      </w:r>
    </w:p>
    <w:p w14:paraId="36A7534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6        2     2</w:t>
      </w:r>
    </w:p>
    <w:p w14:paraId="4C3349A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7        2     2</w:t>
      </w:r>
    </w:p>
    <w:p w14:paraId="669C4FB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8        6     6</w:t>
      </w:r>
    </w:p>
    <w:p w14:paraId="15AC3D5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39        5     5</w:t>
      </w:r>
    </w:p>
    <w:p w14:paraId="0BB8E14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0      209   211</w:t>
      </w:r>
    </w:p>
    <w:p w14:paraId="4EA6677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1        2     2</w:t>
      </w:r>
    </w:p>
    <w:p w14:paraId="60DCD6F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2        4     5</w:t>
      </w:r>
    </w:p>
    <w:p w14:paraId="132F902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3        9    11</w:t>
      </w:r>
    </w:p>
    <w:p w14:paraId="22BB155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4        6     6</w:t>
      </w:r>
    </w:p>
    <w:p w14:paraId="7E2F9D1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5       13    14</w:t>
      </w:r>
    </w:p>
    <w:p w14:paraId="03ABB6A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6        9    10</w:t>
      </w:r>
    </w:p>
    <w:p w14:paraId="6D8A2EC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7       18    24</w:t>
      </w:r>
    </w:p>
    <w:p w14:paraId="6932796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8       29    22</w:t>
      </w:r>
    </w:p>
    <w:p w14:paraId="5067C22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49        7     7</w:t>
      </w:r>
    </w:p>
    <w:p w14:paraId="379111D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0        4     4</w:t>
      </w:r>
    </w:p>
    <w:p w14:paraId="53652DC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1        2     3</w:t>
      </w:r>
    </w:p>
    <w:p w14:paraId="6B99331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2        2     2</w:t>
      </w:r>
    </w:p>
    <w:p w14:paraId="6F4A858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3        2     2</w:t>
      </w:r>
    </w:p>
    <w:p w14:paraId="18F1431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4        9     9</w:t>
      </w:r>
    </w:p>
    <w:p w14:paraId="7AA89CD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5        2     2</w:t>
      </w:r>
    </w:p>
    <w:p w14:paraId="319657E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6        5     6</w:t>
      </w:r>
    </w:p>
    <w:p w14:paraId="6FB7D4F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7        2     2</w:t>
      </w:r>
    </w:p>
    <w:p w14:paraId="7A721EE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8        2     2</w:t>
      </w:r>
    </w:p>
    <w:p w14:paraId="0719A5F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59        3     3</w:t>
      </w:r>
    </w:p>
    <w:p w14:paraId="7DFFF6C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60        2     2</w:t>
      </w:r>
    </w:p>
    <w:p w14:paraId="5FAAFD2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61       22    21</w:t>
      </w:r>
    </w:p>
    <w:p w14:paraId="3DBF428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63        2     2</w:t>
      </w:r>
    </w:p>
    <w:p w14:paraId="6D68CC3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64        2     2</w:t>
      </w:r>
    </w:p>
    <w:p w14:paraId="686F9EF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65       12    12</w:t>
      </w:r>
    </w:p>
    <w:p w14:paraId="1D32581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66        2     2</w:t>
      </w:r>
    </w:p>
    <w:p w14:paraId="2F6AA64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67        2     2</w:t>
      </w:r>
    </w:p>
    <w:p w14:paraId="2979BA8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68       13    13</w:t>
      </w:r>
    </w:p>
    <w:p w14:paraId="3DF6750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lastRenderedPageBreak/>
        <w:t>n_70        2     2</w:t>
      </w:r>
    </w:p>
    <w:p w14:paraId="32F3BA0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71        4     3</w:t>
      </w:r>
    </w:p>
    <w:p w14:paraId="4B33578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72        2     3</w:t>
      </w:r>
    </w:p>
    <w:p w14:paraId="0BB1EBD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73        4     3</w:t>
      </w:r>
    </w:p>
    <w:p w14:paraId="43B0DB5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74        2     2</w:t>
      </w:r>
    </w:p>
    <w:p w14:paraId="72DA67D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75        2     2</w:t>
      </w:r>
    </w:p>
    <w:p w14:paraId="3FCEDD3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76        2     3</w:t>
      </w:r>
    </w:p>
    <w:p w14:paraId="7E09DB6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77        2     2</w:t>
      </w:r>
    </w:p>
    <w:p w14:paraId="5B32D66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78        2     2</w:t>
      </w:r>
    </w:p>
    <w:p w14:paraId="4857510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79        2     2</w:t>
      </w:r>
    </w:p>
    <w:p w14:paraId="58CC7B2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80        2     2</w:t>
      </w:r>
    </w:p>
    <w:p w14:paraId="379E039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81        2     2</w:t>
      </w:r>
    </w:p>
    <w:p w14:paraId="43FD02C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82        2     2</w:t>
      </w:r>
    </w:p>
    <w:p w14:paraId="5C5FC82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83        3     3</w:t>
      </w:r>
    </w:p>
    <w:p w14:paraId="618F88A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84        2     2</w:t>
      </w:r>
    </w:p>
    <w:p w14:paraId="5A79E60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85        2     2</w:t>
      </w:r>
    </w:p>
    <w:p w14:paraId="117B5ED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86        2     2</w:t>
      </w:r>
    </w:p>
    <w:p w14:paraId="44F1F09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87        2     3</w:t>
      </w:r>
    </w:p>
    <w:p w14:paraId="10A88BB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88        9     8</w:t>
      </w:r>
    </w:p>
    <w:p w14:paraId="2D045BF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89        2     2</w:t>
      </w:r>
    </w:p>
    <w:p w14:paraId="1B49224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90        2     2</w:t>
      </w:r>
    </w:p>
    <w:p w14:paraId="5FB571F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91        7     7</w:t>
      </w:r>
    </w:p>
    <w:p w14:paraId="4EE2A91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92        2     2</w:t>
      </w:r>
    </w:p>
    <w:p w14:paraId="687E8BD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93        2     2</w:t>
      </w:r>
    </w:p>
    <w:p w14:paraId="59C7637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94        2     2</w:t>
      </w:r>
    </w:p>
    <w:p w14:paraId="513F941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95        2     2</w:t>
      </w:r>
    </w:p>
    <w:p w14:paraId="0F20F14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96        2     2</w:t>
      </w:r>
    </w:p>
    <w:p w14:paraId="7DD3F53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97        2     2</w:t>
      </w:r>
    </w:p>
    <w:p w14:paraId="4774594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98        2     2</w:t>
      </w:r>
    </w:p>
    <w:p w14:paraId="559238D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99        2     2</w:t>
      </w:r>
    </w:p>
    <w:p w14:paraId="659B321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00       4     3</w:t>
      </w:r>
    </w:p>
    <w:p w14:paraId="0DDEBAF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01       2     2</w:t>
      </w:r>
    </w:p>
    <w:p w14:paraId="34B63D5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02       2     2</w:t>
      </w:r>
    </w:p>
    <w:p w14:paraId="4E5BF64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03       2     2</w:t>
      </w:r>
    </w:p>
    <w:p w14:paraId="3903695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04       2     2</w:t>
      </w:r>
    </w:p>
    <w:p w14:paraId="52EE0CB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05       2     2</w:t>
      </w:r>
    </w:p>
    <w:p w14:paraId="116BCDD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06       2     2</w:t>
      </w:r>
    </w:p>
    <w:p w14:paraId="6FC3508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07       2     2</w:t>
      </w:r>
    </w:p>
    <w:p w14:paraId="32F5D63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08       2     2</w:t>
      </w:r>
    </w:p>
    <w:p w14:paraId="1C28B1D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10       2     2</w:t>
      </w:r>
    </w:p>
    <w:p w14:paraId="603A2F4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11       2     2</w:t>
      </w:r>
    </w:p>
    <w:p w14:paraId="3333E7B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12       2     2</w:t>
      </w:r>
    </w:p>
    <w:p w14:paraId="694E4C0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13       2     2</w:t>
      </w:r>
    </w:p>
    <w:p w14:paraId="7BC7608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14       2     2</w:t>
      </w:r>
    </w:p>
    <w:p w14:paraId="2ACE75B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_115       2     2</w:t>
      </w:r>
    </w:p>
    <w:p w14:paraId="4D874F6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lastRenderedPageBreak/>
        <w:t>n_116       2     2</w:t>
      </w:r>
    </w:p>
    <w:p w14:paraId="5AFD7B9B" w14:textId="77777777" w:rsidR="001A41A7" w:rsidRPr="003B4FE0" w:rsidRDefault="001A41A7" w:rsidP="001A41A7">
      <w:pPr>
        <w:pStyle w:val="Code"/>
        <w:rPr>
          <w:rFonts w:eastAsia="Times New Roman"/>
          <w:bdr w:val="none" w:sz="0" w:space="0" w:color="auto" w:frame="1"/>
        </w:rPr>
      </w:pPr>
    </w:p>
    <w:p w14:paraId="497BBFB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strataSize</w:t>
      </w:r>
    </w:p>
    <w:p w14:paraId="2B76206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Initial Final</w:t>
      </w:r>
    </w:p>
    <w:p w14:paraId="6DC6CCB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0         4    30</w:t>
      </w:r>
    </w:p>
    <w:p w14:paraId="7EA9520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       302   219</w:t>
      </w:r>
    </w:p>
    <w:p w14:paraId="40BC37E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       124   111</w:t>
      </w:r>
    </w:p>
    <w:p w14:paraId="0FB9414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       104    78</w:t>
      </w:r>
    </w:p>
    <w:p w14:paraId="510B238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        42    83</w:t>
      </w:r>
    </w:p>
    <w:p w14:paraId="335DE15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       453   399</w:t>
      </w:r>
    </w:p>
    <w:p w14:paraId="339B439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6       464   340</w:t>
      </w:r>
    </w:p>
    <w:p w14:paraId="667BCD8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7       183   155</w:t>
      </w:r>
    </w:p>
    <w:p w14:paraId="36892C5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8       359   259</w:t>
      </w:r>
    </w:p>
    <w:p w14:paraId="4777774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9       358   270</w:t>
      </w:r>
    </w:p>
    <w:p w14:paraId="4D26A41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0      669   448</w:t>
      </w:r>
    </w:p>
    <w:p w14:paraId="5E712DD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1      189   163</w:t>
      </w:r>
    </w:p>
    <w:p w14:paraId="36F963A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2       81    65</w:t>
      </w:r>
    </w:p>
    <w:p w14:paraId="18700A5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3      215   181</w:t>
      </w:r>
    </w:p>
    <w:p w14:paraId="1D4A09F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4      138   103</w:t>
      </w:r>
    </w:p>
    <w:p w14:paraId="3C6E334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5       26    58</w:t>
      </w:r>
    </w:p>
    <w:p w14:paraId="6AB335F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6      271   230</w:t>
      </w:r>
    </w:p>
    <w:p w14:paraId="782A1D8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7        9    43</w:t>
      </w:r>
    </w:p>
    <w:p w14:paraId="02BB5A8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8       60    83</w:t>
      </w:r>
    </w:p>
    <w:p w14:paraId="688C8D0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9      195   166</w:t>
      </w:r>
    </w:p>
    <w:p w14:paraId="730B819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0       59   106</w:t>
      </w:r>
    </w:p>
    <w:p w14:paraId="1B7851B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1       39    85</w:t>
      </w:r>
    </w:p>
    <w:p w14:paraId="71E449C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2       95   117</w:t>
      </w:r>
    </w:p>
    <w:p w14:paraId="5DEF1EC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3       55    63</w:t>
      </w:r>
    </w:p>
    <w:p w14:paraId="397C76D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4       75   101</w:t>
      </w:r>
    </w:p>
    <w:p w14:paraId="76E8A31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5      103   135</w:t>
      </w:r>
    </w:p>
    <w:p w14:paraId="55C5D35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6       21    64</w:t>
      </w:r>
    </w:p>
    <w:p w14:paraId="214A9C8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7       76    70</w:t>
      </w:r>
    </w:p>
    <w:p w14:paraId="4663F00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8      642   663</w:t>
      </w:r>
    </w:p>
    <w:p w14:paraId="02FB7E6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29      638   495</w:t>
      </w:r>
    </w:p>
    <w:p w14:paraId="052E058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0        7    36</w:t>
      </w:r>
    </w:p>
    <w:p w14:paraId="51979F8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1      248   250</w:t>
      </w:r>
    </w:p>
    <w:p w14:paraId="40D0F74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2      141   105</w:t>
      </w:r>
    </w:p>
    <w:p w14:paraId="2BABFEA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3      189   152</w:t>
      </w:r>
    </w:p>
    <w:p w14:paraId="0055BAB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4       22    38</w:t>
      </w:r>
    </w:p>
    <w:p w14:paraId="73E8DB1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5       63    91</w:t>
      </w:r>
    </w:p>
    <w:p w14:paraId="4729EEA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6       53    65</w:t>
      </w:r>
    </w:p>
    <w:p w14:paraId="2EB64BA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7      189   161</w:t>
      </w:r>
    </w:p>
    <w:p w14:paraId="2281E3B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8       62    67</w:t>
      </w:r>
    </w:p>
    <w:p w14:paraId="6C0ADD3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39     1000   720</w:t>
      </w:r>
    </w:p>
    <w:p w14:paraId="77D4939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0       13    40</w:t>
      </w:r>
    </w:p>
    <w:p w14:paraId="312EEC3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lastRenderedPageBreak/>
        <w:t>41       30    32</w:t>
      </w:r>
    </w:p>
    <w:p w14:paraId="7027A94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2       28    26</w:t>
      </w:r>
    </w:p>
    <w:p w14:paraId="3C96F43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3      238   204</w:t>
      </w:r>
    </w:p>
    <w:p w14:paraId="0622FA8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4      308   254</w:t>
      </w:r>
    </w:p>
    <w:p w14:paraId="06F106A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5      104   108</w:t>
      </w:r>
    </w:p>
    <w:p w14:paraId="6797E0D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6      195   195</w:t>
      </w:r>
    </w:p>
    <w:p w14:paraId="4899AB9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7      106   101</w:t>
      </w:r>
    </w:p>
    <w:p w14:paraId="4A579F2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8      150   104</w:t>
      </w:r>
    </w:p>
    <w:p w14:paraId="1E80C3C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49      288   293</w:t>
      </w:r>
    </w:p>
    <w:p w14:paraId="4CE4714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0        3     9</w:t>
      </w:r>
    </w:p>
    <w:p w14:paraId="72D9A60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1       13    48</w:t>
      </w:r>
    </w:p>
    <w:p w14:paraId="22C3251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2        4    16</w:t>
      </w:r>
    </w:p>
    <w:p w14:paraId="3372FFB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3      143   134</w:t>
      </w:r>
    </w:p>
    <w:p w14:paraId="5DC985F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4       27    65</w:t>
      </w:r>
    </w:p>
    <w:p w14:paraId="1726520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5      163   154</w:t>
      </w:r>
    </w:p>
    <w:p w14:paraId="342631A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6       49    51</w:t>
      </w:r>
    </w:p>
    <w:p w14:paraId="384AF23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7       12    32</w:t>
      </w:r>
    </w:p>
    <w:p w14:paraId="2E39E93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8       69    71</w:t>
      </w:r>
    </w:p>
    <w:p w14:paraId="7EB4AB4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59       35    62</w:t>
      </w:r>
    </w:p>
    <w:p w14:paraId="741BF43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60      241   168</w:t>
      </w:r>
    </w:p>
    <w:p w14:paraId="6F750D5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61        7    38</w:t>
      </w:r>
    </w:p>
    <w:p w14:paraId="788DAC5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62       15    49</w:t>
      </w:r>
    </w:p>
    <w:p w14:paraId="6E18F7B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63      226   177</w:t>
      </w:r>
    </w:p>
    <w:p w14:paraId="4EE51D2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64       24    67</w:t>
      </w:r>
    </w:p>
    <w:p w14:paraId="469C0EA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65        3    23</w:t>
      </w:r>
    </w:p>
    <w:p w14:paraId="6BEAD9F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66      247   178</w:t>
      </w:r>
    </w:p>
    <w:p w14:paraId="2BB87C2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67       47    79</w:t>
      </w:r>
    </w:p>
    <w:p w14:paraId="5F807AA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68       30    30</w:t>
      </w:r>
    </w:p>
    <w:p w14:paraId="5EEF1EC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69       41    45</w:t>
      </w:r>
    </w:p>
    <w:p w14:paraId="167BBF2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70      179   157</w:t>
      </w:r>
    </w:p>
    <w:p w14:paraId="2460603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71       72   105</w:t>
      </w:r>
    </w:p>
    <w:p w14:paraId="2057977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72        9    42</w:t>
      </w:r>
    </w:p>
    <w:p w14:paraId="5B5A6B4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73       28    33</w:t>
      </w:r>
    </w:p>
    <w:p w14:paraId="36D23B5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74       92   118</w:t>
      </w:r>
    </w:p>
    <w:p w14:paraId="3A3C3DF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75        4    42</w:t>
      </w:r>
    </w:p>
    <w:p w14:paraId="34213A9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76       26    43</w:t>
      </w:r>
    </w:p>
    <w:p w14:paraId="79D280B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77       58    73</w:t>
      </w:r>
    </w:p>
    <w:p w14:paraId="1BA1952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78       15    27</w:t>
      </w:r>
    </w:p>
    <w:p w14:paraId="20E2A49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79       34    64</w:t>
      </w:r>
    </w:p>
    <w:p w14:paraId="31D14F5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80       88    82</w:t>
      </w:r>
    </w:p>
    <w:p w14:paraId="45DE44B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81        6    44</w:t>
      </w:r>
    </w:p>
    <w:p w14:paraId="7AFF7845"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82       15    33</w:t>
      </w:r>
    </w:p>
    <w:p w14:paraId="35B5F41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83       19    64</w:t>
      </w:r>
    </w:p>
    <w:p w14:paraId="2060F38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84       20    44</w:t>
      </w:r>
    </w:p>
    <w:p w14:paraId="426BB3E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85      221   151</w:t>
      </w:r>
    </w:p>
    <w:p w14:paraId="38E246D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lastRenderedPageBreak/>
        <w:t>86       19    53</w:t>
      </w:r>
    </w:p>
    <w:p w14:paraId="5BC390D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87       38    69</w:t>
      </w:r>
    </w:p>
    <w:p w14:paraId="7898B54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88      194   154</w:t>
      </w:r>
    </w:p>
    <w:p w14:paraId="156EC2C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89       67    96</w:t>
      </w:r>
    </w:p>
    <w:p w14:paraId="5533147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90       22    55</w:t>
      </w:r>
    </w:p>
    <w:p w14:paraId="23A4568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91       21    50</w:t>
      </w:r>
    </w:p>
    <w:p w14:paraId="7298F95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92       18    69</w:t>
      </w:r>
    </w:p>
    <w:p w14:paraId="71A39A6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93       15    32</w:t>
      </w:r>
    </w:p>
    <w:p w14:paraId="2C679360"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94       20    55</w:t>
      </w:r>
    </w:p>
    <w:p w14:paraId="1C8D8CA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95       32    59</w:t>
      </w:r>
    </w:p>
    <w:p w14:paraId="7D591CF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96        3    38</w:t>
      </w:r>
    </w:p>
    <w:p w14:paraId="5EB9CC3B"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97       92    67</w:t>
      </w:r>
    </w:p>
    <w:p w14:paraId="18DCE7C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98       11    43</w:t>
      </w:r>
    </w:p>
    <w:p w14:paraId="6DB55A5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99        4    46</w:t>
      </w:r>
    </w:p>
    <w:p w14:paraId="6156D421"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00      16    43</w:t>
      </w:r>
    </w:p>
    <w:p w14:paraId="5B14D5D2"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01       3    43</w:t>
      </w:r>
    </w:p>
    <w:p w14:paraId="495BBF5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02       7    38</w:t>
      </w:r>
    </w:p>
    <w:p w14:paraId="5FC8559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03      29    65</w:t>
      </w:r>
    </w:p>
    <w:p w14:paraId="2387FAF7"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04      14    40</w:t>
      </w:r>
    </w:p>
    <w:p w14:paraId="32B3944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05      26    62</w:t>
      </w:r>
    </w:p>
    <w:p w14:paraId="2E4CF4C9"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06      10    42</w:t>
      </w:r>
    </w:p>
    <w:p w14:paraId="5957A04E"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07       2    26</w:t>
      </w:r>
    </w:p>
    <w:p w14:paraId="11ADAFA6"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08       4    27</w:t>
      </w:r>
    </w:p>
    <w:p w14:paraId="4F382894"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09       2    19</w:t>
      </w:r>
    </w:p>
    <w:p w14:paraId="3879953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10       6    35</w:t>
      </w:r>
    </w:p>
    <w:p w14:paraId="2B5E9548"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11       3    53</w:t>
      </w:r>
    </w:p>
    <w:p w14:paraId="6691C25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112       2    26</w:t>
      </w:r>
    </w:p>
    <w:p w14:paraId="00DAA0D7" w14:textId="77777777" w:rsidR="001A41A7" w:rsidRPr="003B4FE0" w:rsidRDefault="001A41A7" w:rsidP="001A41A7">
      <w:pPr>
        <w:pStyle w:val="Code"/>
        <w:rPr>
          <w:rFonts w:eastAsia="Times New Roman"/>
          <w:bdr w:val="none" w:sz="0" w:space="0" w:color="auto" w:frame="1"/>
        </w:rPr>
      </w:pPr>
    </w:p>
    <w:p w14:paraId="5E5901E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runTime</w:t>
      </w:r>
    </w:p>
    <w:p w14:paraId="17AB557D"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w:t>
      </w:r>
      <w:proofErr w:type="gramStart"/>
      <w:r w:rsidRPr="003B4FE0">
        <w:rPr>
          <w:rFonts w:eastAsia="Times New Roman"/>
          <w:bdr w:val="none" w:sz="0" w:space="0" w:color="auto" w:frame="1"/>
        </w:rPr>
        <w:t>user  system</w:t>
      </w:r>
      <w:proofErr w:type="gramEnd"/>
      <w:r w:rsidRPr="003B4FE0">
        <w:rPr>
          <w:rFonts w:eastAsia="Times New Roman"/>
          <w:bdr w:val="none" w:sz="0" w:space="0" w:color="auto" w:frame="1"/>
        </w:rPr>
        <w:t xml:space="preserve"> elapsed </w:t>
      </w:r>
    </w:p>
    <w:p w14:paraId="22FB556F"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 xml:space="preserve">   2.30    0.06    2.40 </w:t>
      </w:r>
    </w:p>
    <w:p w14:paraId="1F093F92" w14:textId="77777777" w:rsidR="001A41A7" w:rsidRPr="003B4FE0" w:rsidRDefault="001A41A7" w:rsidP="001A41A7">
      <w:pPr>
        <w:pStyle w:val="Code"/>
        <w:rPr>
          <w:rFonts w:eastAsia="Times New Roman"/>
          <w:bdr w:val="none" w:sz="0" w:space="0" w:color="auto" w:frame="1"/>
        </w:rPr>
      </w:pPr>
    </w:p>
    <w:p w14:paraId="40D87903"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control</w:t>
      </w:r>
    </w:p>
    <w:p w14:paraId="4BA7520A"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NULL</w:t>
      </w:r>
    </w:p>
    <w:p w14:paraId="6D031D53" w14:textId="77777777" w:rsidR="001A41A7" w:rsidRPr="003B4FE0" w:rsidRDefault="001A41A7" w:rsidP="001A41A7">
      <w:pPr>
        <w:pStyle w:val="Code"/>
        <w:rPr>
          <w:rFonts w:eastAsia="Times New Roman"/>
          <w:bdr w:val="none" w:sz="0" w:space="0" w:color="auto" w:frame="1"/>
        </w:rPr>
      </w:pPr>
    </w:p>
    <w:p w14:paraId="2B88F53C" w14:textId="77777777" w:rsidR="001A41A7" w:rsidRPr="003B4FE0" w:rsidRDefault="001A41A7" w:rsidP="001A41A7">
      <w:pPr>
        <w:pStyle w:val="Code"/>
        <w:rPr>
          <w:rFonts w:eastAsia="Times New Roman"/>
          <w:bdr w:val="none" w:sz="0" w:space="0" w:color="auto" w:frame="1"/>
        </w:rPr>
      </w:pPr>
      <w:r w:rsidRPr="003B4FE0">
        <w:rPr>
          <w:rFonts w:eastAsia="Times New Roman"/>
          <w:bdr w:val="none" w:sz="0" w:space="0" w:color="auto" w:frame="1"/>
        </w:rPr>
        <w:t>attr(,"class")</w:t>
      </w:r>
    </w:p>
    <w:p w14:paraId="4034D0D8" w14:textId="77777777" w:rsidR="001A41A7" w:rsidRPr="003B4FE0" w:rsidRDefault="001A41A7" w:rsidP="001A41A7">
      <w:pPr>
        <w:pStyle w:val="Code"/>
        <w:rPr>
          <w:rFonts w:eastAsia="Times New Roman"/>
        </w:rPr>
      </w:pPr>
      <w:r w:rsidRPr="003B4FE0">
        <w:rPr>
          <w:rFonts w:eastAsia="Times New Roman"/>
          <w:bdr w:val="none" w:sz="0" w:space="0" w:color="auto" w:frame="1"/>
        </w:rPr>
        <w:t>[1] "</w:t>
      </w:r>
      <w:proofErr w:type="gramStart"/>
      <w:r w:rsidRPr="003B4FE0">
        <w:rPr>
          <w:rFonts w:eastAsia="Times New Roman"/>
          <w:bdr w:val="none" w:sz="0" w:space="0" w:color="auto" w:frame="1"/>
        </w:rPr>
        <w:t>summary.saAlloc</w:t>
      </w:r>
      <w:proofErr w:type="gramEnd"/>
      <w:r w:rsidRPr="003B4FE0">
        <w:rPr>
          <w:rFonts w:eastAsia="Times New Roman"/>
          <w:bdr w:val="none" w:sz="0" w:space="0" w:color="auto" w:frame="1"/>
        </w:rPr>
        <w:t>"</w:t>
      </w:r>
    </w:p>
    <w:p w14:paraId="453CC456" w14:textId="77777777" w:rsidR="001A41A7" w:rsidRDefault="001A41A7" w:rsidP="001A41A7"/>
    <w:p w14:paraId="14F05917" w14:textId="720E0879" w:rsidR="009F16F7" w:rsidRDefault="009F16F7">
      <w:pPr>
        <w:spacing w:before="0" w:line="240" w:lineRule="auto"/>
        <w:ind w:right="0"/>
      </w:pPr>
      <w:r>
        <w:br w:type="page"/>
      </w:r>
    </w:p>
    <w:p w14:paraId="6C38B63F" w14:textId="15FBA5A3" w:rsidR="00F24C6F" w:rsidRDefault="00F24C6F" w:rsidP="002B358E">
      <w:pPr>
        <w:pStyle w:val="Heading2"/>
      </w:pPr>
      <w:bookmarkStart w:id="78" w:name="_Toc29161487"/>
      <w:r>
        <w:lastRenderedPageBreak/>
        <w:t xml:space="preserve">Method 2 </w:t>
      </w:r>
      <w:r w:rsidR="009F16F7">
        <w:t>R</w:t>
      </w:r>
      <w:r>
        <w:t xml:space="preserve">esults </w:t>
      </w:r>
      <w:r w:rsidR="009F16F7">
        <w:t>B</w:t>
      </w:r>
      <w:r w:rsidR="00A51E4B">
        <w:t xml:space="preserve">ased on </w:t>
      </w:r>
      <w:r w:rsidR="009F16F7">
        <w:t>S</w:t>
      </w:r>
      <w:r w:rsidR="00A51E4B">
        <w:t xml:space="preserve">ample </w:t>
      </w:r>
      <w:r w:rsidR="009F16F7">
        <w:t>S</w:t>
      </w:r>
      <w:r w:rsidR="00A51E4B">
        <w:t xml:space="preserve">ize </w:t>
      </w:r>
      <w:r w:rsidR="009F16F7">
        <w:t>V</w:t>
      </w:r>
      <w:r w:rsidR="00A51E4B">
        <w:t xml:space="preserve">ector </w:t>
      </w:r>
      <w:proofErr w:type="gramStart"/>
      <w:r w:rsidR="009F16F7">
        <w:t>F</w:t>
      </w:r>
      <w:r w:rsidR="00A51E4B">
        <w:t>rom</w:t>
      </w:r>
      <w:proofErr w:type="gramEnd"/>
      <w:r w:rsidR="00A51E4B">
        <w:t xml:space="preserve"> </w:t>
      </w:r>
      <w:r>
        <w:t xml:space="preserve">GA </w:t>
      </w:r>
      <w:r w:rsidR="009F16F7">
        <w:t>W</w:t>
      </w:r>
      <w:r>
        <w:t xml:space="preserve">ith K-means </w:t>
      </w:r>
      <w:r w:rsidR="009F16F7">
        <w:t>I</w:t>
      </w:r>
      <w:r>
        <w:t xml:space="preserve">nitial </w:t>
      </w:r>
      <w:r w:rsidR="009F16F7">
        <w:t>S</w:t>
      </w:r>
      <w:r>
        <w:t>olution</w:t>
      </w:r>
      <w:bookmarkEnd w:id="78"/>
    </w:p>
    <w:p w14:paraId="4BC1156F" w14:textId="19B043CB" w:rsidR="00E04201" w:rsidRDefault="003754D8" w:rsidP="00A51E4B">
      <w:pPr>
        <w:pStyle w:val="Code"/>
        <w:rPr>
          <w:rStyle w:val="gnkrckgcgsb"/>
          <w:rFonts w:ascii="Lucida Console" w:hAnsi="Lucida Console"/>
          <w:color w:val="000000"/>
          <w:bdr w:val="none" w:sz="0" w:space="0" w:color="auto" w:frame="1"/>
        </w:rPr>
      </w:pPr>
      <w:r>
        <w:rPr>
          <w:rFonts w:asciiTheme="majorBidi" w:eastAsia="Times New Roman" w:hAnsiTheme="majorBidi" w:cstheme="majorBidi"/>
          <w:bdr w:val="none" w:sz="0" w:space="0" w:color="auto" w:frame="1"/>
          <w:lang w:bidi="ar-SA"/>
        </w:rPr>
        <w:br/>
      </w:r>
      <w:r w:rsidR="00E04201">
        <w:rPr>
          <w:rStyle w:val="gnkrckgcgsb"/>
          <w:rFonts w:ascii="Lucida Console" w:hAnsi="Lucida Console"/>
          <w:color w:val="000000"/>
          <w:bdr w:val="none" w:sz="0" w:space="0" w:color="auto" w:frame="1"/>
        </w:rPr>
        <w:t>$CVs</w:t>
      </w:r>
    </w:p>
    <w:p w14:paraId="49601D9D"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075CE52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02109322 0.01362659 0.0002</w:t>
      </w:r>
    </w:p>
    <w:p w14:paraId="11CFF033" w14:textId="77777777" w:rsidR="00E04201" w:rsidRDefault="00E04201" w:rsidP="00A51E4B">
      <w:pPr>
        <w:pStyle w:val="Code"/>
        <w:rPr>
          <w:rStyle w:val="gnkrckgcgsb"/>
          <w:rFonts w:ascii="Lucida Console" w:hAnsi="Lucida Console"/>
          <w:color w:val="000000"/>
          <w:bdr w:val="none" w:sz="0" w:space="0" w:color="auto" w:frame="1"/>
        </w:rPr>
      </w:pPr>
    </w:p>
    <w:p w14:paraId="713E7EA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w:t>
      </w:r>
    </w:p>
    <w:p w14:paraId="058D1034"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0FB35E67"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2     2</w:t>
      </w:r>
    </w:p>
    <w:p w14:paraId="6F396224"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7     5</w:t>
      </w:r>
    </w:p>
    <w:p w14:paraId="0776FF4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5     5</w:t>
      </w:r>
    </w:p>
    <w:p w14:paraId="7B2C3EE6"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15    10</w:t>
      </w:r>
    </w:p>
    <w:p w14:paraId="6B760446"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2     2</w:t>
      </w:r>
    </w:p>
    <w:p w14:paraId="298EE20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2     2</w:t>
      </w:r>
    </w:p>
    <w:p w14:paraId="6982C07F"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7    15</w:t>
      </w:r>
    </w:p>
    <w:p w14:paraId="581FB5AE"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2     6</w:t>
      </w:r>
    </w:p>
    <w:p w14:paraId="5389C37B"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4     4</w:t>
      </w:r>
    </w:p>
    <w:p w14:paraId="671D156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20    20</w:t>
      </w:r>
    </w:p>
    <w:p w14:paraId="61CB1ACF"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44    31</w:t>
      </w:r>
    </w:p>
    <w:p w14:paraId="47D063D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2       3     8</w:t>
      </w:r>
    </w:p>
    <w:p w14:paraId="20933DD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9    12</w:t>
      </w:r>
    </w:p>
    <w:p w14:paraId="4BB86248" w14:textId="77777777" w:rsidR="00E04201" w:rsidRDefault="00E04201" w:rsidP="00A51E4B">
      <w:pPr>
        <w:pStyle w:val="Code"/>
        <w:rPr>
          <w:rStyle w:val="gnkrckgcgsb"/>
          <w:rFonts w:ascii="Lucida Console" w:hAnsi="Lucida Console"/>
          <w:color w:val="000000"/>
          <w:bdr w:val="none" w:sz="0" w:space="0" w:color="auto" w:frame="1"/>
        </w:rPr>
      </w:pPr>
    </w:p>
    <w:p w14:paraId="7B9F43B0"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Size</w:t>
      </w:r>
    </w:p>
    <w:p w14:paraId="27F4A77B"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6FC9ECED"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101   103</w:t>
      </w:r>
    </w:p>
    <w:p w14:paraId="309338B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131   116</w:t>
      </w:r>
    </w:p>
    <w:p w14:paraId="1AF448D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144   135</w:t>
      </w:r>
    </w:p>
    <w:p w14:paraId="289BDB1E"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111    83</w:t>
      </w:r>
    </w:p>
    <w:p w14:paraId="7E31D467"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149   169</w:t>
      </w:r>
    </w:p>
    <w:p w14:paraId="58AE70B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142   148</w:t>
      </w:r>
    </w:p>
    <w:p w14:paraId="3726517A"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13    17</w:t>
      </w:r>
    </w:p>
    <w:p w14:paraId="541095FA"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49    61</w:t>
      </w:r>
    </w:p>
    <w:p w14:paraId="1B567DCD"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79    94</w:t>
      </w:r>
    </w:p>
    <w:p w14:paraId="6024DD1D"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62    52</w:t>
      </w:r>
    </w:p>
    <w:p w14:paraId="014391DB"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      83    60</w:t>
      </w:r>
    </w:p>
    <w:p w14:paraId="183F3CC0"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44    70</w:t>
      </w:r>
    </w:p>
    <w:p w14:paraId="4D0A6273"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14    14</w:t>
      </w:r>
    </w:p>
    <w:p w14:paraId="226FACCF" w14:textId="77777777" w:rsidR="00E04201" w:rsidRDefault="00E04201" w:rsidP="00A51E4B">
      <w:pPr>
        <w:pStyle w:val="Code"/>
        <w:rPr>
          <w:rStyle w:val="gnkrckgcgsb"/>
          <w:rFonts w:ascii="Lucida Console" w:hAnsi="Lucida Console"/>
          <w:color w:val="000000"/>
          <w:bdr w:val="none" w:sz="0" w:space="0" w:color="auto" w:frame="1"/>
        </w:rPr>
      </w:pPr>
    </w:p>
    <w:p w14:paraId="314546E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unTime</w:t>
      </w:r>
    </w:p>
    <w:p w14:paraId="49BD231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77F8252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0.07    0.00    0.31 </w:t>
      </w:r>
    </w:p>
    <w:p w14:paraId="05B58C41" w14:textId="77777777" w:rsidR="00E04201" w:rsidRDefault="00E04201" w:rsidP="00A51E4B">
      <w:pPr>
        <w:pStyle w:val="Code"/>
        <w:rPr>
          <w:rStyle w:val="gnkrckgcgsb"/>
          <w:rFonts w:ascii="Lucida Console" w:hAnsi="Lucida Console"/>
          <w:color w:val="000000"/>
          <w:bdr w:val="none" w:sz="0" w:space="0" w:color="auto" w:frame="1"/>
        </w:rPr>
      </w:pPr>
    </w:p>
    <w:p w14:paraId="20D259AE"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ol</w:t>
      </w:r>
    </w:p>
    <w:p w14:paraId="40C7274D"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LL</w:t>
      </w:r>
    </w:p>
    <w:p w14:paraId="333B8C91" w14:textId="77777777" w:rsidR="00E04201" w:rsidRDefault="00E04201" w:rsidP="00A51E4B">
      <w:pPr>
        <w:pStyle w:val="Code"/>
        <w:rPr>
          <w:rStyle w:val="gnkrckgcgsb"/>
          <w:rFonts w:ascii="Lucida Console" w:hAnsi="Lucida Console"/>
          <w:color w:val="000000"/>
          <w:bdr w:val="none" w:sz="0" w:space="0" w:color="auto" w:frame="1"/>
        </w:rPr>
      </w:pPr>
    </w:p>
    <w:p w14:paraId="0E8C571E"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ttr(,"class")</w:t>
      </w:r>
    </w:p>
    <w:p w14:paraId="38F6D57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w:t>
      </w:r>
      <w:proofErr w:type="gramStart"/>
      <w:r>
        <w:rPr>
          <w:rStyle w:val="gnkrckgcgsb"/>
          <w:rFonts w:ascii="Lucida Console" w:hAnsi="Lucida Console"/>
          <w:color w:val="000000"/>
          <w:bdr w:val="none" w:sz="0" w:space="0" w:color="auto" w:frame="1"/>
        </w:rPr>
        <w:t>summary.saAlloc</w:t>
      </w:r>
      <w:proofErr w:type="gramEnd"/>
      <w:r>
        <w:rPr>
          <w:rStyle w:val="gnkrckgcgsb"/>
          <w:rFonts w:ascii="Lucida Console" w:hAnsi="Lucida Console"/>
          <w:color w:val="000000"/>
          <w:bdr w:val="none" w:sz="0" w:space="0" w:color="auto" w:frame="1"/>
        </w:rPr>
        <w:t>"</w:t>
      </w:r>
    </w:p>
    <w:p w14:paraId="165155CC" w14:textId="77777777" w:rsidR="00E04201" w:rsidRDefault="00E04201" w:rsidP="00A51E4B">
      <w:pPr>
        <w:pStyle w:val="Code"/>
        <w:rPr>
          <w:rStyle w:val="gnkrckgcgsb"/>
          <w:rFonts w:ascii="Lucida Console" w:hAnsi="Lucida Console"/>
          <w:color w:val="000000"/>
          <w:bdr w:val="none" w:sz="0" w:space="0" w:color="auto" w:frame="1"/>
        </w:rPr>
      </w:pPr>
    </w:p>
    <w:p w14:paraId="49553AAA"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65B87781"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70CD715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1 0.03156651 0.009075392 0.0002</w:t>
      </w:r>
    </w:p>
    <w:p w14:paraId="148222E0" w14:textId="77777777" w:rsidR="00E04201" w:rsidRDefault="00E04201" w:rsidP="00A51E4B">
      <w:pPr>
        <w:pStyle w:val="Code"/>
        <w:rPr>
          <w:rStyle w:val="gnkrckgcgsb"/>
          <w:rFonts w:ascii="Lucida Console" w:hAnsi="Lucida Console"/>
          <w:color w:val="000000"/>
          <w:bdr w:val="none" w:sz="0" w:space="0" w:color="auto" w:frame="1"/>
        </w:rPr>
      </w:pPr>
    </w:p>
    <w:p w14:paraId="5F80A00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w:t>
      </w:r>
    </w:p>
    <w:p w14:paraId="6488E0C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7224D64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2     4</w:t>
      </w:r>
    </w:p>
    <w:p w14:paraId="0A3DA91B"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5    13</w:t>
      </w:r>
    </w:p>
    <w:p w14:paraId="7A8D2A93"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2     6</w:t>
      </w:r>
    </w:p>
    <w:p w14:paraId="14A74B55"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21    11</w:t>
      </w:r>
    </w:p>
    <w:p w14:paraId="7101AE27"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7     7</w:t>
      </w:r>
    </w:p>
    <w:p w14:paraId="688309C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8     3</w:t>
      </w:r>
    </w:p>
    <w:p w14:paraId="061BCC3A"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7     8</w:t>
      </w:r>
    </w:p>
    <w:p w14:paraId="73767CDF" w14:textId="77777777" w:rsidR="00E04201" w:rsidRDefault="00E04201" w:rsidP="00A51E4B">
      <w:pPr>
        <w:pStyle w:val="Code"/>
        <w:rPr>
          <w:rStyle w:val="gnkrckgcgsb"/>
          <w:rFonts w:ascii="Lucida Console" w:hAnsi="Lucida Console"/>
          <w:color w:val="000000"/>
          <w:bdr w:val="none" w:sz="0" w:space="0" w:color="auto" w:frame="1"/>
        </w:rPr>
      </w:pPr>
    </w:p>
    <w:p w14:paraId="23A172DF"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Size</w:t>
      </w:r>
    </w:p>
    <w:p w14:paraId="03C0923B"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0DB6A446"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46    73</w:t>
      </w:r>
    </w:p>
    <w:p w14:paraId="32C8C5CE"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5    13</w:t>
      </w:r>
    </w:p>
    <w:p w14:paraId="5B594866"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43    45</w:t>
      </w:r>
    </w:p>
    <w:p w14:paraId="0B3B65B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46    29</w:t>
      </w:r>
    </w:p>
    <w:p w14:paraId="00BA169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44    26</w:t>
      </w:r>
    </w:p>
    <w:p w14:paraId="7E008087"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8     5</w:t>
      </w:r>
    </w:p>
    <w:p w14:paraId="744FC2A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7     8</w:t>
      </w:r>
    </w:p>
    <w:p w14:paraId="32EBD04C" w14:textId="77777777" w:rsidR="00E04201" w:rsidRDefault="00E04201" w:rsidP="00A51E4B">
      <w:pPr>
        <w:pStyle w:val="Code"/>
        <w:rPr>
          <w:rStyle w:val="gnkrckgcgsb"/>
          <w:rFonts w:ascii="Lucida Console" w:hAnsi="Lucida Console"/>
          <w:color w:val="000000"/>
          <w:bdr w:val="none" w:sz="0" w:space="0" w:color="auto" w:frame="1"/>
        </w:rPr>
      </w:pPr>
    </w:p>
    <w:p w14:paraId="1BA2B3AD"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unTime</w:t>
      </w:r>
    </w:p>
    <w:p w14:paraId="4BD3B2F0"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138478C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0.02    0.00    0.01 </w:t>
      </w:r>
    </w:p>
    <w:p w14:paraId="5C1A5118" w14:textId="77777777" w:rsidR="00E04201" w:rsidRDefault="00E04201" w:rsidP="00A51E4B">
      <w:pPr>
        <w:pStyle w:val="Code"/>
        <w:rPr>
          <w:rStyle w:val="gnkrckgcgsb"/>
          <w:rFonts w:ascii="Lucida Console" w:hAnsi="Lucida Console"/>
          <w:color w:val="000000"/>
          <w:bdr w:val="none" w:sz="0" w:space="0" w:color="auto" w:frame="1"/>
        </w:rPr>
      </w:pPr>
    </w:p>
    <w:p w14:paraId="78A5E7A6"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ol</w:t>
      </w:r>
    </w:p>
    <w:p w14:paraId="0FB4B4A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LL</w:t>
      </w:r>
    </w:p>
    <w:p w14:paraId="2283537F" w14:textId="77777777" w:rsidR="00E04201" w:rsidRDefault="00E04201" w:rsidP="00A51E4B">
      <w:pPr>
        <w:pStyle w:val="Code"/>
        <w:rPr>
          <w:rStyle w:val="gnkrckgcgsb"/>
          <w:rFonts w:ascii="Lucida Console" w:hAnsi="Lucida Console"/>
          <w:color w:val="000000"/>
          <w:bdr w:val="none" w:sz="0" w:space="0" w:color="auto" w:frame="1"/>
        </w:rPr>
      </w:pPr>
    </w:p>
    <w:p w14:paraId="2326E70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ttr(,"class")</w:t>
      </w:r>
    </w:p>
    <w:p w14:paraId="267A0B14"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w:t>
      </w:r>
      <w:proofErr w:type="gramStart"/>
      <w:r>
        <w:rPr>
          <w:rStyle w:val="gnkrckgcgsb"/>
          <w:rFonts w:ascii="Lucida Console" w:hAnsi="Lucida Console"/>
          <w:color w:val="000000"/>
          <w:bdr w:val="none" w:sz="0" w:space="0" w:color="auto" w:frame="1"/>
        </w:rPr>
        <w:t>summary.saAlloc</w:t>
      </w:r>
      <w:proofErr w:type="gramEnd"/>
      <w:r>
        <w:rPr>
          <w:rStyle w:val="gnkrckgcgsb"/>
          <w:rFonts w:ascii="Lucida Console" w:hAnsi="Lucida Console"/>
          <w:color w:val="000000"/>
          <w:bdr w:val="none" w:sz="0" w:space="0" w:color="auto" w:frame="1"/>
        </w:rPr>
        <w:t>"</w:t>
      </w:r>
    </w:p>
    <w:p w14:paraId="0A0E77D6" w14:textId="77777777" w:rsidR="00E04201" w:rsidRDefault="00E04201" w:rsidP="00A51E4B">
      <w:pPr>
        <w:pStyle w:val="Code"/>
        <w:rPr>
          <w:rStyle w:val="gnkrckgcgsb"/>
          <w:rFonts w:ascii="Lucida Console" w:hAnsi="Lucida Console"/>
          <w:color w:val="000000"/>
          <w:bdr w:val="none" w:sz="0" w:space="0" w:color="auto" w:frame="1"/>
        </w:rPr>
      </w:pPr>
    </w:p>
    <w:p w14:paraId="681802B0"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7C2C11BF"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41B1B73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01960492 0.007362273 0.0002</w:t>
      </w:r>
    </w:p>
    <w:p w14:paraId="59CF5389" w14:textId="77777777" w:rsidR="00E04201" w:rsidRDefault="00E04201" w:rsidP="00A51E4B">
      <w:pPr>
        <w:pStyle w:val="Code"/>
        <w:rPr>
          <w:rStyle w:val="gnkrckgcgsb"/>
          <w:rFonts w:ascii="Lucida Console" w:hAnsi="Lucida Console"/>
          <w:color w:val="000000"/>
          <w:bdr w:val="none" w:sz="0" w:space="0" w:color="auto" w:frame="1"/>
        </w:rPr>
      </w:pPr>
    </w:p>
    <w:p w14:paraId="01C48757"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w:t>
      </w:r>
    </w:p>
    <w:p w14:paraId="6B88BC8A"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77B5F337"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17    17</w:t>
      </w:r>
    </w:p>
    <w:p w14:paraId="1A408A4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2     5</w:t>
      </w:r>
    </w:p>
    <w:p w14:paraId="3905A507"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7    14</w:t>
      </w:r>
    </w:p>
    <w:p w14:paraId="2898D237"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4     7</w:t>
      </w:r>
    </w:p>
    <w:p w14:paraId="09C54533"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9    24</w:t>
      </w:r>
    </w:p>
    <w:p w14:paraId="6FFC785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6    10</w:t>
      </w:r>
    </w:p>
    <w:p w14:paraId="43A26286"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4     9</w:t>
      </w:r>
    </w:p>
    <w:p w14:paraId="47AA875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17    12</w:t>
      </w:r>
    </w:p>
    <w:p w14:paraId="74162A0E"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2     7</w:t>
      </w:r>
    </w:p>
    <w:p w14:paraId="1158500D"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2     4</w:t>
      </w:r>
    </w:p>
    <w:p w14:paraId="0403CB0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2     6</w:t>
      </w:r>
    </w:p>
    <w:p w14:paraId="2090B040"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2       3    11</w:t>
      </w:r>
    </w:p>
    <w:p w14:paraId="69C63F85"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2     6</w:t>
      </w:r>
    </w:p>
    <w:p w14:paraId="757FBAF6"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4      48    34</w:t>
      </w:r>
    </w:p>
    <w:p w14:paraId="403473EA"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5       6    20</w:t>
      </w:r>
    </w:p>
    <w:p w14:paraId="374FBE4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n_16       2     7</w:t>
      </w:r>
    </w:p>
    <w:p w14:paraId="0943CE0A"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7       7    28</w:t>
      </w:r>
    </w:p>
    <w:p w14:paraId="09440F1B"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8       2     7</w:t>
      </w:r>
    </w:p>
    <w:p w14:paraId="13043E80"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9     142    44</w:t>
      </w:r>
    </w:p>
    <w:p w14:paraId="24DE771D"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0       6     7</w:t>
      </w:r>
    </w:p>
    <w:p w14:paraId="058C595F"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1       3     7</w:t>
      </w:r>
    </w:p>
    <w:p w14:paraId="744D5013"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2       2     2</w:t>
      </w:r>
    </w:p>
    <w:p w14:paraId="5505DC71"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3       3     5</w:t>
      </w:r>
    </w:p>
    <w:p w14:paraId="5CE6B87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4       2     4</w:t>
      </w:r>
    </w:p>
    <w:p w14:paraId="1A405A4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5       3     4</w:t>
      </w:r>
    </w:p>
    <w:p w14:paraId="31D4C2A4"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6       2     4</w:t>
      </w:r>
    </w:p>
    <w:p w14:paraId="4A3BEDC9" w14:textId="77777777" w:rsidR="00E04201" w:rsidRDefault="00E04201" w:rsidP="00A51E4B">
      <w:pPr>
        <w:pStyle w:val="Code"/>
        <w:rPr>
          <w:rStyle w:val="gnkrckgcgsb"/>
          <w:rFonts w:ascii="Lucida Console" w:hAnsi="Lucida Console"/>
          <w:color w:val="000000"/>
          <w:bdr w:val="none" w:sz="0" w:space="0" w:color="auto" w:frame="1"/>
        </w:rPr>
      </w:pPr>
    </w:p>
    <w:p w14:paraId="781E1A8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Size</w:t>
      </w:r>
    </w:p>
    <w:p w14:paraId="35ED679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6FABFA13"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172    87</w:t>
      </w:r>
    </w:p>
    <w:p w14:paraId="33A58C2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23    57</w:t>
      </w:r>
    </w:p>
    <w:p w14:paraId="70FED20A"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48    35</w:t>
      </w:r>
    </w:p>
    <w:p w14:paraId="7ACCBEF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38    45</w:t>
      </w:r>
    </w:p>
    <w:p w14:paraId="1BC71B5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115   105</w:t>
      </w:r>
    </w:p>
    <w:p w14:paraId="406FC991"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83    76</w:t>
      </w:r>
    </w:p>
    <w:p w14:paraId="1B94A30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46    72</w:t>
      </w:r>
    </w:p>
    <w:p w14:paraId="303F3E34"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61    16</w:t>
      </w:r>
    </w:p>
    <w:p w14:paraId="054211A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56    86</w:t>
      </w:r>
    </w:p>
    <w:p w14:paraId="52AB24EE"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18    22</w:t>
      </w:r>
    </w:p>
    <w:p w14:paraId="0AB49754"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      10    17</w:t>
      </w:r>
    </w:p>
    <w:p w14:paraId="4D1E3553"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26    40</w:t>
      </w:r>
    </w:p>
    <w:p w14:paraId="1AF099C1"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27    29</w:t>
      </w:r>
    </w:p>
    <w:p w14:paraId="1B474A7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3      88    34</w:t>
      </w:r>
    </w:p>
    <w:p w14:paraId="1900B0C4"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4      48    58</w:t>
      </w:r>
    </w:p>
    <w:p w14:paraId="4A8A1A81"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5     100   127</w:t>
      </w:r>
    </w:p>
    <w:p w14:paraId="2F27B5C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6      36    44</w:t>
      </w:r>
    </w:p>
    <w:p w14:paraId="2174A6B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7      28    52</w:t>
      </w:r>
    </w:p>
    <w:p w14:paraId="132CD97B"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8     150    44</w:t>
      </w:r>
    </w:p>
    <w:p w14:paraId="3AA0081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9      61    65</w:t>
      </w:r>
    </w:p>
    <w:p w14:paraId="28635457"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0     113   123</w:t>
      </w:r>
    </w:p>
    <w:p w14:paraId="05A75C5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1      32    95</w:t>
      </w:r>
    </w:p>
    <w:p w14:paraId="008EE53B"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2      54    42</w:t>
      </w:r>
    </w:p>
    <w:p w14:paraId="04FCB791"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3      73   114</w:t>
      </w:r>
    </w:p>
    <w:p w14:paraId="6E1AF2D1"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4      11    14</w:t>
      </w:r>
    </w:p>
    <w:p w14:paraId="1AE229A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5      19    37</w:t>
      </w:r>
    </w:p>
    <w:p w14:paraId="7164D1A5" w14:textId="77777777" w:rsidR="00E04201" w:rsidRDefault="00E04201" w:rsidP="00A51E4B">
      <w:pPr>
        <w:pStyle w:val="Code"/>
        <w:rPr>
          <w:rStyle w:val="gnkrckgcgsb"/>
          <w:rFonts w:ascii="Lucida Console" w:hAnsi="Lucida Console"/>
          <w:color w:val="000000"/>
          <w:bdr w:val="none" w:sz="0" w:space="0" w:color="auto" w:frame="1"/>
        </w:rPr>
      </w:pPr>
    </w:p>
    <w:p w14:paraId="43CB88F3"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unTime</w:t>
      </w:r>
    </w:p>
    <w:p w14:paraId="72519C3B"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3FE367FD"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0.11    0.00    0.11 </w:t>
      </w:r>
    </w:p>
    <w:p w14:paraId="121925C3" w14:textId="77777777" w:rsidR="00E04201" w:rsidRDefault="00E04201" w:rsidP="00A51E4B">
      <w:pPr>
        <w:pStyle w:val="Code"/>
        <w:rPr>
          <w:rStyle w:val="gnkrckgcgsb"/>
          <w:rFonts w:ascii="Lucida Console" w:hAnsi="Lucida Console"/>
          <w:color w:val="000000"/>
          <w:bdr w:val="none" w:sz="0" w:space="0" w:color="auto" w:frame="1"/>
        </w:rPr>
      </w:pPr>
    </w:p>
    <w:p w14:paraId="69CA5CF0"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ol</w:t>
      </w:r>
    </w:p>
    <w:p w14:paraId="135C5EBF"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LL</w:t>
      </w:r>
    </w:p>
    <w:p w14:paraId="59AB8D04" w14:textId="77777777" w:rsidR="00E04201" w:rsidRDefault="00E04201" w:rsidP="00A51E4B">
      <w:pPr>
        <w:pStyle w:val="Code"/>
        <w:rPr>
          <w:rStyle w:val="gnkrckgcgsb"/>
          <w:rFonts w:ascii="Lucida Console" w:hAnsi="Lucida Console"/>
          <w:color w:val="000000"/>
          <w:bdr w:val="none" w:sz="0" w:space="0" w:color="auto" w:frame="1"/>
        </w:rPr>
      </w:pPr>
    </w:p>
    <w:p w14:paraId="254DC52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ttr(,"class")</w:t>
      </w:r>
    </w:p>
    <w:p w14:paraId="3391DFF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w:t>
      </w:r>
      <w:proofErr w:type="gramStart"/>
      <w:r>
        <w:rPr>
          <w:rStyle w:val="gnkrckgcgsb"/>
          <w:rFonts w:ascii="Lucida Console" w:hAnsi="Lucida Console"/>
          <w:color w:val="000000"/>
          <w:bdr w:val="none" w:sz="0" w:space="0" w:color="auto" w:frame="1"/>
        </w:rPr>
        <w:t>summary.saAlloc</w:t>
      </w:r>
      <w:proofErr w:type="gramEnd"/>
      <w:r>
        <w:rPr>
          <w:rStyle w:val="gnkrckgcgsb"/>
          <w:rFonts w:ascii="Lucida Console" w:hAnsi="Lucida Console"/>
          <w:color w:val="000000"/>
          <w:bdr w:val="none" w:sz="0" w:space="0" w:color="auto" w:frame="1"/>
        </w:rPr>
        <w:t>"</w:t>
      </w:r>
    </w:p>
    <w:p w14:paraId="7B644F60" w14:textId="77777777" w:rsidR="00E04201" w:rsidRDefault="00E04201" w:rsidP="00A51E4B">
      <w:pPr>
        <w:pStyle w:val="Code"/>
        <w:rPr>
          <w:rStyle w:val="gnkrckgcgsb"/>
          <w:rFonts w:ascii="Lucida Console" w:hAnsi="Lucida Console"/>
          <w:color w:val="000000"/>
          <w:bdr w:val="none" w:sz="0" w:space="0" w:color="auto" w:frame="1"/>
        </w:rPr>
      </w:pPr>
    </w:p>
    <w:p w14:paraId="5245FED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624EB71A"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00D34C5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1 0.04184441 0.01732629 0.0002</w:t>
      </w:r>
    </w:p>
    <w:p w14:paraId="45249506" w14:textId="77777777" w:rsidR="00E04201" w:rsidRDefault="00E04201" w:rsidP="00A51E4B">
      <w:pPr>
        <w:pStyle w:val="Code"/>
        <w:rPr>
          <w:rStyle w:val="gnkrckgcgsb"/>
          <w:rFonts w:ascii="Lucida Console" w:hAnsi="Lucida Console"/>
          <w:color w:val="000000"/>
          <w:bdr w:val="none" w:sz="0" w:space="0" w:color="auto" w:frame="1"/>
        </w:rPr>
      </w:pPr>
    </w:p>
    <w:p w14:paraId="2775E4D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w:t>
      </w:r>
    </w:p>
    <w:p w14:paraId="70D8F35B"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4DFCCF70"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6     5</w:t>
      </w:r>
    </w:p>
    <w:p w14:paraId="76AECC6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2     3</w:t>
      </w:r>
    </w:p>
    <w:p w14:paraId="2AE3BD7F"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2     3</w:t>
      </w:r>
    </w:p>
    <w:p w14:paraId="7DE96835"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3     5</w:t>
      </w:r>
    </w:p>
    <w:p w14:paraId="7E4FA67F"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7    10</w:t>
      </w:r>
    </w:p>
    <w:p w14:paraId="50B3500B"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4     7</w:t>
      </w:r>
    </w:p>
    <w:p w14:paraId="0A12A43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46    25</w:t>
      </w:r>
    </w:p>
    <w:p w14:paraId="0832B33E"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2    10</w:t>
      </w:r>
    </w:p>
    <w:p w14:paraId="1C12FC2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2     6</w:t>
      </w:r>
    </w:p>
    <w:p w14:paraId="1F6071EF" w14:textId="77777777" w:rsidR="00E04201" w:rsidRDefault="00E04201" w:rsidP="00A51E4B">
      <w:pPr>
        <w:pStyle w:val="Code"/>
        <w:rPr>
          <w:rStyle w:val="gnkrckgcgsb"/>
          <w:rFonts w:ascii="Lucida Console" w:hAnsi="Lucida Console"/>
          <w:color w:val="000000"/>
          <w:bdr w:val="none" w:sz="0" w:space="0" w:color="auto" w:frame="1"/>
        </w:rPr>
      </w:pPr>
    </w:p>
    <w:p w14:paraId="51FFAAC6"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Size</w:t>
      </w:r>
    </w:p>
    <w:p w14:paraId="58475CA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44BB1E2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109    87</w:t>
      </w:r>
    </w:p>
    <w:p w14:paraId="5980BF0B"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106   141</w:t>
      </w:r>
    </w:p>
    <w:p w14:paraId="3B2DF305"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101   104</w:t>
      </w:r>
    </w:p>
    <w:p w14:paraId="6CD0E17A"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118   111</w:t>
      </w:r>
    </w:p>
    <w:p w14:paraId="2466FD4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72    69</w:t>
      </w:r>
    </w:p>
    <w:p w14:paraId="1E0F85A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61    71</w:t>
      </w:r>
    </w:p>
    <w:p w14:paraId="548730FB"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83    25</w:t>
      </w:r>
    </w:p>
    <w:p w14:paraId="616EFACD"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11    43</w:t>
      </w:r>
    </w:p>
    <w:p w14:paraId="799880B5"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9    19</w:t>
      </w:r>
    </w:p>
    <w:p w14:paraId="6A8E91B8" w14:textId="77777777" w:rsidR="00E04201" w:rsidRDefault="00E04201" w:rsidP="00A51E4B">
      <w:pPr>
        <w:pStyle w:val="Code"/>
        <w:rPr>
          <w:rStyle w:val="gnkrckgcgsb"/>
          <w:rFonts w:ascii="Lucida Console" w:hAnsi="Lucida Console"/>
          <w:color w:val="000000"/>
          <w:bdr w:val="none" w:sz="0" w:space="0" w:color="auto" w:frame="1"/>
        </w:rPr>
      </w:pPr>
    </w:p>
    <w:p w14:paraId="7A79245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unTime</w:t>
      </w:r>
    </w:p>
    <w:p w14:paraId="14734DE3"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267FA6C1"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0.04    0.00    0.05 </w:t>
      </w:r>
    </w:p>
    <w:p w14:paraId="0A2CF0D1" w14:textId="77777777" w:rsidR="00E04201" w:rsidRDefault="00E04201" w:rsidP="00A51E4B">
      <w:pPr>
        <w:pStyle w:val="Code"/>
        <w:rPr>
          <w:rStyle w:val="gnkrckgcgsb"/>
          <w:rFonts w:ascii="Lucida Console" w:hAnsi="Lucida Console"/>
          <w:color w:val="000000"/>
          <w:bdr w:val="none" w:sz="0" w:space="0" w:color="auto" w:frame="1"/>
        </w:rPr>
      </w:pPr>
    </w:p>
    <w:p w14:paraId="791F25F7"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ol</w:t>
      </w:r>
    </w:p>
    <w:p w14:paraId="3B005CBB"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LL</w:t>
      </w:r>
    </w:p>
    <w:p w14:paraId="17F25045" w14:textId="77777777" w:rsidR="00E04201" w:rsidRDefault="00E04201" w:rsidP="00A51E4B">
      <w:pPr>
        <w:pStyle w:val="Code"/>
        <w:rPr>
          <w:rStyle w:val="gnkrckgcgsb"/>
          <w:rFonts w:ascii="Lucida Console" w:hAnsi="Lucida Console"/>
          <w:color w:val="000000"/>
          <w:bdr w:val="none" w:sz="0" w:space="0" w:color="auto" w:frame="1"/>
        </w:rPr>
      </w:pPr>
    </w:p>
    <w:p w14:paraId="45FE34D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ttr(,"class")</w:t>
      </w:r>
    </w:p>
    <w:p w14:paraId="443E0AC6"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w:t>
      </w:r>
      <w:proofErr w:type="gramStart"/>
      <w:r>
        <w:rPr>
          <w:rStyle w:val="gnkrckgcgsb"/>
          <w:rFonts w:ascii="Lucida Console" w:hAnsi="Lucida Console"/>
          <w:color w:val="000000"/>
          <w:bdr w:val="none" w:sz="0" w:space="0" w:color="auto" w:frame="1"/>
        </w:rPr>
        <w:t>summary.saAlloc</w:t>
      </w:r>
      <w:proofErr w:type="gramEnd"/>
      <w:r>
        <w:rPr>
          <w:rStyle w:val="gnkrckgcgsb"/>
          <w:rFonts w:ascii="Lucida Console" w:hAnsi="Lucida Console"/>
          <w:color w:val="000000"/>
          <w:bdr w:val="none" w:sz="0" w:space="0" w:color="auto" w:frame="1"/>
        </w:rPr>
        <w:t>"</w:t>
      </w:r>
    </w:p>
    <w:p w14:paraId="5EC857D9" w14:textId="77777777" w:rsidR="00E04201" w:rsidRDefault="00E04201" w:rsidP="00A51E4B">
      <w:pPr>
        <w:pStyle w:val="Code"/>
        <w:rPr>
          <w:rStyle w:val="gnkrckgcgsb"/>
          <w:rFonts w:ascii="Lucida Console" w:hAnsi="Lucida Console"/>
          <w:color w:val="000000"/>
          <w:bdr w:val="none" w:sz="0" w:space="0" w:color="auto" w:frame="1"/>
        </w:rPr>
      </w:pPr>
    </w:p>
    <w:p w14:paraId="46DF060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74F757D1"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4FF0D0E1"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0198276 0.01799486 0.0002</w:t>
      </w:r>
    </w:p>
    <w:p w14:paraId="648A2D90" w14:textId="77777777" w:rsidR="00E04201" w:rsidRDefault="00E04201" w:rsidP="00A51E4B">
      <w:pPr>
        <w:pStyle w:val="Code"/>
        <w:rPr>
          <w:rStyle w:val="gnkrckgcgsb"/>
          <w:rFonts w:ascii="Lucida Console" w:hAnsi="Lucida Console"/>
          <w:color w:val="000000"/>
          <w:bdr w:val="none" w:sz="0" w:space="0" w:color="auto" w:frame="1"/>
        </w:rPr>
      </w:pPr>
    </w:p>
    <w:p w14:paraId="2402E7BF"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w:t>
      </w:r>
    </w:p>
    <w:p w14:paraId="1E815C96"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63C9A3EE"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4     6</w:t>
      </w:r>
    </w:p>
    <w:p w14:paraId="49A2DF91"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18    19</w:t>
      </w:r>
    </w:p>
    <w:p w14:paraId="08678C0E"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7     7</w:t>
      </w:r>
    </w:p>
    <w:p w14:paraId="0774A86A"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4     5</w:t>
      </w:r>
    </w:p>
    <w:p w14:paraId="216DAE3F"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10    10</w:t>
      </w:r>
    </w:p>
    <w:p w14:paraId="07C2622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35    35</w:t>
      </w:r>
    </w:p>
    <w:p w14:paraId="473C660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11    12</w:t>
      </w:r>
    </w:p>
    <w:p w14:paraId="73222D85"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2     2</w:t>
      </w:r>
    </w:p>
    <w:p w14:paraId="01393C8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25    24</w:t>
      </w:r>
    </w:p>
    <w:p w14:paraId="0BD2FE01"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234   223</w:t>
      </w:r>
    </w:p>
    <w:p w14:paraId="38671760"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3     4</w:t>
      </w:r>
    </w:p>
    <w:p w14:paraId="65F886E4"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n_12      23    26</w:t>
      </w:r>
    </w:p>
    <w:p w14:paraId="0A5BC63A"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3     3</w:t>
      </w:r>
    </w:p>
    <w:p w14:paraId="7DD05A0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4       2     2</w:t>
      </w:r>
    </w:p>
    <w:p w14:paraId="3D1B099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5       2     2</w:t>
      </w:r>
    </w:p>
    <w:p w14:paraId="514C1603"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6      14    15</w:t>
      </w:r>
    </w:p>
    <w:p w14:paraId="6EF54C5A"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7      10    10</w:t>
      </w:r>
    </w:p>
    <w:p w14:paraId="537EFBAD"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8       4     4</w:t>
      </w:r>
    </w:p>
    <w:p w14:paraId="4989F3BD"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9       2     3</w:t>
      </w:r>
    </w:p>
    <w:p w14:paraId="4C5875F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0       2     2</w:t>
      </w:r>
    </w:p>
    <w:p w14:paraId="78B2A2E7"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1       2     2</w:t>
      </w:r>
    </w:p>
    <w:p w14:paraId="782062C3"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2       2     3</w:t>
      </w:r>
    </w:p>
    <w:p w14:paraId="0D79D3F2" w14:textId="77777777" w:rsidR="00E04201" w:rsidRDefault="00E04201" w:rsidP="00A51E4B">
      <w:pPr>
        <w:pStyle w:val="Code"/>
        <w:rPr>
          <w:rStyle w:val="gnkrckgcgsb"/>
          <w:rFonts w:ascii="Lucida Console" w:hAnsi="Lucida Console"/>
          <w:color w:val="000000"/>
          <w:bdr w:val="none" w:sz="0" w:space="0" w:color="auto" w:frame="1"/>
        </w:rPr>
      </w:pPr>
    </w:p>
    <w:p w14:paraId="15C49D3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Size</w:t>
      </w:r>
    </w:p>
    <w:p w14:paraId="32CF361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525A1F23"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0     </w:t>
      </w:r>
      <w:proofErr w:type="gramStart"/>
      <w:r>
        <w:rPr>
          <w:rStyle w:val="gnkrckgcgsb"/>
          <w:rFonts w:ascii="Lucida Console" w:hAnsi="Lucida Console"/>
          <w:color w:val="000000"/>
          <w:bdr w:val="none" w:sz="0" w:space="0" w:color="auto" w:frame="1"/>
        </w:rPr>
        <w:t>1291  1345</w:t>
      </w:r>
      <w:proofErr w:type="gramEnd"/>
    </w:p>
    <w:p w14:paraId="6669704F"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567   552</w:t>
      </w:r>
    </w:p>
    <w:p w14:paraId="7606646E"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2      </w:t>
      </w:r>
      <w:proofErr w:type="gramStart"/>
      <w:r>
        <w:rPr>
          <w:rStyle w:val="gnkrckgcgsb"/>
          <w:rFonts w:ascii="Lucida Console" w:hAnsi="Lucida Console"/>
          <w:color w:val="000000"/>
          <w:bdr w:val="none" w:sz="0" w:space="0" w:color="auto" w:frame="1"/>
        </w:rPr>
        <w:t>989  1007</w:t>
      </w:r>
      <w:proofErr w:type="gramEnd"/>
    </w:p>
    <w:p w14:paraId="6E47D914"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352   411</w:t>
      </w:r>
    </w:p>
    <w:p w14:paraId="555FBDB0"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596   607</w:t>
      </w:r>
    </w:p>
    <w:p w14:paraId="54FCF8A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5     </w:t>
      </w:r>
      <w:proofErr w:type="gramStart"/>
      <w:r>
        <w:rPr>
          <w:rStyle w:val="gnkrckgcgsb"/>
          <w:rFonts w:ascii="Lucida Console" w:hAnsi="Lucida Console"/>
          <w:color w:val="000000"/>
          <w:bdr w:val="none" w:sz="0" w:space="0" w:color="auto" w:frame="1"/>
        </w:rPr>
        <w:t>1546  1467</w:t>
      </w:r>
      <w:proofErr w:type="gramEnd"/>
    </w:p>
    <w:p w14:paraId="07DC1835"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981   984</w:t>
      </w:r>
    </w:p>
    <w:p w14:paraId="21994E3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7     </w:t>
      </w:r>
      <w:proofErr w:type="gramStart"/>
      <w:r>
        <w:rPr>
          <w:rStyle w:val="gnkrckgcgsb"/>
          <w:rFonts w:ascii="Lucida Console" w:hAnsi="Lucida Console"/>
          <w:color w:val="000000"/>
          <w:bdr w:val="none" w:sz="0" w:space="0" w:color="auto" w:frame="1"/>
        </w:rPr>
        <w:t>1423  1482</w:t>
      </w:r>
      <w:proofErr w:type="gramEnd"/>
    </w:p>
    <w:p w14:paraId="11599CB3"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581   549</w:t>
      </w:r>
    </w:p>
    <w:p w14:paraId="35DD2BE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9     </w:t>
      </w:r>
      <w:proofErr w:type="gramStart"/>
      <w:r>
        <w:rPr>
          <w:rStyle w:val="gnkrckgcgsb"/>
          <w:rFonts w:ascii="Lucida Console" w:hAnsi="Lucida Console"/>
          <w:color w:val="000000"/>
          <w:bdr w:val="none" w:sz="0" w:space="0" w:color="auto" w:frame="1"/>
        </w:rPr>
        <w:t>1703  1415</w:t>
      </w:r>
      <w:proofErr w:type="gramEnd"/>
    </w:p>
    <w:p w14:paraId="00EA5BEC"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10    </w:t>
      </w:r>
      <w:proofErr w:type="gramStart"/>
      <w:r>
        <w:rPr>
          <w:rStyle w:val="gnkrckgcgsb"/>
          <w:rFonts w:ascii="Lucida Console" w:hAnsi="Lucida Console"/>
          <w:color w:val="000000"/>
          <w:bdr w:val="none" w:sz="0" w:space="0" w:color="auto" w:frame="1"/>
        </w:rPr>
        <w:t>1101  1138</w:t>
      </w:r>
      <w:proofErr w:type="gramEnd"/>
    </w:p>
    <w:p w14:paraId="39D50AC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575   579</w:t>
      </w:r>
    </w:p>
    <w:p w14:paraId="3D0B6E47"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30    34</w:t>
      </w:r>
    </w:p>
    <w:p w14:paraId="7A927401"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3      37    46</w:t>
      </w:r>
    </w:p>
    <w:p w14:paraId="5F793EE0"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4      60    87</w:t>
      </w:r>
    </w:p>
    <w:p w14:paraId="496E0299"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5     195   193</w:t>
      </w:r>
    </w:p>
    <w:p w14:paraId="1C667EA7"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6     102   100</w:t>
      </w:r>
    </w:p>
    <w:p w14:paraId="231582B2"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7      76    92</w:t>
      </w:r>
    </w:p>
    <w:p w14:paraId="0B4398B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8      41    58</w:t>
      </w:r>
    </w:p>
    <w:p w14:paraId="3B468B35"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9     112   135</w:t>
      </w:r>
    </w:p>
    <w:p w14:paraId="1C574B3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0      84   112</w:t>
      </w:r>
    </w:p>
    <w:p w14:paraId="5BED6A73"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1       9    58</w:t>
      </w:r>
    </w:p>
    <w:p w14:paraId="3E19A614" w14:textId="77777777" w:rsidR="00E04201" w:rsidRDefault="00E04201" w:rsidP="00A51E4B">
      <w:pPr>
        <w:pStyle w:val="Code"/>
        <w:rPr>
          <w:rStyle w:val="gnkrckgcgsb"/>
          <w:rFonts w:ascii="Lucida Console" w:hAnsi="Lucida Console"/>
          <w:color w:val="000000"/>
          <w:bdr w:val="none" w:sz="0" w:space="0" w:color="auto" w:frame="1"/>
        </w:rPr>
      </w:pPr>
    </w:p>
    <w:p w14:paraId="7905211B"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unTime</w:t>
      </w:r>
    </w:p>
    <w:p w14:paraId="54D412D3"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66E318F8"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0.23    0.00    0.23 </w:t>
      </w:r>
    </w:p>
    <w:p w14:paraId="3141C6A6" w14:textId="77777777" w:rsidR="00E04201" w:rsidRDefault="00E04201" w:rsidP="00A51E4B">
      <w:pPr>
        <w:pStyle w:val="Code"/>
        <w:rPr>
          <w:rStyle w:val="gnkrckgcgsb"/>
          <w:rFonts w:ascii="Lucida Console" w:hAnsi="Lucida Console"/>
          <w:color w:val="000000"/>
          <w:bdr w:val="none" w:sz="0" w:space="0" w:color="auto" w:frame="1"/>
        </w:rPr>
      </w:pPr>
    </w:p>
    <w:p w14:paraId="436E9F01"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ol</w:t>
      </w:r>
    </w:p>
    <w:p w14:paraId="05D6B4E5"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LL</w:t>
      </w:r>
    </w:p>
    <w:p w14:paraId="18E66C44" w14:textId="77777777" w:rsidR="00E04201" w:rsidRDefault="00E04201" w:rsidP="00A51E4B">
      <w:pPr>
        <w:pStyle w:val="Code"/>
        <w:rPr>
          <w:rStyle w:val="gnkrckgcgsb"/>
          <w:rFonts w:ascii="Lucida Console" w:hAnsi="Lucida Console"/>
          <w:color w:val="000000"/>
          <w:bdr w:val="none" w:sz="0" w:space="0" w:color="auto" w:frame="1"/>
        </w:rPr>
      </w:pPr>
    </w:p>
    <w:p w14:paraId="5AD43395" w14:textId="77777777" w:rsidR="00E04201" w:rsidRDefault="00E04201"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ttr(,"class")</w:t>
      </w:r>
    </w:p>
    <w:p w14:paraId="19CBD4E4" w14:textId="77777777" w:rsidR="00E04201" w:rsidRDefault="00E04201" w:rsidP="00A51E4B">
      <w:pPr>
        <w:pStyle w:val="Code"/>
      </w:pPr>
      <w:r>
        <w:rPr>
          <w:rStyle w:val="gnkrckgcgsb"/>
          <w:rFonts w:ascii="Lucida Console" w:hAnsi="Lucida Console"/>
          <w:color w:val="000000"/>
          <w:bdr w:val="none" w:sz="0" w:space="0" w:color="auto" w:frame="1"/>
        </w:rPr>
        <w:t>[1] "</w:t>
      </w:r>
      <w:proofErr w:type="gramStart"/>
      <w:r>
        <w:rPr>
          <w:rStyle w:val="gnkrckgcgsb"/>
          <w:rFonts w:ascii="Lucida Console" w:hAnsi="Lucida Console"/>
          <w:color w:val="000000"/>
          <w:bdr w:val="none" w:sz="0" w:space="0" w:color="auto" w:frame="1"/>
        </w:rPr>
        <w:t>summary.saAlloc</w:t>
      </w:r>
      <w:proofErr w:type="gramEnd"/>
      <w:r>
        <w:rPr>
          <w:rStyle w:val="gnkrckgcgsb"/>
          <w:rFonts w:ascii="Lucida Console" w:hAnsi="Lucida Console"/>
          <w:color w:val="000000"/>
          <w:bdr w:val="none" w:sz="0" w:space="0" w:color="auto" w:frame="1"/>
        </w:rPr>
        <w:t>"</w:t>
      </w:r>
    </w:p>
    <w:p w14:paraId="52E28ADB" w14:textId="5F13D236" w:rsidR="003754D8" w:rsidRDefault="003754D8" w:rsidP="006F4F15">
      <w:pPr>
        <w:pStyle w:val="Code"/>
        <w:rPr>
          <w:rFonts w:asciiTheme="majorBidi" w:eastAsia="Times New Roman" w:hAnsiTheme="majorBidi" w:cstheme="majorBidi"/>
          <w:bdr w:val="none" w:sz="0" w:space="0" w:color="auto" w:frame="1"/>
          <w:lang w:bidi="ar-SA"/>
        </w:rPr>
      </w:pPr>
      <w:r>
        <w:rPr>
          <w:rFonts w:asciiTheme="majorBidi" w:eastAsia="Times New Roman" w:hAnsiTheme="majorBidi" w:cstheme="majorBidi"/>
          <w:bdr w:val="none" w:sz="0" w:space="0" w:color="auto" w:frame="1"/>
          <w:lang w:bidi="ar-SA"/>
        </w:rPr>
        <w:br/>
      </w:r>
    </w:p>
    <w:p w14:paraId="56A0BAEC" w14:textId="77777777" w:rsidR="00023005" w:rsidRDefault="00023005" w:rsidP="006F4F15">
      <w:pPr>
        <w:pStyle w:val="Code"/>
        <w:rPr>
          <w:rFonts w:asciiTheme="majorBidi" w:eastAsia="Times New Roman" w:hAnsiTheme="majorBidi" w:cstheme="majorBidi"/>
          <w:bdr w:val="none" w:sz="0" w:space="0" w:color="auto" w:frame="1"/>
          <w:lang w:bidi="ar-SA"/>
        </w:rPr>
      </w:pPr>
    </w:p>
    <w:p w14:paraId="12B7A667" w14:textId="77777777" w:rsidR="00023005" w:rsidRDefault="00023005" w:rsidP="006F4F15">
      <w:pPr>
        <w:pStyle w:val="Code"/>
        <w:rPr>
          <w:rFonts w:asciiTheme="majorBidi" w:eastAsia="Times New Roman" w:hAnsiTheme="majorBidi" w:cstheme="majorBidi"/>
          <w:bdr w:val="none" w:sz="0" w:space="0" w:color="auto" w:frame="1"/>
          <w:lang w:bidi="ar-SA"/>
        </w:rPr>
      </w:pPr>
    </w:p>
    <w:p w14:paraId="355260E4" w14:textId="0564B107" w:rsidR="00023005" w:rsidRDefault="00023005" w:rsidP="002B358E">
      <w:pPr>
        <w:pStyle w:val="Heading2"/>
      </w:pPr>
      <w:r>
        <w:rPr>
          <w:rFonts w:eastAsia="Times New Roman"/>
          <w:bdr w:val="none" w:sz="0" w:space="0" w:color="auto" w:frame="1"/>
          <w:lang w:bidi="ar-SA"/>
        </w:rPr>
        <w:t xml:space="preserve"> </w:t>
      </w:r>
      <w:bookmarkStart w:id="79" w:name="_Toc29161488"/>
      <w:r>
        <w:t xml:space="preserve">Method 2 </w:t>
      </w:r>
      <w:r w:rsidR="00AC429A">
        <w:t>R</w:t>
      </w:r>
      <w:r>
        <w:t xml:space="preserve">esults </w:t>
      </w:r>
      <w:r w:rsidR="00AC429A">
        <w:t>B</w:t>
      </w:r>
      <w:r>
        <w:t xml:space="preserve">ased on </w:t>
      </w:r>
      <w:r w:rsidR="00AC429A">
        <w:t>T</w:t>
      </w:r>
      <w:r>
        <w:t xml:space="preserve">otal </w:t>
      </w:r>
      <w:r w:rsidR="00AC429A">
        <w:t>S</w:t>
      </w:r>
      <w:r>
        <w:t>ample</w:t>
      </w:r>
      <w:r w:rsidR="00AC429A">
        <w:t xml:space="preserve"> S</w:t>
      </w:r>
      <w:r>
        <w:t xml:space="preserve">ize </w:t>
      </w:r>
      <w:proofErr w:type="gramStart"/>
      <w:r w:rsidR="00AC429A">
        <w:t>F</w:t>
      </w:r>
      <w:r>
        <w:t>rom</w:t>
      </w:r>
      <w:proofErr w:type="gramEnd"/>
      <w:r>
        <w:t xml:space="preserve"> GA with K-means </w:t>
      </w:r>
      <w:r w:rsidR="00AC429A">
        <w:t>I</w:t>
      </w:r>
      <w:r>
        <w:t xml:space="preserve">nitial </w:t>
      </w:r>
      <w:r w:rsidR="00AC429A">
        <w:t>S</w:t>
      </w:r>
      <w:r>
        <w:t>olution</w:t>
      </w:r>
      <w:bookmarkEnd w:id="79"/>
    </w:p>
    <w:p w14:paraId="2FEC1CF3" w14:textId="77777777" w:rsidR="00023005" w:rsidRDefault="00023005" w:rsidP="00A51E4B">
      <w:pPr>
        <w:pStyle w:val="Code"/>
        <w:rPr>
          <w:rStyle w:val="gnkrckgcgsb"/>
          <w:rFonts w:ascii="Lucida Console" w:hAnsi="Lucida Console"/>
          <w:b/>
          <w:bCs/>
          <w:color w:val="000000"/>
          <w:sz w:val="24"/>
          <w:szCs w:val="24"/>
          <w:bdr w:val="none" w:sz="0" w:space="0" w:color="auto" w:frame="1"/>
        </w:rPr>
      </w:pPr>
      <w:r>
        <w:rPr>
          <w:rStyle w:val="gnkrckgcgsb"/>
          <w:rFonts w:ascii="Lucida Console" w:hAnsi="Lucida Console"/>
          <w:color w:val="000000"/>
          <w:bdr w:val="none" w:sz="0" w:space="0" w:color="auto" w:frame="1"/>
        </w:rPr>
        <w:lastRenderedPageBreak/>
        <w:t>$syscall</w:t>
      </w:r>
    </w:p>
    <w:p w14:paraId="101F6E9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1_b</w:t>
      </w:r>
    </w:p>
    <w:p w14:paraId="20E38329" w14:textId="77777777" w:rsidR="00023005" w:rsidRDefault="00023005" w:rsidP="00A51E4B">
      <w:pPr>
        <w:pStyle w:val="Code"/>
        <w:rPr>
          <w:rStyle w:val="gnkrckgcgsb"/>
          <w:rFonts w:ascii="Lucida Console" w:hAnsi="Lucida Console"/>
          <w:color w:val="000000"/>
          <w:bdr w:val="none" w:sz="0" w:space="0" w:color="auto" w:frame="1"/>
        </w:rPr>
      </w:pPr>
    </w:p>
    <w:p w14:paraId="532B749D"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45259821"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4E4A15C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03951785 0.0137545 0.0002</w:t>
      </w:r>
    </w:p>
    <w:p w14:paraId="0B338EA7" w14:textId="77777777" w:rsidR="00023005" w:rsidRDefault="00023005" w:rsidP="00A51E4B">
      <w:pPr>
        <w:pStyle w:val="Code"/>
        <w:rPr>
          <w:rStyle w:val="gnkrckgcgsb"/>
          <w:rFonts w:ascii="Lucida Console" w:hAnsi="Lucida Console"/>
          <w:color w:val="000000"/>
          <w:bdr w:val="none" w:sz="0" w:space="0" w:color="auto" w:frame="1"/>
        </w:rPr>
      </w:pPr>
    </w:p>
    <w:p w14:paraId="53F45816"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w:t>
      </w:r>
    </w:p>
    <w:p w14:paraId="5FE41F6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4D95A356"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10     3</w:t>
      </w:r>
    </w:p>
    <w:p w14:paraId="00A7E9D2"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9     5</w:t>
      </w:r>
    </w:p>
    <w:p w14:paraId="44C1CD0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10     5</w:t>
      </w:r>
    </w:p>
    <w:p w14:paraId="59E3075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9     8</w:t>
      </w:r>
    </w:p>
    <w:p w14:paraId="759D87B1"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10     2</w:t>
      </w:r>
    </w:p>
    <w:p w14:paraId="376B9181"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9     3</w:t>
      </w:r>
    </w:p>
    <w:p w14:paraId="34B9D39C"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9    13</w:t>
      </w:r>
    </w:p>
    <w:p w14:paraId="57F7E80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9     7</w:t>
      </w:r>
    </w:p>
    <w:p w14:paraId="5C8D4502"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10     5</w:t>
      </w:r>
    </w:p>
    <w:p w14:paraId="329D5038"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9    17</w:t>
      </w:r>
    </w:p>
    <w:p w14:paraId="581B3CCC"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9    36</w:t>
      </w:r>
    </w:p>
    <w:p w14:paraId="27F850C0"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2       9     6</w:t>
      </w:r>
    </w:p>
    <w:p w14:paraId="7C3EAC24"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10    12</w:t>
      </w:r>
    </w:p>
    <w:p w14:paraId="0B5ECB7B" w14:textId="77777777" w:rsidR="00023005" w:rsidRDefault="00023005" w:rsidP="00A51E4B">
      <w:pPr>
        <w:pStyle w:val="Code"/>
        <w:rPr>
          <w:rStyle w:val="gnkrckgcgsb"/>
          <w:rFonts w:ascii="Lucida Console" w:hAnsi="Lucida Console"/>
          <w:color w:val="000000"/>
          <w:bdr w:val="none" w:sz="0" w:space="0" w:color="auto" w:frame="1"/>
        </w:rPr>
      </w:pPr>
    </w:p>
    <w:p w14:paraId="4EB0DE76"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Size</w:t>
      </w:r>
    </w:p>
    <w:p w14:paraId="72533838"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7DA0B6F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101   109</w:t>
      </w:r>
    </w:p>
    <w:p w14:paraId="1999622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131   109</w:t>
      </w:r>
    </w:p>
    <w:p w14:paraId="2C5836D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144   124</w:t>
      </w:r>
    </w:p>
    <w:p w14:paraId="4F3C651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111    66</w:t>
      </w:r>
    </w:p>
    <w:p w14:paraId="5AFF09C8"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149   172</w:t>
      </w:r>
    </w:p>
    <w:p w14:paraId="0527231D"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142   153</w:t>
      </w:r>
    </w:p>
    <w:p w14:paraId="497AC0C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13    16</w:t>
      </w:r>
    </w:p>
    <w:p w14:paraId="0541DFA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49    72</w:t>
      </w:r>
    </w:p>
    <w:p w14:paraId="4B2D7882"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79   106</w:t>
      </w:r>
    </w:p>
    <w:p w14:paraId="2A74FC94"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62    54</w:t>
      </w:r>
    </w:p>
    <w:p w14:paraId="650A7C1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      83    64</w:t>
      </w:r>
    </w:p>
    <w:p w14:paraId="5E46DB96"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44    63</w:t>
      </w:r>
    </w:p>
    <w:p w14:paraId="5F62FEE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14    14</w:t>
      </w:r>
    </w:p>
    <w:p w14:paraId="73D9D5F5" w14:textId="77777777" w:rsidR="00023005" w:rsidRDefault="00023005" w:rsidP="00A51E4B">
      <w:pPr>
        <w:pStyle w:val="Code"/>
        <w:rPr>
          <w:rStyle w:val="gnkrckgcgsb"/>
          <w:rFonts w:ascii="Lucida Console" w:hAnsi="Lucida Console"/>
          <w:color w:val="000000"/>
          <w:bdr w:val="none" w:sz="0" w:space="0" w:color="auto" w:frame="1"/>
        </w:rPr>
      </w:pPr>
    </w:p>
    <w:p w14:paraId="06F20361"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unTime</w:t>
      </w:r>
    </w:p>
    <w:p w14:paraId="0D785EF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5DDF91C0"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0.06    0.01    0.07 </w:t>
      </w:r>
    </w:p>
    <w:p w14:paraId="64E76E28" w14:textId="77777777" w:rsidR="00023005" w:rsidRDefault="00023005" w:rsidP="00A51E4B">
      <w:pPr>
        <w:pStyle w:val="Code"/>
        <w:rPr>
          <w:rStyle w:val="gnkrckgcgsb"/>
          <w:rFonts w:ascii="Lucida Console" w:hAnsi="Lucida Console"/>
          <w:color w:val="000000"/>
          <w:bdr w:val="none" w:sz="0" w:space="0" w:color="auto" w:frame="1"/>
        </w:rPr>
      </w:pPr>
    </w:p>
    <w:p w14:paraId="1D79D49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ol</w:t>
      </w:r>
    </w:p>
    <w:p w14:paraId="65DD797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LL</w:t>
      </w:r>
    </w:p>
    <w:p w14:paraId="7C890D63" w14:textId="77777777" w:rsidR="00023005" w:rsidRDefault="00023005" w:rsidP="00A51E4B">
      <w:pPr>
        <w:pStyle w:val="Code"/>
        <w:rPr>
          <w:rStyle w:val="gnkrckgcgsb"/>
          <w:rFonts w:ascii="Lucida Console" w:hAnsi="Lucida Console"/>
          <w:color w:val="000000"/>
          <w:bdr w:val="none" w:sz="0" w:space="0" w:color="auto" w:frame="1"/>
        </w:rPr>
      </w:pPr>
    </w:p>
    <w:p w14:paraId="30D37C49"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ttr(,"class")</w:t>
      </w:r>
    </w:p>
    <w:p w14:paraId="3C53D6F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w:t>
      </w:r>
      <w:proofErr w:type="gramStart"/>
      <w:r>
        <w:rPr>
          <w:rStyle w:val="gnkrckgcgsb"/>
          <w:rFonts w:ascii="Lucida Console" w:hAnsi="Lucida Console"/>
          <w:color w:val="000000"/>
          <w:bdr w:val="none" w:sz="0" w:space="0" w:color="auto" w:frame="1"/>
        </w:rPr>
        <w:t>summary.saAlloc</w:t>
      </w:r>
      <w:proofErr w:type="gramEnd"/>
      <w:r>
        <w:rPr>
          <w:rStyle w:val="gnkrckgcgsb"/>
          <w:rFonts w:ascii="Lucida Console" w:hAnsi="Lucida Console"/>
          <w:color w:val="000000"/>
          <w:bdr w:val="none" w:sz="0" w:space="0" w:color="auto" w:frame="1"/>
        </w:rPr>
        <w:t>"</w:t>
      </w:r>
    </w:p>
    <w:p w14:paraId="776A580E" w14:textId="77777777" w:rsidR="00023005" w:rsidRDefault="00023005" w:rsidP="00A51E4B">
      <w:pPr>
        <w:pStyle w:val="Code"/>
        <w:rPr>
          <w:rStyle w:val="gnkrckgcmrb"/>
          <w:rFonts w:ascii="Lucida Console" w:hAnsi="Lucida Console"/>
          <w:color w:val="0000FF"/>
        </w:rPr>
      </w:pPr>
      <w:r>
        <w:rPr>
          <w:rStyle w:val="gnkrckgcmsb"/>
          <w:rFonts w:ascii="Lucida Console" w:hAnsi="Lucida Console"/>
          <w:color w:val="0000FF"/>
        </w:rPr>
        <w:t xml:space="preserve">&gt; </w:t>
      </w:r>
      <w:r>
        <w:rPr>
          <w:rStyle w:val="gnkrckgcmrb"/>
          <w:rFonts w:ascii="Lucida Console" w:hAnsi="Lucida Console"/>
          <w:color w:val="0000FF"/>
        </w:rPr>
        <w:t>summary(sa_solution2_b)</w:t>
      </w:r>
    </w:p>
    <w:p w14:paraId="45C1163C"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yscall</w:t>
      </w:r>
    </w:p>
    <w:p w14:paraId="1B7ECD19"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2_b</w:t>
      </w:r>
    </w:p>
    <w:p w14:paraId="6A8EEEA1" w14:textId="77777777" w:rsidR="00023005" w:rsidRDefault="00023005" w:rsidP="00A51E4B">
      <w:pPr>
        <w:pStyle w:val="Code"/>
        <w:rPr>
          <w:rStyle w:val="gnkrckgcgsb"/>
          <w:rFonts w:ascii="Lucida Console" w:hAnsi="Lucida Console"/>
          <w:color w:val="000000"/>
          <w:bdr w:val="none" w:sz="0" w:space="0" w:color="auto" w:frame="1"/>
        </w:rPr>
      </w:pPr>
    </w:p>
    <w:p w14:paraId="0865795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37EC08A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 xml:space="preserve">     Initial        Final Target</w:t>
      </w:r>
    </w:p>
    <w:p w14:paraId="751565B4"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04207412 0.0003603264 0.0002</w:t>
      </w:r>
    </w:p>
    <w:p w14:paraId="50EBA592" w14:textId="77777777" w:rsidR="00023005" w:rsidRDefault="00023005" w:rsidP="00A51E4B">
      <w:pPr>
        <w:pStyle w:val="Code"/>
        <w:rPr>
          <w:rStyle w:val="gnkrckgcgsb"/>
          <w:rFonts w:ascii="Lucida Console" w:hAnsi="Lucida Console"/>
          <w:color w:val="000000"/>
          <w:bdr w:val="none" w:sz="0" w:space="0" w:color="auto" w:frame="1"/>
        </w:rPr>
      </w:pPr>
    </w:p>
    <w:p w14:paraId="7B3BC38D"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w:t>
      </w:r>
    </w:p>
    <w:p w14:paraId="3EC9FF8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665D5322"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7     2</w:t>
      </w:r>
    </w:p>
    <w:p w14:paraId="254B1ED0"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7     6</w:t>
      </w:r>
    </w:p>
    <w:p w14:paraId="4DE9D4C6"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8     3</w:t>
      </w:r>
    </w:p>
    <w:p w14:paraId="1E948726"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8    18</w:t>
      </w:r>
    </w:p>
    <w:p w14:paraId="431180C4"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7     7</w:t>
      </w:r>
    </w:p>
    <w:p w14:paraId="1185AF61"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8     7</w:t>
      </w:r>
    </w:p>
    <w:p w14:paraId="50A5DD5A"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7     9</w:t>
      </w:r>
    </w:p>
    <w:p w14:paraId="0629999E" w14:textId="77777777" w:rsidR="00023005" w:rsidRDefault="00023005" w:rsidP="00A51E4B">
      <w:pPr>
        <w:pStyle w:val="Code"/>
        <w:rPr>
          <w:rStyle w:val="gnkrckgcgsb"/>
          <w:rFonts w:ascii="Lucida Console" w:hAnsi="Lucida Console"/>
          <w:color w:val="000000"/>
          <w:bdr w:val="none" w:sz="0" w:space="0" w:color="auto" w:frame="1"/>
        </w:rPr>
      </w:pPr>
    </w:p>
    <w:p w14:paraId="04F706A9"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Size</w:t>
      </w:r>
    </w:p>
    <w:p w14:paraId="13C7471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5EFEA141"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46    53</w:t>
      </w:r>
    </w:p>
    <w:p w14:paraId="697D366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5     4</w:t>
      </w:r>
    </w:p>
    <w:p w14:paraId="039C9D3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43    44</w:t>
      </w:r>
    </w:p>
    <w:p w14:paraId="2A48A06D"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46    43</w:t>
      </w:r>
    </w:p>
    <w:p w14:paraId="3F3F2DB8"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44    39</w:t>
      </w:r>
    </w:p>
    <w:p w14:paraId="75C9C78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8     7</w:t>
      </w:r>
    </w:p>
    <w:p w14:paraId="58F9790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7     9</w:t>
      </w:r>
    </w:p>
    <w:p w14:paraId="75A44D9D" w14:textId="77777777" w:rsidR="00023005" w:rsidRDefault="00023005" w:rsidP="00A51E4B">
      <w:pPr>
        <w:pStyle w:val="Code"/>
        <w:rPr>
          <w:rStyle w:val="gnkrckgcgsb"/>
          <w:rFonts w:ascii="Lucida Console" w:hAnsi="Lucida Console"/>
          <w:color w:val="000000"/>
          <w:bdr w:val="none" w:sz="0" w:space="0" w:color="auto" w:frame="1"/>
        </w:rPr>
      </w:pPr>
    </w:p>
    <w:p w14:paraId="3B4284F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unTime</w:t>
      </w:r>
    </w:p>
    <w:p w14:paraId="01F38DD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7795149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0.02    0.00    0.02 </w:t>
      </w:r>
    </w:p>
    <w:p w14:paraId="2D44F55A" w14:textId="77777777" w:rsidR="00023005" w:rsidRDefault="00023005" w:rsidP="00A51E4B">
      <w:pPr>
        <w:pStyle w:val="Code"/>
        <w:rPr>
          <w:rStyle w:val="gnkrckgcgsb"/>
          <w:rFonts w:ascii="Lucida Console" w:hAnsi="Lucida Console"/>
          <w:color w:val="000000"/>
          <w:bdr w:val="none" w:sz="0" w:space="0" w:color="auto" w:frame="1"/>
        </w:rPr>
      </w:pPr>
    </w:p>
    <w:p w14:paraId="4985432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ol</w:t>
      </w:r>
    </w:p>
    <w:p w14:paraId="186E179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LL</w:t>
      </w:r>
    </w:p>
    <w:p w14:paraId="528CEA2E" w14:textId="77777777" w:rsidR="00023005" w:rsidRDefault="00023005" w:rsidP="00A51E4B">
      <w:pPr>
        <w:pStyle w:val="Code"/>
        <w:rPr>
          <w:rStyle w:val="gnkrckgcgsb"/>
          <w:rFonts w:ascii="Lucida Console" w:hAnsi="Lucida Console"/>
          <w:color w:val="000000"/>
          <w:bdr w:val="none" w:sz="0" w:space="0" w:color="auto" w:frame="1"/>
        </w:rPr>
      </w:pPr>
    </w:p>
    <w:p w14:paraId="0300C221"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ttr(,"class")</w:t>
      </w:r>
    </w:p>
    <w:p w14:paraId="4F24102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w:t>
      </w:r>
      <w:proofErr w:type="gramStart"/>
      <w:r>
        <w:rPr>
          <w:rStyle w:val="gnkrckgcgsb"/>
          <w:rFonts w:ascii="Lucida Console" w:hAnsi="Lucida Console"/>
          <w:color w:val="000000"/>
          <w:bdr w:val="none" w:sz="0" w:space="0" w:color="auto" w:frame="1"/>
        </w:rPr>
        <w:t>summary.saAlloc</w:t>
      </w:r>
      <w:proofErr w:type="gramEnd"/>
      <w:r>
        <w:rPr>
          <w:rStyle w:val="gnkrckgcgsb"/>
          <w:rFonts w:ascii="Lucida Console" w:hAnsi="Lucida Console"/>
          <w:color w:val="000000"/>
          <w:bdr w:val="none" w:sz="0" w:space="0" w:color="auto" w:frame="1"/>
        </w:rPr>
        <w:t>"</w:t>
      </w:r>
    </w:p>
    <w:p w14:paraId="358D844A" w14:textId="77777777" w:rsidR="00023005" w:rsidRDefault="00023005" w:rsidP="00A51E4B">
      <w:pPr>
        <w:pStyle w:val="Code"/>
        <w:rPr>
          <w:rStyle w:val="gnkrckgcmrb"/>
          <w:rFonts w:ascii="Lucida Console" w:hAnsi="Lucida Console"/>
          <w:color w:val="0000FF"/>
        </w:rPr>
      </w:pPr>
      <w:r>
        <w:rPr>
          <w:rStyle w:val="gnkrckgcmsb"/>
          <w:rFonts w:ascii="Lucida Console" w:hAnsi="Lucida Console"/>
          <w:color w:val="0000FF"/>
        </w:rPr>
        <w:t xml:space="preserve">&gt; </w:t>
      </w:r>
      <w:r>
        <w:rPr>
          <w:rStyle w:val="gnkrckgcmrb"/>
          <w:rFonts w:ascii="Lucida Console" w:hAnsi="Lucida Console"/>
          <w:color w:val="0000FF"/>
        </w:rPr>
        <w:t>summary(sa_solution3_b)</w:t>
      </w:r>
    </w:p>
    <w:p w14:paraId="1118D19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yscall</w:t>
      </w:r>
    </w:p>
    <w:p w14:paraId="002E5FDC"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3_b</w:t>
      </w:r>
    </w:p>
    <w:p w14:paraId="0E203D03" w14:textId="77777777" w:rsidR="00023005" w:rsidRDefault="00023005" w:rsidP="00A51E4B">
      <w:pPr>
        <w:pStyle w:val="Code"/>
        <w:rPr>
          <w:rStyle w:val="gnkrckgcgsb"/>
          <w:rFonts w:ascii="Lucida Console" w:hAnsi="Lucida Console"/>
          <w:color w:val="000000"/>
          <w:bdr w:val="none" w:sz="0" w:space="0" w:color="auto" w:frame="1"/>
        </w:rPr>
      </w:pPr>
    </w:p>
    <w:p w14:paraId="05D1578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4B170002"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4C681A5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07876066 0.009373916 0.0002</w:t>
      </w:r>
    </w:p>
    <w:p w14:paraId="50C7177A" w14:textId="77777777" w:rsidR="00023005" w:rsidRDefault="00023005" w:rsidP="00A51E4B">
      <w:pPr>
        <w:pStyle w:val="Code"/>
        <w:rPr>
          <w:rStyle w:val="gnkrckgcgsb"/>
          <w:rFonts w:ascii="Lucida Console" w:hAnsi="Lucida Console"/>
          <w:color w:val="000000"/>
          <w:bdr w:val="none" w:sz="0" w:space="0" w:color="auto" w:frame="1"/>
        </w:rPr>
      </w:pPr>
    </w:p>
    <w:p w14:paraId="00DC930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w:t>
      </w:r>
    </w:p>
    <w:p w14:paraId="2901B9C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4241DF24"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11    18</w:t>
      </w:r>
    </w:p>
    <w:p w14:paraId="741A3C1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12     6</w:t>
      </w:r>
    </w:p>
    <w:p w14:paraId="2D80E008"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12    11</w:t>
      </w:r>
    </w:p>
    <w:p w14:paraId="441F4F1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12    10</w:t>
      </w:r>
    </w:p>
    <w:p w14:paraId="0029604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12    22</w:t>
      </w:r>
    </w:p>
    <w:p w14:paraId="4E5F252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11    13</w:t>
      </w:r>
    </w:p>
    <w:p w14:paraId="3320830A"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12    10</w:t>
      </w:r>
    </w:p>
    <w:p w14:paraId="014FD7E6"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12    11</w:t>
      </w:r>
    </w:p>
    <w:p w14:paraId="6F1A4E0C"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12     7</w:t>
      </w:r>
    </w:p>
    <w:p w14:paraId="5F3104BD"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12     8</w:t>
      </w:r>
    </w:p>
    <w:p w14:paraId="768FBF11"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12     8</w:t>
      </w:r>
    </w:p>
    <w:p w14:paraId="03A1EB69"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n_12      11    15</w:t>
      </w:r>
    </w:p>
    <w:p w14:paraId="75D0D4E9"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12     7</w:t>
      </w:r>
    </w:p>
    <w:p w14:paraId="6784F091"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4      12    29</w:t>
      </w:r>
    </w:p>
    <w:p w14:paraId="720DE9AD"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5      12    17</w:t>
      </w:r>
    </w:p>
    <w:p w14:paraId="1ACA8D7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6      12     8</w:t>
      </w:r>
    </w:p>
    <w:p w14:paraId="67A2766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7      12    22</w:t>
      </w:r>
    </w:p>
    <w:p w14:paraId="5EA6567D"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8      11     4</w:t>
      </w:r>
    </w:p>
    <w:p w14:paraId="2E50F54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9      12    29</w:t>
      </w:r>
    </w:p>
    <w:p w14:paraId="72DE153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0      11    12</w:t>
      </w:r>
    </w:p>
    <w:p w14:paraId="4CE0747C"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1      12     7</w:t>
      </w:r>
    </w:p>
    <w:p w14:paraId="59E197F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2      12     8</w:t>
      </w:r>
    </w:p>
    <w:p w14:paraId="3E905758"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3      12     7</w:t>
      </w:r>
    </w:p>
    <w:p w14:paraId="427398A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4      12     5</w:t>
      </w:r>
    </w:p>
    <w:p w14:paraId="67B4BFD2"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5      11     5</w:t>
      </w:r>
    </w:p>
    <w:p w14:paraId="1C2FC41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6      11     6</w:t>
      </w:r>
    </w:p>
    <w:p w14:paraId="6F836ACB" w14:textId="77777777" w:rsidR="00023005" w:rsidRDefault="00023005" w:rsidP="00A51E4B">
      <w:pPr>
        <w:pStyle w:val="Code"/>
        <w:rPr>
          <w:rStyle w:val="gnkrckgcgsb"/>
          <w:rFonts w:ascii="Lucida Console" w:hAnsi="Lucida Console"/>
          <w:color w:val="000000"/>
          <w:bdr w:val="none" w:sz="0" w:space="0" w:color="auto" w:frame="1"/>
        </w:rPr>
      </w:pPr>
    </w:p>
    <w:p w14:paraId="1FA4DAE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Size</w:t>
      </w:r>
    </w:p>
    <w:p w14:paraId="126F35E0"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4F72974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172    94</w:t>
      </w:r>
    </w:p>
    <w:p w14:paraId="7A238FB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23    51</w:t>
      </w:r>
    </w:p>
    <w:p w14:paraId="414DF790"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48    33</w:t>
      </w:r>
    </w:p>
    <w:p w14:paraId="671F2840"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38    56</w:t>
      </w:r>
    </w:p>
    <w:p w14:paraId="3158106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115   107</w:t>
      </w:r>
    </w:p>
    <w:p w14:paraId="1A79B0C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83    13</w:t>
      </w:r>
    </w:p>
    <w:p w14:paraId="4980BEE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46    76</w:t>
      </w:r>
    </w:p>
    <w:p w14:paraId="6B29801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61    11</w:t>
      </w:r>
    </w:p>
    <w:p w14:paraId="32248F3C"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56    74</w:t>
      </w:r>
    </w:p>
    <w:p w14:paraId="3F97BB5A"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18    37</w:t>
      </w:r>
    </w:p>
    <w:p w14:paraId="3AFB3B4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      10    33</w:t>
      </w:r>
    </w:p>
    <w:p w14:paraId="531D9C28"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26    39</w:t>
      </w:r>
    </w:p>
    <w:p w14:paraId="31FC9F6C"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27    34</w:t>
      </w:r>
    </w:p>
    <w:p w14:paraId="437CB37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3      88    43</w:t>
      </w:r>
    </w:p>
    <w:p w14:paraId="21FEF0F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4      48    49</w:t>
      </w:r>
    </w:p>
    <w:p w14:paraId="4C7022A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5     100   117</w:t>
      </w:r>
    </w:p>
    <w:p w14:paraId="04EE4D78"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6      36    46</w:t>
      </w:r>
    </w:p>
    <w:p w14:paraId="451E9E2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7      28    92</w:t>
      </w:r>
    </w:p>
    <w:p w14:paraId="42A71D48"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8     150    29</w:t>
      </w:r>
    </w:p>
    <w:p w14:paraId="201B3371"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9      61    75</w:t>
      </w:r>
    </w:p>
    <w:p w14:paraId="4E913930"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0     113   142</w:t>
      </w:r>
    </w:p>
    <w:p w14:paraId="344BB6B0"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1      32     8</w:t>
      </w:r>
    </w:p>
    <w:p w14:paraId="57AC4604"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2      54    71</w:t>
      </w:r>
    </w:p>
    <w:p w14:paraId="0706FD9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3      73   119</w:t>
      </w:r>
    </w:p>
    <w:p w14:paraId="323C5B09"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4      11    16</w:t>
      </w:r>
    </w:p>
    <w:p w14:paraId="507D2A6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5      19    71</w:t>
      </w:r>
    </w:p>
    <w:p w14:paraId="6CD1A6B5" w14:textId="77777777" w:rsidR="00023005" w:rsidRDefault="00023005" w:rsidP="00A51E4B">
      <w:pPr>
        <w:pStyle w:val="Code"/>
        <w:rPr>
          <w:rStyle w:val="gnkrckgcgsb"/>
          <w:rFonts w:ascii="Lucida Console" w:hAnsi="Lucida Console"/>
          <w:color w:val="000000"/>
          <w:bdr w:val="none" w:sz="0" w:space="0" w:color="auto" w:frame="1"/>
        </w:rPr>
      </w:pPr>
    </w:p>
    <w:p w14:paraId="41F56B69"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unTime</w:t>
      </w:r>
    </w:p>
    <w:p w14:paraId="7F26662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7F2992D2"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0.11    0.00    0.11 </w:t>
      </w:r>
    </w:p>
    <w:p w14:paraId="78F28C61" w14:textId="77777777" w:rsidR="00023005" w:rsidRDefault="00023005" w:rsidP="00A51E4B">
      <w:pPr>
        <w:pStyle w:val="Code"/>
        <w:rPr>
          <w:rStyle w:val="gnkrckgcgsb"/>
          <w:rFonts w:ascii="Lucida Console" w:hAnsi="Lucida Console"/>
          <w:color w:val="000000"/>
          <w:bdr w:val="none" w:sz="0" w:space="0" w:color="auto" w:frame="1"/>
        </w:rPr>
      </w:pPr>
    </w:p>
    <w:p w14:paraId="0C005C74"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ol</w:t>
      </w:r>
    </w:p>
    <w:p w14:paraId="04E78152"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LL</w:t>
      </w:r>
    </w:p>
    <w:p w14:paraId="4058DC96" w14:textId="77777777" w:rsidR="00023005" w:rsidRDefault="00023005" w:rsidP="00A51E4B">
      <w:pPr>
        <w:pStyle w:val="Code"/>
        <w:rPr>
          <w:rStyle w:val="gnkrckgcgsb"/>
          <w:rFonts w:ascii="Lucida Console" w:hAnsi="Lucida Console"/>
          <w:color w:val="000000"/>
          <w:bdr w:val="none" w:sz="0" w:space="0" w:color="auto" w:frame="1"/>
        </w:rPr>
      </w:pPr>
    </w:p>
    <w:p w14:paraId="2C13505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ttr(,"class")</w:t>
      </w:r>
    </w:p>
    <w:p w14:paraId="7BFEF2D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1] "</w:t>
      </w:r>
      <w:proofErr w:type="gramStart"/>
      <w:r>
        <w:rPr>
          <w:rStyle w:val="gnkrckgcgsb"/>
          <w:rFonts w:ascii="Lucida Console" w:hAnsi="Lucida Console"/>
          <w:color w:val="000000"/>
          <w:bdr w:val="none" w:sz="0" w:space="0" w:color="auto" w:frame="1"/>
        </w:rPr>
        <w:t>summary.saAlloc</w:t>
      </w:r>
      <w:proofErr w:type="gramEnd"/>
      <w:r>
        <w:rPr>
          <w:rStyle w:val="gnkrckgcgsb"/>
          <w:rFonts w:ascii="Lucida Console" w:hAnsi="Lucida Console"/>
          <w:color w:val="000000"/>
          <w:bdr w:val="none" w:sz="0" w:space="0" w:color="auto" w:frame="1"/>
        </w:rPr>
        <w:t>"</w:t>
      </w:r>
    </w:p>
    <w:p w14:paraId="7EB85536" w14:textId="77777777" w:rsidR="00023005" w:rsidRDefault="00023005" w:rsidP="00A51E4B">
      <w:pPr>
        <w:pStyle w:val="Code"/>
        <w:rPr>
          <w:rStyle w:val="gnkrckgcmrb"/>
          <w:rFonts w:ascii="Lucida Console" w:hAnsi="Lucida Console"/>
          <w:color w:val="0000FF"/>
        </w:rPr>
      </w:pPr>
      <w:r>
        <w:rPr>
          <w:rStyle w:val="gnkrckgcmsb"/>
          <w:rFonts w:ascii="Lucida Console" w:hAnsi="Lucida Console"/>
          <w:color w:val="0000FF"/>
        </w:rPr>
        <w:t xml:space="preserve">&gt; </w:t>
      </w:r>
      <w:r>
        <w:rPr>
          <w:rStyle w:val="gnkrckgcmrb"/>
          <w:rFonts w:ascii="Lucida Console" w:hAnsi="Lucida Console"/>
          <w:color w:val="0000FF"/>
        </w:rPr>
        <w:t>summary(sa_solution4_b)</w:t>
      </w:r>
    </w:p>
    <w:p w14:paraId="00A9F0B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yscall</w:t>
      </w:r>
    </w:p>
    <w:p w14:paraId="1284F002"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4_b</w:t>
      </w:r>
    </w:p>
    <w:p w14:paraId="10F82771" w14:textId="77777777" w:rsidR="00023005" w:rsidRDefault="00023005" w:rsidP="00A51E4B">
      <w:pPr>
        <w:pStyle w:val="Code"/>
        <w:rPr>
          <w:rStyle w:val="gnkrckgcgsb"/>
          <w:rFonts w:ascii="Lucida Console" w:hAnsi="Lucida Console"/>
          <w:color w:val="000000"/>
          <w:bdr w:val="none" w:sz="0" w:space="0" w:color="auto" w:frame="1"/>
        </w:rPr>
      </w:pPr>
    </w:p>
    <w:p w14:paraId="1B0DC73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7A9FA0A4"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58E2A31C"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1001696 0.0168143 0.0002</w:t>
      </w:r>
    </w:p>
    <w:p w14:paraId="09983E38" w14:textId="77777777" w:rsidR="00023005" w:rsidRDefault="00023005" w:rsidP="00A51E4B">
      <w:pPr>
        <w:pStyle w:val="Code"/>
        <w:rPr>
          <w:rStyle w:val="gnkrckgcgsb"/>
          <w:rFonts w:ascii="Lucida Console" w:hAnsi="Lucida Console"/>
          <w:color w:val="000000"/>
          <w:bdr w:val="none" w:sz="0" w:space="0" w:color="auto" w:frame="1"/>
        </w:rPr>
      </w:pPr>
    </w:p>
    <w:p w14:paraId="3097A40A"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w:t>
      </w:r>
    </w:p>
    <w:p w14:paraId="447CE83A"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06E5D5A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8     7</w:t>
      </w:r>
    </w:p>
    <w:p w14:paraId="3A436188"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9     4</w:t>
      </w:r>
    </w:p>
    <w:p w14:paraId="460178C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8     3</w:t>
      </w:r>
    </w:p>
    <w:p w14:paraId="4182F9A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9     6</w:t>
      </w:r>
    </w:p>
    <w:p w14:paraId="58B05E92"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8    11</w:t>
      </w:r>
    </w:p>
    <w:p w14:paraId="0128FE41"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8     7</w:t>
      </w:r>
    </w:p>
    <w:p w14:paraId="1CAEB6B8"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8    13</w:t>
      </w:r>
    </w:p>
    <w:p w14:paraId="75A45FAC"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8    15</w:t>
      </w:r>
    </w:p>
    <w:p w14:paraId="3DF742F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8     8</w:t>
      </w:r>
    </w:p>
    <w:p w14:paraId="51D17239" w14:textId="77777777" w:rsidR="00023005" w:rsidRDefault="00023005" w:rsidP="00A51E4B">
      <w:pPr>
        <w:pStyle w:val="Code"/>
        <w:rPr>
          <w:rStyle w:val="gnkrckgcgsb"/>
          <w:rFonts w:ascii="Lucida Console" w:hAnsi="Lucida Console"/>
          <w:color w:val="000000"/>
          <w:bdr w:val="none" w:sz="0" w:space="0" w:color="auto" w:frame="1"/>
        </w:rPr>
      </w:pPr>
    </w:p>
    <w:p w14:paraId="6B17C2C8"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Size</w:t>
      </w:r>
    </w:p>
    <w:p w14:paraId="099856D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3448240A"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109    95</w:t>
      </w:r>
    </w:p>
    <w:p w14:paraId="4E9B545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106   130</w:t>
      </w:r>
    </w:p>
    <w:p w14:paraId="380097F4"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101    98</w:t>
      </w:r>
    </w:p>
    <w:p w14:paraId="09D24482"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118   119</w:t>
      </w:r>
    </w:p>
    <w:p w14:paraId="629AF309"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72    68</w:t>
      </w:r>
    </w:p>
    <w:p w14:paraId="6D6A88D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61    78</w:t>
      </w:r>
    </w:p>
    <w:p w14:paraId="2B119C5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83    13</w:t>
      </w:r>
    </w:p>
    <w:p w14:paraId="5DA89564"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11    48</w:t>
      </w:r>
    </w:p>
    <w:p w14:paraId="277815F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9    21</w:t>
      </w:r>
    </w:p>
    <w:p w14:paraId="44EF6924" w14:textId="77777777" w:rsidR="00023005" w:rsidRDefault="00023005" w:rsidP="00A51E4B">
      <w:pPr>
        <w:pStyle w:val="Code"/>
        <w:rPr>
          <w:rStyle w:val="gnkrckgcgsb"/>
          <w:rFonts w:ascii="Lucida Console" w:hAnsi="Lucida Console"/>
          <w:color w:val="000000"/>
          <w:bdr w:val="none" w:sz="0" w:space="0" w:color="auto" w:frame="1"/>
        </w:rPr>
      </w:pPr>
    </w:p>
    <w:p w14:paraId="2FA15DB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unTime</w:t>
      </w:r>
    </w:p>
    <w:p w14:paraId="5C946AC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44D12A76"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0.05    0.00    0.05 </w:t>
      </w:r>
    </w:p>
    <w:p w14:paraId="2756C65D" w14:textId="77777777" w:rsidR="00023005" w:rsidRDefault="00023005" w:rsidP="00A51E4B">
      <w:pPr>
        <w:pStyle w:val="Code"/>
        <w:rPr>
          <w:rStyle w:val="gnkrckgcgsb"/>
          <w:rFonts w:ascii="Lucida Console" w:hAnsi="Lucida Console"/>
          <w:color w:val="000000"/>
          <w:bdr w:val="none" w:sz="0" w:space="0" w:color="auto" w:frame="1"/>
        </w:rPr>
      </w:pPr>
    </w:p>
    <w:p w14:paraId="47049AED"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ol</w:t>
      </w:r>
    </w:p>
    <w:p w14:paraId="16B8585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LL</w:t>
      </w:r>
    </w:p>
    <w:p w14:paraId="39216D60" w14:textId="77777777" w:rsidR="00023005" w:rsidRDefault="00023005" w:rsidP="00A51E4B">
      <w:pPr>
        <w:pStyle w:val="Code"/>
        <w:rPr>
          <w:rStyle w:val="gnkrckgcgsb"/>
          <w:rFonts w:ascii="Lucida Console" w:hAnsi="Lucida Console"/>
          <w:color w:val="000000"/>
          <w:bdr w:val="none" w:sz="0" w:space="0" w:color="auto" w:frame="1"/>
        </w:rPr>
      </w:pPr>
    </w:p>
    <w:p w14:paraId="526DD411"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ttr(,"class")</w:t>
      </w:r>
    </w:p>
    <w:p w14:paraId="5A6D61F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w:t>
      </w:r>
      <w:proofErr w:type="gramStart"/>
      <w:r>
        <w:rPr>
          <w:rStyle w:val="gnkrckgcgsb"/>
          <w:rFonts w:ascii="Lucida Console" w:hAnsi="Lucida Console"/>
          <w:color w:val="000000"/>
          <w:bdr w:val="none" w:sz="0" w:space="0" w:color="auto" w:frame="1"/>
        </w:rPr>
        <w:t>summary.saAlloc</w:t>
      </w:r>
      <w:proofErr w:type="gramEnd"/>
      <w:r>
        <w:rPr>
          <w:rStyle w:val="gnkrckgcgsb"/>
          <w:rFonts w:ascii="Lucida Console" w:hAnsi="Lucida Console"/>
          <w:color w:val="000000"/>
          <w:bdr w:val="none" w:sz="0" w:space="0" w:color="auto" w:frame="1"/>
        </w:rPr>
        <w:t>"</w:t>
      </w:r>
    </w:p>
    <w:p w14:paraId="31555AF7" w14:textId="77777777" w:rsidR="00023005" w:rsidRDefault="00023005" w:rsidP="00A51E4B">
      <w:pPr>
        <w:pStyle w:val="Code"/>
        <w:rPr>
          <w:rStyle w:val="gnkrckgcmrb"/>
          <w:rFonts w:ascii="Lucida Console" w:hAnsi="Lucida Console"/>
          <w:color w:val="0000FF"/>
        </w:rPr>
      </w:pPr>
      <w:r>
        <w:rPr>
          <w:rStyle w:val="gnkrckgcmsb"/>
          <w:rFonts w:ascii="Lucida Console" w:hAnsi="Lucida Console"/>
          <w:color w:val="0000FF"/>
        </w:rPr>
        <w:t xml:space="preserve">&gt; </w:t>
      </w:r>
      <w:r>
        <w:rPr>
          <w:rStyle w:val="gnkrckgcmrb"/>
          <w:rFonts w:ascii="Lucida Console" w:hAnsi="Lucida Console"/>
          <w:color w:val="0000FF"/>
        </w:rPr>
        <w:t>summary(sa_solution5_b)</w:t>
      </w:r>
    </w:p>
    <w:p w14:paraId="328F7BB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yscall</w:t>
      </w:r>
    </w:p>
    <w:p w14:paraId="4589E7F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5_b</w:t>
      </w:r>
    </w:p>
    <w:p w14:paraId="5695737B" w14:textId="77777777" w:rsidR="00023005" w:rsidRDefault="00023005" w:rsidP="00A51E4B">
      <w:pPr>
        <w:pStyle w:val="Code"/>
        <w:rPr>
          <w:rStyle w:val="gnkrckgcgsb"/>
          <w:rFonts w:ascii="Lucida Console" w:hAnsi="Lucida Console"/>
          <w:color w:val="000000"/>
          <w:bdr w:val="none" w:sz="0" w:space="0" w:color="auto" w:frame="1"/>
        </w:rPr>
      </w:pPr>
    </w:p>
    <w:p w14:paraId="3E7C13B8"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390D521C"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4F13D4F6"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05723426 0.0210525 0.0002</w:t>
      </w:r>
    </w:p>
    <w:p w14:paraId="46DDC492" w14:textId="77777777" w:rsidR="00023005" w:rsidRDefault="00023005" w:rsidP="00A51E4B">
      <w:pPr>
        <w:pStyle w:val="Code"/>
        <w:rPr>
          <w:rStyle w:val="gnkrckgcgsb"/>
          <w:rFonts w:ascii="Lucida Console" w:hAnsi="Lucida Console"/>
          <w:color w:val="000000"/>
          <w:bdr w:val="none" w:sz="0" w:space="0" w:color="auto" w:frame="1"/>
        </w:rPr>
      </w:pPr>
    </w:p>
    <w:p w14:paraId="44CB01C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w:t>
      </w:r>
    </w:p>
    <w:p w14:paraId="3B0F5ED2"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57B574F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19     5</w:t>
      </w:r>
    </w:p>
    <w:p w14:paraId="6755A11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n_2       19    17</w:t>
      </w:r>
    </w:p>
    <w:p w14:paraId="5B11DC60"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19    11</w:t>
      </w:r>
    </w:p>
    <w:p w14:paraId="574033BA"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19     7</w:t>
      </w:r>
    </w:p>
    <w:p w14:paraId="550D5324"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19    10</w:t>
      </w:r>
    </w:p>
    <w:p w14:paraId="7B3B6D7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19    33</w:t>
      </w:r>
    </w:p>
    <w:p w14:paraId="31E40CF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19    10</w:t>
      </w:r>
    </w:p>
    <w:p w14:paraId="14D2D86C"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19     4</w:t>
      </w:r>
    </w:p>
    <w:p w14:paraId="77C55589"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19    23</w:t>
      </w:r>
    </w:p>
    <w:p w14:paraId="686F72B6"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19   173</w:t>
      </w:r>
    </w:p>
    <w:p w14:paraId="1690996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19     9</w:t>
      </w:r>
    </w:p>
    <w:p w14:paraId="44597309"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2      19    23</w:t>
      </w:r>
    </w:p>
    <w:p w14:paraId="369EF4B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19    11</w:t>
      </w:r>
    </w:p>
    <w:p w14:paraId="0B1EDF29"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4      19     3</w:t>
      </w:r>
    </w:p>
    <w:p w14:paraId="3A63D0BB"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5      19     7</w:t>
      </w:r>
    </w:p>
    <w:p w14:paraId="224B6F8D"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6      19    21</w:t>
      </w:r>
    </w:p>
    <w:p w14:paraId="430330FD"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7      19    21</w:t>
      </w:r>
    </w:p>
    <w:p w14:paraId="6C7B3FA9"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8      20     7</w:t>
      </w:r>
    </w:p>
    <w:p w14:paraId="4F4629DC"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9      19     8</w:t>
      </w:r>
    </w:p>
    <w:p w14:paraId="51C0B350"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0      19     7</w:t>
      </w:r>
    </w:p>
    <w:p w14:paraId="68ABEE7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1      19     5</w:t>
      </w:r>
    </w:p>
    <w:p w14:paraId="26E7FC0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2      19     4</w:t>
      </w:r>
    </w:p>
    <w:p w14:paraId="2CBBBC15" w14:textId="77777777" w:rsidR="00023005" w:rsidRDefault="00023005" w:rsidP="00A51E4B">
      <w:pPr>
        <w:pStyle w:val="Code"/>
        <w:rPr>
          <w:rStyle w:val="gnkrckgcgsb"/>
          <w:rFonts w:ascii="Lucida Console" w:hAnsi="Lucida Console"/>
          <w:color w:val="000000"/>
          <w:bdr w:val="none" w:sz="0" w:space="0" w:color="auto" w:frame="1"/>
        </w:rPr>
      </w:pPr>
    </w:p>
    <w:p w14:paraId="392B45ED"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Size</w:t>
      </w:r>
    </w:p>
    <w:p w14:paraId="4C2655D6"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75B7CA2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0     </w:t>
      </w:r>
      <w:proofErr w:type="gramStart"/>
      <w:r>
        <w:rPr>
          <w:rStyle w:val="gnkrckgcgsb"/>
          <w:rFonts w:ascii="Lucida Console" w:hAnsi="Lucida Console"/>
          <w:color w:val="000000"/>
          <w:bdr w:val="none" w:sz="0" w:space="0" w:color="auto" w:frame="1"/>
        </w:rPr>
        <w:t>1291  1345</w:t>
      </w:r>
      <w:proofErr w:type="gramEnd"/>
    </w:p>
    <w:p w14:paraId="26D445F1"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567   574</w:t>
      </w:r>
    </w:p>
    <w:p w14:paraId="388BF28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989   967</w:t>
      </w:r>
    </w:p>
    <w:p w14:paraId="6BE35BC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352   408</w:t>
      </w:r>
    </w:p>
    <w:p w14:paraId="0C442F52"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596   635</w:t>
      </w:r>
    </w:p>
    <w:p w14:paraId="2ED80A6C"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5     </w:t>
      </w:r>
      <w:proofErr w:type="gramStart"/>
      <w:r>
        <w:rPr>
          <w:rStyle w:val="gnkrckgcgsb"/>
          <w:rFonts w:ascii="Lucida Console" w:hAnsi="Lucida Console"/>
          <w:color w:val="000000"/>
          <w:bdr w:val="none" w:sz="0" w:space="0" w:color="auto" w:frame="1"/>
        </w:rPr>
        <w:t>1546  1425</w:t>
      </w:r>
      <w:proofErr w:type="gramEnd"/>
    </w:p>
    <w:p w14:paraId="31149C77"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981   978</w:t>
      </w:r>
    </w:p>
    <w:p w14:paraId="7EC342CA"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7     </w:t>
      </w:r>
      <w:proofErr w:type="gramStart"/>
      <w:r>
        <w:rPr>
          <w:rStyle w:val="gnkrckgcgsb"/>
          <w:rFonts w:ascii="Lucida Console" w:hAnsi="Lucida Console"/>
          <w:color w:val="000000"/>
          <w:bdr w:val="none" w:sz="0" w:space="0" w:color="auto" w:frame="1"/>
        </w:rPr>
        <w:t>1423  1473</w:t>
      </w:r>
      <w:proofErr w:type="gramEnd"/>
    </w:p>
    <w:p w14:paraId="23E63D1D"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581   559</w:t>
      </w:r>
    </w:p>
    <w:p w14:paraId="52C35395"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9     </w:t>
      </w:r>
      <w:proofErr w:type="gramStart"/>
      <w:r>
        <w:rPr>
          <w:rStyle w:val="gnkrckgcgsb"/>
          <w:rFonts w:ascii="Lucida Console" w:hAnsi="Lucida Console"/>
          <w:color w:val="000000"/>
          <w:bdr w:val="none" w:sz="0" w:space="0" w:color="auto" w:frame="1"/>
        </w:rPr>
        <w:t>1703  1292</w:t>
      </w:r>
      <w:proofErr w:type="gramEnd"/>
    </w:p>
    <w:p w14:paraId="2A6A5100"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10    </w:t>
      </w:r>
      <w:proofErr w:type="gramStart"/>
      <w:r>
        <w:rPr>
          <w:rStyle w:val="gnkrckgcgsb"/>
          <w:rFonts w:ascii="Lucida Console" w:hAnsi="Lucida Console"/>
          <w:color w:val="000000"/>
          <w:bdr w:val="none" w:sz="0" w:space="0" w:color="auto" w:frame="1"/>
        </w:rPr>
        <w:t>1101  1123</w:t>
      </w:r>
      <w:proofErr w:type="gramEnd"/>
    </w:p>
    <w:p w14:paraId="4BB2269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575   572</w:t>
      </w:r>
    </w:p>
    <w:p w14:paraId="0C806F64"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30    42</w:t>
      </w:r>
    </w:p>
    <w:p w14:paraId="363E09B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3      37    56</w:t>
      </w:r>
    </w:p>
    <w:p w14:paraId="0506DE9D"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4      60   124</w:t>
      </w:r>
    </w:p>
    <w:p w14:paraId="7396E48E"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5     195   198</w:t>
      </w:r>
    </w:p>
    <w:p w14:paraId="7ECB0C46"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6     102   108</w:t>
      </w:r>
    </w:p>
    <w:p w14:paraId="4EA2E0D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7      76   119</w:t>
      </w:r>
    </w:p>
    <w:p w14:paraId="5997E12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8      41    67</w:t>
      </w:r>
    </w:p>
    <w:p w14:paraId="32A69C72"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9     112   173</w:t>
      </w:r>
    </w:p>
    <w:p w14:paraId="3CCC891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0      84   147</w:t>
      </w:r>
    </w:p>
    <w:p w14:paraId="0DB53D96"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1       9    66</w:t>
      </w:r>
    </w:p>
    <w:p w14:paraId="7D08565D" w14:textId="77777777" w:rsidR="00023005" w:rsidRDefault="00023005" w:rsidP="00A51E4B">
      <w:pPr>
        <w:pStyle w:val="Code"/>
        <w:rPr>
          <w:rStyle w:val="gnkrckgcgsb"/>
          <w:rFonts w:ascii="Lucida Console" w:hAnsi="Lucida Console"/>
          <w:color w:val="000000"/>
          <w:bdr w:val="none" w:sz="0" w:space="0" w:color="auto" w:frame="1"/>
        </w:rPr>
      </w:pPr>
    </w:p>
    <w:p w14:paraId="43E63ACD"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unTime</w:t>
      </w:r>
    </w:p>
    <w:p w14:paraId="726A9E9D"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7F53EC8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0.25    0.00    0.25 </w:t>
      </w:r>
    </w:p>
    <w:p w14:paraId="51A73025" w14:textId="77777777" w:rsidR="00023005" w:rsidRDefault="00023005" w:rsidP="00A51E4B">
      <w:pPr>
        <w:pStyle w:val="Code"/>
        <w:rPr>
          <w:rStyle w:val="gnkrckgcgsb"/>
          <w:rFonts w:ascii="Lucida Console" w:hAnsi="Lucida Console"/>
          <w:color w:val="000000"/>
          <w:bdr w:val="none" w:sz="0" w:space="0" w:color="auto" w:frame="1"/>
        </w:rPr>
      </w:pPr>
    </w:p>
    <w:p w14:paraId="15EEE192"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ol</w:t>
      </w:r>
    </w:p>
    <w:p w14:paraId="0850679F"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LL</w:t>
      </w:r>
    </w:p>
    <w:p w14:paraId="0FA4007A" w14:textId="77777777" w:rsidR="00023005" w:rsidRDefault="00023005" w:rsidP="00A51E4B">
      <w:pPr>
        <w:pStyle w:val="Code"/>
        <w:rPr>
          <w:rStyle w:val="gnkrckgcgsb"/>
          <w:rFonts w:ascii="Lucida Console" w:hAnsi="Lucida Console"/>
          <w:color w:val="000000"/>
          <w:bdr w:val="none" w:sz="0" w:space="0" w:color="auto" w:frame="1"/>
        </w:rPr>
      </w:pPr>
    </w:p>
    <w:p w14:paraId="21B30743" w14:textId="77777777" w:rsidR="00023005" w:rsidRDefault="00023005" w:rsidP="00A51E4B">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ttr(,"class")</w:t>
      </w:r>
    </w:p>
    <w:p w14:paraId="6C2A5EFE" w14:textId="77777777" w:rsidR="00023005" w:rsidRDefault="00023005" w:rsidP="00A51E4B">
      <w:pPr>
        <w:pStyle w:val="Code"/>
      </w:pPr>
      <w:r>
        <w:rPr>
          <w:rStyle w:val="gnkrckgcgsb"/>
          <w:rFonts w:ascii="Lucida Console" w:hAnsi="Lucida Console"/>
          <w:color w:val="000000"/>
          <w:bdr w:val="none" w:sz="0" w:space="0" w:color="auto" w:frame="1"/>
        </w:rPr>
        <w:t>[1] "</w:t>
      </w:r>
      <w:proofErr w:type="gramStart"/>
      <w:r>
        <w:rPr>
          <w:rStyle w:val="gnkrckgcgsb"/>
          <w:rFonts w:ascii="Lucida Console" w:hAnsi="Lucida Console"/>
          <w:color w:val="000000"/>
          <w:bdr w:val="none" w:sz="0" w:space="0" w:color="auto" w:frame="1"/>
        </w:rPr>
        <w:t>summary.saAlloc</w:t>
      </w:r>
      <w:proofErr w:type="gramEnd"/>
      <w:r>
        <w:rPr>
          <w:rStyle w:val="gnkrckgcgsb"/>
          <w:rFonts w:ascii="Lucida Console" w:hAnsi="Lucida Console"/>
          <w:color w:val="000000"/>
          <w:bdr w:val="none" w:sz="0" w:space="0" w:color="auto" w:frame="1"/>
        </w:rPr>
        <w:t>"</w:t>
      </w:r>
    </w:p>
    <w:p w14:paraId="3C930409" w14:textId="77777777" w:rsidR="00023005" w:rsidRPr="00A51E4B" w:rsidRDefault="00023005" w:rsidP="00A51E4B"/>
    <w:p w14:paraId="30E8DA9A" w14:textId="61670F2B" w:rsidR="00283544" w:rsidRDefault="00283544" w:rsidP="0080112C">
      <w:pPr>
        <w:pStyle w:val="Heading2"/>
        <w:ind w:left="542"/>
      </w:pPr>
      <w:bookmarkStart w:id="80" w:name="_Toc29161489"/>
      <w:r>
        <w:t>Method 3 Scripts</w:t>
      </w:r>
      <w:bookmarkEnd w:id="80"/>
    </w:p>
    <w:p w14:paraId="701723FA" w14:textId="77777777" w:rsidR="00283544" w:rsidRPr="004A5B03" w:rsidRDefault="00283544" w:rsidP="00283544">
      <w:pPr>
        <w:pStyle w:val="Code"/>
      </w:pPr>
      <w:r w:rsidRPr="004A5B03">
        <w:t>library(stratification)</w:t>
      </w:r>
    </w:p>
    <w:p w14:paraId="42CC2C73" w14:textId="77777777" w:rsidR="00283544" w:rsidRDefault="00283544" w:rsidP="00283544">
      <w:pPr>
        <w:pStyle w:val="Code"/>
      </w:pPr>
      <w:proofErr w:type="gramStart"/>
      <w:r w:rsidRPr="004A5B03">
        <w:t>source(</w:t>
      </w:r>
      <w:proofErr w:type="gramEnd"/>
      <w:r w:rsidRPr="004A5B03">
        <w:t>"</w:t>
      </w:r>
      <w:r>
        <w:t>&lt;path to the source directory&gt;</w:t>
      </w:r>
      <w:r w:rsidRPr="004A5B03">
        <w:t>/selectDomain.R")</w:t>
      </w:r>
    </w:p>
    <w:p w14:paraId="2DD210B8" w14:textId="77777777" w:rsidR="00283544" w:rsidRDefault="00283544" w:rsidP="00283544">
      <w:pPr>
        <w:pStyle w:val="Code"/>
      </w:pPr>
      <w:r>
        <w:t xml:space="preserve">LH_solutions &lt;- </w:t>
      </w:r>
      <w:proofErr w:type="gramStart"/>
      <w:r>
        <w:t>list(</w:t>
      </w:r>
      <w:proofErr w:type="gramEnd"/>
      <w:r>
        <w:t xml:space="preserve">) </w:t>
      </w:r>
    </w:p>
    <w:p w14:paraId="6ED82D9F" w14:textId="77777777" w:rsidR="00283544" w:rsidRDefault="00283544" w:rsidP="00283544">
      <w:pPr>
        <w:pStyle w:val="Code"/>
      </w:pPr>
      <w:r>
        <w:t>for (i in 1:5) {</w:t>
      </w:r>
    </w:p>
    <w:p w14:paraId="765B113D" w14:textId="77777777" w:rsidR="00283544" w:rsidRDefault="00283544" w:rsidP="00283544">
      <w:pPr>
        <w:pStyle w:val="Code"/>
      </w:pPr>
      <w:r>
        <w:t xml:space="preserve">  domain &lt;-PSU_</w:t>
      </w:r>
      <w:proofErr w:type="gramStart"/>
      <w:r>
        <w:t>domain(</w:t>
      </w:r>
      <w:proofErr w:type="gramEnd"/>
      <w:r>
        <w:t>PSU.GA,i)</w:t>
      </w:r>
    </w:p>
    <w:p w14:paraId="1EB14155" w14:textId="77777777" w:rsidR="00283544" w:rsidRDefault="00283544" w:rsidP="00283544">
      <w:pPr>
        <w:pStyle w:val="Code"/>
      </w:pPr>
      <w:r>
        <w:t xml:space="preserve">  X &lt;- </w:t>
      </w:r>
      <w:proofErr w:type="gramStart"/>
      <w:r>
        <w:t>as.vector</w:t>
      </w:r>
      <w:proofErr w:type="gramEnd"/>
      <w:r>
        <w:t>(as.numeric(domain$value))</w:t>
      </w:r>
    </w:p>
    <w:p w14:paraId="11240A36" w14:textId="77777777" w:rsidR="00283544" w:rsidRDefault="00283544" w:rsidP="00283544">
      <w:pPr>
        <w:pStyle w:val="Code"/>
      </w:pPr>
      <w:r>
        <w:t xml:space="preserve">  CV &lt;- </w:t>
      </w:r>
      <w:proofErr w:type="gramStart"/>
      <w:r>
        <w:t>as.vector</w:t>
      </w:r>
      <w:proofErr w:type="gramEnd"/>
      <w:r>
        <w:t>(CVConst$CV1)</w:t>
      </w:r>
    </w:p>
    <w:p w14:paraId="2EA8732A" w14:textId="77777777" w:rsidR="00283544" w:rsidRDefault="00283544" w:rsidP="00283544">
      <w:pPr>
        <w:pStyle w:val="Code"/>
      </w:pPr>
      <w:r>
        <w:t xml:space="preserve">  LH_solutions[[i</w:t>
      </w:r>
      <w:proofErr w:type="gramStart"/>
      <w:r>
        <w:t>]]&lt;</w:t>
      </w:r>
      <w:proofErr w:type="gramEnd"/>
      <w:r>
        <w:t>-strata.LH(X,</w:t>
      </w:r>
    </w:p>
    <w:p w14:paraId="0F56D8EB" w14:textId="77777777" w:rsidR="00283544" w:rsidRDefault="00283544" w:rsidP="00283544">
      <w:pPr>
        <w:pStyle w:val="Code"/>
      </w:pPr>
      <w:r>
        <w:t xml:space="preserve">                               CV= 0.02,</w:t>
      </w:r>
    </w:p>
    <w:p w14:paraId="11CC6DDD" w14:textId="77777777" w:rsidR="00283544" w:rsidRDefault="00283544" w:rsidP="00283544">
      <w:pPr>
        <w:pStyle w:val="Code"/>
      </w:pPr>
      <w:r>
        <w:t xml:space="preserve">                               alloc = </w:t>
      </w:r>
      <w:proofErr w:type="gramStart"/>
      <w:r>
        <w:t>list(</w:t>
      </w:r>
      <w:proofErr w:type="gramEnd"/>
      <w:r>
        <w:t>q1 = 0.5, q2 =0, q3 = 0.5),</w:t>
      </w:r>
    </w:p>
    <w:p w14:paraId="6A9F7D7E" w14:textId="77777777" w:rsidR="00283544" w:rsidRDefault="00283544" w:rsidP="00283544">
      <w:pPr>
        <w:pStyle w:val="Code"/>
      </w:pPr>
      <w:r>
        <w:t xml:space="preserve">                               model='none',</w:t>
      </w:r>
    </w:p>
    <w:p w14:paraId="039E2C2F" w14:textId="77777777" w:rsidR="00283544" w:rsidRDefault="00283544" w:rsidP="00283544">
      <w:pPr>
        <w:pStyle w:val="Code"/>
      </w:pPr>
      <w:r>
        <w:t xml:space="preserve">                               takenone = 0,</w:t>
      </w:r>
    </w:p>
    <w:p w14:paraId="6611BFA5" w14:textId="77777777" w:rsidR="00283544" w:rsidRDefault="00283544" w:rsidP="00283544">
      <w:pPr>
        <w:pStyle w:val="Code"/>
      </w:pPr>
      <w:r>
        <w:t xml:space="preserve">                               Ls=4</w:t>
      </w:r>
    </w:p>
    <w:p w14:paraId="51F1FC19" w14:textId="77777777" w:rsidR="00283544" w:rsidRDefault="00283544" w:rsidP="00283544">
      <w:pPr>
        <w:pStyle w:val="Code"/>
      </w:pPr>
      <w:r>
        <w:t xml:space="preserve">  )  </w:t>
      </w:r>
    </w:p>
    <w:p w14:paraId="4B613F25" w14:textId="77777777" w:rsidR="00283544" w:rsidRDefault="00283544" w:rsidP="00283544">
      <w:pPr>
        <w:pStyle w:val="Code"/>
      </w:pPr>
      <w:r>
        <w:t>}</w:t>
      </w:r>
    </w:p>
    <w:p w14:paraId="6CC05624" w14:textId="77777777" w:rsidR="00283544" w:rsidRDefault="00283544" w:rsidP="00283544">
      <w:pPr>
        <w:pStyle w:val="Code"/>
      </w:pPr>
    </w:p>
    <w:p w14:paraId="29B58BE8" w14:textId="77777777" w:rsidR="00283544" w:rsidRDefault="00283544" w:rsidP="00283544">
      <w:pPr>
        <w:pStyle w:val="Code"/>
      </w:pPr>
      <w:proofErr w:type="gramStart"/>
      <w:r>
        <w:t>print(</w:t>
      </w:r>
      <w:proofErr w:type="gramEnd"/>
      <w:r>
        <w:t>LH_solutions)</w:t>
      </w:r>
    </w:p>
    <w:p w14:paraId="34C4FB41" w14:textId="77777777" w:rsidR="00283544" w:rsidRDefault="00283544" w:rsidP="00283544">
      <w:pPr>
        <w:pStyle w:val="Code"/>
      </w:pPr>
    </w:p>
    <w:p w14:paraId="03E7BA65" w14:textId="77777777" w:rsidR="00283544" w:rsidRDefault="00283544" w:rsidP="00283544">
      <w:pPr>
        <w:pStyle w:val="Code"/>
      </w:pPr>
      <w:r>
        <w:t xml:space="preserve">LH_bh &lt;- </w:t>
      </w:r>
      <w:proofErr w:type="gramStart"/>
      <w:r>
        <w:t>vector(</w:t>
      </w:r>
      <w:proofErr w:type="gramEnd"/>
      <w:r>
        <w:t>)</w:t>
      </w:r>
    </w:p>
    <w:p w14:paraId="6BE656A2" w14:textId="77777777" w:rsidR="00283544" w:rsidRDefault="00283544" w:rsidP="00283544">
      <w:pPr>
        <w:pStyle w:val="Code"/>
      </w:pPr>
      <w:r>
        <w:t xml:space="preserve">LH_Nh &lt;- </w:t>
      </w:r>
      <w:proofErr w:type="gramStart"/>
      <w:r>
        <w:t>vector(</w:t>
      </w:r>
      <w:proofErr w:type="gramEnd"/>
      <w:r>
        <w:t>)</w:t>
      </w:r>
    </w:p>
    <w:p w14:paraId="7E96698D" w14:textId="77777777" w:rsidR="00283544" w:rsidRDefault="00283544" w:rsidP="00283544">
      <w:pPr>
        <w:pStyle w:val="Code"/>
      </w:pPr>
      <w:r>
        <w:t xml:space="preserve">LH_nh &lt;- </w:t>
      </w:r>
      <w:proofErr w:type="gramStart"/>
      <w:r>
        <w:t>vector(</w:t>
      </w:r>
      <w:proofErr w:type="gramEnd"/>
      <w:r>
        <w:t>)</w:t>
      </w:r>
    </w:p>
    <w:p w14:paraId="6B5C4B38" w14:textId="77777777" w:rsidR="00283544" w:rsidRDefault="00283544" w:rsidP="00283544">
      <w:pPr>
        <w:pStyle w:val="Code"/>
      </w:pPr>
      <w:r>
        <w:t xml:space="preserve">LH_Label &lt;- </w:t>
      </w:r>
      <w:proofErr w:type="gramStart"/>
      <w:r>
        <w:t>vector(</w:t>
      </w:r>
      <w:proofErr w:type="gramEnd"/>
      <w:r>
        <w:t>)</w:t>
      </w:r>
    </w:p>
    <w:p w14:paraId="4EBE8D11" w14:textId="77777777" w:rsidR="00283544" w:rsidRDefault="00283544" w:rsidP="00283544">
      <w:pPr>
        <w:pStyle w:val="Code"/>
      </w:pPr>
      <w:r>
        <w:t xml:space="preserve">LH_var &lt;- </w:t>
      </w:r>
      <w:proofErr w:type="gramStart"/>
      <w:r>
        <w:t>vector(</w:t>
      </w:r>
      <w:proofErr w:type="gramEnd"/>
      <w:r>
        <w:t>)</w:t>
      </w:r>
    </w:p>
    <w:p w14:paraId="7F36AA66" w14:textId="77777777" w:rsidR="00283544" w:rsidRDefault="00283544" w:rsidP="00283544">
      <w:pPr>
        <w:pStyle w:val="Code"/>
      </w:pPr>
      <w:r>
        <w:t xml:space="preserve">LH_mean &lt;- </w:t>
      </w:r>
      <w:proofErr w:type="gramStart"/>
      <w:r>
        <w:t>vector(</w:t>
      </w:r>
      <w:proofErr w:type="gramEnd"/>
      <w:r>
        <w:t>)</w:t>
      </w:r>
    </w:p>
    <w:p w14:paraId="6F341A77" w14:textId="77777777" w:rsidR="00283544" w:rsidRDefault="00283544" w:rsidP="00283544">
      <w:pPr>
        <w:pStyle w:val="Code"/>
      </w:pPr>
      <w:r>
        <w:t xml:space="preserve">for (i in </w:t>
      </w:r>
      <w:proofErr w:type="gramStart"/>
      <w:r>
        <w:t>1:length</w:t>
      </w:r>
      <w:proofErr w:type="gramEnd"/>
      <w:r>
        <w:t>(LH_solutions)){</w:t>
      </w:r>
    </w:p>
    <w:p w14:paraId="3CE83A8C" w14:textId="77777777" w:rsidR="00283544" w:rsidRDefault="00283544" w:rsidP="00283544">
      <w:pPr>
        <w:pStyle w:val="Code"/>
      </w:pPr>
      <w:r>
        <w:t xml:space="preserve">  LH_bh &lt;- </w:t>
      </w:r>
      <w:proofErr w:type="gramStart"/>
      <w:r>
        <w:t>c(</w:t>
      </w:r>
      <w:proofErr w:type="gramEnd"/>
      <w:r>
        <w:t>LH_bh, LH_solutions[[i]]$bh)</w:t>
      </w:r>
    </w:p>
    <w:p w14:paraId="341AD551" w14:textId="77777777" w:rsidR="00283544" w:rsidRDefault="00283544" w:rsidP="00283544">
      <w:pPr>
        <w:pStyle w:val="Code"/>
      </w:pPr>
      <w:r>
        <w:t xml:space="preserve">  LH_Nh &lt;- </w:t>
      </w:r>
      <w:proofErr w:type="gramStart"/>
      <w:r>
        <w:t>c(</w:t>
      </w:r>
      <w:proofErr w:type="gramEnd"/>
      <w:r>
        <w:t>LH_Nh, LH_solutions[[i]]$Nh)</w:t>
      </w:r>
    </w:p>
    <w:p w14:paraId="047650B5" w14:textId="77777777" w:rsidR="00283544" w:rsidRDefault="00283544" w:rsidP="00283544">
      <w:pPr>
        <w:pStyle w:val="Code"/>
      </w:pPr>
      <w:r>
        <w:t xml:space="preserve">  LH_nh &lt;- </w:t>
      </w:r>
      <w:proofErr w:type="gramStart"/>
      <w:r>
        <w:t>c(</w:t>
      </w:r>
      <w:proofErr w:type="gramEnd"/>
      <w:r>
        <w:t>LH_nh, LH_solutions[[i]]$nh)</w:t>
      </w:r>
    </w:p>
    <w:p w14:paraId="4A02DFC8" w14:textId="77777777" w:rsidR="00283544" w:rsidRDefault="00283544" w:rsidP="00283544">
      <w:pPr>
        <w:pStyle w:val="Code"/>
      </w:pPr>
      <w:r>
        <w:t xml:space="preserve">  LH_Label &lt;- </w:t>
      </w:r>
      <w:proofErr w:type="gramStart"/>
      <w:r>
        <w:t>c(</w:t>
      </w:r>
      <w:proofErr w:type="gramEnd"/>
      <w:r>
        <w:t>LH_Label, LH_solutions[[i]]$stratumID)</w:t>
      </w:r>
    </w:p>
    <w:p w14:paraId="6B4FE60D" w14:textId="77777777" w:rsidR="00283544" w:rsidRDefault="00283544" w:rsidP="00283544">
      <w:pPr>
        <w:pStyle w:val="Code"/>
      </w:pPr>
      <w:r>
        <w:t xml:space="preserve">  LH_var &lt;- </w:t>
      </w:r>
      <w:proofErr w:type="gramStart"/>
      <w:r>
        <w:t>c(</w:t>
      </w:r>
      <w:proofErr w:type="gramEnd"/>
      <w:r>
        <w:t>LH_var, LH_solutions[[i]]$varh)</w:t>
      </w:r>
    </w:p>
    <w:p w14:paraId="73397E3A" w14:textId="77777777" w:rsidR="00283544" w:rsidRDefault="00283544" w:rsidP="00283544">
      <w:pPr>
        <w:pStyle w:val="Code"/>
      </w:pPr>
      <w:r>
        <w:t xml:space="preserve">  LH_mean &lt;- </w:t>
      </w:r>
      <w:proofErr w:type="gramStart"/>
      <w:r>
        <w:t>c(</w:t>
      </w:r>
      <w:proofErr w:type="gramEnd"/>
      <w:r>
        <w:t>LH_mean, LH_solutions[[i]]$meanh)</w:t>
      </w:r>
    </w:p>
    <w:p w14:paraId="7FAC5A7F" w14:textId="77777777" w:rsidR="00283544" w:rsidRDefault="00283544" w:rsidP="00283544">
      <w:pPr>
        <w:pStyle w:val="Code"/>
      </w:pPr>
      <w:r>
        <w:t xml:space="preserve">} </w:t>
      </w:r>
    </w:p>
    <w:p w14:paraId="1218BBD7" w14:textId="77777777" w:rsidR="00283544" w:rsidRDefault="00283544" w:rsidP="00283544">
      <w:pPr>
        <w:pStyle w:val="Code"/>
      </w:pPr>
    </w:p>
    <w:p w14:paraId="59EAEAC4" w14:textId="77777777" w:rsidR="00283544" w:rsidRDefault="00283544" w:rsidP="00283544">
      <w:pPr>
        <w:pStyle w:val="Code"/>
      </w:pPr>
      <w:r>
        <w:t xml:space="preserve">LH_aggregatestrata &lt;- </w:t>
      </w:r>
      <w:proofErr w:type="gramStart"/>
      <w:r>
        <w:t>data.frame</w:t>
      </w:r>
      <w:proofErr w:type="gramEnd"/>
      <w:r>
        <w:t>(matrix(NA, nrow =20, ncol = 8))</w:t>
      </w:r>
    </w:p>
    <w:p w14:paraId="243D3BDE" w14:textId="77777777" w:rsidR="00283544" w:rsidRDefault="00283544" w:rsidP="00283544">
      <w:pPr>
        <w:pStyle w:val="Code"/>
      </w:pPr>
      <w:proofErr w:type="gramStart"/>
      <w:r>
        <w:t>colnames(</w:t>
      </w:r>
      <w:proofErr w:type="gramEnd"/>
      <w:r>
        <w:t>LH_aggregatestrata)= colnames(SA_aggregatestrata)</w:t>
      </w:r>
    </w:p>
    <w:p w14:paraId="5C2E853E" w14:textId="77777777" w:rsidR="00283544" w:rsidRDefault="00283544" w:rsidP="00283544">
      <w:pPr>
        <w:pStyle w:val="Code"/>
      </w:pPr>
      <w:r>
        <w:t>LH_aggregatestrata$SOLUZ &lt;-LH_nh</w:t>
      </w:r>
    </w:p>
    <w:p w14:paraId="7FBA944E" w14:textId="77777777" w:rsidR="00283544" w:rsidRDefault="00283544" w:rsidP="00283544">
      <w:pPr>
        <w:pStyle w:val="Code"/>
      </w:pPr>
      <w:r>
        <w:lastRenderedPageBreak/>
        <w:t>LH_aggregatestrata$N &lt;- LH_Nh</w:t>
      </w:r>
    </w:p>
    <w:p w14:paraId="33D86D0C" w14:textId="77777777" w:rsidR="00283544" w:rsidRDefault="00283544" w:rsidP="00283544">
      <w:pPr>
        <w:pStyle w:val="Code"/>
      </w:pPr>
      <w:r>
        <w:t xml:space="preserve">LH_aggregatestrata$COST &lt;- </w:t>
      </w:r>
      <w:proofErr w:type="gramStart"/>
      <w:r>
        <w:t>c(</w:t>
      </w:r>
      <w:proofErr w:type="gramEnd"/>
      <w:r>
        <w:t>1)</w:t>
      </w:r>
    </w:p>
    <w:p w14:paraId="10DC30D1" w14:textId="77777777" w:rsidR="00283544" w:rsidRDefault="00283544" w:rsidP="00283544">
      <w:pPr>
        <w:pStyle w:val="Code"/>
      </w:pPr>
      <w:r>
        <w:t>LH_aggregatestrata$CENS &lt;-</w:t>
      </w:r>
      <w:proofErr w:type="gramStart"/>
      <w:r>
        <w:t>c(</w:t>
      </w:r>
      <w:proofErr w:type="gramEnd"/>
      <w:r>
        <w:t>0)</w:t>
      </w:r>
    </w:p>
    <w:p w14:paraId="6A497207" w14:textId="77777777" w:rsidR="00283544" w:rsidRDefault="00283544" w:rsidP="00283544">
      <w:pPr>
        <w:pStyle w:val="Code"/>
      </w:pPr>
      <w:r>
        <w:t xml:space="preserve">LH_aggregatestrata$STRATO &lt;- </w:t>
      </w:r>
      <w:proofErr w:type="gramStart"/>
      <w:r>
        <w:t>c(</w:t>
      </w:r>
      <w:proofErr w:type="gramEnd"/>
      <w:r>
        <w:t>1,2,3,4,1,2,3,4,1,2,3,4,1,2,3,4,1,2,3,4)</w:t>
      </w:r>
    </w:p>
    <w:p w14:paraId="1EA867E9" w14:textId="77777777" w:rsidR="00283544" w:rsidRDefault="00283544" w:rsidP="00283544">
      <w:pPr>
        <w:pStyle w:val="Code"/>
      </w:pPr>
      <w:r>
        <w:t xml:space="preserve">LH_aggregatestrata$DOM1 &lt;- </w:t>
      </w:r>
      <w:proofErr w:type="gramStart"/>
      <w:r>
        <w:t>c(</w:t>
      </w:r>
      <w:proofErr w:type="gramEnd"/>
      <w:r>
        <w:t>1,1,1,1,2,2,2,2,3,3,3,3,4,4,4,4,5,5,5,5)</w:t>
      </w:r>
    </w:p>
    <w:p w14:paraId="3DA728AA" w14:textId="77777777" w:rsidR="00283544" w:rsidRDefault="00283544" w:rsidP="00283544">
      <w:pPr>
        <w:pStyle w:val="Code"/>
      </w:pPr>
      <w:r>
        <w:t>LH_aggregatestrata$M1 &lt;- LH_mean</w:t>
      </w:r>
    </w:p>
    <w:p w14:paraId="50CFE57D" w14:textId="77777777" w:rsidR="00283544" w:rsidRDefault="00283544" w:rsidP="00283544">
      <w:pPr>
        <w:pStyle w:val="Code"/>
      </w:pPr>
      <w:r>
        <w:t xml:space="preserve">LH_aggregatestrata$S1 &lt;- </w:t>
      </w:r>
      <w:proofErr w:type="gramStart"/>
      <w:r>
        <w:t>sqrt(</w:t>
      </w:r>
      <w:proofErr w:type="gramEnd"/>
      <w:r>
        <w:t>LH_var)</w:t>
      </w:r>
    </w:p>
    <w:p w14:paraId="52A3BD2F" w14:textId="77777777" w:rsidR="00283544" w:rsidRDefault="00283544" w:rsidP="00283544">
      <w:pPr>
        <w:pStyle w:val="Code"/>
      </w:pPr>
    </w:p>
    <w:p w14:paraId="6E9D8691" w14:textId="77777777" w:rsidR="00283544" w:rsidRDefault="00283544" w:rsidP="00283544">
      <w:pPr>
        <w:pStyle w:val="Code"/>
      </w:pPr>
      <w:r>
        <w:t xml:space="preserve">Framenew_CFS_LH_1&lt;- </w:t>
      </w:r>
      <w:proofErr w:type="gramStart"/>
      <w:r>
        <w:t>PSU.GA[</w:t>
      </w:r>
      <w:proofErr w:type="gramEnd"/>
      <w:r>
        <w:t>,7:12]</w:t>
      </w:r>
    </w:p>
    <w:p w14:paraId="2C40685B" w14:textId="77777777" w:rsidR="00283544" w:rsidRDefault="00283544" w:rsidP="00283544">
      <w:pPr>
        <w:pStyle w:val="Code"/>
      </w:pPr>
    </w:p>
    <w:p w14:paraId="3DF03251" w14:textId="77777777" w:rsidR="00283544" w:rsidRDefault="00283544" w:rsidP="00283544">
      <w:pPr>
        <w:pStyle w:val="Code"/>
      </w:pPr>
      <w:r>
        <w:t>Framenew_CFS_LH &lt;- Framenew_CFS_LH_1[</w:t>
      </w:r>
    </w:p>
    <w:p w14:paraId="42C71D4D" w14:textId="77777777" w:rsidR="00283544" w:rsidRDefault="00283544" w:rsidP="00283544">
      <w:pPr>
        <w:pStyle w:val="Code"/>
      </w:pPr>
      <w:r>
        <w:t xml:space="preserve">  </w:t>
      </w:r>
      <w:proofErr w:type="gramStart"/>
      <w:r>
        <w:t>with(</w:t>
      </w:r>
      <w:proofErr w:type="gramEnd"/>
      <w:r>
        <w:t>Framenew_CFS_LH_1, order(Framenew_CFS_LH_1$DOM1)),</w:t>
      </w:r>
    </w:p>
    <w:p w14:paraId="6BBBDE93" w14:textId="77777777" w:rsidR="00283544" w:rsidRDefault="00283544" w:rsidP="00283544">
      <w:pPr>
        <w:pStyle w:val="Code"/>
      </w:pPr>
      <w:r>
        <w:t xml:space="preserve">  ]</w:t>
      </w:r>
    </w:p>
    <w:p w14:paraId="215691CF" w14:textId="77777777" w:rsidR="00283544" w:rsidRDefault="00283544" w:rsidP="00283544">
      <w:pPr>
        <w:pStyle w:val="Code"/>
      </w:pPr>
      <w:r>
        <w:t>Framenew_CFS_LH$ID&lt;-orderd_CFSFrameData$estno</w:t>
      </w:r>
    </w:p>
    <w:p w14:paraId="112474F7" w14:textId="77777777" w:rsidR="00283544" w:rsidRDefault="00283544" w:rsidP="00283544">
      <w:pPr>
        <w:pStyle w:val="Code"/>
      </w:pPr>
    </w:p>
    <w:p w14:paraId="3EA7D523" w14:textId="77777777" w:rsidR="00283544" w:rsidRDefault="00283544" w:rsidP="00283544">
      <w:pPr>
        <w:pStyle w:val="Code"/>
      </w:pPr>
      <w:r>
        <w:t>Framenew_CFS_LH$LABEL &lt;-LH_Label</w:t>
      </w:r>
    </w:p>
    <w:p w14:paraId="47A87C67" w14:textId="77777777" w:rsidR="00283544" w:rsidRDefault="00283544" w:rsidP="00283544">
      <w:pPr>
        <w:pStyle w:val="Code"/>
      </w:pPr>
      <w:r>
        <w:t>Framenew_CFS_LH &lt;- Framenew_CFS_</w:t>
      </w:r>
      <w:proofErr w:type="gramStart"/>
      <w:r>
        <w:t>LH[</w:t>
      </w:r>
      <w:proofErr w:type="gramEnd"/>
      <w:r>
        <w:t>, c(1,5,7,2,3,6,4)]</w:t>
      </w:r>
    </w:p>
    <w:p w14:paraId="25B94958" w14:textId="77777777" w:rsidR="00283544" w:rsidRDefault="00283544" w:rsidP="00283544">
      <w:pPr>
        <w:pStyle w:val="Code"/>
      </w:pPr>
      <w:proofErr w:type="gramStart"/>
      <w:r>
        <w:t>colnames(</w:t>
      </w:r>
      <w:proofErr w:type="gramEnd"/>
      <w:r>
        <w:t>Framenew_CFS_LH)&lt;-colnames(framenew_CFS)</w:t>
      </w:r>
    </w:p>
    <w:p w14:paraId="503F8B36" w14:textId="77777777" w:rsidR="00283544" w:rsidRDefault="00283544" w:rsidP="00283544">
      <w:pPr>
        <w:pStyle w:val="Code"/>
      </w:pPr>
    </w:p>
    <w:p w14:paraId="30CC7314" w14:textId="77777777" w:rsidR="00283544" w:rsidRDefault="00283544" w:rsidP="00283544">
      <w:pPr>
        <w:pStyle w:val="Code"/>
      </w:pPr>
    </w:p>
    <w:p w14:paraId="2E67A5A7" w14:textId="77777777" w:rsidR="00283544" w:rsidRDefault="00283544" w:rsidP="00283544">
      <w:pPr>
        <w:pStyle w:val="Code"/>
      </w:pPr>
    </w:p>
    <w:p w14:paraId="594AB3E9" w14:textId="77777777" w:rsidR="00283544" w:rsidRDefault="00283544" w:rsidP="00283544">
      <w:pPr>
        <w:pStyle w:val="Code"/>
      </w:pPr>
      <w:r>
        <w:t xml:space="preserve">sample_CFS_LH &lt;- </w:t>
      </w:r>
      <w:proofErr w:type="gramStart"/>
      <w:r>
        <w:t>selectSample(</w:t>
      </w:r>
      <w:proofErr w:type="gramEnd"/>
      <w:r>
        <w:t>Framenew_CFS_LH, LH_aggregatestrata, writeFiles=TRUE, verbatim = TRUE)</w:t>
      </w:r>
    </w:p>
    <w:p w14:paraId="21E4CCFC" w14:textId="77777777" w:rsidR="00283544" w:rsidRDefault="00283544" w:rsidP="00283544">
      <w:pPr>
        <w:pStyle w:val="Code"/>
      </w:pPr>
    </w:p>
    <w:p w14:paraId="6198A321" w14:textId="77777777" w:rsidR="00283544" w:rsidRDefault="00283544" w:rsidP="00283544">
      <w:pPr>
        <w:pStyle w:val="Code"/>
      </w:pPr>
      <w:r>
        <w:t xml:space="preserve">source("C:/Users/sa129715/Documents/R/CFS_PROJECT/myeval.R") </w:t>
      </w:r>
    </w:p>
    <w:p w14:paraId="37B7230C" w14:textId="77777777" w:rsidR="00283544" w:rsidRDefault="00283544" w:rsidP="00283544">
      <w:pPr>
        <w:pStyle w:val="Code"/>
      </w:pPr>
      <w:r>
        <w:t>GA_totalsamplesize &lt;-sum(ga_solution$aggr_strata_subset_SOLUZ$SOLUZ)</w:t>
      </w:r>
    </w:p>
    <w:p w14:paraId="07C85915" w14:textId="77777777" w:rsidR="00283544" w:rsidRDefault="00283544" w:rsidP="00283544">
      <w:pPr>
        <w:pStyle w:val="Code"/>
      </w:pPr>
      <w:r>
        <w:t xml:space="preserve">eval_LH&lt;- </w:t>
      </w:r>
      <w:proofErr w:type="gramStart"/>
      <w:r>
        <w:t>myEval(</w:t>
      </w:r>
      <w:proofErr w:type="gramEnd"/>
      <w:r>
        <w:t xml:space="preserve">Framenew_CFS_LH, </w:t>
      </w:r>
    </w:p>
    <w:p w14:paraId="2C0E2650" w14:textId="77777777" w:rsidR="00283544" w:rsidRDefault="00283544" w:rsidP="00283544">
      <w:pPr>
        <w:pStyle w:val="Code"/>
      </w:pPr>
      <w:r>
        <w:t xml:space="preserve">                 LH_aggregatestrata, </w:t>
      </w:r>
    </w:p>
    <w:p w14:paraId="35E0A0EE" w14:textId="77777777" w:rsidR="00283544" w:rsidRDefault="00283544" w:rsidP="00283544">
      <w:pPr>
        <w:pStyle w:val="Code"/>
      </w:pPr>
      <w:r>
        <w:t xml:space="preserve">                 nsampl=GA_553, </w:t>
      </w:r>
    </w:p>
    <w:p w14:paraId="058AAA73" w14:textId="77777777" w:rsidR="00283544" w:rsidRDefault="00283544" w:rsidP="00283544">
      <w:pPr>
        <w:pStyle w:val="Code"/>
      </w:pPr>
      <w:r>
        <w:t xml:space="preserve">                 writeFiles=TRUE,</w:t>
      </w:r>
    </w:p>
    <w:p w14:paraId="33B9A50A" w14:textId="77777777" w:rsidR="00283544" w:rsidRDefault="00283544" w:rsidP="00283544">
      <w:pPr>
        <w:pStyle w:val="Code"/>
      </w:pPr>
      <w:r>
        <w:t xml:space="preserve">                 progress=FALSE) </w:t>
      </w:r>
    </w:p>
    <w:p w14:paraId="73FD515D" w14:textId="77777777" w:rsidR="00283544" w:rsidRPr="0050669C" w:rsidRDefault="00283544" w:rsidP="00283544">
      <w:pPr>
        <w:pStyle w:val="Code"/>
      </w:pPr>
      <w:r>
        <w:t>eval_LH$coeff_var</w:t>
      </w:r>
    </w:p>
    <w:p w14:paraId="5CF63740" w14:textId="77777777" w:rsidR="005B327A" w:rsidRDefault="005B327A" w:rsidP="005B327A">
      <w:pPr>
        <w:pStyle w:val="Heading2"/>
        <w:numPr>
          <w:ilvl w:val="0"/>
          <w:numId w:val="0"/>
        </w:numPr>
        <w:ind w:left="576" w:hanging="576"/>
      </w:pPr>
    </w:p>
    <w:p w14:paraId="582749BB" w14:textId="15D9BB61" w:rsidR="00283544" w:rsidRDefault="00283544" w:rsidP="00283544">
      <w:pPr>
        <w:pStyle w:val="Heading2"/>
      </w:pPr>
      <w:bookmarkStart w:id="81" w:name="_Toc29161490"/>
      <w:r>
        <w:t>Method</w:t>
      </w:r>
      <w:r w:rsidR="00D108B4">
        <w:t xml:space="preserve"> </w:t>
      </w:r>
      <w:r>
        <w:t xml:space="preserve">3 </w:t>
      </w:r>
      <w:r w:rsidR="00D108B4">
        <w:t>R</w:t>
      </w:r>
      <w:r>
        <w:t>esults</w:t>
      </w:r>
      <w:bookmarkEnd w:id="81"/>
    </w:p>
    <w:p w14:paraId="764468F7" w14:textId="77777777" w:rsidR="00283544" w:rsidRPr="0050669C" w:rsidRDefault="00283544" w:rsidP="00283544">
      <w:pPr>
        <w:pStyle w:val="Code"/>
        <w:rPr>
          <w:rFonts w:eastAsia="Times New Roman"/>
          <w:lang w:bidi="ar-SA"/>
        </w:rPr>
      </w:pPr>
      <w:r w:rsidRPr="0050669C">
        <w:rPr>
          <w:rFonts w:eastAsia="Times New Roman"/>
          <w:lang w:bidi="ar-SA"/>
        </w:rPr>
        <w:t xml:space="preserve">&gt; </w:t>
      </w:r>
      <w:proofErr w:type="gramStart"/>
      <w:r w:rsidRPr="0050669C">
        <w:rPr>
          <w:rFonts w:eastAsia="Times New Roman"/>
          <w:lang w:bidi="ar-SA"/>
        </w:rPr>
        <w:t>print(</w:t>
      </w:r>
      <w:proofErr w:type="gramEnd"/>
      <w:r w:rsidRPr="0050669C">
        <w:rPr>
          <w:rFonts w:eastAsia="Times New Roman"/>
          <w:lang w:bidi="ar-SA"/>
        </w:rPr>
        <w:t>LH_solutions)</w:t>
      </w:r>
    </w:p>
    <w:p w14:paraId="397BCA5C"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1]]</w:t>
      </w:r>
    </w:p>
    <w:p w14:paraId="5D0F045C"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Given arguments:</w:t>
      </w:r>
    </w:p>
    <w:p w14:paraId="24272E91"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x = X</w:t>
      </w:r>
    </w:p>
    <w:p w14:paraId="0E322ECB"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CV = 0.02, Ls = 4, takenone = 0, takeall = 0</w:t>
      </w:r>
    </w:p>
    <w:p w14:paraId="3639EB7A"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allocation: q1 = 0.5, q2 = 0, q3 = 0.5</w:t>
      </w:r>
    </w:p>
    <w:p w14:paraId="670B76F8"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lastRenderedPageBreak/>
        <w:t>model = none</w:t>
      </w:r>
    </w:p>
    <w:p w14:paraId="3DDFE528"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algo = Kozak: minsol = 1000, idopti = nh, minNh = 2, maxiter = 10000, </w:t>
      </w:r>
    </w:p>
    <w:p w14:paraId="5166F9EF"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              maxstep = 100, maxstill = 500, rep = 5, trymany = TRUE</w:t>
      </w:r>
    </w:p>
    <w:p w14:paraId="768F2DD2" w14:textId="77777777" w:rsidR="00283544" w:rsidRPr="0050669C" w:rsidRDefault="00283544" w:rsidP="00283544">
      <w:pPr>
        <w:pStyle w:val="Code"/>
        <w:rPr>
          <w:rFonts w:eastAsia="Times New Roman"/>
          <w:color w:val="000000"/>
          <w:bdr w:val="none" w:sz="0" w:space="0" w:color="auto" w:frame="1"/>
          <w:lang w:bidi="ar-SA"/>
        </w:rPr>
      </w:pPr>
    </w:p>
    <w:p w14:paraId="6DDDD5FC"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a information:</w:t>
      </w:r>
    </w:p>
    <w:p w14:paraId="726718C2"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          |      type rh |     </w:t>
      </w:r>
      <w:proofErr w:type="gramStart"/>
      <w:r w:rsidRPr="0050669C">
        <w:rPr>
          <w:rFonts w:eastAsia="Times New Roman"/>
          <w:color w:val="000000"/>
          <w:bdr w:val="none" w:sz="0" w:space="0" w:color="auto" w:frame="1"/>
          <w:lang w:bidi="ar-SA"/>
        </w:rPr>
        <w:t>bh  E</w:t>
      </w:r>
      <w:proofErr w:type="gramEnd"/>
      <w:r w:rsidRPr="0050669C">
        <w:rPr>
          <w:rFonts w:eastAsia="Times New Roman"/>
          <w:color w:val="000000"/>
          <w:bdr w:val="none" w:sz="0" w:space="0" w:color="auto" w:frame="1"/>
          <w:lang w:bidi="ar-SA"/>
        </w:rPr>
        <w:t>(Y)  Var(Y)   Nh nh   fh</w:t>
      </w:r>
    </w:p>
    <w:p w14:paraId="782DC030"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1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275.5 138.0 6302.00  275 12 0.04</w:t>
      </w:r>
    </w:p>
    <w:p w14:paraId="0E32D911"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2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557.5 416.5 6626.92  282 13 0.05</w:t>
      </w:r>
    </w:p>
    <w:p w14:paraId="4FBE1CBE"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3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840.5 699.0 6674.00  283 13 0.05</w:t>
      </w:r>
    </w:p>
    <w:p w14:paraId="4B618E5F"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4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1123.0 981.5 6626.92  282 13 0.05</w:t>
      </w:r>
    </w:p>
    <w:p w14:paraId="789FBB2F"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Total                                           1122 51 0.05</w:t>
      </w:r>
    </w:p>
    <w:p w14:paraId="22DCF0C3" w14:textId="77777777" w:rsidR="00283544" w:rsidRPr="0050669C" w:rsidRDefault="00283544" w:rsidP="00283544">
      <w:pPr>
        <w:pStyle w:val="Code"/>
        <w:rPr>
          <w:rFonts w:eastAsia="Times New Roman"/>
          <w:color w:val="000000"/>
          <w:bdr w:val="none" w:sz="0" w:space="0" w:color="auto" w:frame="1"/>
          <w:lang w:bidi="ar-SA"/>
        </w:rPr>
      </w:pPr>
    </w:p>
    <w:p w14:paraId="110D37E4"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Total sample size: 51 </w:t>
      </w:r>
    </w:p>
    <w:p w14:paraId="4325F181"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Anticipated population mean: 561.5 </w:t>
      </w:r>
    </w:p>
    <w:p w14:paraId="21AECD3D"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Anticipated CV: 0.01973292 </w:t>
      </w:r>
    </w:p>
    <w:p w14:paraId="4A045BCD"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Note: CV=RRMSE (Relative Root Mean Squared Error) because takenone=0.</w:t>
      </w:r>
    </w:p>
    <w:p w14:paraId="24429B9F" w14:textId="77777777" w:rsidR="00283544" w:rsidRPr="0050669C" w:rsidRDefault="00283544" w:rsidP="00283544">
      <w:pPr>
        <w:pStyle w:val="Code"/>
        <w:rPr>
          <w:rFonts w:eastAsia="Times New Roman"/>
          <w:color w:val="000000"/>
          <w:bdr w:val="none" w:sz="0" w:space="0" w:color="auto" w:frame="1"/>
          <w:lang w:bidi="ar-SA"/>
        </w:rPr>
      </w:pPr>
    </w:p>
    <w:p w14:paraId="2A58D591"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2]]</w:t>
      </w:r>
    </w:p>
    <w:p w14:paraId="2D05D4FF"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Given arguments:</w:t>
      </w:r>
    </w:p>
    <w:p w14:paraId="53C912C0"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x = X</w:t>
      </w:r>
    </w:p>
    <w:p w14:paraId="63E140F7"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CV = 0.02, Ls = 4, takenone = 0, takeall = 0</w:t>
      </w:r>
    </w:p>
    <w:p w14:paraId="53862F2D"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allocation: q1 = 0.5, q2 = 0, q3 = 0.5</w:t>
      </w:r>
    </w:p>
    <w:p w14:paraId="5DCCBD51"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model = none</w:t>
      </w:r>
    </w:p>
    <w:p w14:paraId="1287C2D1"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algo = Kozak: minsol = 1000, idopti = nh, minNh = 2, maxiter = 10000, </w:t>
      </w:r>
    </w:p>
    <w:p w14:paraId="7D497F19"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              maxstep = 20, maxstill = 200, rep = 5, trymany = TRUE</w:t>
      </w:r>
    </w:p>
    <w:p w14:paraId="079DE49C" w14:textId="77777777" w:rsidR="00283544" w:rsidRPr="0050669C" w:rsidRDefault="00283544" w:rsidP="00283544">
      <w:pPr>
        <w:pStyle w:val="Code"/>
        <w:rPr>
          <w:rFonts w:eastAsia="Times New Roman"/>
          <w:color w:val="000000"/>
          <w:bdr w:val="none" w:sz="0" w:space="0" w:color="auto" w:frame="1"/>
          <w:lang w:bidi="ar-SA"/>
        </w:rPr>
      </w:pPr>
    </w:p>
    <w:p w14:paraId="4F57F855"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a information:</w:t>
      </w:r>
    </w:p>
    <w:p w14:paraId="7CDEAF8A"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          |      type rh |    </w:t>
      </w:r>
      <w:proofErr w:type="gramStart"/>
      <w:r w:rsidRPr="0050669C">
        <w:rPr>
          <w:rFonts w:eastAsia="Times New Roman"/>
          <w:color w:val="000000"/>
          <w:bdr w:val="none" w:sz="0" w:space="0" w:color="auto" w:frame="1"/>
          <w:lang w:bidi="ar-SA"/>
        </w:rPr>
        <w:t>bh  E</w:t>
      </w:r>
      <w:proofErr w:type="gramEnd"/>
      <w:r w:rsidRPr="0050669C">
        <w:rPr>
          <w:rFonts w:eastAsia="Times New Roman"/>
          <w:color w:val="000000"/>
          <w:bdr w:val="none" w:sz="0" w:space="0" w:color="auto" w:frame="1"/>
          <w:lang w:bidi="ar-SA"/>
        </w:rPr>
        <w:t>(Y) Var(Y)  Nh nh   fh</w:t>
      </w:r>
    </w:p>
    <w:p w14:paraId="06013919"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1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51.5  26.0 216.67  51 11 0.22</w:t>
      </w:r>
    </w:p>
    <w:p w14:paraId="77F82036"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2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101.5  76.5 208.25  50 11 0.22</w:t>
      </w:r>
    </w:p>
    <w:p w14:paraId="04F8B74D"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3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150.5 126.0 200.00  49 10 0.20</w:t>
      </w:r>
    </w:p>
    <w:p w14:paraId="549CA5DE"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4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200.0 175.0 200.00  49 10 0.20</w:t>
      </w:r>
    </w:p>
    <w:p w14:paraId="18940586"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Total                                         199 42 0.21</w:t>
      </w:r>
    </w:p>
    <w:p w14:paraId="01A4B149" w14:textId="77777777" w:rsidR="00283544" w:rsidRPr="0050669C" w:rsidRDefault="00283544" w:rsidP="00283544">
      <w:pPr>
        <w:pStyle w:val="Code"/>
        <w:rPr>
          <w:rFonts w:eastAsia="Times New Roman"/>
          <w:color w:val="000000"/>
          <w:bdr w:val="none" w:sz="0" w:space="0" w:color="auto" w:frame="1"/>
          <w:lang w:bidi="ar-SA"/>
        </w:rPr>
      </w:pPr>
    </w:p>
    <w:p w14:paraId="2631FB90"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Total sample size: 42 </w:t>
      </w:r>
    </w:p>
    <w:p w14:paraId="668C8613"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Anticipated population mean: 100 </w:t>
      </w:r>
    </w:p>
    <w:p w14:paraId="3800662D"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Anticipated CV: 0.01969047 </w:t>
      </w:r>
    </w:p>
    <w:p w14:paraId="025C9149"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Note: CV=RRMSE (Relative Root Mean Squared Error) because takenone=0.</w:t>
      </w:r>
    </w:p>
    <w:p w14:paraId="343E5531" w14:textId="77777777" w:rsidR="00283544" w:rsidRPr="0050669C" w:rsidRDefault="00283544" w:rsidP="00283544">
      <w:pPr>
        <w:pStyle w:val="Code"/>
        <w:rPr>
          <w:rFonts w:eastAsia="Times New Roman"/>
          <w:color w:val="000000"/>
          <w:bdr w:val="none" w:sz="0" w:space="0" w:color="auto" w:frame="1"/>
          <w:lang w:bidi="ar-SA"/>
        </w:rPr>
      </w:pPr>
    </w:p>
    <w:p w14:paraId="56571111"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3]]</w:t>
      </w:r>
    </w:p>
    <w:p w14:paraId="6536A8F8"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Given arguments:</w:t>
      </w:r>
    </w:p>
    <w:p w14:paraId="7CFD0C3B"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x = X</w:t>
      </w:r>
    </w:p>
    <w:p w14:paraId="12CB20FB"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CV = 0.02, Ls = 4, takenone = 0, takeall = 0</w:t>
      </w:r>
    </w:p>
    <w:p w14:paraId="15BD063E"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allocation: q1 = 0.5, q2 = 0, q3 = 0.5</w:t>
      </w:r>
    </w:p>
    <w:p w14:paraId="0FA52FD3"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model = none</w:t>
      </w:r>
    </w:p>
    <w:p w14:paraId="4F286713"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lastRenderedPageBreak/>
        <w:t xml:space="preserve">algo = Kozak: minsol = 1000, idopti = nh, minNh = 2, maxiter = 10000, </w:t>
      </w:r>
    </w:p>
    <w:p w14:paraId="5C07314C"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              maxstep = 100, maxstill = 500, rep = 5, trymany = TRUE</w:t>
      </w:r>
    </w:p>
    <w:p w14:paraId="1AFB11F2" w14:textId="77777777" w:rsidR="00283544" w:rsidRPr="0050669C" w:rsidRDefault="00283544" w:rsidP="00283544">
      <w:pPr>
        <w:pStyle w:val="Code"/>
        <w:rPr>
          <w:rFonts w:eastAsia="Times New Roman"/>
          <w:color w:val="000000"/>
          <w:bdr w:val="none" w:sz="0" w:space="0" w:color="auto" w:frame="1"/>
          <w:lang w:bidi="ar-SA"/>
        </w:rPr>
      </w:pPr>
    </w:p>
    <w:p w14:paraId="2CEC2285"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a information:</w:t>
      </w:r>
    </w:p>
    <w:p w14:paraId="79F5053B"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          |      type rh |     bh   E(</w:t>
      </w:r>
      <w:proofErr w:type="gramStart"/>
      <w:r w:rsidRPr="0050669C">
        <w:rPr>
          <w:rFonts w:eastAsia="Times New Roman"/>
          <w:color w:val="000000"/>
          <w:bdr w:val="none" w:sz="0" w:space="0" w:color="auto" w:frame="1"/>
          <w:lang w:bidi="ar-SA"/>
        </w:rPr>
        <w:t xml:space="preserve">Y)   </w:t>
      </w:r>
      <w:proofErr w:type="gramEnd"/>
      <w:r w:rsidRPr="0050669C">
        <w:rPr>
          <w:rFonts w:eastAsia="Times New Roman"/>
          <w:color w:val="000000"/>
          <w:bdr w:val="none" w:sz="0" w:space="0" w:color="auto" w:frame="1"/>
          <w:lang w:bidi="ar-SA"/>
        </w:rPr>
        <w:t>Var(Y)   Nh nh   fh</w:t>
      </w:r>
    </w:p>
    <w:p w14:paraId="47D69C1F"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1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388.5  194.5 12545.25  388 13 0.03</w:t>
      </w:r>
    </w:p>
    <w:p w14:paraId="0F303C7D"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2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775.5  582.0 12480.67  387 13 0.03</w:t>
      </w:r>
    </w:p>
    <w:p w14:paraId="488D381D"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3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1150.5  963.0 11718.67  375 12 0.03</w:t>
      </w:r>
    </w:p>
    <w:p w14:paraId="6CAE8CEB"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4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1537.0 1343.5 12416.25  386 13 0.03</w:t>
      </w:r>
    </w:p>
    <w:p w14:paraId="7F611225"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Total                                             1536 51 0.03</w:t>
      </w:r>
    </w:p>
    <w:p w14:paraId="4A022288" w14:textId="77777777" w:rsidR="00283544" w:rsidRPr="0050669C" w:rsidRDefault="00283544" w:rsidP="00283544">
      <w:pPr>
        <w:pStyle w:val="Code"/>
        <w:rPr>
          <w:rFonts w:eastAsia="Times New Roman"/>
          <w:color w:val="000000"/>
          <w:bdr w:val="none" w:sz="0" w:space="0" w:color="auto" w:frame="1"/>
          <w:lang w:bidi="ar-SA"/>
        </w:rPr>
      </w:pPr>
    </w:p>
    <w:p w14:paraId="4EF39672"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Total sample size: 51 </w:t>
      </w:r>
    </w:p>
    <w:p w14:paraId="71DF617D"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Anticipated population mean: 768.5 </w:t>
      </w:r>
    </w:p>
    <w:p w14:paraId="21ABDC97"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Anticipated CV: 0.01986425 </w:t>
      </w:r>
    </w:p>
    <w:p w14:paraId="593A6126"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Note: CV=RRMSE (Relative Root Mean Squared Error) because takenone=0.</w:t>
      </w:r>
    </w:p>
    <w:p w14:paraId="2FADD5E8" w14:textId="77777777" w:rsidR="00283544" w:rsidRPr="0050669C" w:rsidRDefault="00283544" w:rsidP="00283544">
      <w:pPr>
        <w:pStyle w:val="Code"/>
        <w:rPr>
          <w:rFonts w:eastAsia="Times New Roman"/>
          <w:color w:val="000000"/>
          <w:bdr w:val="none" w:sz="0" w:space="0" w:color="auto" w:frame="1"/>
          <w:lang w:bidi="ar-SA"/>
        </w:rPr>
      </w:pPr>
    </w:p>
    <w:p w14:paraId="3AF3FCB9"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4]]</w:t>
      </w:r>
    </w:p>
    <w:p w14:paraId="3D331E13"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Given arguments:</w:t>
      </w:r>
    </w:p>
    <w:p w14:paraId="6D1582B6"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x = X</w:t>
      </w:r>
    </w:p>
    <w:p w14:paraId="6D4468B7"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CV = 0.02, Ls = 4, takenone = 0, takeall = 0</w:t>
      </w:r>
    </w:p>
    <w:p w14:paraId="74722432"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allocation: q1 = 0.5, q2 = 0, q3 = 0.5</w:t>
      </w:r>
    </w:p>
    <w:p w14:paraId="59E38BC5"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model = none</w:t>
      </w:r>
    </w:p>
    <w:p w14:paraId="0975FD48"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algo = Kozak: minsol = 1000, idopti = nh, minNh = 2, maxiter = 10000, </w:t>
      </w:r>
    </w:p>
    <w:p w14:paraId="0E82582D"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              maxstep = 67, maxstill = 500, rep = 5, trymany = TRUE</w:t>
      </w:r>
    </w:p>
    <w:p w14:paraId="397D5F7C" w14:textId="77777777" w:rsidR="00283544" w:rsidRPr="0050669C" w:rsidRDefault="00283544" w:rsidP="00283544">
      <w:pPr>
        <w:pStyle w:val="Code"/>
        <w:rPr>
          <w:rFonts w:eastAsia="Times New Roman"/>
          <w:color w:val="000000"/>
          <w:bdr w:val="none" w:sz="0" w:space="0" w:color="auto" w:frame="1"/>
          <w:lang w:bidi="ar-SA"/>
        </w:rPr>
      </w:pPr>
    </w:p>
    <w:p w14:paraId="19C4E72C"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a information:</w:t>
      </w:r>
    </w:p>
    <w:p w14:paraId="31E555A2"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          |      type rh |    bh E(Y) Var(</w:t>
      </w:r>
      <w:proofErr w:type="gramStart"/>
      <w:r w:rsidRPr="0050669C">
        <w:rPr>
          <w:rFonts w:eastAsia="Times New Roman"/>
          <w:color w:val="000000"/>
          <w:bdr w:val="none" w:sz="0" w:space="0" w:color="auto" w:frame="1"/>
          <w:lang w:bidi="ar-SA"/>
        </w:rPr>
        <w:t>Y)  Nh</w:t>
      </w:r>
      <w:proofErr w:type="gramEnd"/>
      <w:r w:rsidRPr="0050669C">
        <w:rPr>
          <w:rFonts w:eastAsia="Times New Roman"/>
          <w:color w:val="000000"/>
          <w:bdr w:val="none" w:sz="0" w:space="0" w:color="auto" w:frame="1"/>
          <w:lang w:bidi="ar-SA"/>
        </w:rPr>
        <w:t xml:space="preserve"> nh   fh</w:t>
      </w:r>
    </w:p>
    <w:p w14:paraId="4612E8BD"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1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167.5   84   2324 167 12 0.07</w:t>
      </w:r>
    </w:p>
    <w:p w14:paraId="5E778009"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2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334.5  251   2324 167 12 0.07</w:t>
      </w:r>
    </w:p>
    <w:p w14:paraId="2977D042"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3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501.5  418   2324 167 12 0.07</w:t>
      </w:r>
    </w:p>
    <w:p w14:paraId="747D3888"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4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671.0  586   2380 169 13 0.08</w:t>
      </w:r>
    </w:p>
    <w:p w14:paraId="02EEC155"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Total                                        670 49 0.07</w:t>
      </w:r>
    </w:p>
    <w:p w14:paraId="1C7B7A2D" w14:textId="77777777" w:rsidR="00283544" w:rsidRPr="0050669C" w:rsidRDefault="00283544" w:rsidP="00283544">
      <w:pPr>
        <w:pStyle w:val="Code"/>
        <w:rPr>
          <w:rFonts w:eastAsia="Times New Roman"/>
          <w:color w:val="000000"/>
          <w:bdr w:val="none" w:sz="0" w:space="0" w:color="auto" w:frame="1"/>
          <w:lang w:bidi="ar-SA"/>
        </w:rPr>
      </w:pPr>
    </w:p>
    <w:p w14:paraId="480ACED7"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Total sample size: 49 </w:t>
      </w:r>
    </w:p>
    <w:p w14:paraId="61ADEB51"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Anticipated population mean: 335.5 </w:t>
      </w:r>
    </w:p>
    <w:p w14:paraId="68295AC4"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Anticipated CV: 0.01982832 </w:t>
      </w:r>
    </w:p>
    <w:p w14:paraId="158BF0F7"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Note: CV=RRMSE (Relative Root Mean Squared Error) because takenone=0.</w:t>
      </w:r>
    </w:p>
    <w:p w14:paraId="34A7EC74" w14:textId="77777777" w:rsidR="00283544" w:rsidRPr="0050669C" w:rsidRDefault="00283544" w:rsidP="00283544">
      <w:pPr>
        <w:pStyle w:val="Code"/>
        <w:rPr>
          <w:rFonts w:eastAsia="Times New Roman"/>
          <w:color w:val="000000"/>
          <w:bdr w:val="none" w:sz="0" w:space="0" w:color="auto" w:frame="1"/>
          <w:lang w:bidi="ar-SA"/>
        </w:rPr>
      </w:pPr>
    </w:p>
    <w:p w14:paraId="2926E4E0"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5]]</w:t>
      </w:r>
    </w:p>
    <w:p w14:paraId="54272AD5"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Given arguments:</w:t>
      </w:r>
    </w:p>
    <w:p w14:paraId="7DA315D3"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x = X</w:t>
      </w:r>
    </w:p>
    <w:p w14:paraId="748947CB"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CV = 0.02, Ls = 4, takenone = 0, takeall = 0</w:t>
      </w:r>
    </w:p>
    <w:p w14:paraId="51943899"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allocation: q1 = 0.5, q2 = 0, q3 = 0.5</w:t>
      </w:r>
    </w:p>
    <w:p w14:paraId="3E4C172E"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model = none</w:t>
      </w:r>
    </w:p>
    <w:p w14:paraId="08221223"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algo = Kozak: minsol = 1000, idopti = nh, minNh = 2, maxiter = 10000, </w:t>
      </w:r>
    </w:p>
    <w:p w14:paraId="1E1E74B3"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lastRenderedPageBreak/>
        <w:t xml:space="preserve">              maxstep = 100, maxstill = 500, rep = 5, trymany = TRUE</w:t>
      </w:r>
    </w:p>
    <w:p w14:paraId="116FC269" w14:textId="77777777" w:rsidR="00283544" w:rsidRPr="0050669C" w:rsidRDefault="00283544" w:rsidP="00283544">
      <w:pPr>
        <w:pStyle w:val="Code"/>
        <w:rPr>
          <w:rFonts w:eastAsia="Times New Roman"/>
          <w:color w:val="000000"/>
          <w:bdr w:val="none" w:sz="0" w:space="0" w:color="auto" w:frame="1"/>
          <w:lang w:bidi="ar-SA"/>
        </w:rPr>
      </w:pPr>
    </w:p>
    <w:p w14:paraId="0781DF49"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a information:</w:t>
      </w:r>
    </w:p>
    <w:p w14:paraId="1C5F9C48"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          |      type rh |      bh     E(</w:t>
      </w:r>
      <w:proofErr w:type="gramStart"/>
      <w:r w:rsidRPr="0050669C">
        <w:rPr>
          <w:rFonts w:eastAsia="Times New Roman"/>
          <w:color w:val="000000"/>
          <w:bdr w:val="none" w:sz="0" w:space="0" w:color="auto" w:frame="1"/>
          <w:lang w:bidi="ar-SA"/>
        </w:rPr>
        <w:t xml:space="preserve">Y)   </w:t>
      </w:r>
      <w:proofErr w:type="gramEnd"/>
      <w:r w:rsidRPr="0050669C">
        <w:rPr>
          <w:rFonts w:eastAsia="Times New Roman"/>
          <w:color w:val="000000"/>
          <w:bdr w:val="none" w:sz="0" w:space="0" w:color="auto" w:frame="1"/>
          <w:lang w:bidi="ar-SA"/>
        </w:rPr>
        <w:t>Var(Y)    Nh nh fh</w:t>
      </w:r>
    </w:p>
    <w:p w14:paraId="1AFB48CE"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1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3096.5  1548.59 800140.3  3113 13  0</w:t>
      </w:r>
    </w:p>
    <w:p w14:paraId="3524C7BA"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2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6198.5  4646.11 802525.1  3124 14  0</w:t>
      </w:r>
    </w:p>
    <w:p w14:paraId="5F0EE995"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3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9297.5  7749.60 800891.1  3111 13  0</w:t>
      </w:r>
    </w:p>
    <w:p w14:paraId="5A23F01D"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stratum 4 | take-</w:t>
      </w:r>
      <w:proofErr w:type="gramStart"/>
      <w:r w:rsidRPr="0050669C">
        <w:rPr>
          <w:rFonts w:eastAsia="Times New Roman"/>
          <w:color w:val="000000"/>
          <w:bdr w:val="none" w:sz="0" w:space="0" w:color="auto" w:frame="1"/>
          <w:lang w:bidi="ar-SA"/>
        </w:rPr>
        <w:t>some  1</w:t>
      </w:r>
      <w:proofErr w:type="gramEnd"/>
      <w:r w:rsidRPr="0050669C">
        <w:rPr>
          <w:rFonts w:eastAsia="Times New Roman"/>
          <w:color w:val="000000"/>
          <w:bdr w:val="none" w:sz="0" w:space="0" w:color="auto" w:frame="1"/>
          <w:lang w:bidi="ar-SA"/>
        </w:rPr>
        <w:t xml:space="preserve"> | 12396.0 10846.59 800183.0  3103 13  0</w:t>
      </w:r>
    </w:p>
    <w:p w14:paraId="2FBF7376"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Total                                                12451 </w:t>
      </w:r>
      <w:proofErr w:type="gramStart"/>
      <w:r w:rsidRPr="0050669C">
        <w:rPr>
          <w:rFonts w:eastAsia="Times New Roman"/>
          <w:color w:val="000000"/>
          <w:bdr w:val="none" w:sz="0" w:space="0" w:color="auto" w:frame="1"/>
          <w:lang w:bidi="ar-SA"/>
        </w:rPr>
        <w:t>53  0</w:t>
      </w:r>
      <w:proofErr w:type="gramEnd"/>
    </w:p>
    <w:p w14:paraId="5EBD310F" w14:textId="77777777" w:rsidR="00283544" w:rsidRPr="0050669C" w:rsidRDefault="00283544" w:rsidP="00283544">
      <w:pPr>
        <w:pStyle w:val="Code"/>
        <w:rPr>
          <w:rFonts w:eastAsia="Times New Roman"/>
          <w:color w:val="000000"/>
          <w:bdr w:val="none" w:sz="0" w:space="0" w:color="auto" w:frame="1"/>
          <w:lang w:bidi="ar-SA"/>
        </w:rPr>
      </w:pPr>
    </w:p>
    <w:p w14:paraId="1B0FF953"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Total sample size: 53 </w:t>
      </w:r>
    </w:p>
    <w:p w14:paraId="4EDC95B5"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Anticipated population mean: 6192.37 </w:t>
      </w:r>
    </w:p>
    <w:p w14:paraId="7F680F33"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 xml:space="preserve">Anticipated CV: 0.01981836 </w:t>
      </w:r>
    </w:p>
    <w:p w14:paraId="561C1E8C" w14:textId="77777777" w:rsidR="00283544" w:rsidRPr="0050669C" w:rsidRDefault="00283544" w:rsidP="00283544">
      <w:pPr>
        <w:pStyle w:val="Code"/>
        <w:rPr>
          <w:rFonts w:eastAsia="Times New Roman"/>
          <w:color w:val="000000"/>
          <w:bdr w:val="none" w:sz="0" w:space="0" w:color="auto" w:frame="1"/>
          <w:lang w:bidi="ar-SA"/>
        </w:rPr>
      </w:pPr>
      <w:r w:rsidRPr="0050669C">
        <w:rPr>
          <w:rFonts w:eastAsia="Times New Roman"/>
          <w:color w:val="000000"/>
          <w:bdr w:val="none" w:sz="0" w:space="0" w:color="auto" w:frame="1"/>
          <w:lang w:bidi="ar-SA"/>
        </w:rPr>
        <w:t>Note: CV=RRMSE (Relative Root Mean Squared Error) because takenone=0.</w:t>
      </w:r>
    </w:p>
    <w:p w14:paraId="4789D435" w14:textId="77777777" w:rsidR="000364FE" w:rsidRDefault="000364FE" w:rsidP="003754D8">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0EE9812C" w14:textId="24B2F0B0" w:rsidR="00B413D1" w:rsidRDefault="00475DF2" w:rsidP="002B358E">
      <w:pPr>
        <w:pStyle w:val="Heading2"/>
      </w:pPr>
      <w:r>
        <w:t xml:space="preserve"> </w:t>
      </w:r>
      <w:bookmarkStart w:id="82" w:name="_Ref25084838"/>
      <w:bookmarkStart w:id="83" w:name="_Toc29161491"/>
      <w:r>
        <w:t>Related formulae</w:t>
      </w:r>
      <w:bookmarkEnd w:id="82"/>
      <w:bookmarkEnd w:id="83"/>
    </w:p>
    <w:p w14:paraId="7FC85A56" w14:textId="4754361A" w:rsidR="00EB4FF5" w:rsidRPr="00050E21" w:rsidRDefault="00586F3A" w:rsidP="00A51E4B">
      <w:r>
        <w:t xml:space="preserve">The final CV from each method is the ratio of the total target variable in </w:t>
      </w:r>
      <w:r>
        <w:fldChar w:fldCharType="begin"/>
      </w:r>
      <w:r>
        <w:instrText xml:space="preserve"> REF _Ref25005258 \h </w:instrText>
      </w:r>
      <w:r>
        <w:fldChar w:fldCharType="separate"/>
      </w:r>
      <w:r w:rsidRPr="00F368B0">
        <w:t>(</w:t>
      </w:r>
      <w:r>
        <w:rPr>
          <w:noProof/>
        </w:rPr>
        <w:t>1</w:t>
      </w:r>
      <w:r w:rsidRPr="00F368B0">
        <w:t>)</w:t>
      </w:r>
      <w:r>
        <w:fldChar w:fldCharType="end"/>
      </w:r>
      <w:r>
        <w:t xml:space="preserve"> over Mean square error (MSE) is calculated in </w:t>
      </w:r>
      <w:r>
        <w:fldChar w:fldCharType="begin"/>
      </w:r>
      <w:r>
        <w:instrText xml:space="preserve"> REF _Ref25005281 \h </w:instrText>
      </w:r>
      <w:r>
        <w:fldChar w:fldCharType="separate"/>
      </w:r>
      <w:r w:rsidRPr="00F368B0">
        <w:t>(</w:t>
      </w:r>
      <w:r>
        <w:rPr>
          <w:noProof/>
        </w:rPr>
        <w:t>2</w:t>
      </w:r>
      <w:r w:rsidRPr="00F368B0">
        <w:t>)</w:t>
      </w:r>
      <w:r>
        <w:fldChar w:fldCharType="end"/>
      </w:r>
      <w:r>
        <w:t xml:space="preserve">. </w:t>
      </w:r>
      <w:r w:rsidR="00912AB9">
        <w:t>N</w:t>
      </w:r>
      <w:r w:rsidR="00912AB9" w:rsidRPr="00A51E4B">
        <w:rPr>
          <w:vertAlign w:val="subscript"/>
        </w:rPr>
        <w:t>h</w:t>
      </w:r>
      <w:r w:rsidR="00912AB9">
        <w:t xml:space="preserve"> is the population of each stratum h,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h</m:t>
                </m:r>
              </m:sub>
            </m:sSub>
          </m:e>
        </m:acc>
      </m:oMath>
      <w:r w:rsidR="00912AB9">
        <w:t xml:space="preserve"> is the mean of target variable in each stratum h. </w:t>
      </w: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912AB9">
        <w:t xml:space="preserve"> is the number of samplesize from each stratum h.</w:t>
      </w:r>
      <m:oMath>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yh</m:t>
            </m:r>
          </m:sub>
        </m:sSub>
      </m:oMath>
      <w:r w:rsidR="000B2262">
        <w:t xml:space="preserve"> is the standard deviation of stratum h.</w:t>
      </w:r>
      <w:r w:rsidR="001C19C5">
        <w:t xml:space="preserve"> The expected CV of GA </w:t>
      </w:r>
      <w:r w:rsidR="00FB4E5F">
        <w:t>method,</w:t>
      </w:r>
      <w:r w:rsidR="001C19C5">
        <w:t xml:space="preserve"> and anticipated CV of </w:t>
      </w:r>
      <w:r w:rsidR="001C19C5" w:rsidRPr="00344516">
        <w:t>Generalized Lavallee-Hidiroglou Method</w:t>
      </w:r>
      <w:r w:rsidR="001C19C5">
        <w:t xml:space="preserve"> are both computed based on </w:t>
      </w:r>
      <w:r w:rsidR="001C19C5">
        <w:fldChar w:fldCharType="begin"/>
      </w:r>
      <w:r w:rsidR="001C19C5">
        <w:instrText xml:space="preserve"> REF _Ref25085163 \h </w:instrText>
      </w:r>
      <w:r w:rsidR="001C19C5">
        <w:fldChar w:fldCharType="separate"/>
      </w:r>
      <w:r w:rsidR="007A626F" w:rsidRPr="00F368B0">
        <w:t>(</w:t>
      </w:r>
      <w:r w:rsidR="007A626F">
        <w:rPr>
          <w:noProof/>
        </w:rPr>
        <w:t>3</w:t>
      </w:r>
      <w:r w:rsidR="007A626F" w:rsidRPr="00F368B0">
        <w:t>)</w:t>
      </w:r>
      <w:r w:rsidR="001C19C5">
        <w:fldChar w:fldCharType="end"/>
      </w:r>
      <w:r w:rsidR="001C19C5">
        <w:t>.</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6"/>
        <w:gridCol w:w="5616"/>
        <w:gridCol w:w="720"/>
      </w:tblGrid>
      <w:tr w:rsidR="003754D8" w:rsidRPr="00F368B0" w14:paraId="2B189B39" w14:textId="77777777" w:rsidTr="00A47267">
        <w:trPr>
          <w:trHeight w:val="1152"/>
          <w:jc w:val="center"/>
        </w:trPr>
        <w:tc>
          <w:tcPr>
            <w:tcW w:w="2736" w:type="dxa"/>
            <w:vAlign w:val="center"/>
          </w:tcPr>
          <w:p w14:paraId="073DBD6F" w14:textId="3376D79E" w:rsidR="003754D8" w:rsidRPr="00F368B0" w:rsidRDefault="003754D8" w:rsidP="00A47267">
            <w:pPr>
              <w:pStyle w:val="Equation"/>
            </w:pPr>
            <w:r>
              <w:lastRenderedPageBreak/>
              <w:t xml:space="preserve">Estimator </w:t>
            </w:r>
            <w:r w:rsidR="00475DF2">
              <w:t>for the</w:t>
            </w:r>
            <w:r>
              <w:t xml:space="preserve"> total</w:t>
            </w:r>
            <w:r w:rsidR="00586F3A">
              <w:t xml:space="preserve"> mean</w:t>
            </w:r>
            <w:r>
              <w:t xml:space="preserve"> of target variable Y</w:t>
            </w:r>
          </w:p>
        </w:tc>
        <w:tc>
          <w:tcPr>
            <w:tcW w:w="5616" w:type="dxa"/>
            <w:vAlign w:val="center"/>
          </w:tcPr>
          <w:p w14:paraId="66990145" w14:textId="4CCB684E" w:rsidR="003754D8" w:rsidRPr="00F368B0" w:rsidRDefault="000466E1" w:rsidP="002D2616">
            <w:pPr>
              <w:pStyle w:val="Equation"/>
            </w:pPr>
            <m:oMathPara>
              <m:oMathParaPr>
                <m:jc m:val="center"/>
              </m:oMathParaPr>
              <m:oMath>
                <m:acc>
                  <m:accPr>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y</m:t>
                        </m:r>
                      </m:sub>
                    </m:sSub>
                  </m:e>
                </m:acc>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h</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h</m:t>
                            </m:r>
                          </m:sub>
                        </m:sSub>
                      </m:e>
                    </m:acc>
                  </m:e>
                </m:nary>
              </m:oMath>
            </m:oMathPara>
          </w:p>
        </w:tc>
        <w:tc>
          <w:tcPr>
            <w:tcW w:w="720" w:type="dxa"/>
            <w:vAlign w:val="center"/>
          </w:tcPr>
          <w:p w14:paraId="16D2ABE1" w14:textId="72294FA3" w:rsidR="003754D8" w:rsidRPr="00F368B0" w:rsidRDefault="003754D8" w:rsidP="00A47267">
            <w:pPr>
              <w:pStyle w:val="Equation"/>
              <w:jc w:val="right"/>
            </w:pPr>
            <w:bookmarkStart w:id="84" w:name="_Ref25005258"/>
            <w:r w:rsidRPr="00F368B0">
              <w:t>(</w:t>
            </w:r>
            <w:r w:rsidR="00287925">
              <w:fldChar w:fldCharType="begin"/>
            </w:r>
            <w:r w:rsidR="00287925">
              <w:instrText xml:space="preserve"> SEQ Equation \* ARABIC </w:instrText>
            </w:r>
            <w:r w:rsidR="00287925">
              <w:fldChar w:fldCharType="separate"/>
            </w:r>
            <w:r w:rsidR="00741B41">
              <w:rPr>
                <w:noProof/>
              </w:rPr>
              <w:t>1</w:t>
            </w:r>
            <w:r w:rsidR="00287925">
              <w:rPr>
                <w:noProof/>
              </w:rPr>
              <w:fldChar w:fldCharType="end"/>
            </w:r>
            <w:r w:rsidRPr="00F368B0">
              <w:t>)</w:t>
            </w:r>
            <w:bookmarkEnd w:id="84"/>
          </w:p>
        </w:tc>
      </w:tr>
      <w:tr w:rsidR="003754D8" w:rsidRPr="00F368B0" w14:paraId="19F83F5D" w14:textId="77777777" w:rsidTr="00A47267">
        <w:trPr>
          <w:trHeight w:val="1008"/>
          <w:jc w:val="center"/>
        </w:trPr>
        <w:tc>
          <w:tcPr>
            <w:tcW w:w="2736" w:type="dxa"/>
            <w:vAlign w:val="center"/>
          </w:tcPr>
          <w:p w14:paraId="6A07B44B" w14:textId="5EA021F2" w:rsidR="003754D8" w:rsidRPr="00CF365E" w:rsidRDefault="002D2616" w:rsidP="00A47267">
            <w:pPr>
              <w:pStyle w:val="Equation"/>
              <w:rPr>
                <w:szCs w:val="22"/>
              </w:rPr>
            </w:pPr>
            <w:r>
              <w:rPr>
                <w:szCs w:val="22"/>
              </w:rPr>
              <w:t>MSE (</w:t>
            </w:r>
            <m:oMath>
              <m:acc>
                <m:accPr>
                  <m:ctrlPr>
                    <w:rPr>
                      <w:rFonts w:ascii="Cambria Math" w:hAnsi="Cambria Math"/>
                      <w:i/>
                      <w:szCs w:val="22"/>
                    </w:rPr>
                  </m:ctrlPr>
                </m:acc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y</m:t>
                      </m:r>
                    </m:sub>
                  </m:sSub>
                </m:e>
              </m:acc>
            </m:oMath>
            <w:r>
              <w:rPr>
                <w:szCs w:val="22"/>
              </w:rPr>
              <w:t>)</w:t>
            </w:r>
          </w:p>
        </w:tc>
        <w:tc>
          <w:tcPr>
            <w:tcW w:w="5616" w:type="dxa"/>
            <w:vAlign w:val="center"/>
          </w:tcPr>
          <w:p w14:paraId="449C923D" w14:textId="465CCC3F" w:rsidR="003754D8" w:rsidRPr="00CF365E" w:rsidRDefault="002D2616" w:rsidP="00741B41">
            <w:pPr>
              <w:pStyle w:val="Equation"/>
              <w:rPr>
                <w:szCs w:val="22"/>
              </w:rPr>
            </w:pPr>
            <m:oMathPara>
              <m:oMathParaPr>
                <m:jc m:val="center"/>
              </m:oMathParaPr>
              <m:oMath>
                <m:r>
                  <m:rPr>
                    <m:sty m:val="p"/>
                  </m:rPr>
                  <w:rPr>
                    <w:rFonts w:ascii="Cambria Math" w:hAnsi="Cambria Math"/>
                    <w:szCs w:val="22"/>
                  </w:rPr>
                  <m:t xml:space="preserve">MSE </m:t>
                </m:r>
                <m:d>
                  <m:dPr>
                    <m:ctrlPr>
                      <w:rPr>
                        <w:rFonts w:ascii="Cambria Math" w:hAnsi="Cambria Math"/>
                        <w:szCs w:val="22"/>
                      </w:rPr>
                    </m:ctrlPr>
                  </m:dPr>
                  <m:e>
                    <m:acc>
                      <m:accPr>
                        <m:ctrlPr>
                          <w:rPr>
                            <w:rFonts w:ascii="Cambria Math" w:hAnsi="Cambria Math"/>
                            <w:i/>
                            <w:szCs w:val="22"/>
                          </w:rPr>
                        </m:ctrlPr>
                      </m:acc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y</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 xml:space="preserve"> h=</m:t>
                    </m:r>
                    <m:r>
                      <w:rPr>
                        <w:rFonts w:ascii="Cambria Math" w:hAnsi="Cambria Math"/>
                      </w:rPr>
                      <m:t xml:space="preserve">1 </m:t>
                    </m:r>
                  </m:sub>
                  <m:sup>
                    <m:r>
                      <w:rPr>
                        <w:rFonts w:ascii="Cambria Math" w:hAnsi="Cambria Math"/>
                      </w:rPr>
                      <m:t>h</m:t>
                    </m:r>
                  </m:sup>
                  <m:e>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h</m:t>
                            </m:r>
                          </m:sub>
                        </m:sSub>
                      </m:e>
                      <m:sup>
                        <m:r>
                          <w:rPr>
                            <w:rFonts w:ascii="Cambria Math" w:hAnsi="Cambria Math"/>
                          </w:rPr>
                          <m:t>2</m:t>
                        </m:r>
                      </m:sup>
                    </m:sSup>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yh</m:t>
                            </m:r>
                          </m:sub>
                        </m:sSub>
                      </m:e>
                      <m:sup>
                        <m:r>
                          <w:rPr>
                            <w:rFonts w:ascii="Cambria Math" w:hAnsi="Cambria Math"/>
                          </w:rPr>
                          <m:t>2</m:t>
                        </m:r>
                      </m:sup>
                    </m:sSup>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h</m:t>
                            </m:r>
                          </m:sub>
                        </m:sSub>
                      </m:den>
                    </m:f>
                  </m:e>
                </m:nary>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h</m:t>
                        </m:r>
                      </m:sub>
                    </m:sSub>
                  </m:den>
                </m:f>
                <m:r>
                  <w:rPr>
                    <w:rFonts w:ascii="Cambria Math" w:hAnsi="Cambria Math"/>
                  </w:rPr>
                  <m:t>)</m:t>
                </m:r>
              </m:oMath>
            </m:oMathPara>
          </w:p>
        </w:tc>
        <w:tc>
          <w:tcPr>
            <w:tcW w:w="720" w:type="dxa"/>
            <w:vAlign w:val="center"/>
          </w:tcPr>
          <w:p w14:paraId="45A304B4" w14:textId="64896C23" w:rsidR="003754D8" w:rsidRPr="00F368B0" w:rsidRDefault="003754D8" w:rsidP="00A47267">
            <w:pPr>
              <w:pStyle w:val="Equation"/>
              <w:jc w:val="right"/>
            </w:pPr>
            <w:bookmarkStart w:id="85" w:name="_Ref25005281"/>
            <w:r w:rsidRPr="00F368B0">
              <w:t>(</w:t>
            </w:r>
            <w:r w:rsidR="00287925">
              <w:fldChar w:fldCharType="begin"/>
            </w:r>
            <w:r w:rsidR="00287925">
              <w:instrText xml:space="preserve"> SEQ Equation \* ARABIC </w:instrText>
            </w:r>
            <w:r w:rsidR="00287925">
              <w:fldChar w:fldCharType="separate"/>
            </w:r>
            <w:r w:rsidR="00741B41">
              <w:rPr>
                <w:noProof/>
              </w:rPr>
              <w:t>2</w:t>
            </w:r>
            <w:r w:rsidR="00287925">
              <w:rPr>
                <w:noProof/>
              </w:rPr>
              <w:fldChar w:fldCharType="end"/>
            </w:r>
            <w:r w:rsidRPr="00F368B0">
              <w:t>)</w:t>
            </w:r>
            <w:bookmarkEnd w:id="85"/>
          </w:p>
        </w:tc>
      </w:tr>
      <w:tr w:rsidR="003754D8" w:rsidRPr="00F368B0" w14:paraId="0D96DD20" w14:textId="77777777" w:rsidTr="00A47267">
        <w:trPr>
          <w:trHeight w:val="1008"/>
          <w:jc w:val="center"/>
        </w:trPr>
        <w:tc>
          <w:tcPr>
            <w:tcW w:w="2736" w:type="dxa"/>
            <w:vAlign w:val="center"/>
          </w:tcPr>
          <w:p w14:paraId="63A3A1AF" w14:textId="3134C3D1" w:rsidR="003754D8" w:rsidRPr="00CF365E" w:rsidRDefault="00741B41" w:rsidP="00741B41">
            <w:pPr>
              <w:pStyle w:val="Equation"/>
              <w:rPr>
                <w:szCs w:val="22"/>
              </w:rPr>
            </w:pPr>
            <w:r>
              <w:rPr>
                <w:szCs w:val="22"/>
              </w:rPr>
              <w:t xml:space="preserve">Coefficient </w:t>
            </w:r>
            <w:r w:rsidR="00792536">
              <w:rPr>
                <w:szCs w:val="22"/>
              </w:rPr>
              <w:t xml:space="preserve">of </w:t>
            </w:r>
            <w:r>
              <w:rPr>
                <w:szCs w:val="22"/>
              </w:rPr>
              <w:t>vari</w:t>
            </w:r>
            <w:r w:rsidR="00792536">
              <w:rPr>
                <w:szCs w:val="22"/>
              </w:rPr>
              <w:t>ation</w:t>
            </w:r>
            <w:r>
              <w:rPr>
                <w:szCs w:val="22"/>
              </w:rPr>
              <w:t xml:space="preserve"> (CV)</w:t>
            </w:r>
          </w:p>
        </w:tc>
        <w:tc>
          <w:tcPr>
            <w:tcW w:w="5616" w:type="dxa"/>
            <w:vAlign w:val="center"/>
          </w:tcPr>
          <w:p w14:paraId="177E9AAE" w14:textId="4B0A2EAC" w:rsidR="003754D8" w:rsidRPr="00CF365E" w:rsidRDefault="00741B41" w:rsidP="00741B41">
            <w:pPr>
              <w:pStyle w:val="Equation"/>
              <w:rPr>
                <w:szCs w:val="22"/>
              </w:rPr>
            </w:pPr>
            <m:oMathPara>
              <m:oMathParaPr>
                <m:jc m:val="center"/>
              </m:oMathParaPr>
              <m:oMath>
                <m:r>
                  <w:rPr>
                    <w:rFonts w:ascii="Cambria Math" w:hAnsi="Cambria Math"/>
                    <w:szCs w:val="22"/>
                  </w:rPr>
                  <m:t>CV=</m:t>
                </m:r>
                <m:f>
                  <m:fPr>
                    <m:ctrlPr>
                      <w:rPr>
                        <w:rFonts w:ascii="Cambria Math" w:hAnsi="Cambria Math"/>
                        <w:i/>
                        <w:szCs w:val="22"/>
                      </w:rPr>
                    </m:ctrlPr>
                  </m:fPr>
                  <m:num>
                    <m:rad>
                      <m:radPr>
                        <m:degHide m:val="1"/>
                        <m:ctrlPr>
                          <w:rPr>
                            <w:rFonts w:ascii="Cambria Math" w:hAnsi="Cambria Math"/>
                            <w:i/>
                            <w:szCs w:val="22"/>
                          </w:rPr>
                        </m:ctrlPr>
                      </m:radPr>
                      <m:deg/>
                      <m:e>
                        <m:r>
                          <m:rPr>
                            <m:sty m:val="p"/>
                          </m:rPr>
                          <w:rPr>
                            <w:rFonts w:ascii="Cambria Math" w:hAnsi="Cambria Math"/>
                            <w:szCs w:val="22"/>
                          </w:rPr>
                          <m:t xml:space="preserve">MSE </m:t>
                        </m:r>
                        <m:d>
                          <m:dPr>
                            <m:ctrlPr>
                              <w:rPr>
                                <w:rFonts w:ascii="Cambria Math" w:hAnsi="Cambria Math"/>
                                <w:szCs w:val="22"/>
                              </w:rPr>
                            </m:ctrlPr>
                          </m:dPr>
                          <m:e>
                            <m:acc>
                              <m:accPr>
                                <m:ctrlPr>
                                  <w:rPr>
                                    <w:rFonts w:ascii="Cambria Math" w:hAnsi="Cambria Math"/>
                                    <w:i/>
                                    <w:szCs w:val="22"/>
                                  </w:rPr>
                                </m:ctrlPr>
                              </m:acc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y</m:t>
                                    </m:r>
                                  </m:sub>
                                </m:sSub>
                              </m:e>
                            </m:acc>
                          </m:e>
                        </m:d>
                      </m:e>
                    </m:rad>
                  </m:num>
                  <m:den>
                    <m:acc>
                      <m:accPr>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y</m:t>
                            </m:r>
                          </m:sub>
                        </m:sSub>
                      </m:e>
                    </m:acc>
                  </m:den>
                </m:f>
              </m:oMath>
            </m:oMathPara>
          </w:p>
        </w:tc>
        <w:tc>
          <w:tcPr>
            <w:tcW w:w="720" w:type="dxa"/>
            <w:vAlign w:val="center"/>
          </w:tcPr>
          <w:p w14:paraId="6F00D276" w14:textId="297AF9E1" w:rsidR="003754D8" w:rsidRPr="00F368B0" w:rsidRDefault="003754D8" w:rsidP="00A47267">
            <w:pPr>
              <w:pStyle w:val="Equation"/>
              <w:jc w:val="right"/>
            </w:pPr>
            <w:bookmarkStart w:id="86" w:name="_Ref25085163"/>
            <w:r w:rsidRPr="00F368B0">
              <w:t>(</w:t>
            </w:r>
            <w:r w:rsidR="00287925">
              <w:fldChar w:fldCharType="begin"/>
            </w:r>
            <w:r w:rsidR="00287925">
              <w:instrText xml:space="preserve"> SEQ Equation \* ARABIC </w:instrText>
            </w:r>
            <w:r w:rsidR="00287925">
              <w:fldChar w:fldCharType="separate"/>
            </w:r>
            <w:r w:rsidR="00F459CE">
              <w:rPr>
                <w:noProof/>
              </w:rPr>
              <w:t>3</w:t>
            </w:r>
            <w:r w:rsidR="00287925">
              <w:rPr>
                <w:noProof/>
              </w:rPr>
              <w:fldChar w:fldCharType="end"/>
            </w:r>
            <w:r w:rsidRPr="00F368B0">
              <w:t>)</w:t>
            </w:r>
            <w:bookmarkEnd w:id="86"/>
          </w:p>
        </w:tc>
      </w:tr>
      <w:tr w:rsidR="00F459CE" w:rsidRPr="00F368B0" w14:paraId="600587DC" w14:textId="77777777" w:rsidTr="00A47267">
        <w:trPr>
          <w:trHeight w:val="1008"/>
          <w:jc w:val="center"/>
        </w:trPr>
        <w:tc>
          <w:tcPr>
            <w:tcW w:w="2736" w:type="dxa"/>
            <w:vAlign w:val="center"/>
          </w:tcPr>
          <w:p w14:paraId="0F0D58AC" w14:textId="03E0A566" w:rsidR="00F459CE" w:rsidRPr="00CF365E" w:rsidRDefault="00F459CE" w:rsidP="00A47267">
            <w:pPr>
              <w:pStyle w:val="Equation"/>
              <w:rPr>
                <w:szCs w:val="22"/>
              </w:rPr>
            </w:pPr>
            <w:r>
              <w:rPr>
                <w:szCs w:val="22"/>
              </w:rPr>
              <w:t>RMSE</w:t>
            </w:r>
          </w:p>
        </w:tc>
        <w:tc>
          <w:tcPr>
            <w:tcW w:w="5616" w:type="dxa"/>
            <w:vAlign w:val="center"/>
          </w:tcPr>
          <w:p w14:paraId="723F32FA" w14:textId="59605DE4" w:rsidR="00912AB9" w:rsidRDefault="000466E1" w:rsidP="00912AB9">
            <w:pPr>
              <w:pStyle w:val="BodyText"/>
            </w:pPr>
            <m:oMathPara>
              <m:oMath>
                <m:f>
                  <m:fPr>
                    <m:ctrlPr>
                      <w:rPr>
                        <w:rFonts w:ascii="Cambria Math" w:hAnsi="Cambria Math"/>
                        <w:i/>
                      </w:rPr>
                    </m:ctrlPr>
                  </m:fPr>
                  <m:num>
                    <m:rad>
                      <m:radPr>
                        <m:degHide m:val="1"/>
                        <m:ctrlPr>
                          <w:rPr>
                            <w:rFonts w:ascii="Cambria Math" w:hAnsi="Cambria Math"/>
                            <w:i/>
                            <w:szCs w:val="22"/>
                          </w:rPr>
                        </m:ctrlPr>
                      </m:radPr>
                      <m:deg/>
                      <m:e>
                        <m:r>
                          <m:rPr>
                            <m:sty m:val="p"/>
                          </m:rPr>
                          <w:rPr>
                            <w:rFonts w:ascii="Cambria Math" w:hAnsi="Cambria Math"/>
                            <w:szCs w:val="22"/>
                          </w:rPr>
                          <m:t xml:space="preserve">MSE </m:t>
                        </m:r>
                        <m:d>
                          <m:dPr>
                            <m:ctrlPr>
                              <w:rPr>
                                <w:rFonts w:ascii="Cambria Math" w:hAnsi="Cambria Math"/>
                                <w:szCs w:val="22"/>
                              </w:rPr>
                            </m:ctrlPr>
                          </m:dPr>
                          <m:e>
                            <m:acc>
                              <m:accPr>
                                <m:ctrlPr>
                                  <w:rPr>
                                    <w:rFonts w:ascii="Cambria Math" w:hAnsi="Cambria Math"/>
                                    <w:i/>
                                    <w:szCs w:val="22"/>
                                  </w:rPr>
                                </m:ctrlPr>
                              </m:acc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y</m:t>
                                    </m:r>
                                  </m:sub>
                                </m:sSub>
                              </m:e>
                            </m:acc>
                          </m:e>
                        </m:d>
                        <m:r>
                          <w:rPr>
                            <w:rFonts w:ascii="Cambria Math" w:hAnsi="Cambria Math"/>
                            <w:szCs w:val="22"/>
                          </w:rPr>
                          <m:t xml:space="preserve"> </m:t>
                        </m:r>
                      </m:e>
                    </m:rad>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h</m:t>
                            </m:r>
                          </m:sub>
                        </m:sSub>
                      </m:e>
                    </m:nary>
                  </m:den>
                </m:f>
              </m:oMath>
            </m:oMathPara>
          </w:p>
          <w:p w14:paraId="0E0F8751" w14:textId="6F2D0380" w:rsidR="00F459CE" w:rsidRPr="00CF365E" w:rsidRDefault="00F459CE" w:rsidP="00912AB9">
            <w:pPr>
              <w:pStyle w:val="Equation"/>
              <w:rPr>
                <w:szCs w:val="22"/>
              </w:rPr>
            </w:pPr>
          </w:p>
        </w:tc>
        <w:tc>
          <w:tcPr>
            <w:tcW w:w="720" w:type="dxa"/>
            <w:vAlign w:val="center"/>
          </w:tcPr>
          <w:p w14:paraId="04C6F72F" w14:textId="308795FB" w:rsidR="00F459CE" w:rsidRPr="00F368B0" w:rsidRDefault="00F459CE" w:rsidP="00A47267">
            <w:pPr>
              <w:pStyle w:val="Equation"/>
              <w:jc w:val="right"/>
            </w:pPr>
            <w:r w:rsidRPr="00F368B0">
              <w:t>(</w:t>
            </w:r>
            <w:r w:rsidR="00287925">
              <w:fldChar w:fldCharType="begin"/>
            </w:r>
            <w:r w:rsidR="00287925">
              <w:instrText xml:space="preserve"> SEQ Equation \* ARABIC </w:instrText>
            </w:r>
            <w:r w:rsidR="00287925">
              <w:fldChar w:fldCharType="separate"/>
            </w:r>
            <w:r>
              <w:rPr>
                <w:noProof/>
              </w:rPr>
              <w:t>4</w:t>
            </w:r>
            <w:r w:rsidR="00287925">
              <w:rPr>
                <w:noProof/>
              </w:rPr>
              <w:fldChar w:fldCharType="end"/>
            </w:r>
            <w:r w:rsidRPr="00F368B0">
              <w:t>)</w:t>
            </w:r>
          </w:p>
        </w:tc>
      </w:tr>
    </w:tbl>
    <w:p w14:paraId="3C289A7A" w14:textId="6885DD84" w:rsidR="00E04201" w:rsidRDefault="00140DB2" w:rsidP="00F933F6">
      <w:pPr>
        <w:spacing w:before="0" w:line="240" w:lineRule="auto"/>
        <w:ind w:right="0"/>
      </w:pPr>
      <w:r>
        <w:br w:type="page"/>
      </w:r>
    </w:p>
    <w:p w14:paraId="350A1BD3" w14:textId="14E98A4F" w:rsidR="008E47FE" w:rsidRPr="00140DB2" w:rsidRDefault="00DE460C" w:rsidP="002B358E">
      <w:pPr>
        <w:pStyle w:val="Heading1"/>
      </w:pPr>
      <w:bookmarkStart w:id="87" w:name="_Toc29161492"/>
      <w:r w:rsidRPr="00140DB2">
        <w:lastRenderedPageBreak/>
        <w:t>References</w:t>
      </w:r>
      <w:bookmarkEnd w:id="87"/>
    </w:p>
    <w:p w14:paraId="4173614B" w14:textId="77777777" w:rsidR="00222BB7" w:rsidRPr="00222BB7" w:rsidRDefault="00243D2A" w:rsidP="00222BB7">
      <w:pPr>
        <w:pStyle w:val="Bibliography"/>
      </w:pPr>
      <w:r>
        <w:fldChar w:fldCharType="begin"/>
      </w:r>
      <w:r w:rsidR="00C74888">
        <w:instrText xml:space="preserve"> ADDIN ZOTERO_BIBL {"uncited":[],"omitted":[],"custom":[]} CSL_BIBLIOGRAPHY </w:instrText>
      </w:r>
      <w:r>
        <w:fldChar w:fldCharType="separate"/>
      </w:r>
      <w:r w:rsidR="00222BB7" w:rsidRPr="00222BB7">
        <w:t xml:space="preserve">Al-Kateb, M., &amp; Lee, B. S. (2014). Adaptive stratified reservoir sampling over heterogeneous data streams. </w:t>
      </w:r>
      <w:r w:rsidR="00222BB7" w:rsidRPr="00222BB7">
        <w:rPr>
          <w:i/>
          <w:iCs/>
        </w:rPr>
        <w:t>Information Systems</w:t>
      </w:r>
      <w:r w:rsidR="00222BB7" w:rsidRPr="00222BB7">
        <w:t xml:space="preserve">, </w:t>
      </w:r>
      <w:r w:rsidR="00222BB7" w:rsidRPr="00222BB7">
        <w:rPr>
          <w:i/>
          <w:iCs/>
        </w:rPr>
        <w:t>39</w:t>
      </w:r>
      <w:r w:rsidR="00222BB7" w:rsidRPr="00222BB7">
        <w:t>, 199–216. https://doi.org/10.1016/j.is.2012.03.005</w:t>
      </w:r>
    </w:p>
    <w:p w14:paraId="026862ED" w14:textId="77777777" w:rsidR="00222BB7" w:rsidRPr="00222BB7" w:rsidRDefault="00222BB7" w:rsidP="00222BB7">
      <w:pPr>
        <w:pStyle w:val="Bibliography"/>
      </w:pPr>
      <w:r w:rsidRPr="00222BB7">
        <w:t xml:space="preserve">Auxiliary Variable. (2008). In P. Lavrakas, </w:t>
      </w:r>
      <w:r w:rsidRPr="00222BB7">
        <w:rPr>
          <w:i/>
          <w:iCs/>
        </w:rPr>
        <w:t>Encyclopedia of Survey Research Methods</w:t>
      </w:r>
      <w:r w:rsidRPr="00222BB7">
        <w:t>. Sage Publications, Inc. https://doi.org/10.4135/9781412963947.n31</w:t>
      </w:r>
    </w:p>
    <w:p w14:paraId="79A7C80E" w14:textId="77777777" w:rsidR="00222BB7" w:rsidRPr="00222BB7" w:rsidRDefault="00222BB7" w:rsidP="00222BB7">
      <w:pPr>
        <w:pStyle w:val="Bibliography"/>
      </w:pPr>
      <w:r w:rsidRPr="00222BB7">
        <w:t xml:space="preserve">Ballin, M., &amp; Barcaroli, G. (2013). Joint determination of optimal stratification and sample allocation using genetic algorithm. </w:t>
      </w:r>
      <w:r w:rsidRPr="00222BB7">
        <w:rPr>
          <w:i/>
          <w:iCs/>
        </w:rPr>
        <w:t>Survey Methodology</w:t>
      </w:r>
      <w:r w:rsidRPr="00222BB7">
        <w:t>, 27.</w:t>
      </w:r>
    </w:p>
    <w:p w14:paraId="34B2B680" w14:textId="77777777" w:rsidR="00222BB7" w:rsidRPr="00222BB7" w:rsidRDefault="00222BB7" w:rsidP="00222BB7">
      <w:pPr>
        <w:pStyle w:val="Bibliography"/>
      </w:pPr>
      <w:r w:rsidRPr="00222BB7">
        <w:t xml:space="preserve">Barcaroli, G. (2014a). </w:t>
      </w:r>
      <w:r w:rsidRPr="002F09D2">
        <w:t>SamplingStrata</w:t>
      </w:r>
      <w:r w:rsidRPr="00222BB7">
        <w:t xml:space="preserve">: An </w:t>
      </w:r>
      <w:r w:rsidRPr="00222BB7">
        <w:rPr>
          <w:i/>
          <w:iCs/>
        </w:rPr>
        <w:t>R</w:t>
      </w:r>
      <w:r w:rsidRPr="00222BB7">
        <w:t xml:space="preserve"> Package for the Optimization of Stratified Sampling. </w:t>
      </w:r>
      <w:r w:rsidRPr="00222BB7">
        <w:rPr>
          <w:i/>
          <w:iCs/>
        </w:rPr>
        <w:t>Journal of Statistical Software</w:t>
      </w:r>
      <w:r w:rsidRPr="00222BB7">
        <w:t xml:space="preserve">, </w:t>
      </w:r>
      <w:r w:rsidRPr="00222BB7">
        <w:rPr>
          <w:i/>
          <w:iCs/>
        </w:rPr>
        <w:t>61</w:t>
      </w:r>
      <w:r w:rsidRPr="00222BB7">
        <w:t>(4). https://doi.org/10.18637/jss.v061.i04</w:t>
      </w:r>
    </w:p>
    <w:p w14:paraId="47102F2E" w14:textId="77777777" w:rsidR="00222BB7" w:rsidRPr="00222BB7" w:rsidRDefault="00222BB7" w:rsidP="00222BB7">
      <w:pPr>
        <w:pStyle w:val="Bibliography"/>
      </w:pPr>
      <w:r w:rsidRPr="00222BB7">
        <w:t xml:space="preserve">Barcaroli, G. (2014b). SamplingStrata: An R Package for the Optimization of Stratified Sampling. </w:t>
      </w:r>
      <w:r w:rsidRPr="00222BB7">
        <w:rPr>
          <w:i/>
          <w:iCs/>
        </w:rPr>
        <w:t>Journal of Statistical Software</w:t>
      </w:r>
      <w:r w:rsidRPr="00222BB7">
        <w:t xml:space="preserve">, </w:t>
      </w:r>
      <w:r w:rsidRPr="00222BB7">
        <w:rPr>
          <w:i/>
          <w:iCs/>
        </w:rPr>
        <w:t>61</w:t>
      </w:r>
      <w:r w:rsidRPr="00222BB7">
        <w:t>(1), 1–24. https://doi.org/10.18637/jss.v061.i04</w:t>
      </w:r>
    </w:p>
    <w:p w14:paraId="52EEDA04" w14:textId="77777777" w:rsidR="00222BB7" w:rsidRPr="00222BB7" w:rsidRDefault="00222BB7" w:rsidP="00222BB7">
      <w:pPr>
        <w:pStyle w:val="Bibliography"/>
      </w:pPr>
      <w:r w:rsidRPr="00222BB7">
        <w:t xml:space="preserve">Barcaroli, G. (2019a, April 21). </w:t>
      </w:r>
      <w:r w:rsidRPr="00222BB7">
        <w:rPr>
          <w:i/>
          <w:iCs/>
        </w:rPr>
        <w:t>R package for Optimal Stratification of Sampling Frames for Multipurpose Sampling Surveys: Barcaroli/SamplingStrata</w:t>
      </w:r>
      <w:r w:rsidRPr="00222BB7">
        <w:t>. https://github.com/barcaroli/SamplingStrata</w:t>
      </w:r>
    </w:p>
    <w:p w14:paraId="302EB148" w14:textId="77777777" w:rsidR="00222BB7" w:rsidRPr="00222BB7" w:rsidRDefault="00222BB7" w:rsidP="00222BB7">
      <w:pPr>
        <w:pStyle w:val="Bibliography"/>
      </w:pPr>
      <w:r w:rsidRPr="00222BB7">
        <w:t xml:space="preserve">Barcaroli, G. (2019b, May 2). </w:t>
      </w:r>
      <w:r w:rsidRPr="00222BB7">
        <w:rPr>
          <w:i/>
          <w:iCs/>
        </w:rPr>
        <w:t>optimizeStrata: Best stratification of a sampling frame for multipurpose... in SamplingStrata: Optimal Stratification of Sampling Frames for Multipurpose Sampling Surveys</w:t>
      </w:r>
      <w:r w:rsidRPr="00222BB7">
        <w:t>. https://rdrr.io/cran/SamplingStrata/man/optimizeStrata.html</w:t>
      </w:r>
    </w:p>
    <w:p w14:paraId="0A53EB3B" w14:textId="77777777" w:rsidR="00222BB7" w:rsidRPr="00222BB7" w:rsidRDefault="00222BB7" w:rsidP="00222BB7">
      <w:pPr>
        <w:pStyle w:val="Bibliography"/>
      </w:pPr>
      <w:proofErr w:type="gramStart"/>
      <w:r w:rsidRPr="00222BB7">
        <w:t>Basoglu,  ismail</w:t>
      </w:r>
      <w:proofErr w:type="gramEnd"/>
      <w:r w:rsidRPr="00222BB7">
        <w:t xml:space="preserve">. (2014). </w:t>
      </w:r>
      <w:r w:rsidRPr="00222BB7">
        <w:rPr>
          <w:i/>
          <w:iCs/>
        </w:rPr>
        <w:t>Ismail_basoglu_phd_thesis.pdf</w:t>
      </w:r>
      <w:r w:rsidRPr="00222BB7">
        <w:t xml:space="preserve"> [Bogazici University]. http://www.ie.boun.edu.tr/~hormannw/BounQuantitiveFinance/Thesis/ismail_basoglu_phd_thesis.pdf</w:t>
      </w:r>
    </w:p>
    <w:p w14:paraId="5073E244" w14:textId="77777777" w:rsidR="00222BB7" w:rsidRPr="00222BB7" w:rsidRDefault="00222BB7" w:rsidP="00222BB7">
      <w:pPr>
        <w:pStyle w:val="Bibliography"/>
      </w:pPr>
      <w:r w:rsidRPr="00222BB7">
        <w:lastRenderedPageBreak/>
        <w:t xml:space="preserve">Bendeti, R., Bee, M., &amp; Espa, G. (2010). </w:t>
      </w:r>
      <w:r w:rsidRPr="00222BB7">
        <w:rPr>
          <w:i/>
          <w:iCs/>
        </w:rPr>
        <w:t>A Framework for Cut-off Sampling in Business Survey Design</w:t>
      </w:r>
      <w:r w:rsidRPr="00222BB7">
        <w:t xml:space="preserve">. </w:t>
      </w:r>
      <w:r w:rsidRPr="00222BB7">
        <w:rPr>
          <w:i/>
          <w:iCs/>
        </w:rPr>
        <w:t>26</w:t>
      </w:r>
      <w:r w:rsidRPr="00222BB7">
        <w:t>(4), 651–671.</w:t>
      </w:r>
    </w:p>
    <w:p w14:paraId="08BC2E83" w14:textId="77777777" w:rsidR="00222BB7" w:rsidRPr="00222BB7" w:rsidRDefault="00222BB7" w:rsidP="00222BB7">
      <w:pPr>
        <w:pStyle w:val="Bibliography"/>
      </w:pPr>
      <w:r w:rsidRPr="00222BB7">
        <w:t xml:space="preserve">Benedetti, R., &amp; Piersimoni, F. (2012a). </w:t>
      </w:r>
      <w:r w:rsidRPr="00222BB7">
        <w:rPr>
          <w:i/>
          <w:iCs/>
        </w:rPr>
        <w:t>Multivariate Boundaries of a Self Representing Stratum of Large Units in Agricultural Survey Design</w:t>
      </w:r>
      <w:r w:rsidRPr="00222BB7">
        <w:t xml:space="preserve">. </w:t>
      </w:r>
      <w:r w:rsidRPr="00222BB7">
        <w:rPr>
          <w:i/>
          <w:iCs/>
        </w:rPr>
        <w:t>6</w:t>
      </w:r>
      <w:r w:rsidRPr="00222BB7">
        <w:t>, 125–135.</w:t>
      </w:r>
    </w:p>
    <w:p w14:paraId="365108F8" w14:textId="77777777" w:rsidR="00222BB7" w:rsidRPr="00222BB7" w:rsidRDefault="00222BB7" w:rsidP="00222BB7">
      <w:pPr>
        <w:pStyle w:val="Bibliography"/>
      </w:pPr>
      <w:r w:rsidRPr="00222BB7">
        <w:t xml:space="preserve">Benedetti, R., &amp; Piersimoni, F. (2012b). Multivariate Boundaries of a Self Representing Stratum of Large Units in Agricultural Survey Design. </w:t>
      </w:r>
      <w:r w:rsidRPr="00222BB7">
        <w:rPr>
          <w:i/>
          <w:iCs/>
        </w:rPr>
        <w:t>Survey Research Methods</w:t>
      </w:r>
      <w:r w:rsidRPr="00222BB7">
        <w:t xml:space="preserve">, </w:t>
      </w:r>
      <w:r w:rsidRPr="00222BB7">
        <w:rPr>
          <w:i/>
          <w:iCs/>
        </w:rPr>
        <w:t>6</w:t>
      </w:r>
      <w:r w:rsidRPr="00222BB7">
        <w:t>(3), 125–135. https://doi.org/10.18148/srm/2012.v6i3.5127</w:t>
      </w:r>
    </w:p>
    <w:p w14:paraId="5DD1E078" w14:textId="77777777" w:rsidR="00222BB7" w:rsidRPr="00222BB7" w:rsidRDefault="00222BB7" w:rsidP="00222BB7">
      <w:pPr>
        <w:pStyle w:val="Bibliography"/>
      </w:pPr>
      <w:r w:rsidRPr="00222BB7">
        <w:t xml:space="preserve">Bethel, J. (1989). </w:t>
      </w:r>
      <w:r w:rsidRPr="00222BB7">
        <w:rPr>
          <w:i/>
          <w:iCs/>
        </w:rPr>
        <w:t>Sample allocation in multivariate surveys</w:t>
      </w:r>
      <w:r w:rsidRPr="00222BB7">
        <w:t xml:space="preserve">. </w:t>
      </w:r>
      <w:r w:rsidRPr="00222BB7">
        <w:rPr>
          <w:i/>
          <w:iCs/>
        </w:rPr>
        <w:t>15</w:t>
      </w:r>
      <w:r w:rsidRPr="00222BB7">
        <w:t>, 47–57.</w:t>
      </w:r>
    </w:p>
    <w:p w14:paraId="579D3548" w14:textId="77777777" w:rsidR="00222BB7" w:rsidRPr="00222BB7" w:rsidRDefault="00222BB7" w:rsidP="00222BB7">
      <w:pPr>
        <w:pStyle w:val="Bibliography"/>
      </w:pPr>
      <w:r w:rsidRPr="00222BB7">
        <w:t xml:space="preserve">Bureau of Transportation Statistics. (2019a, February 25). </w:t>
      </w:r>
      <w:r w:rsidRPr="00222BB7">
        <w:rPr>
          <w:i/>
          <w:iCs/>
        </w:rPr>
        <w:t>2017 Commodity Flow Survey Overview and Methodology</w:t>
      </w:r>
      <w:r w:rsidRPr="00222BB7">
        <w:t>. https://www.bts.gov/archive/publications/commodity_flow_survey/methodology_2012</w:t>
      </w:r>
    </w:p>
    <w:p w14:paraId="4511F541" w14:textId="77777777" w:rsidR="00222BB7" w:rsidRPr="00222BB7" w:rsidRDefault="00222BB7" w:rsidP="00222BB7">
      <w:pPr>
        <w:pStyle w:val="Bibliography"/>
      </w:pPr>
      <w:r w:rsidRPr="00222BB7">
        <w:t xml:space="preserve">Bureau of Transportation Statistics. (2019b, March 29). </w:t>
      </w:r>
      <w:r w:rsidRPr="00222BB7">
        <w:rPr>
          <w:i/>
          <w:iCs/>
        </w:rPr>
        <w:t>Freight Analysis Framework</w:t>
      </w:r>
      <w:r w:rsidRPr="00222BB7">
        <w:t>. https://www.bts.gov/faf</w:t>
      </w:r>
    </w:p>
    <w:p w14:paraId="5CFAA03E" w14:textId="77777777" w:rsidR="00222BB7" w:rsidRPr="00222BB7" w:rsidRDefault="00222BB7" w:rsidP="00222BB7">
      <w:pPr>
        <w:pStyle w:val="Bibliography"/>
      </w:pPr>
      <w:r w:rsidRPr="00222BB7">
        <w:t xml:space="preserve">Carpentier, A., &amp; Munos, R. (n.d.). </w:t>
      </w:r>
      <w:r w:rsidRPr="00222BB7">
        <w:rPr>
          <w:i/>
          <w:iCs/>
        </w:rPr>
        <w:t>Toward Optimal Stratification for Stratified Monte-Carlo Integration</w:t>
      </w:r>
      <w:r w:rsidRPr="00222BB7">
        <w:t>. 9.</w:t>
      </w:r>
    </w:p>
    <w:p w14:paraId="15E25E5E" w14:textId="77777777" w:rsidR="00222BB7" w:rsidRPr="00222BB7" w:rsidRDefault="00222BB7" w:rsidP="00222BB7">
      <w:pPr>
        <w:pStyle w:val="Bibliography"/>
      </w:pPr>
      <w:r w:rsidRPr="00222BB7">
        <w:t xml:space="preserve">Černý, V. (1985). Thermodynamical approach to the traveling salesman problem: An efficient simulation algorithm. </w:t>
      </w:r>
      <w:r w:rsidRPr="00222BB7">
        <w:rPr>
          <w:i/>
          <w:iCs/>
        </w:rPr>
        <w:t>Journal of Optimization Theory and Applications</w:t>
      </w:r>
      <w:r w:rsidRPr="00222BB7">
        <w:t xml:space="preserve">, </w:t>
      </w:r>
      <w:r w:rsidRPr="00222BB7">
        <w:rPr>
          <w:i/>
          <w:iCs/>
        </w:rPr>
        <w:t>45</w:t>
      </w:r>
      <w:r w:rsidRPr="00222BB7">
        <w:t>(1), 41–51. https://doi.org/10.1007/BF00940812</w:t>
      </w:r>
    </w:p>
    <w:p w14:paraId="284AE895" w14:textId="77777777" w:rsidR="00222BB7" w:rsidRPr="00222BB7" w:rsidRDefault="00222BB7" w:rsidP="00222BB7">
      <w:pPr>
        <w:pStyle w:val="Bibliography"/>
      </w:pPr>
      <w:r w:rsidRPr="00222BB7">
        <w:t xml:space="preserve">Etore, P., Fort, G., Jourdain, B., &amp; Moulines, E. (2011). On adaptive stratification. </w:t>
      </w:r>
      <w:r w:rsidRPr="00222BB7">
        <w:rPr>
          <w:i/>
          <w:iCs/>
        </w:rPr>
        <w:t>Annals of Operations Research</w:t>
      </w:r>
      <w:r w:rsidRPr="00222BB7">
        <w:t xml:space="preserve">, </w:t>
      </w:r>
      <w:r w:rsidRPr="00222BB7">
        <w:rPr>
          <w:i/>
          <w:iCs/>
        </w:rPr>
        <w:t>189</w:t>
      </w:r>
      <w:r w:rsidRPr="00222BB7">
        <w:t>(1), 127–154. https://doi.org/10.1007/s10479-009-0638-9</w:t>
      </w:r>
    </w:p>
    <w:p w14:paraId="5CC96AF4" w14:textId="77777777" w:rsidR="00222BB7" w:rsidRPr="00222BB7" w:rsidRDefault="00222BB7" w:rsidP="00222BB7">
      <w:pPr>
        <w:pStyle w:val="Bibliography"/>
      </w:pPr>
      <w:r w:rsidRPr="00222BB7">
        <w:t xml:space="preserve">Etore, P., &amp; Jourdain, B. (2010). Adaptive optimal allocation in stratified sampling methods. </w:t>
      </w:r>
      <w:r w:rsidRPr="00222BB7">
        <w:rPr>
          <w:i/>
          <w:iCs/>
        </w:rPr>
        <w:lastRenderedPageBreak/>
        <w:t>Methodology and Computing in Applied Probability</w:t>
      </w:r>
      <w:r w:rsidRPr="00222BB7">
        <w:t xml:space="preserve">, </w:t>
      </w:r>
      <w:r w:rsidRPr="00222BB7">
        <w:rPr>
          <w:i/>
          <w:iCs/>
        </w:rPr>
        <w:t>12</w:t>
      </w:r>
      <w:r w:rsidRPr="00222BB7">
        <w:t>(3), 335–360. https://doi.org/10.1007/s11009-008-9108-0</w:t>
      </w:r>
    </w:p>
    <w:p w14:paraId="3618EFC7" w14:textId="77777777" w:rsidR="00222BB7" w:rsidRPr="00222BB7" w:rsidRDefault="00222BB7" w:rsidP="00222BB7">
      <w:pPr>
        <w:pStyle w:val="Bibliography"/>
      </w:pPr>
      <w:r w:rsidRPr="00222BB7">
        <w:t xml:space="preserve">Ghanbartehrani, S. (2019, April 10). </w:t>
      </w:r>
      <w:r w:rsidRPr="00222BB7">
        <w:rPr>
          <w:i/>
          <w:iCs/>
        </w:rPr>
        <w:t>Saeedt/CFS_Sampling</w:t>
      </w:r>
      <w:r w:rsidRPr="00222BB7">
        <w:t>. GitHub. https://github.com/saeedt/CFS_Sampling</w:t>
      </w:r>
    </w:p>
    <w:p w14:paraId="75B376AA" w14:textId="77777777" w:rsidR="00222BB7" w:rsidRPr="00222BB7" w:rsidRDefault="00222BB7" w:rsidP="00222BB7">
      <w:pPr>
        <w:pStyle w:val="Bibliography"/>
      </w:pPr>
      <w:r w:rsidRPr="00222BB7">
        <w:t xml:space="preserve">Glasserman, P., Heidelberger, P., &amp; Shahabuddin, P. (1999). Asymptotically Optimal Importance Sampling and Stratification for Pricing Path-Dependent Options. </w:t>
      </w:r>
      <w:r w:rsidRPr="00222BB7">
        <w:rPr>
          <w:i/>
          <w:iCs/>
        </w:rPr>
        <w:t>Mathematical Finance</w:t>
      </w:r>
      <w:r w:rsidRPr="00222BB7">
        <w:t xml:space="preserve">, </w:t>
      </w:r>
      <w:r w:rsidRPr="00222BB7">
        <w:rPr>
          <w:i/>
          <w:iCs/>
        </w:rPr>
        <w:t>9</w:t>
      </w:r>
      <w:r w:rsidRPr="00222BB7">
        <w:t>(2), 117–152. https://doi.org/10.1111/1467-9965.00065</w:t>
      </w:r>
    </w:p>
    <w:p w14:paraId="00DC3BA4" w14:textId="77777777" w:rsidR="00222BB7" w:rsidRPr="00222BB7" w:rsidRDefault="00222BB7" w:rsidP="00222BB7">
      <w:pPr>
        <w:pStyle w:val="Bibliography"/>
      </w:pPr>
      <w:r w:rsidRPr="00222BB7">
        <w:t xml:space="preserve">Hartigan, J. A., &amp; Wong, M. A. (1979). Algorithm AS 136: A K-Means Clustering Algorithm. </w:t>
      </w:r>
      <w:r w:rsidRPr="00222BB7">
        <w:rPr>
          <w:i/>
          <w:iCs/>
        </w:rPr>
        <w:t>Applied Statistics</w:t>
      </w:r>
      <w:r w:rsidRPr="00222BB7">
        <w:t xml:space="preserve">, </w:t>
      </w:r>
      <w:r w:rsidRPr="00222BB7">
        <w:rPr>
          <w:i/>
          <w:iCs/>
        </w:rPr>
        <w:t>28</w:t>
      </w:r>
      <w:r w:rsidRPr="00222BB7">
        <w:t>(1), 100. https://doi.org/10.2307/2346830</w:t>
      </w:r>
    </w:p>
    <w:p w14:paraId="1BE8BB00" w14:textId="77777777" w:rsidR="00222BB7" w:rsidRPr="00222BB7" w:rsidRDefault="00222BB7" w:rsidP="00222BB7">
      <w:pPr>
        <w:pStyle w:val="Bibliography"/>
      </w:pPr>
      <w:r w:rsidRPr="00222BB7">
        <w:t xml:space="preserve">Hartigan, J., &amp; Wong, M. (1979). Algorithm AS 136: A K-Means Clustering Algorithm. </w:t>
      </w:r>
      <w:r w:rsidRPr="00222BB7">
        <w:rPr>
          <w:i/>
          <w:iCs/>
        </w:rPr>
        <w:t>Journal of the Royal Statistical Society. Series C (Applied Statistics)</w:t>
      </w:r>
      <w:r w:rsidRPr="00222BB7">
        <w:t xml:space="preserve">, </w:t>
      </w:r>
      <w:r w:rsidRPr="00222BB7">
        <w:rPr>
          <w:i/>
          <w:iCs/>
        </w:rPr>
        <w:t>28</w:t>
      </w:r>
      <w:r w:rsidRPr="00222BB7">
        <w:t>(1), 100. https://doi.org/10.2307/2346830</w:t>
      </w:r>
    </w:p>
    <w:p w14:paraId="4A5AC039" w14:textId="77777777" w:rsidR="00222BB7" w:rsidRPr="00222BB7" w:rsidRDefault="00222BB7" w:rsidP="00222BB7">
      <w:pPr>
        <w:pStyle w:val="Bibliography"/>
      </w:pPr>
      <w:r w:rsidRPr="00222BB7">
        <w:t xml:space="preserve">Kawai, R. (2010). Asymptotically optimal allocation of stratified sampling with adaptive variance reduction by strata. </w:t>
      </w:r>
      <w:r w:rsidRPr="00222BB7">
        <w:rPr>
          <w:i/>
          <w:iCs/>
        </w:rPr>
        <w:t>ACM Transactions on Modeling and Computer Simulation</w:t>
      </w:r>
      <w:r w:rsidRPr="00222BB7">
        <w:t xml:space="preserve">, </w:t>
      </w:r>
      <w:r w:rsidRPr="00222BB7">
        <w:rPr>
          <w:i/>
          <w:iCs/>
        </w:rPr>
        <w:t>20</w:t>
      </w:r>
      <w:r w:rsidRPr="00222BB7">
        <w:t>(2), 1–17. https://doi.org/10.1145/1734222.1734225</w:t>
      </w:r>
    </w:p>
    <w:p w14:paraId="168D2C27" w14:textId="77777777" w:rsidR="00222BB7" w:rsidRPr="00222BB7" w:rsidRDefault="00222BB7" w:rsidP="00222BB7">
      <w:pPr>
        <w:pStyle w:val="Bibliography"/>
      </w:pPr>
      <w:r w:rsidRPr="00222BB7">
        <w:t xml:space="preserve">Kirkpatrick, S., Gelatt, C. D., &amp; Vecchi, M. P. (1983). Optimization by Simulated Annealing. </w:t>
      </w:r>
      <w:r w:rsidRPr="00222BB7">
        <w:rPr>
          <w:i/>
          <w:iCs/>
        </w:rPr>
        <w:t>Science</w:t>
      </w:r>
      <w:r w:rsidRPr="00222BB7">
        <w:t xml:space="preserve">, </w:t>
      </w:r>
      <w:r w:rsidRPr="00222BB7">
        <w:rPr>
          <w:i/>
          <w:iCs/>
        </w:rPr>
        <w:t>220</w:t>
      </w:r>
      <w:r w:rsidRPr="00222BB7">
        <w:t>(4598), 671–680. https://doi.org/10.1126/science.220.4598.671</w:t>
      </w:r>
    </w:p>
    <w:p w14:paraId="40E3A371" w14:textId="77777777" w:rsidR="00222BB7" w:rsidRPr="00222BB7" w:rsidRDefault="00222BB7" w:rsidP="00222BB7">
      <w:pPr>
        <w:pStyle w:val="Bibliography"/>
      </w:pPr>
      <w:r w:rsidRPr="00222BB7">
        <w:t xml:space="preserve">Lavallee, P., &amp; Hidiroglou, M. A. (1988). </w:t>
      </w:r>
      <w:r w:rsidRPr="00222BB7">
        <w:rPr>
          <w:i/>
          <w:iCs/>
        </w:rPr>
        <w:t>On the Stratification of Skewed Populations</w:t>
      </w:r>
      <w:r w:rsidRPr="00222BB7">
        <w:t>. 12.</w:t>
      </w:r>
    </w:p>
    <w:p w14:paraId="780206A1" w14:textId="77777777" w:rsidR="00222BB7" w:rsidRPr="00222BB7" w:rsidRDefault="00222BB7" w:rsidP="00222BB7">
      <w:pPr>
        <w:pStyle w:val="Bibliography"/>
      </w:pPr>
      <w:r w:rsidRPr="00222BB7">
        <w:t xml:space="preserve">Lermusiaux, P. F. J. (2007). Adaptive modeling, adaptive data assimilation and adaptive sampling. </w:t>
      </w:r>
      <w:r w:rsidRPr="00222BB7">
        <w:rPr>
          <w:i/>
          <w:iCs/>
        </w:rPr>
        <w:t>Physica D: Nonlinear Phenomena</w:t>
      </w:r>
      <w:r w:rsidRPr="00222BB7">
        <w:t xml:space="preserve">, </w:t>
      </w:r>
      <w:r w:rsidRPr="00222BB7">
        <w:rPr>
          <w:i/>
          <w:iCs/>
        </w:rPr>
        <w:t>230</w:t>
      </w:r>
      <w:r w:rsidRPr="00222BB7">
        <w:t>(1–2), 172–196. https://doi.org/10.1016/j.physd.2007.02.014</w:t>
      </w:r>
    </w:p>
    <w:p w14:paraId="00C553DD" w14:textId="77777777" w:rsidR="00222BB7" w:rsidRPr="00222BB7" w:rsidRDefault="00222BB7" w:rsidP="00222BB7">
      <w:pPr>
        <w:pStyle w:val="Bibliography"/>
      </w:pPr>
      <w:r w:rsidRPr="00222BB7">
        <w:lastRenderedPageBreak/>
        <w:t xml:space="preserve">Lisic, J., Sang, H., Zhu, Z., &amp; Zimmer, S. (2018a). Optimal Stratification and Allocation for the June Agricultural Survey. </w:t>
      </w:r>
      <w:r w:rsidRPr="00222BB7">
        <w:rPr>
          <w:i/>
          <w:iCs/>
        </w:rPr>
        <w:t>Journal of Official Statistics</w:t>
      </w:r>
      <w:r w:rsidRPr="00222BB7">
        <w:t xml:space="preserve">, </w:t>
      </w:r>
      <w:r w:rsidRPr="00222BB7">
        <w:rPr>
          <w:i/>
          <w:iCs/>
        </w:rPr>
        <w:t>34</w:t>
      </w:r>
      <w:r w:rsidRPr="00222BB7">
        <w:t>(1), 121–148. https://doi.org/10.1515/jos-2018-0007</w:t>
      </w:r>
    </w:p>
    <w:p w14:paraId="2D2F050D" w14:textId="77777777" w:rsidR="00222BB7" w:rsidRPr="00222BB7" w:rsidRDefault="00222BB7" w:rsidP="00222BB7">
      <w:pPr>
        <w:pStyle w:val="Bibliography"/>
      </w:pPr>
      <w:r w:rsidRPr="00222BB7">
        <w:t xml:space="preserve">Lisic, J., Sang, H., Zhu, Z., &amp; Zimmer, S. (2018b). Optimal Stratification and Allocation for the June Agricultural Survey. </w:t>
      </w:r>
      <w:r w:rsidRPr="00222BB7">
        <w:rPr>
          <w:i/>
          <w:iCs/>
        </w:rPr>
        <w:t>Journal of Official Statistics</w:t>
      </w:r>
      <w:r w:rsidRPr="00222BB7">
        <w:t xml:space="preserve">, </w:t>
      </w:r>
      <w:r w:rsidRPr="00222BB7">
        <w:rPr>
          <w:i/>
          <w:iCs/>
        </w:rPr>
        <w:t>34</w:t>
      </w:r>
      <w:r w:rsidRPr="00222BB7">
        <w:t>(1), 121–148. https://doi.org/10.1515/jos-2018-0007</w:t>
      </w:r>
    </w:p>
    <w:p w14:paraId="7FE18D4D" w14:textId="77777777" w:rsidR="00222BB7" w:rsidRPr="00222BB7" w:rsidRDefault="00222BB7" w:rsidP="00222BB7">
      <w:pPr>
        <w:pStyle w:val="Bibliography"/>
      </w:pPr>
      <w:r w:rsidRPr="00222BB7">
        <w:t xml:space="preserve">Manly, B. F. J. (2004). Using the bootstrap with two-phase adaptive stratified samples from multiple populations at multiple locations. </w:t>
      </w:r>
      <w:r w:rsidRPr="00222BB7">
        <w:rPr>
          <w:i/>
          <w:iCs/>
        </w:rPr>
        <w:t>Environmental &amp; Ecological Statistics</w:t>
      </w:r>
      <w:r w:rsidRPr="00222BB7">
        <w:t xml:space="preserve">, </w:t>
      </w:r>
      <w:r w:rsidRPr="00222BB7">
        <w:rPr>
          <w:i/>
          <w:iCs/>
        </w:rPr>
        <w:t>11</w:t>
      </w:r>
      <w:r w:rsidRPr="00222BB7">
        <w:t>(4), 367–383.</w:t>
      </w:r>
    </w:p>
    <w:p w14:paraId="0AF6B68E" w14:textId="77777777" w:rsidR="00222BB7" w:rsidRPr="00222BB7" w:rsidRDefault="00222BB7" w:rsidP="00222BB7">
      <w:pPr>
        <w:pStyle w:val="Bibliography"/>
      </w:pPr>
      <w:r w:rsidRPr="00222BB7">
        <w:t xml:space="preserve">National Agricultural Statistics Service. (2018, November 9). </w:t>
      </w:r>
      <w:r w:rsidRPr="00222BB7">
        <w:rPr>
          <w:i/>
          <w:iCs/>
        </w:rPr>
        <w:t>USDA - National Agricultural Statistics Service—Surveys—June Area</w:t>
      </w:r>
      <w:r w:rsidRPr="00222BB7">
        <w:t>. https://www.nass.usda.gov/Surveys/Guide_to_NASS_Surveys/June_Area/</w:t>
      </w:r>
    </w:p>
    <w:p w14:paraId="35C60CED" w14:textId="77777777" w:rsidR="00222BB7" w:rsidRPr="00222BB7" w:rsidRDefault="00222BB7" w:rsidP="00222BB7">
      <w:pPr>
        <w:pStyle w:val="Bibliography"/>
      </w:pPr>
      <w:r w:rsidRPr="00222BB7">
        <w:t xml:space="preserve">R Consortium. (2014, March 27). </w:t>
      </w:r>
      <w:r w:rsidRPr="00222BB7">
        <w:rPr>
          <w:i/>
          <w:iCs/>
        </w:rPr>
        <w:t>RStudio</w:t>
      </w:r>
      <w:r w:rsidRPr="00222BB7">
        <w:t>. RStudio. https://www.rstudio.com/</w:t>
      </w:r>
    </w:p>
    <w:p w14:paraId="09EAA170" w14:textId="77777777" w:rsidR="00222BB7" w:rsidRPr="00222BB7" w:rsidRDefault="00222BB7" w:rsidP="00222BB7">
      <w:pPr>
        <w:pStyle w:val="Bibliography"/>
      </w:pPr>
      <w:r w:rsidRPr="00222BB7">
        <w:t xml:space="preserve">Rivest, L.-P. (2017). </w:t>
      </w:r>
      <w:r w:rsidRPr="00222BB7">
        <w:rPr>
          <w:i/>
          <w:iCs/>
        </w:rPr>
        <w:t>Cran/stratification</w:t>
      </w:r>
      <w:r w:rsidRPr="00222BB7">
        <w:t xml:space="preserve"> [R]. cran. https://github.com/cran/stratification (Original work published 2014)</w:t>
      </w:r>
    </w:p>
    <w:p w14:paraId="09400827" w14:textId="77777777" w:rsidR="00222BB7" w:rsidRPr="00222BB7" w:rsidRDefault="00222BB7" w:rsidP="00222BB7">
      <w:pPr>
        <w:pStyle w:val="Bibliography"/>
      </w:pPr>
      <w:r w:rsidRPr="00222BB7">
        <w:t xml:space="preserve">Statistics Dictionary. (2019a). </w:t>
      </w:r>
      <w:r w:rsidRPr="00222BB7">
        <w:rPr>
          <w:i/>
          <w:iCs/>
        </w:rPr>
        <w:t>Neyman Allocation: Definition</w:t>
      </w:r>
      <w:r w:rsidRPr="00222BB7">
        <w:t>. https://stattrek.com/statistics/dictionary.aspx?definition=neyman_allocation</w:t>
      </w:r>
    </w:p>
    <w:p w14:paraId="78857810" w14:textId="77777777" w:rsidR="00222BB7" w:rsidRPr="00222BB7" w:rsidRDefault="00222BB7" w:rsidP="00222BB7">
      <w:pPr>
        <w:pStyle w:val="Bibliography"/>
      </w:pPr>
      <w:r w:rsidRPr="00222BB7">
        <w:t xml:space="preserve">Statistics Dictionary. (2019b). </w:t>
      </w:r>
      <w:r w:rsidRPr="00222BB7">
        <w:rPr>
          <w:i/>
          <w:iCs/>
        </w:rPr>
        <w:t>Optimum Allocation: Definition</w:t>
      </w:r>
      <w:r w:rsidRPr="00222BB7">
        <w:t>. https://stattrek.com/statistics/dictionary.aspx?definition=optimum_allocation</w:t>
      </w:r>
    </w:p>
    <w:p w14:paraId="335BEAFC" w14:textId="77777777" w:rsidR="00222BB7" w:rsidRPr="00222BB7" w:rsidRDefault="00222BB7" w:rsidP="00222BB7">
      <w:pPr>
        <w:pStyle w:val="Bibliography"/>
      </w:pPr>
      <w:r w:rsidRPr="00222BB7">
        <w:t xml:space="preserve">Steven P. Millard. (2019, May 2). </w:t>
      </w:r>
      <w:r w:rsidRPr="00222BB7">
        <w:rPr>
          <w:i/>
          <w:iCs/>
        </w:rPr>
        <w:t>LognormalTrunc: The Truncated Lognormal Distribution in EnvStats: Package for Environmental Statistics, Including US EPA Guidance</w:t>
      </w:r>
      <w:r w:rsidRPr="00222BB7">
        <w:t xml:space="preserve">. </w:t>
      </w:r>
      <w:r w:rsidRPr="00222BB7">
        <w:lastRenderedPageBreak/>
        <w:t>https://rdrr.io/cran/EnvStats/man/LognormalTrunc.html</w:t>
      </w:r>
    </w:p>
    <w:p w14:paraId="6852920C" w14:textId="77777777" w:rsidR="00222BB7" w:rsidRPr="00222BB7" w:rsidRDefault="00222BB7" w:rsidP="00222BB7">
      <w:pPr>
        <w:pStyle w:val="Bibliography"/>
      </w:pPr>
      <w:r w:rsidRPr="00222BB7">
        <w:rPr>
          <w:i/>
          <w:iCs/>
        </w:rPr>
        <w:t>The Comprehensive R Archive Network</w:t>
      </w:r>
      <w:r w:rsidRPr="00222BB7">
        <w:t>. (2019, March 11). https://cran.r-project.org/</w:t>
      </w:r>
    </w:p>
    <w:p w14:paraId="42B9C1A8" w14:textId="77777777" w:rsidR="00222BB7" w:rsidRPr="00222BB7" w:rsidRDefault="00222BB7" w:rsidP="00222BB7">
      <w:pPr>
        <w:pStyle w:val="Bibliography"/>
      </w:pPr>
      <w:r w:rsidRPr="00222BB7">
        <w:t xml:space="preserve">The PostgreSQL Global Development Group. (2019a). </w:t>
      </w:r>
      <w:r w:rsidRPr="00222BB7">
        <w:rPr>
          <w:i/>
          <w:iCs/>
        </w:rPr>
        <w:t>PostgreSQL: Documentation: 11: 43.1. Overview</w:t>
      </w:r>
      <w:r w:rsidRPr="00222BB7">
        <w:t>. https://www.postgresql.org/docs/current/plpgsql-overview.html</w:t>
      </w:r>
    </w:p>
    <w:p w14:paraId="6B472810" w14:textId="77777777" w:rsidR="00222BB7" w:rsidRPr="00222BB7" w:rsidRDefault="00222BB7" w:rsidP="00222BB7">
      <w:pPr>
        <w:pStyle w:val="Bibliography"/>
      </w:pPr>
      <w:r w:rsidRPr="00222BB7">
        <w:t xml:space="preserve">The PostgreSQL Global Development Group. (2019b). </w:t>
      </w:r>
      <w:r w:rsidRPr="00222BB7">
        <w:rPr>
          <w:i/>
          <w:iCs/>
        </w:rPr>
        <w:t>PostgreSQL: The world’s most advanced open source database</w:t>
      </w:r>
      <w:r w:rsidRPr="00222BB7">
        <w:t>. https://www.postgresql.org/</w:t>
      </w:r>
    </w:p>
    <w:p w14:paraId="23D8EC72" w14:textId="77777777" w:rsidR="00222BB7" w:rsidRPr="00222BB7" w:rsidRDefault="00222BB7" w:rsidP="00222BB7">
      <w:pPr>
        <w:pStyle w:val="Bibliography"/>
      </w:pPr>
      <w:r w:rsidRPr="00222BB7">
        <w:t xml:space="preserve">The R Foundation. (n.d.). </w:t>
      </w:r>
      <w:r w:rsidRPr="00222BB7">
        <w:rPr>
          <w:i/>
          <w:iCs/>
        </w:rPr>
        <w:t>Building R for Windows</w:t>
      </w:r>
      <w:r w:rsidRPr="00222BB7">
        <w:t>. Retrieved August 6, 2019, from https://cran.r-project.org/bin/windows/Rtools/</w:t>
      </w:r>
    </w:p>
    <w:p w14:paraId="53F383FD" w14:textId="77777777" w:rsidR="00222BB7" w:rsidRPr="00222BB7" w:rsidRDefault="00222BB7" w:rsidP="00222BB7">
      <w:pPr>
        <w:pStyle w:val="Bibliography"/>
      </w:pPr>
      <w:r w:rsidRPr="00222BB7">
        <w:t xml:space="preserve">The R Foundation. (2019). </w:t>
      </w:r>
      <w:r w:rsidRPr="00222BB7">
        <w:rPr>
          <w:i/>
          <w:iCs/>
        </w:rPr>
        <w:t>R: The R Project for Statistical Computing</w:t>
      </w:r>
      <w:r w:rsidRPr="00222BB7">
        <w:t>. https://www.r-project.org/</w:t>
      </w:r>
    </w:p>
    <w:p w14:paraId="401B720D" w14:textId="77777777" w:rsidR="00222BB7" w:rsidRPr="00222BB7" w:rsidRDefault="00222BB7" w:rsidP="00222BB7">
      <w:pPr>
        <w:pStyle w:val="Bibliography"/>
      </w:pPr>
      <w:r w:rsidRPr="00222BB7">
        <w:t xml:space="preserve">Thompson, S. K. (2012). </w:t>
      </w:r>
      <w:r w:rsidRPr="00222BB7">
        <w:rPr>
          <w:i/>
          <w:iCs/>
        </w:rPr>
        <w:t>Sampling</w:t>
      </w:r>
      <w:r w:rsidRPr="00222BB7">
        <w:t xml:space="preserve"> (3rd ed). Wiley.</w:t>
      </w:r>
    </w:p>
    <w:p w14:paraId="77F34133" w14:textId="77777777" w:rsidR="00222BB7" w:rsidRPr="00222BB7" w:rsidRDefault="00222BB7" w:rsidP="00222BB7">
      <w:pPr>
        <w:pStyle w:val="Bibliography"/>
      </w:pPr>
      <w:r w:rsidRPr="00222BB7">
        <w:t xml:space="preserve">US Census Bureau. (2018, September 12). </w:t>
      </w:r>
      <w:r w:rsidRPr="00222BB7">
        <w:rPr>
          <w:i/>
          <w:iCs/>
        </w:rPr>
        <w:t>County Business Patterns: 2016</w:t>
      </w:r>
      <w:r w:rsidRPr="00222BB7">
        <w:t>. https://www.census.gov/data/datasets/2016/econ/cbp/2016-cbp.html</w:t>
      </w:r>
    </w:p>
    <w:p w14:paraId="4A19319F" w14:textId="77777777" w:rsidR="00222BB7" w:rsidRPr="00222BB7" w:rsidRDefault="00222BB7" w:rsidP="00222BB7">
      <w:pPr>
        <w:pStyle w:val="Bibliography"/>
      </w:pPr>
      <w:r w:rsidRPr="00222BB7">
        <w:t xml:space="preserve">US Census Bureau. (2018, December 10). </w:t>
      </w:r>
      <w:r w:rsidRPr="00222BB7">
        <w:rPr>
          <w:i/>
          <w:iCs/>
        </w:rPr>
        <w:t>About this Survey</w:t>
      </w:r>
      <w:r w:rsidRPr="00222BB7">
        <w:t>. The United States Census Bureau. https://www.census.gov/programs-surveys/cfs/about.html</w:t>
      </w:r>
    </w:p>
    <w:p w14:paraId="43917069" w14:textId="77777777" w:rsidR="00222BB7" w:rsidRPr="00222BB7" w:rsidRDefault="00222BB7" w:rsidP="00222BB7">
      <w:pPr>
        <w:pStyle w:val="Bibliography"/>
      </w:pPr>
      <w:r w:rsidRPr="00222BB7">
        <w:t xml:space="preserve">Yong, F. H., Tian, L., Yu, S., Cai, T., &amp; Wei, L. J. (2016). Optimal stratification in outcome prediction using baseline information. </w:t>
      </w:r>
      <w:r w:rsidRPr="00222BB7">
        <w:rPr>
          <w:i/>
          <w:iCs/>
        </w:rPr>
        <w:t>Biometrika</w:t>
      </w:r>
      <w:r w:rsidRPr="00222BB7">
        <w:t xml:space="preserve">, </w:t>
      </w:r>
      <w:r w:rsidRPr="00222BB7">
        <w:rPr>
          <w:i/>
          <w:iCs/>
        </w:rPr>
        <w:t>103</w:t>
      </w:r>
      <w:r w:rsidRPr="00222BB7">
        <w:t>(4), 817–828. https://doi.org/10.1093/biomet/asw049</w:t>
      </w:r>
    </w:p>
    <w:p w14:paraId="5C98B2D8" w14:textId="300F40A9" w:rsidR="008B75AA" w:rsidRDefault="00243D2A" w:rsidP="002B358E">
      <w:pPr>
        <w:pStyle w:val="Heading1"/>
        <w:numPr>
          <w:ilvl w:val="0"/>
          <w:numId w:val="0"/>
        </w:numPr>
        <w:ind w:left="100"/>
      </w:pPr>
      <w:r>
        <w:fldChar w:fldCharType="end"/>
      </w:r>
    </w:p>
    <w:p w14:paraId="0D468266" w14:textId="04240516" w:rsidR="000C35DD" w:rsidRDefault="000C35DD" w:rsidP="002B358E">
      <w:pPr>
        <w:pStyle w:val="Heading1"/>
        <w:numPr>
          <w:ilvl w:val="0"/>
          <w:numId w:val="0"/>
        </w:numPr>
      </w:pPr>
    </w:p>
    <w:sectPr w:rsidR="000C35DD">
      <w:pgSz w:w="12240" w:h="15840"/>
      <w:pgMar w:top="1360" w:right="1320" w:bottom="1800" w:left="1340" w:header="0" w:footer="16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144876" w14:textId="77777777" w:rsidR="001D649B" w:rsidRDefault="001D649B" w:rsidP="00464704">
      <w:r>
        <w:separator/>
      </w:r>
    </w:p>
  </w:endnote>
  <w:endnote w:type="continuationSeparator" w:id="0">
    <w:p w14:paraId="7D3B8220" w14:textId="77777777" w:rsidR="001D649B" w:rsidRDefault="001D649B" w:rsidP="00464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NewRomanPS">
    <w:altName w:val="Times New Roman"/>
    <w:panose1 w:val="00000000000000000000"/>
    <w:charset w:val="00"/>
    <w:family w:val="roman"/>
    <w:notTrueType/>
    <w:pitch w:val="default"/>
  </w:font>
  <w:font w:name="TimesNewRomanPS-Italic">
    <w:altName w:val="Times New Roman"/>
    <w:panose1 w:val="00000000000000000000"/>
    <w:charset w:val="00"/>
    <w:family w:val="roman"/>
    <w:notTrueType/>
    <w:pitch w:val="default"/>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9FA10" w14:textId="77777777" w:rsidR="00D95850" w:rsidRDefault="00D95850" w:rsidP="00464704">
    <w:pPr>
      <w:pStyle w:val="BodyText"/>
      <w:rPr>
        <w:sz w:val="20"/>
      </w:rPr>
    </w:pPr>
    <w:r>
      <w:rPr>
        <w:noProof/>
        <w:lang w:bidi="ar-SA"/>
      </w:rPr>
      <mc:AlternateContent>
        <mc:Choice Requires="wps">
          <w:drawing>
            <wp:anchor distT="0" distB="0" distL="114300" distR="114300" simplePos="0" relativeHeight="251657728" behindDoc="1" locked="0" layoutInCell="1" allowOverlap="1" wp14:anchorId="39A3779A" wp14:editId="052B92CF">
              <wp:simplePos x="0" y="0"/>
              <wp:positionH relativeFrom="page">
                <wp:posOffset>3786595</wp:posOffset>
              </wp:positionH>
              <wp:positionV relativeFrom="page">
                <wp:posOffset>8891361</wp:posOffset>
              </wp:positionV>
              <wp:extent cx="284661" cy="247196"/>
              <wp:effectExtent l="0" t="0" r="1270" b="635"/>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61" cy="2471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1AD2E0" w14:textId="730CA6E6" w:rsidR="00D95850" w:rsidRDefault="00D95850" w:rsidP="00464704">
                          <w:pPr>
                            <w:pStyle w:val="BodyText"/>
                          </w:pPr>
                          <w:r>
                            <w:fldChar w:fldCharType="begin"/>
                          </w:r>
                          <w:r>
                            <w:instrText xml:space="preserve"> PAGE </w:instrText>
                          </w:r>
                          <w:r>
                            <w:fldChar w:fldCharType="separate"/>
                          </w:r>
                          <w:r>
                            <w:rPr>
                              <w:noProof/>
                            </w:rPr>
                            <w:t>9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3779A" id="_x0000_t202" coordsize="21600,21600" o:spt="202" path="m,l,21600r21600,l21600,xe">
              <v:stroke joinstyle="miter"/>
              <v:path gradientshapeok="t" o:connecttype="rect"/>
            </v:shapetype>
            <v:shape id="Text Box 1" o:spid="_x0000_s1043" type="#_x0000_t202" style="position:absolute;margin-left:298.15pt;margin-top:700.1pt;width:22.4pt;height:19.4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" filled="f" stroked="f">
              <v:textbox inset="0,0,0,0">
                <w:txbxContent>
                  <w:p w14:paraId="061AD2E0" w14:textId="730CA6E6" w:rsidR="00D95850" w:rsidRDefault="00D95850" w:rsidP="00464704">
                    <w:pPr>
                      <w:pStyle w:val="BodyText"/>
                    </w:pPr>
                    <w:r>
                      <w:fldChar w:fldCharType="begin"/>
                    </w:r>
                    <w:r>
                      <w:instrText xml:space="preserve"> PAGE </w:instrText>
                    </w:r>
                    <w:r>
                      <w:fldChar w:fldCharType="separate"/>
                    </w:r>
                    <w:r>
                      <w:rPr>
                        <w:noProof/>
                      </w:rPr>
                      <w:t>94</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66C589" w14:textId="77777777" w:rsidR="001D649B" w:rsidRDefault="001D649B" w:rsidP="00464704">
      <w:r>
        <w:separator/>
      </w:r>
    </w:p>
  </w:footnote>
  <w:footnote w:type="continuationSeparator" w:id="0">
    <w:p w14:paraId="2EAC5242" w14:textId="77777777" w:rsidR="001D649B" w:rsidRDefault="001D649B" w:rsidP="004647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34CB"/>
    <w:multiLevelType w:val="hybridMultilevel"/>
    <w:tmpl w:val="F99A42B8"/>
    <w:lvl w:ilvl="0" w:tplc="0409000F">
      <w:start w:val="1"/>
      <w:numFmt w:val="decimal"/>
      <w:lvlText w:val="%1."/>
      <w:lvlJc w:val="left"/>
      <w:pPr>
        <w:ind w:left="820" w:hanging="360"/>
      </w:p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1" w15:restartNumberingAfterBreak="0">
    <w:nsid w:val="093435B4"/>
    <w:multiLevelType w:val="hybridMultilevel"/>
    <w:tmpl w:val="AFC6C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436E47"/>
    <w:multiLevelType w:val="multilevel"/>
    <w:tmpl w:val="B132782C"/>
    <w:lvl w:ilvl="0">
      <w:start w:val="1"/>
      <w:numFmt w:val="decimal"/>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3" w15:restartNumberingAfterBreak="0">
    <w:nsid w:val="26E317E3"/>
    <w:multiLevelType w:val="hybridMultilevel"/>
    <w:tmpl w:val="491E8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321E44"/>
    <w:multiLevelType w:val="multilevel"/>
    <w:tmpl w:val="806C22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F4A4A3B"/>
    <w:multiLevelType w:val="multilevel"/>
    <w:tmpl w:val="5ED4781E"/>
    <w:lvl w:ilvl="0">
      <w:start w:val="1"/>
      <w:numFmt w:val="decimal"/>
      <w:lvlText w:val="%1."/>
      <w:lvlJc w:val="left"/>
      <w:pPr>
        <w:ind w:left="539" w:hanging="440"/>
      </w:pPr>
      <w:rPr>
        <w:rFonts w:ascii="Times New Roman" w:eastAsia="Times New Roman" w:hAnsi="Times New Roman" w:cs="Times New Roman" w:hint="default"/>
        <w:spacing w:val="-4"/>
        <w:w w:val="100"/>
        <w:sz w:val="24"/>
        <w:szCs w:val="24"/>
        <w:lang w:val="en-US" w:eastAsia="en-US" w:bidi="en-US"/>
      </w:rPr>
    </w:lvl>
    <w:lvl w:ilvl="1">
      <w:start w:val="1"/>
      <w:numFmt w:val="decimal"/>
      <w:lvlText w:val="%1.%2."/>
      <w:lvlJc w:val="left"/>
      <w:pPr>
        <w:ind w:left="760" w:hanging="660"/>
      </w:pPr>
      <w:rPr>
        <w:rFonts w:ascii="Times New Roman" w:eastAsia="Times New Roman" w:hAnsi="Times New Roman" w:cs="Times New Roman" w:hint="default"/>
        <w:spacing w:val="-2"/>
        <w:w w:val="99"/>
        <w:sz w:val="24"/>
        <w:szCs w:val="24"/>
        <w:lang w:val="en-US" w:eastAsia="en-US" w:bidi="en-US"/>
      </w:rPr>
    </w:lvl>
    <w:lvl w:ilvl="2">
      <w:numFmt w:val="bullet"/>
      <w:lvlText w:val="•"/>
      <w:lvlJc w:val="left"/>
      <w:pPr>
        <w:ind w:left="1740" w:hanging="660"/>
      </w:pPr>
      <w:rPr>
        <w:rFonts w:hint="default"/>
        <w:lang w:val="en-US" w:eastAsia="en-US" w:bidi="en-US"/>
      </w:rPr>
    </w:lvl>
    <w:lvl w:ilvl="3">
      <w:numFmt w:val="bullet"/>
      <w:lvlText w:val="•"/>
      <w:lvlJc w:val="left"/>
      <w:pPr>
        <w:ind w:left="2720" w:hanging="660"/>
      </w:pPr>
      <w:rPr>
        <w:rFonts w:hint="default"/>
        <w:lang w:val="en-US" w:eastAsia="en-US" w:bidi="en-US"/>
      </w:rPr>
    </w:lvl>
    <w:lvl w:ilvl="4">
      <w:numFmt w:val="bullet"/>
      <w:lvlText w:val="•"/>
      <w:lvlJc w:val="left"/>
      <w:pPr>
        <w:ind w:left="3700" w:hanging="660"/>
      </w:pPr>
      <w:rPr>
        <w:rFonts w:hint="default"/>
        <w:lang w:val="en-US" w:eastAsia="en-US" w:bidi="en-US"/>
      </w:rPr>
    </w:lvl>
    <w:lvl w:ilvl="5">
      <w:numFmt w:val="bullet"/>
      <w:lvlText w:val="•"/>
      <w:lvlJc w:val="left"/>
      <w:pPr>
        <w:ind w:left="4680" w:hanging="660"/>
      </w:pPr>
      <w:rPr>
        <w:rFonts w:hint="default"/>
        <w:lang w:val="en-US" w:eastAsia="en-US" w:bidi="en-US"/>
      </w:rPr>
    </w:lvl>
    <w:lvl w:ilvl="6">
      <w:numFmt w:val="bullet"/>
      <w:lvlText w:val="•"/>
      <w:lvlJc w:val="left"/>
      <w:pPr>
        <w:ind w:left="5660" w:hanging="660"/>
      </w:pPr>
      <w:rPr>
        <w:rFonts w:hint="default"/>
        <w:lang w:val="en-US" w:eastAsia="en-US" w:bidi="en-US"/>
      </w:rPr>
    </w:lvl>
    <w:lvl w:ilvl="7">
      <w:numFmt w:val="bullet"/>
      <w:lvlText w:val="•"/>
      <w:lvlJc w:val="left"/>
      <w:pPr>
        <w:ind w:left="6640" w:hanging="660"/>
      </w:pPr>
      <w:rPr>
        <w:rFonts w:hint="default"/>
        <w:lang w:val="en-US" w:eastAsia="en-US" w:bidi="en-US"/>
      </w:rPr>
    </w:lvl>
    <w:lvl w:ilvl="8">
      <w:numFmt w:val="bullet"/>
      <w:lvlText w:val="•"/>
      <w:lvlJc w:val="left"/>
      <w:pPr>
        <w:ind w:left="7620" w:hanging="660"/>
      </w:pPr>
      <w:rPr>
        <w:rFonts w:hint="default"/>
        <w:lang w:val="en-US" w:eastAsia="en-US" w:bidi="en-US"/>
      </w:rPr>
    </w:lvl>
  </w:abstractNum>
  <w:abstractNum w:abstractNumId="6" w15:restartNumberingAfterBreak="0">
    <w:nsid w:val="42724C79"/>
    <w:multiLevelType w:val="hybridMultilevel"/>
    <w:tmpl w:val="51F2006A"/>
    <w:lvl w:ilvl="0" w:tplc="3C78183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68B16EC"/>
    <w:multiLevelType w:val="hybridMultilevel"/>
    <w:tmpl w:val="5E7C3B20"/>
    <w:lvl w:ilvl="0" w:tplc="ABE4DC8A">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BA77E96"/>
    <w:multiLevelType w:val="multilevel"/>
    <w:tmpl w:val="020E1D28"/>
    <w:lvl w:ilvl="0">
      <w:start w:val="1"/>
      <w:numFmt w:val="decimal"/>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9" w15:restartNumberingAfterBreak="0">
    <w:nsid w:val="544F1D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555592D"/>
    <w:multiLevelType w:val="multilevel"/>
    <w:tmpl w:val="AD0E9C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AF004C2"/>
    <w:multiLevelType w:val="hybridMultilevel"/>
    <w:tmpl w:val="01D00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EBB04F6"/>
    <w:multiLevelType w:val="multilevel"/>
    <w:tmpl w:val="55EA799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6EA72B4"/>
    <w:multiLevelType w:val="multilevel"/>
    <w:tmpl w:val="55EA799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8832B8E"/>
    <w:multiLevelType w:val="multilevel"/>
    <w:tmpl w:val="131211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696F0C18"/>
    <w:multiLevelType w:val="multilevel"/>
    <w:tmpl w:val="A8C2A59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0441F71"/>
    <w:multiLevelType w:val="hybridMultilevel"/>
    <w:tmpl w:val="98080406"/>
    <w:lvl w:ilvl="0" w:tplc="9780ABE8">
      <w:start w:val="4"/>
      <w:numFmt w:val="bullet"/>
      <w:lvlText w:val="-"/>
      <w:lvlJc w:val="left"/>
      <w:pPr>
        <w:ind w:left="460" w:hanging="360"/>
      </w:pPr>
      <w:rPr>
        <w:rFonts w:ascii="Times New Roman" w:eastAsiaTheme="minorEastAsia" w:hAnsi="Times New Roman" w:cs="Times New Roman"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17" w15:restartNumberingAfterBreak="0">
    <w:nsid w:val="70FA68C6"/>
    <w:multiLevelType w:val="multilevel"/>
    <w:tmpl w:val="E6F86A0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74C92157"/>
    <w:multiLevelType w:val="multilevel"/>
    <w:tmpl w:val="6292DAEA"/>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BE5409B"/>
    <w:multiLevelType w:val="hybridMultilevel"/>
    <w:tmpl w:val="05CCADA2"/>
    <w:lvl w:ilvl="0" w:tplc="19425A8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1"/>
  </w:num>
  <w:num w:numId="4">
    <w:abstractNumId w:val="2"/>
  </w:num>
  <w:num w:numId="5">
    <w:abstractNumId w:val="16"/>
  </w:num>
  <w:num w:numId="6">
    <w:abstractNumId w:val="8"/>
    <w:lvlOverride w:ilvl="0">
      <w:startOverride w:val="6"/>
    </w:lvlOverride>
    <w:lvlOverride w:ilvl="1">
      <w:startOverride w:val="3"/>
    </w:lvlOverride>
  </w:num>
  <w:num w:numId="7">
    <w:abstractNumId w:val="19"/>
  </w:num>
  <w:num w:numId="8">
    <w:abstractNumId w:val="8"/>
    <w:lvlOverride w:ilvl="0">
      <w:startOverride w:val="1"/>
    </w:lvlOverride>
    <w:lvlOverride w:ilvl="1">
      <w:startOverride w:val="1"/>
    </w:lvlOverride>
    <w:lvlOverride w:ilvl="2"/>
    <w:lvlOverride w:ilvl="3"/>
    <w:lvlOverride w:ilvl="4"/>
    <w:lvlOverride w:ilvl="5"/>
    <w:lvlOverride w:ilvl="6"/>
    <w:lvlOverride w:ilvl="7"/>
    <w:lvlOverride w:ilvl="8"/>
  </w:num>
  <w:num w:numId="9">
    <w:abstractNumId w:val="0"/>
  </w:num>
  <w:num w:numId="10">
    <w:abstractNumId w:val="9"/>
  </w:num>
  <w:num w:numId="11">
    <w:abstractNumId w:val="3"/>
  </w:num>
  <w:num w:numId="12">
    <w:abstractNumId w:val="11"/>
  </w:num>
  <w:num w:numId="13">
    <w:abstractNumId w:val="14"/>
  </w:num>
  <w:num w:numId="14">
    <w:abstractNumId w:val="14"/>
  </w:num>
  <w:num w:numId="15">
    <w:abstractNumId w:val="6"/>
  </w:num>
  <w:num w:numId="16">
    <w:abstractNumId w:val="10"/>
  </w:num>
  <w:num w:numId="17">
    <w:abstractNumId w:val="7"/>
  </w:num>
  <w:num w:numId="18">
    <w:abstractNumId w:val="18"/>
  </w:num>
  <w:num w:numId="19">
    <w:abstractNumId w:val="17"/>
  </w:num>
  <w:num w:numId="20">
    <w:abstractNumId w:val="4"/>
  </w:num>
  <w:num w:numId="21">
    <w:abstractNumId w:val="13"/>
  </w:num>
  <w:num w:numId="22">
    <w:abstractNumId w:val="12"/>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wNDUwMDU1tDQ2MjZS0lEKTi0uzszPAykwMq0FAGHDxnAtAAAA"/>
  </w:docVars>
  <w:rsids>
    <w:rsidRoot w:val="008E47FE"/>
    <w:rsid w:val="000019EA"/>
    <w:rsid w:val="00004A3B"/>
    <w:rsid w:val="000062EC"/>
    <w:rsid w:val="0000789A"/>
    <w:rsid w:val="00010D7B"/>
    <w:rsid w:val="000122D7"/>
    <w:rsid w:val="000122EB"/>
    <w:rsid w:val="00014502"/>
    <w:rsid w:val="00014DDC"/>
    <w:rsid w:val="00021A6A"/>
    <w:rsid w:val="000229B3"/>
    <w:rsid w:val="00022BEC"/>
    <w:rsid w:val="00023005"/>
    <w:rsid w:val="000264A1"/>
    <w:rsid w:val="0002707D"/>
    <w:rsid w:val="00032198"/>
    <w:rsid w:val="00035BD8"/>
    <w:rsid w:val="000364FE"/>
    <w:rsid w:val="0004065D"/>
    <w:rsid w:val="0004211B"/>
    <w:rsid w:val="000430EE"/>
    <w:rsid w:val="000440AA"/>
    <w:rsid w:val="000466E1"/>
    <w:rsid w:val="00050E21"/>
    <w:rsid w:val="000520E1"/>
    <w:rsid w:val="0005385A"/>
    <w:rsid w:val="000544C6"/>
    <w:rsid w:val="0005555F"/>
    <w:rsid w:val="000565B6"/>
    <w:rsid w:val="000615F4"/>
    <w:rsid w:val="00065B9E"/>
    <w:rsid w:val="00066F80"/>
    <w:rsid w:val="000676C4"/>
    <w:rsid w:val="000709BD"/>
    <w:rsid w:val="00070B46"/>
    <w:rsid w:val="00071193"/>
    <w:rsid w:val="00073A49"/>
    <w:rsid w:val="000767DE"/>
    <w:rsid w:val="0007792A"/>
    <w:rsid w:val="00080F1A"/>
    <w:rsid w:val="00081F0C"/>
    <w:rsid w:val="00082A34"/>
    <w:rsid w:val="00082A6D"/>
    <w:rsid w:val="00082D58"/>
    <w:rsid w:val="00083C3B"/>
    <w:rsid w:val="00084BB1"/>
    <w:rsid w:val="000853DD"/>
    <w:rsid w:val="00090BE3"/>
    <w:rsid w:val="000948A7"/>
    <w:rsid w:val="0009581A"/>
    <w:rsid w:val="00096A89"/>
    <w:rsid w:val="0009704F"/>
    <w:rsid w:val="000A1BBF"/>
    <w:rsid w:val="000A2AB2"/>
    <w:rsid w:val="000A5F8B"/>
    <w:rsid w:val="000A68F2"/>
    <w:rsid w:val="000B0A11"/>
    <w:rsid w:val="000B10AD"/>
    <w:rsid w:val="000B2262"/>
    <w:rsid w:val="000B307C"/>
    <w:rsid w:val="000B3A95"/>
    <w:rsid w:val="000B3EC2"/>
    <w:rsid w:val="000B5DE9"/>
    <w:rsid w:val="000B7062"/>
    <w:rsid w:val="000C10A3"/>
    <w:rsid w:val="000C35CE"/>
    <w:rsid w:val="000C35DD"/>
    <w:rsid w:val="000C3CE6"/>
    <w:rsid w:val="000C7137"/>
    <w:rsid w:val="000C73EE"/>
    <w:rsid w:val="000C758D"/>
    <w:rsid w:val="000D3946"/>
    <w:rsid w:val="000D61C9"/>
    <w:rsid w:val="000E489E"/>
    <w:rsid w:val="000E7027"/>
    <w:rsid w:val="000F0FBA"/>
    <w:rsid w:val="000F1137"/>
    <w:rsid w:val="000F225D"/>
    <w:rsid w:val="000F27B8"/>
    <w:rsid w:val="000F3705"/>
    <w:rsid w:val="000F4429"/>
    <w:rsid w:val="000F6BB2"/>
    <w:rsid w:val="000F7F1C"/>
    <w:rsid w:val="00100CE7"/>
    <w:rsid w:val="00101252"/>
    <w:rsid w:val="00103193"/>
    <w:rsid w:val="001070D4"/>
    <w:rsid w:val="0011205A"/>
    <w:rsid w:val="00115A17"/>
    <w:rsid w:val="00124921"/>
    <w:rsid w:val="0012495B"/>
    <w:rsid w:val="0013019E"/>
    <w:rsid w:val="001323D7"/>
    <w:rsid w:val="00136C4F"/>
    <w:rsid w:val="00136D5A"/>
    <w:rsid w:val="00140DB2"/>
    <w:rsid w:val="0014104E"/>
    <w:rsid w:val="00141491"/>
    <w:rsid w:val="001443D4"/>
    <w:rsid w:val="001478B2"/>
    <w:rsid w:val="00151248"/>
    <w:rsid w:val="00153C67"/>
    <w:rsid w:val="00154CB5"/>
    <w:rsid w:val="001550B5"/>
    <w:rsid w:val="00160FF0"/>
    <w:rsid w:val="001611F4"/>
    <w:rsid w:val="0016326E"/>
    <w:rsid w:val="0016390E"/>
    <w:rsid w:val="00171024"/>
    <w:rsid w:val="00171C91"/>
    <w:rsid w:val="00174860"/>
    <w:rsid w:val="00175455"/>
    <w:rsid w:val="00177C97"/>
    <w:rsid w:val="0018064E"/>
    <w:rsid w:val="0018098E"/>
    <w:rsid w:val="00182B90"/>
    <w:rsid w:val="00183901"/>
    <w:rsid w:val="00191275"/>
    <w:rsid w:val="00194800"/>
    <w:rsid w:val="001961FA"/>
    <w:rsid w:val="001A134B"/>
    <w:rsid w:val="001A41A7"/>
    <w:rsid w:val="001A6F30"/>
    <w:rsid w:val="001A70AA"/>
    <w:rsid w:val="001B0687"/>
    <w:rsid w:val="001B3AB5"/>
    <w:rsid w:val="001B5B3E"/>
    <w:rsid w:val="001C19C5"/>
    <w:rsid w:val="001C6076"/>
    <w:rsid w:val="001C6B8C"/>
    <w:rsid w:val="001D2463"/>
    <w:rsid w:val="001D59AB"/>
    <w:rsid w:val="001D649B"/>
    <w:rsid w:val="001E11A0"/>
    <w:rsid w:val="001E28AB"/>
    <w:rsid w:val="001E323B"/>
    <w:rsid w:val="001E3E56"/>
    <w:rsid w:val="001E477B"/>
    <w:rsid w:val="001E6977"/>
    <w:rsid w:val="001E6B08"/>
    <w:rsid w:val="001E6DFF"/>
    <w:rsid w:val="001E7241"/>
    <w:rsid w:val="00200CA9"/>
    <w:rsid w:val="00204AFA"/>
    <w:rsid w:val="00205EBF"/>
    <w:rsid w:val="00207D1E"/>
    <w:rsid w:val="00217673"/>
    <w:rsid w:val="002215AA"/>
    <w:rsid w:val="002216C4"/>
    <w:rsid w:val="00222BB7"/>
    <w:rsid w:val="00225624"/>
    <w:rsid w:val="00225C51"/>
    <w:rsid w:val="00225EA6"/>
    <w:rsid w:val="002267A8"/>
    <w:rsid w:val="00226979"/>
    <w:rsid w:val="00226CB3"/>
    <w:rsid w:val="00227E89"/>
    <w:rsid w:val="002300F1"/>
    <w:rsid w:val="00233631"/>
    <w:rsid w:val="0023481B"/>
    <w:rsid w:val="0023579F"/>
    <w:rsid w:val="00235C16"/>
    <w:rsid w:val="00237151"/>
    <w:rsid w:val="00240360"/>
    <w:rsid w:val="00243D2A"/>
    <w:rsid w:val="00245F53"/>
    <w:rsid w:val="00247DEF"/>
    <w:rsid w:val="002606CA"/>
    <w:rsid w:val="00262E6E"/>
    <w:rsid w:val="00265C70"/>
    <w:rsid w:val="00267B25"/>
    <w:rsid w:val="00267B61"/>
    <w:rsid w:val="0027311C"/>
    <w:rsid w:val="002740A3"/>
    <w:rsid w:val="00276B57"/>
    <w:rsid w:val="0028107D"/>
    <w:rsid w:val="002817D2"/>
    <w:rsid w:val="00283544"/>
    <w:rsid w:val="00283BC0"/>
    <w:rsid w:val="00284B86"/>
    <w:rsid w:val="00286983"/>
    <w:rsid w:val="00287925"/>
    <w:rsid w:val="00291A49"/>
    <w:rsid w:val="0029277C"/>
    <w:rsid w:val="00292D1F"/>
    <w:rsid w:val="00293AFB"/>
    <w:rsid w:val="00293BCA"/>
    <w:rsid w:val="00296E53"/>
    <w:rsid w:val="002A32ED"/>
    <w:rsid w:val="002A391A"/>
    <w:rsid w:val="002A6082"/>
    <w:rsid w:val="002A6BA3"/>
    <w:rsid w:val="002A730C"/>
    <w:rsid w:val="002B358E"/>
    <w:rsid w:val="002B37AD"/>
    <w:rsid w:val="002B4666"/>
    <w:rsid w:val="002B4C7B"/>
    <w:rsid w:val="002B4EF3"/>
    <w:rsid w:val="002B5082"/>
    <w:rsid w:val="002B61AC"/>
    <w:rsid w:val="002B78F4"/>
    <w:rsid w:val="002C0AB0"/>
    <w:rsid w:val="002C1C31"/>
    <w:rsid w:val="002C30A4"/>
    <w:rsid w:val="002C3C9F"/>
    <w:rsid w:val="002C5C73"/>
    <w:rsid w:val="002D095A"/>
    <w:rsid w:val="002D0C13"/>
    <w:rsid w:val="002D1C7F"/>
    <w:rsid w:val="002D2616"/>
    <w:rsid w:val="002D30BB"/>
    <w:rsid w:val="002D6162"/>
    <w:rsid w:val="002D70A0"/>
    <w:rsid w:val="002E00F2"/>
    <w:rsid w:val="002E1621"/>
    <w:rsid w:val="002E193F"/>
    <w:rsid w:val="002E3134"/>
    <w:rsid w:val="002E35AA"/>
    <w:rsid w:val="002E3B47"/>
    <w:rsid w:val="002E6B65"/>
    <w:rsid w:val="002F0224"/>
    <w:rsid w:val="002F09D2"/>
    <w:rsid w:val="002F1057"/>
    <w:rsid w:val="002F1D10"/>
    <w:rsid w:val="002F259B"/>
    <w:rsid w:val="002F3498"/>
    <w:rsid w:val="002F43EE"/>
    <w:rsid w:val="002F5889"/>
    <w:rsid w:val="00300CB9"/>
    <w:rsid w:val="0030280E"/>
    <w:rsid w:val="00302EA2"/>
    <w:rsid w:val="00307372"/>
    <w:rsid w:val="003079FA"/>
    <w:rsid w:val="00315569"/>
    <w:rsid w:val="00315770"/>
    <w:rsid w:val="00320AD0"/>
    <w:rsid w:val="0032249A"/>
    <w:rsid w:val="00322F6D"/>
    <w:rsid w:val="00324057"/>
    <w:rsid w:val="00324337"/>
    <w:rsid w:val="003244B1"/>
    <w:rsid w:val="00327E24"/>
    <w:rsid w:val="003310CB"/>
    <w:rsid w:val="00334C50"/>
    <w:rsid w:val="00337B30"/>
    <w:rsid w:val="003422F6"/>
    <w:rsid w:val="00342EE3"/>
    <w:rsid w:val="00343CAF"/>
    <w:rsid w:val="00343CCD"/>
    <w:rsid w:val="0034401E"/>
    <w:rsid w:val="00344516"/>
    <w:rsid w:val="00344521"/>
    <w:rsid w:val="003446D0"/>
    <w:rsid w:val="00344A4D"/>
    <w:rsid w:val="00345677"/>
    <w:rsid w:val="003465A7"/>
    <w:rsid w:val="00346D97"/>
    <w:rsid w:val="003479AC"/>
    <w:rsid w:val="00354014"/>
    <w:rsid w:val="00355E7D"/>
    <w:rsid w:val="0036251D"/>
    <w:rsid w:val="00366548"/>
    <w:rsid w:val="00371277"/>
    <w:rsid w:val="00371FF7"/>
    <w:rsid w:val="003723F8"/>
    <w:rsid w:val="00373268"/>
    <w:rsid w:val="00373F99"/>
    <w:rsid w:val="003746F9"/>
    <w:rsid w:val="003752E5"/>
    <w:rsid w:val="003754D8"/>
    <w:rsid w:val="00380F32"/>
    <w:rsid w:val="00380F34"/>
    <w:rsid w:val="003828A8"/>
    <w:rsid w:val="00382BD9"/>
    <w:rsid w:val="00385553"/>
    <w:rsid w:val="0038646B"/>
    <w:rsid w:val="003865F7"/>
    <w:rsid w:val="003875F9"/>
    <w:rsid w:val="003923B4"/>
    <w:rsid w:val="00392836"/>
    <w:rsid w:val="00394F00"/>
    <w:rsid w:val="003A06A5"/>
    <w:rsid w:val="003A0791"/>
    <w:rsid w:val="003A3465"/>
    <w:rsid w:val="003A4A41"/>
    <w:rsid w:val="003A6626"/>
    <w:rsid w:val="003A7EDE"/>
    <w:rsid w:val="003A7FBD"/>
    <w:rsid w:val="003B0146"/>
    <w:rsid w:val="003B0ECF"/>
    <w:rsid w:val="003B18D1"/>
    <w:rsid w:val="003B42BC"/>
    <w:rsid w:val="003B457B"/>
    <w:rsid w:val="003B4BB6"/>
    <w:rsid w:val="003B4D26"/>
    <w:rsid w:val="003B4F86"/>
    <w:rsid w:val="003B76F4"/>
    <w:rsid w:val="003C1F5E"/>
    <w:rsid w:val="003C690D"/>
    <w:rsid w:val="003D4605"/>
    <w:rsid w:val="003D7EE6"/>
    <w:rsid w:val="003E1283"/>
    <w:rsid w:val="003E233B"/>
    <w:rsid w:val="003E4FEF"/>
    <w:rsid w:val="003E57A2"/>
    <w:rsid w:val="003E77A5"/>
    <w:rsid w:val="003E7E07"/>
    <w:rsid w:val="003F151A"/>
    <w:rsid w:val="003F5425"/>
    <w:rsid w:val="003F5936"/>
    <w:rsid w:val="00402474"/>
    <w:rsid w:val="0040406A"/>
    <w:rsid w:val="004041FA"/>
    <w:rsid w:val="00404706"/>
    <w:rsid w:val="0041085D"/>
    <w:rsid w:val="00411275"/>
    <w:rsid w:val="00411BC2"/>
    <w:rsid w:val="00411DAE"/>
    <w:rsid w:val="00412CC6"/>
    <w:rsid w:val="00412CD3"/>
    <w:rsid w:val="00417E7F"/>
    <w:rsid w:val="00417F77"/>
    <w:rsid w:val="00421229"/>
    <w:rsid w:val="00426127"/>
    <w:rsid w:val="004268D9"/>
    <w:rsid w:val="00430D39"/>
    <w:rsid w:val="0043170C"/>
    <w:rsid w:val="00432FCF"/>
    <w:rsid w:val="00433108"/>
    <w:rsid w:val="00434A9E"/>
    <w:rsid w:val="0043680D"/>
    <w:rsid w:val="004372AC"/>
    <w:rsid w:val="004407AE"/>
    <w:rsid w:val="00440F2D"/>
    <w:rsid w:val="004413E3"/>
    <w:rsid w:val="0044384D"/>
    <w:rsid w:val="004453DE"/>
    <w:rsid w:val="00445C7A"/>
    <w:rsid w:val="004464D1"/>
    <w:rsid w:val="004467E2"/>
    <w:rsid w:val="00447476"/>
    <w:rsid w:val="00454A10"/>
    <w:rsid w:val="00456D6F"/>
    <w:rsid w:val="00461A1F"/>
    <w:rsid w:val="00464704"/>
    <w:rsid w:val="004668B6"/>
    <w:rsid w:val="0046750A"/>
    <w:rsid w:val="004704E8"/>
    <w:rsid w:val="004706BD"/>
    <w:rsid w:val="004742F8"/>
    <w:rsid w:val="00475DF2"/>
    <w:rsid w:val="00476D75"/>
    <w:rsid w:val="00480640"/>
    <w:rsid w:val="00480F0B"/>
    <w:rsid w:val="004857F2"/>
    <w:rsid w:val="0049097E"/>
    <w:rsid w:val="00491285"/>
    <w:rsid w:val="00493FF8"/>
    <w:rsid w:val="00494D7B"/>
    <w:rsid w:val="00495457"/>
    <w:rsid w:val="004961D7"/>
    <w:rsid w:val="0049684A"/>
    <w:rsid w:val="004A4BE6"/>
    <w:rsid w:val="004A5B03"/>
    <w:rsid w:val="004B0D9F"/>
    <w:rsid w:val="004B3BFE"/>
    <w:rsid w:val="004B5856"/>
    <w:rsid w:val="004B5B0B"/>
    <w:rsid w:val="004B60DF"/>
    <w:rsid w:val="004C1A70"/>
    <w:rsid w:val="004C1FEA"/>
    <w:rsid w:val="004C323C"/>
    <w:rsid w:val="004C404B"/>
    <w:rsid w:val="004C5D78"/>
    <w:rsid w:val="004C7622"/>
    <w:rsid w:val="004D094F"/>
    <w:rsid w:val="004D0BE6"/>
    <w:rsid w:val="004D1ABA"/>
    <w:rsid w:val="004E0212"/>
    <w:rsid w:val="004E39A2"/>
    <w:rsid w:val="004E3A41"/>
    <w:rsid w:val="004E460D"/>
    <w:rsid w:val="004E6D1D"/>
    <w:rsid w:val="004E7586"/>
    <w:rsid w:val="004F0086"/>
    <w:rsid w:val="004F0C3F"/>
    <w:rsid w:val="004F22E3"/>
    <w:rsid w:val="004F4A52"/>
    <w:rsid w:val="004F615B"/>
    <w:rsid w:val="004F7204"/>
    <w:rsid w:val="004F7E1F"/>
    <w:rsid w:val="005005A4"/>
    <w:rsid w:val="005022D7"/>
    <w:rsid w:val="005031A2"/>
    <w:rsid w:val="00504365"/>
    <w:rsid w:val="00504A00"/>
    <w:rsid w:val="0050707E"/>
    <w:rsid w:val="005103EC"/>
    <w:rsid w:val="005105F6"/>
    <w:rsid w:val="00514433"/>
    <w:rsid w:val="0051500E"/>
    <w:rsid w:val="00517E4E"/>
    <w:rsid w:val="00521E9F"/>
    <w:rsid w:val="00527C7F"/>
    <w:rsid w:val="005311B2"/>
    <w:rsid w:val="00534063"/>
    <w:rsid w:val="00544918"/>
    <w:rsid w:val="00545145"/>
    <w:rsid w:val="00551446"/>
    <w:rsid w:val="005517D6"/>
    <w:rsid w:val="00552C80"/>
    <w:rsid w:val="005566B7"/>
    <w:rsid w:val="005567DA"/>
    <w:rsid w:val="00560085"/>
    <w:rsid w:val="0056156F"/>
    <w:rsid w:val="00561694"/>
    <w:rsid w:val="00565138"/>
    <w:rsid w:val="00565C71"/>
    <w:rsid w:val="0057166A"/>
    <w:rsid w:val="005738A0"/>
    <w:rsid w:val="0057443E"/>
    <w:rsid w:val="005807F1"/>
    <w:rsid w:val="00585846"/>
    <w:rsid w:val="00586740"/>
    <w:rsid w:val="00586F3A"/>
    <w:rsid w:val="005873D8"/>
    <w:rsid w:val="00592A8C"/>
    <w:rsid w:val="00594657"/>
    <w:rsid w:val="0059552A"/>
    <w:rsid w:val="005963FA"/>
    <w:rsid w:val="005A3999"/>
    <w:rsid w:val="005A3F53"/>
    <w:rsid w:val="005A50AF"/>
    <w:rsid w:val="005A64D7"/>
    <w:rsid w:val="005B3172"/>
    <w:rsid w:val="005B318E"/>
    <w:rsid w:val="005B327A"/>
    <w:rsid w:val="005B3DCE"/>
    <w:rsid w:val="005B7E7E"/>
    <w:rsid w:val="005C05FA"/>
    <w:rsid w:val="005C233A"/>
    <w:rsid w:val="005C2688"/>
    <w:rsid w:val="005C5966"/>
    <w:rsid w:val="005D205C"/>
    <w:rsid w:val="005D377A"/>
    <w:rsid w:val="005D5D80"/>
    <w:rsid w:val="005E026A"/>
    <w:rsid w:val="005E1231"/>
    <w:rsid w:val="005E2C1C"/>
    <w:rsid w:val="005E3204"/>
    <w:rsid w:val="005E3E3A"/>
    <w:rsid w:val="005E6807"/>
    <w:rsid w:val="005F3215"/>
    <w:rsid w:val="005F39F0"/>
    <w:rsid w:val="005F413E"/>
    <w:rsid w:val="005F4694"/>
    <w:rsid w:val="005F4B4D"/>
    <w:rsid w:val="005F7491"/>
    <w:rsid w:val="005F77B7"/>
    <w:rsid w:val="00604ED3"/>
    <w:rsid w:val="00607057"/>
    <w:rsid w:val="00610135"/>
    <w:rsid w:val="006103D2"/>
    <w:rsid w:val="00611D22"/>
    <w:rsid w:val="00612D6A"/>
    <w:rsid w:val="0061567C"/>
    <w:rsid w:val="00617BC7"/>
    <w:rsid w:val="00617E01"/>
    <w:rsid w:val="00622AAC"/>
    <w:rsid w:val="00622BE9"/>
    <w:rsid w:val="006237FB"/>
    <w:rsid w:val="00627670"/>
    <w:rsid w:val="00635429"/>
    <w:rsid w:val="00637223"/>
    <w:rsid w:val="00637DA5"/>
    <w:rsid w:val="00642808"/>
    <w:rsid w:val="00645F05"/>
    <w:rsid w:val="006460E5"/>
    <w:rsid w:val="00647C08"/>
    <w:rsid w:val="0065054A"/>
    <w:rsid w:val="006515BD"/>
    <w:rsid w:val="006549D3"/>
    <w:rsid w:val="0065734C"/>
    <w:rsid w:val="006610D6"/>
    <w:rsid w:val="006620CA"/>
    <w:rsid w:val="006623D1"/>
    <w:rsid w:val="0066421C"/>
    <w:rsid w:val="00664F4B"/>
    <w:rsid w:val="0066702D"/>
    <w:rsid w:val="006703D0"/>
    <w:rsid w:val="0067473C"/>
    <w:rsid w:val="00675300"/>
    <w:rsid w:val="00677B1F"/>
    <w:rsid w:val="0068368E"/>
    <w:rsid w:val="006851C5"/>
    <w:rsid w:val="00685394"/>
    <w:rsid w:val="00686A76"/>
    <w:rsid w:val="00686C7D"/>
    <w:rsid w:val="00687770"/>
    <w:rsid w:val="00690111"/>
    <w:rsid w:val="006912F8"/>
    <w:rsid w:val="00696F44"/>
    <w:rsid w:val="00697032"/>
    <w:rsid w:val="006A1852"/>
    <w:rsid w:val="006A1B30"/>
    <w:rsid w:val="006A5951"/>
    <w:rsid w:val="006B20F2"/>
    <w:rsid w:val="006B301A"/>
    <w:rsid w:val="006B6D9D"/>
    <w:rsid w:val="006C444D"/>
    <w:rsid w:val="006C5D5C"/>
    <w:rsid w:val="006D0A65"/>
    <w:rsid w:val="006D0D24"/>
    <w:rsid w:val="006D18A0"/>
    <w:rsid w:val="006D1A8F"/>
    <w:rsid w:val="006D3216"/>
    <w:rsid w:val="006D327F"/>
    <w:rsid w:val="006D3672"/>
    <w:rsid w:val="006D3693"/>
    <w:rsid w:val="006D3EA2"/>
    <w:rsid w:val="006E0571"/>
    <w:rsid w:val="006E2CF1"/>
    <w:rsid w:val="006E324C"/>
    <w:rsid w:val="006E3BFF"/>
    <w:rsid w:val="006E3CF1"/>
    <w:rsid w:val="006F0F9E"/>
    <w:rsid w:val="006F2D60"/>
    <w:rsid w:val="006F4588"/>
    <w:rsid w:val="006F4F15"/>
    <w:rsid w:val="006F5C9F"/>
    <w:rsid w:val="006F5DDE"/>
    <w:rsid w:val="006F6A0D"/>
    <w:rsid w:val="006F6F51"/>
    <w:rsid w:val="007062EA"/>
    <w:rsid w:val="00711266"/>
    <w:rsid w:val="00712834"/>
    <w:rsid w:val="00713BAD"/>
    <w:rsid w:val="00720B9F"/>
    <w:rsid w:val="00721286"/>
    <w:rsid w:val="00721801"/>
    <w:rsid w:val="00722935"/>
    <w:rsid w:val="00724562"/>
    <w:rsid w:val="00724D5B"/>
    <w:rsid w:val="00724FF9"/>
    <w:rsid w:val="007250D6"/>
    <w:rsid w:val="007263E9"/>
    <w:rsid w:val="00726F77"/>
    <w:rsid w:val="00730012"/>
    <w:rsid w:val="0073125E"/>
    <w:rsid w:val="00732D56"/>
    <w:rsid w:val="007361C2"/>
    <w:rsid w:val="00737094"/>
    <w:rsid w:val="00740A79"/>
    <w:rsid w:val="00740DEC"/>
    <w:rsid w:val="00740E1E"/>
    <w:rsid w:val="00740F48"/>
    <w:rsid w:val="00741B41"/>
    <w:rsid w:val="00744E9F"/>
    <w:rsid w:val="007473EA"/>
    <w:rsid w:val="00750193"/>
    <w:rsid w:val="00752EFC"/>
    <w:rsid w:val="0075434F"/>
    <w:rsid w:val="00755B20"/>
    <w:rsid w:val="00757795"/>
    <w:rsid w:val="00763201"/>
    <w:rsid w:val="007721F7"/>
    <w:rsid w:val="007771A1"/>
    <w:rsid w:val="007800C2"/>
    <w:rsid w:val="00780D9C"/>
    <w:rsid w:val="007816B6"/>
    <w:rsid w:val="0078583D"/>
    <w:rsid w:val="00785C14"/>
    <w:rsid w:val="007919F7"/>
    <w:rsid w:val="00792536"/>
    <w:rsid w:val="007938EA"/>
    <w:rsid w:val="007954A0"/>
    <w:rsid w:val="007A0D58"/>
    <w:rsid w:val="007A3A9B"/>
    <w:rsid w:val="007A3DF2"/>
    <w:rsid w:val="007A5D80"/>
    <w:rsid w:val="007A626F"/>
    <w:rsid w:val="007A6B9B"/>
    <w:rsid w:val="007B1BAD"/>
    <w:rsid w:val="007B240F"/>
    <w:rsid w:val="007B4495"/>
    <w:rsid w:val="007B7475"/>
    <w:rsid w:val="007B7D28"/>
    <w:rsid w:val="007C1AF2"/>
    <w:rsid w:val="007C4270"/>
    <w:rsid w:val="007C6076"/>
    <w:rsid w:val="007D1B7D"/>
    <w:rsid w:val="007D29E9"/>
    <w:rsid w:val="007E19F2"/>
    <w:rsid w:val="007E329F"/>
    <w:rsid w:val="007E473B"/>
    <w:rsid w:val="007E5227"/>
    <w:rsid w:val="007E66E3"/>
    <w:rsid w:val="007E6EC4"/>
    <w:rsid w:val="007E760A"/>
    <w:rsid w:val="007E7CE0"/>
    <w:rsid w:val="007F0655"/>
    <w:rsid w:val="007F116C"/>
    <w:rsid w:val="007F2A16"/>
    <w:rsid w:val="007F2BD1"/>
    <w:rsid w:val="007F3827"/>
    <w:rsid w:val="007F5889"/>
    <w:rsid w:val="00800AAF"/>
    <w:rsid w:val="00800C94"/>
    <w:rsid w:val="0080145D"/>
    <w:rsid w:val="0080212F"/>
    <w:rsid w:val="00810898"/>
    <w:rsid w:val="00814445"/>
    <w:rsid w:val="008152BD"/>
    <w:rsid w:val="008152C0"/>
    <w:rsid w:val="0081617D"/>
    <w:rsid w:val="0081726D"/>
    <w:rsid w:val="00821723"/>
    <w:rsid w:val="00822829"/>
    <w:rsid w:val="00826557"/>
    <w:rsid w:val="00827BB8"/>
    <w:rsid w:val="0083288A"/>
    <w:rsid w:val="00832CF0"/>
    <w:rsid w:val="008359FE"/>
    <w:rsid w:val="00835F2F"/>
    <w:rsid w:val="00837141"/>
    <w:rsid w:val="00837F5A"/>
    <w:rsid w:val="00841E08"/>
    <w:rsid w:val="0084251F"/>
    <w:rsid w:val="0084416E"/>
    <w:rsid w:val="00844AA9"/>
    <w:rsid w:val="008502EB"/>
    <w:rsid w:val="00852199"/>
    <w:rsid w:val="008528F6"/>
    <w:rsid w:val="0085710B"/>
    <w:rsid w:val="0086420A"/>
    <w:rsid w:val="00867844"/>
    <w:rsid w:val="00873014"/>
    <w:rsid w:val="008735A9"/>
    <w:rsid w:val="00873B07"/>
    <w:rsid w:val="0087593A"/>
    <w:rsid w:val="00875ED8"/>
    <w:rsid w:val="008820E1"/>
    <w:rsid w:val="0088222E"/>
    <w:rsid w:val="00884B05"/>
    <w:rsid w:val="0088519E"/>
    <w:rsid w:val="00891275"/>
    <w:rsid w:val="00892108"/>
    <w:rsid w:val="008929E6"/>
    <w:rsid w:val="00895155"/>
    <w:rsid w:val="00895D54"/>
    <w:rsid w:val="008A1290"/>
    <w:rsid w:val="008A1D42"/>
    <w:rsid w:val="008A3113"/>
    <w:rsid w:val="008A4C5B"/>
    <w:rsid w:val="008A543F"/>
    <w:rsid w:val="008A6F4B"/>
    <w:rsid w:val="008B0E45"/>
    <w:rsid w:val="008B11B5"/>
    <w:rsid w:val="008B1438"/>
    <w:rsid w:val="008B253E"/>
    <w:rsid w:val="008B28B4"/>
    <w:rsid w:val="008B310E"/>
    <w:rsid w:val="008B390B"/>
    <w:rsid w:val="008B75AA"/>
    <w:rsid w:val="008C0414"/>
    <w:rsid w:val="008C0D3B"/>
    <w:rsid w:val="008C1242"/>
    <w:rsid w:val="008C475B"/>
    <w:rsid w:val="008C4F4C"/>
    <w:rsid w:val="008C6839"/>
    <w:rsid w:val="008C77E9"/>
    <w:rsid w:val="008C77EE"/>
    <w:rsid w:val="008D3284"/>
    <w:rsid w:val="008D42AF"/>
    <w:rsid w:val="008D4A85"/>
    <w:rsid w:val="008D4B04"/>
    <w:rsid w:val="008E0F73"/>
    <w:rsid w:val="008E1DAD"/>
    <w:rsid w:val="008E47FE"/>
    <w:rsid w:val="008E505D"/>
    <w:rsid w:val="008E6263"/>
    <w:rsid w:val="008F0881"/>
    <w:rsid w:val="008F0D53"/>
    <w:rsid w:val="008F1BDC"/>
    <w:rsid w:val="008F2C12"/>
    <w:rsid w:val="008F64C1"/>
    <w:rsid w:val="00900E81"/>
    <w:rsid w:val="00901EED"/>
    <w:rsid w:val="009036A0"/>
    <w:rsid w:val="0090555D"/>
    <w:rsid w:val="00911493"/>
    <w:rsid w:val="00912AB9"/>
    <w:rsid w:val="00920047"/>
    <w:rsid w:val="00925007"/>
    <w:rsid w:val="00925056"/>
    <w:rsid w:val="00925F7D"/>
    <w:rsid w:val="009321FA"/>
    <w:rsid w:val="00933CAF"/>
    <w:rsid w:val="00934C7C"/>
    <w:rsid w:val="009367D0"/>
    <w:rsid w:val="009418BD"/>
    <w:rsid w:val="00944158"/>
    <w:rsid w:val="00946A84"/>
    <w:rsid w:val="009470F6"/>
    <w:rsid w:val="00952434"/>
    <w:rsid w:val="00952708"/>
    <w:rsid w:val="009535ED"/>
    <w:rsid w:val="0095707D"/>
    <w:rsid w:val="00957E8B"/>
    <w:rsid w:val="00961CA5"/>
    <w:rsid w:val="00961D3F"/>
    <w:rsid w:val="00962497"/>
    <w:rsid w:val="00962B80"/>
    <w:rsid w:val="00964D8D"/>
    <w:rsid w:val="00966075"/>
    <w:rsid w:val="00970374"/>
    <w:rsid w:val="0097269B"/>
    <w:rsid w:val="0097345D"/>
    <w:rsid w:val="00974D40"/>
    <w:rsid w:val="009755E1"/>
    <w:rsid w:val="00977ABD"/>
    <w:rsid w:val="0098131B"/>
    <w:rsid w:val="00983542"/>
    <w:rsid w:val="00985951"/>
    <w:rsid w:val="00985FB3"/>
    <w:rsid w:val="009900F9"/>
    <w:rsid w:val="00990BBC"/>
    <w:rsid w:val="00990BF6"/>
    <w:rsid w:val="009914F7"/>
    <w:rsid w:val="00993B11"/>
    <w:rsid w:val="00996C82"/>
    <w:rsid w:val="00996DDD"/>
    <w:rsid w:val="009A0FA0"/>
    <w:rsid w:val="009B0A97"/>
    <w:rsid w:val="009B1767"/>
    <w:rsid w:val="009B663A"/>
    <w:rsid w:val="009C2304"/>
    <w:rsid w:val="009C501B"/>
    <w:rsid w:val="009C52EE"/>
    <w:rsid w:val="009D057F"/>
    <w:rsid w:val="009D1294"/>
    <w:rsid w:val="009D3E42"/>
    <w:rsid w:val="009D60AD"/>
    <w:rsid w:val="009E04B0"/>
    <w:rsid w:val="009E0888"/>
    <w:rsid w:val="009E382D"/>
    <w:rsid w:val="009E5912"/>
    <w:rsid w:val="009E706D"/>
    <w:rsid w:val="009F102C"/>
    <w:rsid w:val="009F16F7"/>
    <w:rsid w:val="009F21B0"/>
    <w:rsid w:val="009F5C6B"/>
    <w:rsid w:val="00A03610"/>
    <w:rsid w:val="00A04DF4"/>
    <w:rsid w:val="00A05A86"/>
    <w:rsid w:val="00A11684"/>
    <w:rsid w:val="00A1177A"/>
    <w:rsid w:val="00A119C8"/>
    <w:rsid w:val="00A13922"/>
    <w:rsid w:val="00A1484B"/>
    <w:rsid w:val="00A1605D"/>
    <w:rsid w:val="00A16779"/>
    <w:rsid w:val="00A21921"/>
    <w:rsid w:val="00A22D98"/>
    <w:rsid w:val="00A26C4B"/>
    <w:rsid w:val="00A27A73"/>
    <w:rsid w:val="00A304D7"/>
    <w:rsid w:val="00A3053B"/>
    <w:rsid w:val="00A32983"/>
    <w:rsid w:val="00A33713"/>
    <w:rsid w:val="00A33842"/>
    <w:rsid w:val="00A35E90"/>
    <w:rsid w:val="00A36723"/>
    <w:rsid w:val="00A36C2D"/>
    <w:rsid w:val="00A4141B"/>
    <w:rsid w:val="00A41A90"/>
    <w:rsid w:val="00A41D5A"/>
    <w:rsid w:val="00A47267"/>
    <w:rsid w:val="00A514FD"/>
    <w:rsid w:val="00A517CA"/>
    <w:rsid w:val="00A51E4B"/>
    <w:rsid w:val="00A541F8"/>
    <w:rsid w:val="00A543E9"/>
    <w:rsid w:val="00A60E1A"/>
    <w:rsid w:val="00A6132F"/>
    <w:rsid w:val="00A617FD"/>
    <w:rsid w:val="00A65C60"/>
    <w:rsid w:val="00A66E58"/>
    <w:rsid w:val="00A6740B"/>
    <w:rsid w:val="00A7234B"/>
    <w:rsid w:val="00A72A7D"/>
    <w:rsid w:val="00A741D5"/>
    <w:rsid w:val="00A761BA"/>
    <w:rsid w:val="00A7658E"/>
    <w:rsid w:val="00A77519"/>
    <w:rsid w:val="00A82DCE"/>
    <w:rsid w:val="00A83AE9"/>
    <w:rsid w:val="00A86146"/>
    <w:rsid w:val="00A865B9"/>
    <w:rsid w:val="00A8769C"/>
    <w:rsid w:val="00A90899"/>
    <w:rsid w:val="00A92827"/>
    <w:rsid w:val="00A93035"/>
    <w:rsid w:val="00A9598B"/>
    <w:rsid w:val="00A97D30"/>
    <w:rsid w:val="00A97E5C"/>
    <w:rsid w:val="00A97FEF"/>
    <w:rsid w:val="00AA0B0F"/>
    <w:rsid w:val="00AA0D79"/>
    <w:rsid w:val="00AA21F1"/>
    <w:rsid w:val="00AA7864"/>
    <w:rsid w:val="00AB1EA6"/>
    <w:rsid w:val="00AB507E"/>
    <w:rsid w:val="00AC03CC"/>
    <w:rsid w:val="00AC3293"/>
    <w:rsid w:val="00AC36A8"/>
    <w:rsid w:val="00AC429A"/>
    <w:rsid w:val="00AC5F2A"/>
    <w:rsid w:val="00AD12A6"/>
    <w:rsid w:val="00AD2564"/>
    <w:rsid w:val="00AD272A"/>
    <w:rsid w:val="00AD7230"/>
    <w:rsid w:val="00AE089E"/>
    <w:rsid w:val="00AE13F0"/>
    <w:rsid w:val="00AE752C"/>
    <w:rsid w:val="00AF056B"/>
    <w:rsid w:val="00AF47A4"/>
    <w:rsid w:val="00AF6FDF"/>
    <w:rsid w:val="00AF7787"/>
    <w:rsid w:val="00B071AB"/>
    <w:rsid w:val="00B11A49"/>
    <w:rsid w:val="00B11CB2"/>
    <w:rsid w:val="00B14915"/>
    <w:rsid w:val="00B156EE"/>
    <w:rsid w:val="00B21F36"/>
    <w:rsid w:val="00B2236E"/>
    <w:rsid w:val="00B23847"/>
    <w:rsid w:val="00B24846"/>
    <w:rsid w:val="00B30D16"/>
    <w:rsid w:val="00B3219C"/>
    <w:rsid w:val="00B34C97"/>
    <w:rsid w:val="00B35A7D"/>
    <w:rsid w:val="00B369B5"/>
    <w:rsid w:val="00B3764D"/>
    <w:rsid w:val="00B411BB"/>
    <w:rsid w:val="00B413D1"/>
    <w:rsid w:val="00B41A54"/>
    <w:rsid w:val="00B46D31"/>
    <w:rsid w:val="00B46EB4"/>
    <w:rsid w:val="00B50808"/>
    <w:rsid w:val="00B51174"/>
    <w:rsid w:val="00B53EA8"/>
    <w:rsid w:val="00B54474"/>
    <w:rsid w:val="00B556AA"/>
    <w:rsid w:val="00B557A0"/>
    <w:rsid w:val="00B55935"/>
    <w:rsid w:val="00B63343"/>
    <w:rsid w:val="00B64715"/>
    <w:rsid w:val="00B65DD2"/>
    <w:rsid w:val="00B668D8"/>
    <w:rsid w:val="00B75726"/>
    <w:rsid w:val="00B769B2"/>
    <w:rsid w:val="00B77168"/>
    <w:rsid w:val="00B808E7"/>
    <w:rsid w:val="00B80DEA"/>
    <w:rsid w:val="00B82093"/>
    <w:rsid w:val="00B83893"/>
    <w:rsid w:val="00B8604F"/>
    <w:rsid w:val="00B94C03"/>
    <w:rsid w:val="00B94C9C"/>
    <w:rsid w:val="00B96F04"/>
    <w:rsid w:val="00BA02AE"/>
    <w:rsid w:val="00BA0970"/>
    <w:rsid w:val="00BA6D91"/>
    <w:rsid w:val="00BB2D26"/>
    <w:rsid w:val="00BB4280"/>
    <w:rsid w:val="00BB710C"/>
    <w:rsid w:val="00BB7B87"/>
    <w:rsid w:val="00BB7D22"/>
    <w:rsid w:val="00BC3168"/>
    <w:rsid w:val="00BC3BC4"/>
    <w:rsid w:val="00BC5674"/>
    <w:rsid w:val="00BD18AC"/>
    <w:rsid w:val="00BD2349"/>
    <w:rsid w:val="00BD3118"/>
    <w:rsid w:val="00BD429D"/>
    <w:rsid w:val="00BD4D89"/>
    <w:rsid w:val="00BD5741"/>
    <w:rsid w:val="00BD60F9"/>
    <w:rsid w:val="00BE04D7"/>
    <w:rsid w:val="00BE346E"/>
    <w:rsid w:val="00BE7186"/>
    <w:rsid w:val="00BF1D42"/>
    <w:rsid w:val="00BF3A3F"/>
    <w:rsid w:val="00BF4F3F"/>
    <w:rsid w:val="00BF7A87"/>
    <w:rsid w:val="00C0141B"/>
    <w:rsid w:val="00C0313C"/>
    <w:rsid w:val="00C04C65"/>
    <w:rsid w:val="00C1153A"/>
    <w:rsid w:val="00C12A72"/>
    <w:rsid w:val="00C154D6"/>
    <w:rsid w:val="00C1745F"/>
    <w:rsid w:val="00C17F3F"/>
    <w:rsid w:val="00C23199"/>
    <w:rsid w:val="00C23812"/>
    <w:rsid w:val="00C23BA1"/>
    <w:rsid w:val="00C2708F"/>
    <w:rsid w:val="00C27D66"/>
    <w:rsid w:val="00C308CA"/>
    <w:rsid w:val="00C33380"/>
    <w:rsid w:val="00C334F1"/>
    <w:rsid w:val="00C33DD2"/>
    <w:rsid w:val="00C340E1"/>
    <w:rsid w:val="00C35453"/>
    <w:rsid w:val="00C36102"/>
    <w:rsid w:val="00C36CC1"/>
    <w:rsid w:val="00C41324"/>
    <w:rsid w:val="00C43388"/>
    <w:rsid w:val="00C44422"/>
    <w:rsid w:val="00C44FB1"/>
    <w:rsid w:val="00C4676E"/>
    <w:rsid w:val="00C523BE"/>
    <w:rsid w:val="00C54DD4"/>
    <w:rsid w:val="00C61F79"/>
    <w:rsid w:val="00C63303"/>
    <w:rsid w:val="00C633A7"/>
    <w:rsid w:val="00C63727"/>
    <w:rsid w:val="00C64732"/>
    <w:rsid w:val="00C66696"/>
    <w:rsid w:val="00C66E13"/>
    <w:rsid w:val="00C70018"/>
    <w:rsid w:val="00C739F5"/>
    <w:rsid w:val="00C74888"/>
    <w:rsid w:val="00C76B27"/>
    <w:rsid w:val="00C81310"/>
    <w:rsid w:val="00C85D8B"/>
    <w:rsid w:val="00C86B3E"/>
    <w:rsid w:val="00C878B3"/>
    <w:rsid w:val="00C900B8"/>
    <w:rsid w:val="00C91638"/>
    <w:rsid w:val="00C93217"/>
    <w:rsid w:val="00C935B5"/>
    <w:rsid w:val="00C938FE"/>
    <w:rsid w:val="00C93D2E"/>
    <w:rsid w:val="00C94C59"/>
    <w:rsid w:val="00CA170E"/>
    <w:rsid w:val="00CA57FE"/>
    <w:rsid w:val="00CA79F3"/>
    <w:rsid w:val="00CB05B2"/>
    <w:rsid w:val="00CB0EF1"/>
    <w:rsid w:val="00CB14BA"/>
    <w:rsid w:val="00CB2A8F"/>
    <w:rsid w:val="00CB2C34"/>
    <w:rsid w:val="00CB3B17"/>
    <w:rsid w:val="00CB5DF9"/>
    <w:rsid w:val="00CC0336"/>
    <w:rsid w:val="00CC5237"/>
    <w:rsid w:val="00CC667D"/>
    <w:rsid w:val="00CC6B10"/>
    <w:rsid w:val="00CD0483"/>
    <w:rsid w:val="00CD0718"/>
    <w:rsid w:val="00CD27B6"/>
    <w:rsid w:val="00CD41D2"/>
    <w:rsid w:val="00CD4670"/>
    <w:rsid w:val="00CE072D"/>
    <w:rsid w:val="00CE263D"/>
    <w:rsid w:val="00CF042C"/>
    <w:rsid w:val="00CF05FA"/>
    <w:rsid w:val="00CF0B1C"/>
    <w:rsid w:val="00CF1C21"/>
    <w:rsid w:val="00CF244D"/>
    <w:rsid w:val="00CF421E"/>
    <w:rsid w:val="00CF447A"/>
    <w:rsid w:val="00CF4AA2"/>
    <w:rsid w:val="00D0190C"/>
    <w:rsid w:val="00D01F2E"/>
    <w:rsid w:val="00D035CD"/>
    <w:rsid w:val="00D0414F"/>
    <w:rsid w:val="00D04A18"/>
    <w:rsid w:val="00D10713"/>
    <w:rsid w:val="00D108B4"/>
    <w:rsid w:val="00D10AAC"/>
    <w:rsid w:val="00D12407"/>
    <w:rsid w:val="00D128F0"/>
    <w:rsid w:val="00D12B8E"/>
    <w:rsid w:val="00D1565E"/>
    <w:rsid w:val="00D167FD"/>
    <w:rsid w:val="00D16E18"/>
    <w:rsid w:val="00D17058"/>
    <w:rsid w:val="00D17B79"/>
    <w:rsid w:val="00D20AFB"/>
    <w:rsid w:val="00D33250"/>
    <w:rsid w:val="00D33915"/>
    <w:rsid w:val="00D365CA"/>
    <w:rsid w:val="00D45348"/>
    <w:rsid w:val="00D5299D"/>
    <w:rsid w:val="00D576BF"/>
    <w:rsid w:val="00D57AAF"/>
    <w:rsid w:val="00D704D0"/>
    <w:rsid w:val="00D70DBF"/>
    <w:rsid w:val="00D715D8"/>
    <w:rsid w:val="00D71C40"/>
    <w:rsid w:val="00D72B85"/>
    <w:rsid w:val="00D72BE4"/>
    <w:rsid w:val="00D73601"/>
    <w:rsid w:val="00D75604"/>
    <w:rsid w:val="00D76A42"/>
    <w:rsid w:val="00D775F9"/>
    <w:rsid w:val="00D7774A"/>
    <w:rsid w:val="00D82A0A"/>
    <w:rsid w:val="00D877EE"/>
    <w:rsid w:val="00D87F4C"/>
    <w:rsid w:val="00D90A39"/>
    <w:rsid w:val="00D90A71"/>
    <w:rsid w:val="00D912F9"/>
    <w:rsid w:val="00D928AD"/>
    <w:rsid w:val="00D928EA"/>
    <w:rsid w:val="00D95087"/>
    <w:rsid w:val="00D95850"/>
    <w:rsid w:val="00D95A45"/>
    <w:rsid w:val="00D96908"/>
    <w:rsid w:val="00DA04C4"/>
    <w:rsid w:val="00DA094F"/>
    <w:rsid w:val="00DA69CE"/>
    <w:rsid w:val="00DA6AB2"/>
    <w:rsid w:val="00DA7197"/>
    <w:rsid w:val="00DA7A52"/>
    <w:rsid w:val="00DB2585"/>
    <w:rsid w:val="00DB3F7F"/>
    <w:rsid w:val="00DB66B1"/>
    <w:rsid w:val="00DB7C1B"/>
    <w:rsid w:val="00DC0057"/>
    <w:rsid w:val="00DC1068"/>
    <w:rsid w:val="00DC1D9E"/>
    <w:rsid w:val="00DC4C61"/>
    <w:rsid w:val="00DD3EA8"/>
    <w:rsid w:val="00DD7B33"/>
    <w:rsid w:val="00DD7C22"/>
    <w:rsid w:val="00DE01E8"/>
    <w:rsid w:val="00DE1B15"/>
    <w:rsid w:val="00DE1EF9"/>
    <w:rsid w:val="00DE3494"/>
    <w:rsid w:val="00DE460C"/>
    <w:rsid w:val="00DE5193"/>
    <w:rsid w:val="00DE5BAF"/>
    <w:rsid w:val="00DE782E"/>
    <w:rsid w:val="00DF5EB4"/>
    <w:rsid w:val="00DF63B6"/>
    <w:rsid w:val="00E02A35"/>
    <w:rsid w:val="00E03920"/>
    <w:rsid w:val="00E04201"/>
    <w:rsid w:val="00E13CB2"/>
    <w:rsid w:val="00E14280"/>
    <w:rsid w:val="00E14B98"/>
    <w:rsid w:val="00E162D5"/>
    <w:rsid w:val="00E16522"/>
    <w:rsid w:val="00E16D82"/>
    <w:rsid w:val="00E21A60"/>
    <w:rsid w:val="00E2460B"/>
    <w:rsid w:val="00E25E5A"/>
    <w:rsid w:val="00E26114"/>
    <w:rsid w:val="00E30843"/>
    <w:rsid w:val="00E30E29"/>
    <w:rsid w:val="00E31647"/>
    <w:rsid w:val="00E401E5"/>
    <w:rsid w:val="00E40FB9"/>
    <w:rsid w:val="00E41CFE"/>
    <w:rsid w:val="00E42783"/>
    <w:rsid w:val="00E46421"/>
    <w:rsid w:val="00E4743E"/>
    <w:rsid w:val="00E50966"/>
    <w:rsid w:val="00E5105A"/>
    <w:rsid w:val="00E514B7"/>
    <w:rsid w:val="00E51DAF"/>
    <w:rsid w:val="00E55BED"/>
    <w:rsid w:val="00E56679"/>
    <w:rsid w:val="00E5708F"/>
    <w:rsid w:val="00E60437"/>
    <w:rsid w:val="00E60846"/>
    <w:rsid w:val="00E6491F"/>
    <w:rsid w:val="00E66359"/>
    <w:rsid w:val="00E664EC"/>
    <w:rsid w:val="00E66791"/>
    <w:rsid w:val="00E70081"/>
    <w:rsid w:val="00E7200E"/>
    <w:rsid w:val="00E7219B"/>
    <w:rsid w:val="00E72748"/>
    <w:rsid w:val="00E72B16"/>
    <w:rsid w:val="00E73908"/>
    <w:rsid w:val="00E74B93"/>
    <w:rsid w:val="00E768A7"/>
    <w:rsid w:val="00E771F2"/>
    <w:rsid w:val="00E82DA0"/>
    <w:rsid w:val="00E877DE"/>
    <w:rsid w:val="00E92DB1"/>
    <w:rsid w:val="00E968FD"/>
    <w:rsid w:val="00EA0562"/>
    <w:rsid w:val="00EA22AA"/>
    <w:rsid w:val="00EA4E7D"/>
    <w:rsid w:val="00EA7F07"/>
    <w:rsid w:val="00EB1DAD"/>
    <w:rsid w:val="00EB4521"/>
    <w:rsid w:val="00EB4FF5"/>
    <w:rsid w:val="00EB78BB"/>
    <w:rsid w:val="00EC0329"/>
    <w:rsid w:val="00EC164F"/>
    <w:rsid w:val="00EC7D4E"/>
    <w:rsid w:val="00EC7FD4"/>
    <w:rsid w:val="00ED0426"/>
    <w:rsid w:val="00ED06B3"/>
    <w:rsid w:val="00ED2641"/>
    <w:rsid w:val="00ED27EF"/>
    <w:rsid w:val="00ED3BAA"/>
    <w:rsid w:val="00ED7C85"/>
    <w:rsid w:val="00ED7FE1"/>
    <w:rsid w:val="00EE0655"/>
    <w:rsid w:val="00EE19C4"/>
    <w:rsid w:val="00EE1F51"/>
    <w:rsid w:val="00EE2058"/>
    <w:rsid w:val="00EE3400"/>
    <w:rsid w:val="00EE6339"/>
    <w:rsid w:val="00EF0125"/>
    <w:rsid w:val="00EF3355"/>
    <w:rsid w:val="00EF4E5A"/>
    <w:rsid w:val="00EF5D2C"/>
    <w:rsid w:val="00EF5DBA"/>
    <w:rsid w:val="00EF6FA6"/>
    <w:rsid w:val="00F02DED"/>
    <w:rsid w:val="00F02DF1"/>
    <w:rsid w:val="00F048CC"/>
    <w:rsid w:val="00F06E27"/>
    <w:rsid w:val="00F11503"/>
    <w:rsid w:val="00F142EB"/>
    <w:rsid w:val="00F144D6"/>
    <w:rsid w:val="00F21E6C"/>
    <w:rsid w:val="00F21EB6"/>
    <w:rsid w:val="00F24545"/>
    <w:rsid w:val="00F24C6F"/>
    <w:rsid w:val="00F25D79"/>
    <w:rsid w:val="00F25F79"/>
    <w:rsid w:val="00F26D9C"/>
    <w:rsid w:val="00F26FFF"/>
    <w:rsid w:val="00F315B6"/>
    <w:rsid w:val="00F34375"/>
    <w:rsid w:val="00F36B9B"/>
    <w:rsid w:val="00F36BA6"/>
    <w:rsid w:val="00F37B93"/>
    <w:rsid w:val="00F40B1A"/>
    <w:rsid w:val="00F41FA6"/>
    <w:rsid w:val="00F44204"/>
    <w:rsid w:val="00F44562"/>
    <w:rsid w:val="00F459CE"/>
    <w:rsid w:val="00F460C2"/>
    <w:rsid w:val="00F461F6"/>
    <w:rsid w:val="00F500A9"/>
    <w:rsid w:val="00F50E83"/>
    <w:rsid w:val="00F51D1F"/>
    <w:rsid w:val="00F54375"/>
    <w:rsid w:val="00F5563C"/>
    <w:rsid w:val="00F56DC9"/>
    <w:rsid w:val="00F60725"/>
    <w:rsid w:val="00F61560"/>
    <w:rsid w:val="00F62DCA"/>
    <w:rsid w:val="00F635AB"/>
    <w:rsid w:val="00F65E50"/>
    <w:rsid w:val="00F6788E"/>
    <w:rsid w:val="00F715DA"/>
    <w:rsid w:val="00F74833"/>
    <w:rsid w:val="00F75BAF"/>
    <w:rsid w:val="00F774B0"/>
    <w:rsid w:val="00F77C4E"/>
    <w:rsid w:val="00F81AB5"/>
    <w:rsid w:val="00F855E8"/>
    <w:rsid w:val="00F9132A"/>
    <w:rsid w:val="00F933F6"/>
    <w:rsid w:val="00F94001"/>
    <w:rsid w:val="00F95689"/>
    <w:rsid w:val="00FA20EA"/>
    <w:rsid w:val="00FA3B62"/>
    <w:rsid w:val="00FA6850"/>
    <w:rsid w:val="00FB24EE"/>
    <w:rsid w:val="00FB4E5F"/>
    <w:rsid w:val="00FB4F79"/>
    <w:rsid w:val="00FB7397"/>
    <w:rsid w:val="00FC0E16"/>
    <w:rsid w:val="00FC14CB"/>
    <w:rsid w:val="00FC4338"/>
    <w:rsid w:val="00FC610B"/>
    <w:rsid w:val="00FC6D7F"/>
    <w:rsid w:val="00FC7595"/>
    <w:rsid w:val="00FD0827"/>
    <w:rsid w:val="00FD1A12"/>
    <w:rsid w:val="00FD29A1"/>
    <w:rsid w:val="00FD364C"/>
    <w:rsid w:val="00FD7863"/>
    <w:rsid w:val="00FD78C7"/>
    <w:rsid w:val="00FE0183"/>
    <w:rsid w:val="00FE0919"/>
    <w:rsid w:val="00FE1320"/>
    <w:rsid w:val="00FE1DE9"/>
    <w:rsid w:val="00FE1DEF"/>
    <w:rsid w:val="00FE58FA"/>
    <w:rsid w:val="00FE7167"/>
    <w:rsid w:val="00FE72EF"/>
    <w:rsid w:val="00FF0600"/>
    <w:rsid w:val="00FF3EC4"/>
    <w:rsid w:val="00FF7D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F8836"/>
  <w15:docId w15:val="{02EB1AA6-3CF7-443A-9C81-E95218B8C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64704"/>
    <w:pPr>
      <w:spacing w:before="79" w:line="480" w:lineRule="auto"/>
      <w:ind w:right="117"/>
    </w:pPr>
    <w:rPr>
      <w:rFonts w:ascii="Times New Roman" w:eastAsiaTheme="minorEastAsia" w:hAnsi="Times New Roman" w:cs="Times New Roman"/>
      <w:sz w:val="24"/>
      <w:szCs w:val="24"/>
      <w:lang w:bidi="en-US"/>
    </w:rPr>
  </w:style>
  <w:style w:type="paragraph" w:styleId="Heading1">
    <w:name w:val="heading 1"/>
    <w:basedOn w:val="Normal"/>
    <w:uiPriority w:val="1"/>
    <w:qFormat/>
    <w:rsid w:val="002B358E"/>
    <w:pPr>
      <w:widowControl/>
      <w:numPr>
        <w:numId w:val="19"/>
      </w:numPr>
      <w:autoSpaceDE/>
      <w:autoSpaceDN/>
      <w:spacing w:before="120" w:beforeAutospacing="1" w:after="100" w:afterAutospacing="1"/>
      <w:ind w:right="0"/>
      <w:outlineLvl w:val="0"/>
    </w:pPr>
    <w:rPr>
      <w:b/>
      <w:bCs/>
    </w:rPr>
  </w:style>
  <w:style w:type="paragraph" w:styleId="Heading2">
    <w:name w:val="heading 2"/>
    <w:basedOn w:val="Heading1"/>
    <w:next w:val="Normal"/>
    <w:link w:val="Heading2Char"/>
    <w:uiPriority w:val="9"/>
    <w:unhideWhenUsed/>
    <w:qFormat/>
    <w:rsid w:val="002B358E"/>
    <w:pPr>
      <w:numPr>
        <w:ilvl w:val="1"/>
      </w:numPr>
      <w:outlineLvl w:val="1"/>
    </w:pPr>
    <w:rPr>
      <w:b w:val="0"/>
      <w:bCs w:val="0"/>
    </w:rPr>
  </w:style>
  <w:style w:type="paragraph" w:styleId="Heading3">
    <w:name w:val="heading 3"/>
    <w:basedOn w:val="Normal"/>
    <w:next w:val="Normal"/>
    <w:link w:val="Heading3Char"/>
    <w:uiPriority w:val="9"/>
    <w:unhideWhenUsed/>
    <w:qFormat/>
    <w:rsid w:val="007C4270"/>
    <w:pPr>
      <w:keepNext/>
      <w:keepLines/>
      <w:numPr>
        <w:ilvl w:val="2"/>
        <w:numId w:val="19"/>
      </w:numPr>
      <w:spacing w:before="40"/>
      <w:outlineLvl w:val="2"/>
    </w:pPr>
    <w:rPr>
      <w:rFonts w:asciiTheme="majorBidi" w:eastAsiaTheme="majorEastAsia" w:hAnsiTheme="majorBidi" w:cstheme="majorBidi"/>
    </w:rPr>
  </w:style>
  <w:style w:type="paragraph" w:styleId="Heading4">
    <w:name w:val="heading 4"/>
    <w:basedOn w:val="Normal"/>
    <w:next w:val="Normal"/>
    <w:link w:val="Heading4Char"/>
    <w:uiPriority w:val="9"/>
    <w:unhideWhenUsed/>
    <w:qFormat/>
    <w:rsid w:val="00D167FD"/>
    <w:pPr>
      <w:keepNext/>
      <w:keepLines/>
      <w:numPr>
        <w:ilvl w:val="3"/>
        <w:numId w:val="19"/>
      </w:numPr>
      <w:spacing w:before="40"/>
      <w:outlineLvl w:val="3"/>
    </w:pPr>
    <w:rPr>
      <w:rFonts w:asciiTheme="majorBidi" w:eastAsiaTheme="majorEastAsia" w:hAnsiTheme="majorBidi" w:cstheme="majorBidi"/>
    </w:rPr>
  </w:style>
  <w:style w:type="paragraph" w:styleId="Heading5">
    <w:name w:val="heading 5"/>
    <w:basedOn w:val="Normal"/>
    <w:next w:val="Normal"/>
    <w:link w:val="Heading5Char"/>
    <w:uiPriority w:val="9"/>
    <w:semiHidden/>
    <w:unhideWhenUsed/>
    <w:qFormat/>
    <w:rsid w:val="006C444D"/>
    <w:pPr>
      <w:keepNext/>
      <w:keepLines/>
      <w:numPr>
        <w:ilvl w:val="4"/>
        <w:numId w:val="1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C444D"/>
    <w:pPr>
      <w:keepNext/>
      <w:keepLines/>
      <w:numPr>
        <w:ilvl w:val="5"/>
        <w:numId w:val="1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C444D"/>
    <w:pPr>
      <w:keepNext/>
      <w:keepLines/>
      <w:numPr>
        <w:ilvl w:val="6"/>
        <w:numId w:val="1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C444D"/>
    <w:pPr>
      <w:keepNext/>
      <w:keepLines/>
      <w:numPr>
        <w:ilvl w:val="7"/>
        <w:numId w:val="1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C444D"/>
    <w:pPr>
      <w:keepNext/>
      <w:keepLines/>
      <w:numPr>
        <w:ilvl w:val="8"/>
        <w:numId w:val="1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81"/>
      <w:ind w:left="539" w:hanging="439"/>
    </w:pPr>
  </w:style>
  <w:style w:type="paragraph" w:styleId="BodyText">
    <w:name w:val="Body Text"/>
    <w:basedOn w:val="Normal"/>
    <w:link w:val="BodyTextChar"/>
    <w:uiPriority w:val="1"/>
    <w:qFormat/>
    <w:rsid w:val="00504A00"/>
  </w:style>
  <w:style w:type="paragraph" w:styleId="ListParagraph">
    <w:name w:val="List Paragraph"/>
    <w:basedOn w:val="Normal"/>
    <w:uiPriority w:val="1"/>
    <w:qFormat/>
    <w:pPr>
      <w:ind w:left="460" w:hanging="439"/>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55E7D"/>
    <w:rPr>
      <w:color w:val="0000FF" w:themeColor="hyperlink"/>
      <w:u w:val="single"/>
    </w:rPr>
  </w:style>
  <w:style w:type="paragraph" w:styleId="BalloonText">
    <w:name w:val="Balloon Text"/>
    <w:basedOn w:val="Normal"/>
    <w:link w:val="BalloonTextChar"/>
    <w:uiPriority w:val="99"/>
    <w:semiHidden/>
    <w:unhideWhenUsed/>
    <w:rsid w:val="00E401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E5"/>
    <w:rPr>
      <w:rFonts w:ascii="Segoe UI" w:eastAsia="Times New Roman" w:hAnsi="Segoe UI" w:cs="Segoe UI"/>
      <w:sz w:val="18"/>
      <w:szCs w:val="18"/>
      <w:lang w:bidi="en-US"/>
    </w:rPr>
  </w:style>
  <w:style w:type="paragraph" w:styleId="Caption">
    <w:name w:val="caption"/>
    <w:basedOn w:val="Normal"/>
    <w:next w:val="Normal"/>
    <w:uiPriority w:val="35"/>
    <w:unhideWhenUsed/>
    <w:qFormat/>
    <w:rsid w:val="00D10AAC"/>
    <w:pPr>
      <w:spacing w:before="60" w:line="360" w:lineRule="auto"/>
      <w:ind w:right="115"/>
      <w:jc w:val="center"/>
    </w:pPr>
  </w:style>
  <w:style w:type="character" w:customStyle="1" w:styleId="Heading2Char">
    <w:name w:val="Heading 2 Char"/>
    <w:basedOn w:val="DefaultParagraphFont"/>
    <w:link w:val="Heading2"/>
    <w:uiPriority w:val="9"/>
    <w:rsid w:val="002B358E"/>
    <w:rPr>
      <w:rFonts w:ascii="Times New Roman" w:eastAsiaTheme="minorEastAsia" w:hAnsi="Times New Roman" w:cs="Times New Roman"/>
      <w:sz w:val="24"/>
      <w:szCs w:val="24"/>
      <w:lang w:bidi="en-US"/>
    </w:rPr>
  </w:style>
  <w:style w:type="paragraph" w:styleId="Bibliography">
    <w:name w:val="Bibliography"/>
    <w:basedOn w:val="Normal"/>
    <w:next w:val="Normal"/>
    <w:uiPriority w:val="37"/>
    <w:unhideWhenUsed/>
    <w:rsid w:val="00B369B5"/>
    <w:pPr>
      <w:ind w:left="720" w:hanging="720"/>
    </w:pPr>
  </w:style>
  <w:style w:type="paragraph" w:styleId="TOCHeading">
    <w:name w:val="TOC Heading"/>
    <w:basedOn w:val="BodyText"/>
    <w:next w:val="Normal"/>
    <w:uiPriority w:val="39"/>
    <w:unhideWhenUsed/>
    <w:qFormat/>
    <w:rsid w:val="00B3219C"/>
    <w:rPr>
      <w:b/>
      <w:bCs/>
      <w:sz w:val="22"/>
      <w:szCs w:val="22"/>
    </w:rPr>
  </w:style>
  <w:style w:type="paragraph" w:styleId="TOC2">
    <w:name w:val="toc 2"/>
    <w:basedOn w:val="Normal"/>
    <w:next w:val="Normal"/>
    <w:autoRedefine/>
    <w:uiPriority w:val="39"/>
    <w:unhideWhenUsed/>
    <w:rsid w:val="008F64C1"/>
    <w:pPr>
      <w:spacing w:after="100"/>
      <w:ind w:left="220"/>
    </w:pPr>
  </w:style>
  <w:style w:type="table" w:styleId="TableGrid">
    <w:name w:val="Table Grid"/>
    <w:basedOn w:val="TableNormal"/>
    <w:uiPriority w:val="39"/>
    <w:rsid w:val="008735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c">
    <w:name w:val="pl-c"/>
    <w:basedOn w:val="DefaultParagraphFont"/>
    <w:rsid w:val="00262E6E"/>
  </w:style>
  <w:style w:type="paragraph" w:customStyle="1" w:styleId="Code">
    <w:name w:val="Code"/>
    <w:basedOn w:val="Normal"/>
    <w:link w:val="CodeChar"/>
    <w:uiPriority w:val="1"/>
    <w:qFormat/>
    <w:rsid w:val="0043170C"/>
    <w:pPr>
      <w:pBdr>
        <w:top w:val="single" w:sz="4" w:space="1" w:color="auto"/>
        <w:left w:val="single" w:sz="4" w:space="4" w:color="auto"/>
        <w:bottom w:val="single" w:sz="4" w:space="1" w:color="auto"/>
        <w:right w:val="single" w:sz="4" w:space="4" w:color="auto"/>
      </w:pBdr>
      <w:shd w:val="clear" w:color="auto" w:fill="D9D9D9" w:themeFill="background1" w:themeFillShade="D9"/>
      <w:spacing w:before="0" w:line="276" w:lineRule="auto"/>
      <w:ind w:left="101" w:right="115"/>
    </w:pPr>
    <w:rPr>
      <w:rFonts w:ascii="Consolas" w:hAnsi="Consolas"/>
      <w:sz w:val="20"/>
      <w:szCs w:val="20"/>
    </w:rPr>
  </w:style>
  <w:style w:type="character" w:customStyle="1" w:styleId="pl-smi">
    <w:name w:val="pl-smi"/>
    <w:basedOn w:val="DefaultParagraphFont"/>
    <w:rsid w:val="00C154D6"/>
  </w:style>
  <w:style w:type="character" w:customStyle="1" w:styleId="CodeChar">
    <w:name w:val="Code Char"/>
    <w:basedOn w:val="DefaultParagraphFont"/>
    <w:link w:val="Code"/>
    <w:uiPriority w:val="1"/>
    <w:rsid w:val="0043170C"/>
    <w:rPr>
      <w:rFonts w:ascii="Consolas" w:eastAsiaTheme="minorEastAsia" w:hAnsi="Consolas" w:cs="Times New Roman"/>
      <w:sz w:val="20"/>
      <w:szCs w:val="20"/>
      <w:shd w:val="clear" w:color="auto" w:fill="D9D9D9" w:themeFill="background1" w:themeFillShade="D9"/>
      <w:lang w:bidi="en-US"/>
    </w:rPr>
  </w:style>
  <w:style w:type="character" w:customStyle="1" w:styleId="pl-k">
    <w:name w:val="pl-k"/>
    <w:basedOn w:val="DefaultParagraphFont"/>
    <w:rsid w:val="00C154D6"/>
  </w:style>
  <w:style w:type="character" w:customStyle="1" w:styleId="pl-v">
    <w:name w:val="pl-v"/>
    <w:basedOn w:val="DefaultParagraphFont"/>
    <w:rsid w:val="00C154D6"/>
  </w:style>
  <w:style w:type="character" w:customStyle="1" w:styleId="pl-s">
    <w:name w:val="pl-s"/>
    <w:basedOn w:val="DefaultParagraphFont"/>
    <w:rsid w:val="00C154D6"/>
  </w:style>
  <w:style w:type="character" w:customStyle="1" w:styleId="pl-pds">
    <w:name w:val="pl-pds"/>
    <w:basedOn w:val="DefaultParagraphFont"/>
    <w:rsid w:val="00C154D6"/>
  </w:style>
  <w:style w:type="character" w:customStyle="1" w:styleId="pl-c1">
    <w:name w:val="pl-c1"/>
    <w:basedOn w:val="DefaultParagraphFont"/>
    <w:rsid w:val="00C154D6"/>
  </w:style>
  <w:style w:type="paragraph" w:styleId="Header">
    <w:name w:val="header"/>
    <w:basedOn w:val="Normal"/>
    <w:link w:val="HeaderChar"/>
    <w:uiPriority w:val="99"/>
    <w:unhideWhenUsed/>
    <w:rsid w:val="00561694"/>
    <w:pPr>
      <w:tabs>
        <w:tab w:val="center" w:pos="4680"/>
        <w:tab w:val="right" w:pos="9360"/>
      </w:tabs>
      <w:spacing w:before="0" w:line="240" w:lineRule="auto"/>
    </w:pPr>
  </w:style>
  <w:style w:type="character" w:customStyle="1" w:styleId="HeaderChar">
    <w:name w:val="Header Char"/>
    <w:basedOn w:val="DefaultParagraphFont"/>
    <w:link w:val="Header"/>
    <w:uiPriority w:val="99"/>
    <w:rsid w:val="00561694"/>
    <w:rPr>
      <w:rFonts w:ascii="Times New Roman" w:eastAsiaTheme="minorEastAsia" w:hAnsi="Times New Roman" w:cs="Times New Roman"/>
      <w:sz w:val="24"/>
      <w:szCs w:val="24"/>
      <w:lang w:bidi="en-US"/>
    </w:rPr>
  </w:style>
  <w:style w:type="paragraph" w:styleId="Footer">
    <w:name w:val="footer"/>
    <w:basedOn w:val="Normal"/>
    <w:link w:val="FooterChar"/>
    <w:uiPriority w:val="99"/>
    <w:unhideWhenUsed/>
    <w:rsid w:val="0056169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561694"/>
    <w:rPr>
      <w:rFonts w:ascii="Times New Roman" w:eastAsiaTheme="minorEastAsia" w:hAnsi="Times New Roman" w:cs="Times New Roman"/>
      <w:sz w:val="24"/>
      <w:szCs w:val="24"/>
      <w:lang w:bidi="en-US"/>
    </w:rPr>
  </w:style>
  <w:style w:type="character" w:styleId="CommentReference">
    <w:name w:val="annotation reference"/>
    <w:basedOn w:val="DefaultParagraphFont"/>
    <w:uiPriority w:val="99"/>
    <w:semiHidden/>
    <w:unhideWhenUsed/>
    <w:rsid w:val="00432FCF"/>
    <w:rPr>
      <w:sz w:val="16"/>
      <w:szCs w:val="16"/>
    </w:rPr>
  </w:style>
  <w:style w:type="paragraph" w:styleId="CommentText">
    <w:name w:val="annotation text"/>
    <w:basedOn w:val="Normal"/>
    <w:link w:val="CommentTextChar"/>
    <w:uiPriority w:val="99"/>
    <w:unhideWhenUsed/>
    <w:rsid w:val="00432FCF"/>
    <w:pPr>
      <w:spacing w:line="240" w:lineRule="auto"/>
    </w:pPr>
    <w:rPr>
      <w:sz w:val="20"/>
      <w:szCs w:val="20"/>
    </w:rPr>
  </w:style>
  <w:style w:type="character" w:customStyle="1" w:styleId="CommentTextChar">
    <w:name w:val="Comment Text Char"/>
    <w:basedOn w:val="DefaultParagraphFont"/>
    <w:link w:val="CommentText"/>
    <w:uiPriority w:val="99"/>
    <w:rsid w:val="00432FCF"/>
    <w:rPr>
      <w:rFonts w:ascii="Times New Roman" w:eastAsiaTheme="minorEastAsia"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432FCF"/>
    <w:rPr>
      <w:b/>
      <w:bCs/>
    </w:rPr>
  </w:style>
  <w:style w:type="character" w:customStyle="1" w:styleId="CommentSubjectChar">
    <w:name w:val="Comment Subject Char"/>
    <w:basedOn w:val="CommentTextChar"/>
    <w:link w:val="CommentSubject"/>
    <w:uiPriority w:val="99"/>
    <w:semiHidden/>
    <w:rsid w:val="00432FCF"/>
    <w:rPr>
      <w:rFonts w:ascii="Times New Roman" w:eastAsiaTheme="minorEastAsia" w:hAnsi="Times New Roman" w:cs="Times New Roman"/>
      <w:b/>
      <w:bCs/>
      <w:sz w:val="20"/>
      <w:szCs w:val="20"/>
      <w:lang w:bidi="en-US"/>
    </w:rPr>
  </w:style>
  <w:style w:type="character" w:customStyle="1" w:styleId="UnresolvedMention1">
    <w:name w:val="Unresolved Mention1"/>
    <w:basedOn w:val="DefaultParagraphFont"/>
    <w:uiPriority w:val="99"/>
    <w:semiHidden/>
    <w:unhideWhenUsed/>
    <w:rsid w:val="00FD7863"/>
    <w:rPr>
      <w:color w:val="605E5C"/>
      <w:shd w:val="clear" w:color="auto" w:fill="E1DFDD"/>
    </w:rPr>
  </w:style>
  <w:style w:type="character" w:customStyle="1" w:styleId="BodyTextChar">
    <w:name w:val="Body Text Char"/>
    <w:basedOn w:val="DefaultParagraphFont"/>
    <w:link w:val="BodyText"/>
    <w:uiPriority w:val="1"/>
    <w:rsid w:val="000364FE"/>
    <w:rPr>
      <w:rFonts w:ascii="Times New Roman" w:eastAsiaTheme="minorEastAsia" w:hAnsi="Times New Roman" w:cs="Times New Roman"/>
      <w:sz w:val="24"/>
      <w:szCs w:val="24"/>
      <w:lang w:bidi="en-US"/>
    </w:rPr>
  </w:style>
  <w:style w:type="character" w:styleId="FollowedHyperlink">
    <w:name w:val="FollowedHyperlink"/>
    <w:basedOn w:val="DefaultParagraphFont"/>
    <w:uiPriority w:val="99"/>
    <w:semiHidden/>
    <w:unhideWhenUsed/>
    <w:rsid w:val="007361C2"/>
    <w:rPr>
      <w:color w:val="800080" w:themeColor="followedHyperlink"/>
      <w:u w:val="single"/>
    </w:rPr>
  </w:style>
  <w:style w:type="character" w:customStyle="1" w:styleId="apple-converted-space">
    <w:name w:val="apple-converted-space"/>
    <w:basedOn w:val="DefaultParagraphFont"/>
    <w:rsid w:val="00344516"/>
  </w:style>
  <w:style w:type="character" w:styleId="HTMLCode">
    <w:name w:val="HTML Code"/>
    <w:basedOn w:val="DefaultParagraphFont"/>
    <w:uiPriority w:val="99"/>
    <w:semiHidden/>
    <w:unhideWhenUsed/>
    <w:rsid w:val="00895155"/>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43680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0" w:line="240" w:lineRule="auto"/>
      <w:ind w:right="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43680D"/>
    <w:rPr>
      <w:rFonts w:ascii="Courier New" w:eastAsia="Times New Roman" w:hAnsi="Courier New" w:cs="Courier New"/>
      <w:sz w:val="20"/>
      <w:szCs w:val="20"/>
    </w:rPr>
  </w:style>
  <w:style w:type="character" w:customStyle="1" w:styleId="gnkrckgcgsb">
    <w:name w:val="gnkrckgcgsb"/>
    <w:basedOn w:val="DefaultParagraphFont"/>
    <w:rsid w:val="0043680D"/>
  </w:style>
  <w:style w:type="character" w:customStyle="1" w:styleId="e24kjd">
    <w:name w:val="e24kjd"/>
    <w:basedOn w:val="DefaultParagraphFont"/>
    <w:rsid w:val="00ED06B3"/>
  </w:style>
  <w:style w:type="character" w:customStyle="1" w:styleId="UnresolvedMention2">
    <w:name w:val="Unresolved Mention2"/>
    <w:basedOn w:val="DefaultParagraphFont"/>
    <w:uiPriority w:val="99"/>
    <w:semiHidden/>
    <w:unhideWhenUsed/>
    <w:rsid w:val="00E02A35"/>
    <w:rPr>
      <w:color w:val="605E5C"/>
      <w:shd w:val="clear" w:color="auto" w:fill="E1DFDD"/>
    </w:rPr>
  </w:style>
  <w:style w:type="paragraph" w:customStyle="1" w:styleId="TableContents">
    <w:name w:val="TableContents"/>
    <w:basedOn w:val="Normal"/>
    <w:link w:val="TableContentsChar"/>
    <w:uiPriority w:val="1"/>
    <w:qFormat/>
    <w:rsid w:val="006D3672"/>
    <w:pPr>
      <w:widowControl/>
      <w:autoSpaceDE/>
      <w:autoSpaceDN/>
      <w:spacing w:before="0" w:line="240" w:lineRule="auto"/>
      <w:ind w:right="0"/>
      <w:jc w:val="center"/>
    </w:pPr>
    <w:rPr>
      <w:rFonts w:asciiTheme="majorBidi" w:eastAsia="Times New Roman" w:hAnsiTheme="majorBidi" w:cstheme="majorBidi"/>
      <w:color w:val="000000"/>
      <w:sz w:val="22"/>
      <w:szCs w:val="22"/>
      <w:lang w:bidi="ar-SA"/>
    </w:rPr>
  </w:style>
  <w:style w:type="character" w:customStyle="1" w:styleId="TableContentsChar">
    <w:name w:val="TableContents Char"/>
    <w:basedOn w:val="DefaultParagraphFont"/>
    <w:link w:val="TableContents"/>
    <w:uiPriority w:val="1"/>
    <w:rsid w:val="006D3672"/>
    <w:rPr>
      <w:rFonts w:asciiTheme="majorBidi" w:eastAsia="Times New Roman" w:hAnsiTheme="majorBidi" w:cstheme="majorBidi"/>
      <w:color w:val="000000"/>
    </w:rPr>
  </w:style>
  <w:style w:type="character" w:customStyle="1" w:styleId="fontstyle01">
    <w:name w:val="fontstyle01"/>
    <w:basedOn w:val="DefaultParagraphFont"/>
    <w:rsid w:val="004A4BE6"/>
    <w:rPr>
      <w:rFonts w:ascii="TimesNewRomanPS" w:hAnsi="TimesNewRomanPS" w:hint="default"/>
      <w:b w:val="0"/>
      <w:bCs w:val="0"/>
      <w:i w:val="0"/>
      <w:iCs w:val="0"/>
      <w:color w:val="000000"/>
      <w:sz w:val="22"/>
      <w:szCs w:val="22"/>
    </w:rPr>
  </w:style>
  <w:style w:type="character" w:customStyle="1" w:styleId="fontstyle21">
    <w:name w:val="fontstyle21"/>
    <w:basedOn w:val="DefaultParagraphFont"/>
    <w:rsid w:val="004A4BE6"/>
    <w:rPr>
      <w:rFonts w:ascii="TimesNewRomanPS-Italic" w:hAnsi="TimesNewRomanPS-Italic" w:hint="default"/>
      <w:b w:val="0"/>
      <w:bCs w:val="0"/>
      <w:i/>
      <w:iCs/>
      <w:color w:val="000000"/>
      <w:sz w:val="22"/>
      <w:szCs w:val="22"/>
    </w:rPr>
  </w:style>
  <w:style w:type="character" w:styleId="PlaceholderText">
    <w:name w:val="Placeholder Text"/>
    <w:basedOn w:val="DefaultParagraphFont"/>
    <w:uiPriority w:val="99"/>
    <w:semiHidden/>
    <w:rsid w:val="003754D8"/>
    <w:rPr>
      <w:color w:val="808080"/>
    </w:rPr>
  </w:style>
  <w:style w:type="paragraph" w:styleId="NoSpacing">
    <w:name w:val="No Spacing"/>
    <w:uiPriority w:val="1"/>
    <w:qFormat/>
    <w:rsid w:val="003754D8"/>
    <w:pPr>
      <w:widowControl/>
      <w:autoSpaceDE/>
      <w:autoSpaceDN/>
    </w:pPr>
    <w:rPr>
      <w:rFonts w:ascii="Times New Roman" w:eastAsia="Times New Roman" w:hAnsi="Times New Roman" w:cs="Times New Roman"/>
      <w:sz w:val="24"/>
      <w:szCs w:val="24"/>
    </w:rPr>
  </w:style>
  <w:style w:type="paragraph" w:customStyle="1" w:styleId="Equation">
    <w:name w:val="Equation"/>
    <w:basedOn w:val="Normal"/>
    <w:link w:val="EquationChar"/>
    <w:qFormat/>
    <w:rsid w:val="003754D8"/>
    <w:pPr>
      <w:keepNext/>
      <w:widowControl/>
      <w:autoSpaceDE/>
      <w:autoSpaceDN/>
      <w:spacing w:before="0" w:line="240" w:lineRule="auto"/>
      <w:ind w:right="0"/>
      <w:jc w:val="center"/>
    </w:pPr>
    <w:rPr>
      <w:rFonts w:eastAsia="Times New Roman"/>
      <w:sz w:val="22"/>
      <w:lang w:bidi="ar-SA"/>
    </w:rPr>
  </w:style>
  <w:style w:type="character" w:customStyle="1" w:styleId="EquationChar">
    <w:name w:val="Equation Char"/>
    <w:basedOn w:val="DefaultParagraphFont"/>
    <w:link w:val="Equation"/>
    <w:rsid w:val="003754D8"/>
    <w:rPr>
      <w:rFonts w:ascii="Times New Roman" w:eastAsia="Times New Roman" w:hAnsi="Times New Roman" w:cs="Times New Roman"/>
      <w:szCs w:val="24"/>
    </w:rPr>
  </w:style>
  <w:style w:type="paragraph" w:styleId="NormalWeb">
    <w:name w:val="Normal (Web)"/>
    <w:basedOn w:val="Normal"/>
    <w:uiPriority w:val="99"/>
    <w:unhideWhenUsed/>
    <w:rsid w:val="00F75BAF"/>
    <w:pPr>
      <w:widowControl/>
      <w:autoSpaceDE/>
      <w:autoSpaceDN/>
      <w:spacing w:before="100" w:beforeAutospacing="1" w:after="100" w:afterAutospacing="1"/>
      <w:ind w:right="0"/>
    </w:pPr>
    <w:rPr>
      <w:rFonts w:eastAsia="Times New Roman"/>
      <w:lang w:bidi="ar-SA"/>
    </w:rPr>
  </w:style>
  <w:style w:type="character" w:customStyle="1" w:styleId="gnkrckgcmrb">
    <w:name w:val="gnkrckgcmrb"/>
    <w:basedOn w:val="DefaultParagraphFont"/>
    <w:rsid w:val="007A3DF2"/>
  </w:style>
  <w:style w:type="character" w:customStyle="1" w:styleId="gnkrckgcmsb">
    <w:name w:val="gnkrckgcmsb"/>
    <w:basedOn w:val="DefaultParagraphFont"/>
    <w:rsid w:val="00E04201"/>
  </w:style>
  <w:style w:type="character" w:customStyle="1" w:styleId="Heading3Char">
    <w:name w:val="Heading 3 Char"/>
    <w:basedOn w:val="DefaultParagraphFont"/>
    <w:link w:val="Heading3"/>
    <w:uiPriority w:val="9"/>
    <w:rsid w:val="007C4270"/>
    <w:rPr>
      <w:rFonts w:asciiTheme="majorBidi" w:eastAsiaTheme="majorEastAsia" w:hAnsiTheme="majorBidi" w:cstheme="majorBidi"/>
      <w:sz w:val="24"/>
      <w:szCs w:val="24"/>
      <w:lang w:bidi="en-US"/>
    </w:rPr>
  </w:style>
  <w:style w:type="character" w:customStyle="1" w:styleId="Heading4Char">
    <w:name w:val="Heading 4 Char"/>
    <w:basedOn w:val="DefaultParagraphFont"/>
    <w:link w:val="Heading4"/>
    <w:uiPriority w:val="9"/>
    <w:rsid w:val="00D167FD"/>
    <w:rPr>
      <w:rFonts w:asciiTheme="majorBidi" w:eastAsiaTheme="majorEastAsia" w:hAnsiTheme="majorBidi" w:cstheme="majorBidi"/>
      <w:sz w:val="24"/>
      <w:szCs w:val="24"/>
      <w:lang w:bidi="en-US"/>
    </w:rPr>
  </w:style>
  <w:style w:type="character" w:customStyle="1" w:styleId="Heading5Char">
    <w:name w:val="Heading 5 Char"/>
    <w:basedOn w:val="DefaultParagraphFont"/>
    <w:link w:val="Heading5"/>
    <w:uiPriority w:val="9"/>
    <w:semiHidden/>
    <w:rsid w:val="006C444D"/>
    <w:rPr>
      <w:rFonts w:asciiTheme="majorHAnsi" w:eastAsiaTheme="majorEastAsia" w:hAnsiTheme="majorHAnsi" w:cstheme="majorBidi"/>
      <w:color w:val="365F91" w:themeColor="accent1" w:themeShade="BF"/>
      <w:sz w:val="24"/>
      <w:szCs w:val="24"/>
      <w:lang w:bidi="en-US"/>
    </w:rPr>
  </w:style>
  <w:style w:type="character" w:customStyle="1" w:styleId="Heading6Char">
    <w:name w:val="Heading 6 Char"/>
    <w:basedOn w:val="DefaultParagraphFont"/>
    <w:link w:val="Heading6"/>
    <w:uiPriority w:val="9"/>
    <w:semiHidden/>
    <w:rsid w:val="006C444D"/>
    <w:rPr>
      <w:rFonts w:asciiTheme="majorHAnsi" w:eastAsiaTheme="majorEastAsia" w:hAnsiTheme="majorHAnsi" w:cstheme="majorBidi"/>
      <w:color w:val="243F60" w:themeColor="accent1" w:themeShade="7F"/>
      <w:sz w:val="24"/>
      <w:szCs w:val="24"/>
      <w:lang w:bidi="en-US"/>
    </w:rPr>
  </w:style>
  <w:style w:type="character" w:customStyle="1" w:styleId="Heading7Char">
    <w:name w:val="Heading 7 Char"/>
    <w:basedOn w:val="DefaultParagraphFont"/>
    <w:link w:val="Heading7"/>
    <w:uiPriority w:val="9"/>
    <w:semiHidden/>
    <w:rsid w:val="006C444D"/>
    <w:rPr>
      <w:rFonts w:asciiTheme="majorHAnsi" w:eastAsiaTheme="majorEastAsia" w:hAnsiTheme="majorHAnsi" w:cstheme="majorBidi"/>
      <w:i/>
      <w:iCs/>
      <w:color w:val="243F60" w:themeColor="accent1" w:themeShade="7F"/>
      <w:sz w:val="24"/>
      <w:szCs w:val="24"/>
      <w:lang w:bidi="en-US"/>
    </w:rPr>
  </w:style>
  <w:style w:type="character" w:customStyle="1" w:styleId="Heading8Char">
    <w:name w:val="Heading 8 Char"/>
    <w:basedOn w:val="DefaultParagraphFont"/>
    <w:link w:val="Heading8"/>
    <w:uiPriority w:val="9"/>
    <w:semiHidden/>
    <w:rsid w:val="006C444D"/>
    <w:rPr>
      <w:rFonts w:asciiTheme="majorHAnsi" w:eastAsiaTheme="majorEastAsia" w:hAnsiTheme="majorHAnsi" w:cstheme="majorBidi"/>
      <w:color w:val="272727" w:themeColor="text1" w:themeTint="D8"/>
      <w:sz w:val="21"/>
      <w:szCs w:val="21"/>
      <w:lang w:bidi="en-US"/>
    </w:rPr>
  </w:style>
  <w:style w:type="character" w:customStyle="1" w:styleId="Heading9Char">
    <w:name w:val="Heading 9 Char"/>
    <w:basedOn w:val="DefaultParagraphFont"/>
    <w:link w:val="Heading9"/>
    <w:uiPriority w:val="9"/>
    <w:semiHidden/>
    <w:rsid w:val="006C444D"/>
    <w:rPr>
      <w:rFonts w:asciiTheme="majorHAnsi" w:eastAsiaTheme="majorEastAsia" w:hAnsiTheme="majorHAnsi" w:cstheme="majorBidi"/>
      <w:i/>
      <w:iCs/>
      <w:color w:val="272727" w:themeColor="text1" w:themeTint="D8"/>
      <w:sz w:val="21"/>
      <w:szCs w:val="21"/>
      <w:lang w:bidi="en-US"/>
    </w:rPr>
  </w:style>
  <w:style w:type="paragraph" w:styleId="TOC3">
    <w:name w:val="toc 3"/>
    <w:basedOn w:val="Normal"/>
    <w:next w:val="Normal"/>
    <w:autoRedefine/>
    <w:uiPriority w:val="39"/>
    <w:unhideWhenUsed/>
    <w:rsid w:val="00A7234B"/>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325236">
      <w:bodyDiv w:val="1"/>
      <w:marLeft w:val="0"/>
      <w:marRight w:val="0"/>
      <w:marTop w:val="0"/>
      <w:marBottom w:val="0"/>
      <w:divBdr>
        <w:top w:val="none" w:sz="0" w:space="0" w:color="auto"/>
        <w:left w:val="none" w:sz="0" w:space="0" w:color="auto"/>
        <w:bottom w:val="none" w:sz="0" w:space="0" w:color="auto"/>
        <w:right w:val="none" w:sz="0" w:space="0" w:color="auto"/>
      </w:divBdr>
    </w:div>
    <w:div w:id="52627565">
      <w:bodyDiv w:val="1"/>
      <w:marLeft w:val="0"/>
      <w:marRight w:val="0"/>
      <w:marTop w:val="0"/>
      <w:marBottom w:val="0"/>
      <w:divBdr>
        <w:top w:val="none" w:sz="0" w:space="0" w:color="auto"/>
        <w:left w:val="none" w:sz="0" w:space="0" w:color="auto"/>
        <w:bottom w:val="none" w:sz="0" w:space="0" w:color="auto"/>
        <w:right w:val="none" w:sz="0" w:space="0" w:color="auto"/>
      </w:divBdr>
    </w:div>
    <w:div w:id="84228255">
      <w:bodyDiv w:val="1"/>
      <w:marLeft w:val="0"/>
      <w:marRight w:val="0"/>
      <w:marTop w:val="0"/>
      <w:marBottom w:val="0"/>
      <w:divBdr>
        <w:top w:val="none" w:sz="0" w:space="0" w:color="auto"/>
        <w:left w:val="none" w:sz="0" w:space="0" w:color="auto"/>
        <w:bottom w:val="none" w:sz="0" w:space="0" w:color="auto"/>
        <w:right w:val="none" w:sz="0" w:space="0" w:color="auto"/>
      </w:divBdr>
    </w:div>
    <w:div w:id="104887393">
      <w:bodyDiv w:val="1"/>
      <w:marLeft w:val="0"/>
      <w:marRight w:val="0"/>
      <w:marTop w:val="0"/>
      <w:marBottom w:val="0"/>
      <w:divBdr>
        <w:top w:val="none" w:sz="0" w:space="0" w:color="auto"/>
        <w:left w:val="none" w:sz="0" w:space="0" w:color="auto"/>
        <w:bottom w:val="none" w:sz="0" w:space="0" w:color="auto"/>
        <w:right w:val="none" w:sz="0" w:space="0" w:color="auto"/>
      </w:divBdr>
    </w:div>
    <w:div w:id="105122670">
      <w:bodyDiv w:val="1"/>
      <w:marLeft w:val="0"/>
      <w:marRight w:val="0"/>
      <w:marTop w:val="0"/>
      <w:marBottom w:val="0"/>
      <w:divBdr>
        <w:top w:val="none" w:sz="0" w:space="0" w:color="auto"/>
        <w:left w:val="none" w:sz="0" w:space="0" w:color="auto"/>
        <w:bottom w:val="none" w:sz="0" w:space="0" w:color="auto"/>
        <w:right w:val="none" w:sz="0" w:space="0" w:color="auto"/>
      </w:divBdr>
    </w:div>
    <w:div w:id="124741054">
      <w:bodyDiv w:val="1"/>
      <w:marLeft w:val="0"/>
      <w:marRight w:val="0"/>
      <w:marTop w:val="0"/>
      <w:marBottom w:val="0"/>
      <w:divBdr>
        <w:top w:val="none" w:sz="0" w:space="0" w:color="auto"/>
        <w:left w:val="none" w:sz="0" w:space="0" w:color="auto"/>
        <w:bottom w:val="none" w:sz="0" w:space="0" w:color="auto"/>
        <w:right w:val="none" w:sz="0" w:space="0" w:color="auto"/>
      </w:divBdr>
    </w:div>
    <w:div w:id="130902170">
      <w:bodyDiv w:val="1"/>
      <w:marLeft w:val="0"/>
      <w:marRight w:val="0"/>
      <w:marTop w:val="0"/>
      <w:marBottom w:val="0"/>
      <w:divBdr>
        <w:top w:val="none" w:sz="0" w:space="0" w:color="auto"/>
        <w:left w:val="none" w:sz="0" w:space="0" w:color="auto"/>
        <w:bottom w:val="none" w:sz="0" w:space="0" w:color="auto"/>
        <w:right w:val="none" w:sz="0" w:space="0" w:color="auto"/>
      </w:divBdr>
    </w:div>
    <w:div w:id="168761297">
      <w:bodyDiv w:val="1"/>
      <w:marLeft w:val="0"/>
      <w:marRight w:val="0"/>
      <w:marTop w:val="0"/>
      <w:marBottom w:val="0"/>
      <w:divBdr>
        <w:top w:val="none" w:sz="0" w:space="0" w:color="auto"/>
        <w:left w:val="none" w:sz="0" w:space="0" w:color="auto"/>
        <w:bottom w:val="none" w:sz="0" w:space="0" w:color="auto"/>
        <w:right w:val="none" w:sz="0" w:space="0" w:color="auto"/>
      </w:divBdr>
    </w:div>
    <w:div w:id="211384326">
      <w:bodyDiv w:val="1"/>
      <w:marLeft w:val="0"/>
      <w:marRight w:val="0"/>
      <w:marTop w:val="0"/>
      <w:marBottom w:val="0"/>
      <w:divBdr>
        <w:top w:val="none" w:sz="0" w:space="0" w:color="auto"/>
        <w:left w:val="none" w:sz="0" w:space="0" w:color="auto"/>
        <w:bottom w:val="none" w:sz="0" w:space="0" w:color="auto"/>
        <w:right w:val="none" w:sz="0" w:space="0" w:color="auto"/>
      </w:divBdr>
    </w:div>
    <w:div w:id="215094916">
      <w:bodyDiv w:val="1"/>
      <w:marLeft w:val="0"/>
      <w:marRight w:val="0"/>
      <w:marTop w:val="0"/>
      <w:marBottom w:val="0"/>
      <w:divBdr>
        <w:top w:val="none" w:sz="0" w:space="0" w:color="auto"/>
        <w:left w:val="none" w:sz="0" w:space="0" w:color="auto"/>
        <w:bottom w:val="none" w:sz="0" w:space="0" w:color="auto"/>
        <w:right w:val="none" w:sz="0" w:space="0" w:color="auto"/>
      </w:divBdr>
    </w:div>
    <w:div w:id="231165800">
      <w:bodyDiv w:val="1"/>
      <w:marLeft w:val="0"/>
      <w:marRight w:val="0"/>
      <w:marTop w:val="0"/>
      <w:marBottom w:val="0"/>
      <w:divBdr>
        <w:top w:val="none" w:sz="0" w:space="0" w:color="auto"/>
        <w:left w:val="none" w:sz="0" w:space="0" w:color="auto"/>
        <w:bottom w:val="none" w:sz="0" w:space="0" w:color="auto"/>
        <w:right w:val="none" w:sz="0" w:space="0" w:color="auto"/>
      </w:divBdr>
    </w:div>
    <w:div w:id="249386426">
      <w:bodyDiv w:val="1"/>
      <w:marLeft w:val="0"/>
      <w:marRight w:val="0"/>
      <w:marTop w:val="0"/>
      <w:marBottom w:val="0"/>
      <w:divBdr>
        <w:top w:val="none" w:sz="0" w:space="0" w:color="auto"/>
        <w:left w:val="none" w:sz="0" w:space="0" w:color="auto"/>
        <w:bottom w:val="none" w:sz="0" w:space="0" w:color="auto"/>
        <w:right w:val="none" w:sz="0" w:space="0" w:color="auto"/>
      </w:divBdr>
    </w:div>
    <w:div w:id="366491112">
      <w:bodyDiv w:val="1"/>
      <w:marLeft w:val="0"/>
      <w:marRight w:val="0"/>
      <w:marTop w:val="0"/>
      <w:marBottom w:val="0"/>
      <w:divBdr>
        <w:top w:val="none" w:sz="0" w:space="0" w:color="auto"/>
        <w:left w:val="none" w:sz="0" w:space="0" w:color="auto"/>
        <w:bottom w:val="none" w:sz="0" w:space="0" w:color="auto"/>
        <w:right w:val="none" w:sz="0" w:space="0" w:color="auto"/>
      </w:divBdr>
    </w:div>
    <w:div w:id="372342555">
      <w:bodyDiv w:val="1"/>
      <w:marLeft w:val="0"/>
      <w:marRight w:val="0"/>
      <w:marTop w:val="0"/>
      <w:marBottom w:val="0"/>
      <w:divBdr>
        <w:top w:val="none" w:sz="0" w:space="0" w:color="auto"/>
        <w:left w:val="none" w:sz="0" w:space="0" w:color="auto"/>
        <w:bottom w:val="none" w:sz="0" w:space="0" w:color="auto"/>
        <w:right w:val="none" w:sz="0" w:space="0" w:color="auto"/>
      </w:divBdr>
    </w:div>
    <w:div w:id="381370059">
      <w:bodyDiv w:val="1"/>
      <w:marLeft w:val="0"/>
      <w:marRight w:val="0"/>
      <w:marTop w:val="0"/>
      <w:marBottom w:val="0"/>
      <w:divBdr>
        <w:top w:val="none" w:sz="0" w:space="0" w:color="auto"/>
        <w:left w:val="none" w:sz="0" w:space="0" w:color="auto"/>
        <w:bottom w:val="none" w:sz="0" w:space="0" w:color="auto"/>
        <w:right w:val="none" w:sz="0" w:space="0" w:color="auto"/>
      </w:divBdr>
    </w:div>
    <w:div w:id="385303587">
      <w:bodyDiv w:val="1"/>
      <w:marLeft w:val="0"/>
      <w:marRight w:val="0"/>
      <w:marTop w:val="0"/>
      <w:marBottom w:val="0"/>
      <w:divBdr>
        <w:top w:val="none" w:sz="0" w:space="0" w:color="auto"/>
        <w:left w:val="none" w:sz="0" w:space="0" w:color="auto"/>
        <w:bottom w:val="none" w:sz="0" w:space="0" w:color="auto"/>
        <w:right w:val="none" w:sz="0" w:space="0" w:color="auto"/>
      </w:divBdr>
    </w:div>
    <w:div w:id="488711259">
      <w:bodyDiv w:val="1"/>
      <w:marLeft w:val="0"/>
      <w:marRight w:val="0"/>
      <w:marTop w:val="0"/>
      <w:marBottom w:val="0"/>
      <w:divBdr>
        <w:top w:val="none" w:sz="0" w:space="0" w:color="auto"/>
        <w:left w:val="none" w:sz="0" w:space="0" w:color="auto"/>
        <w:bottom w:val="none" w:sz="0" w:space="0" w:color="auto"/>
        <w:right w:val="none" w:sz="0" w:space="0" w:color="auto"/>
      </w:divBdr>
    </w:div>
    <w:div w:id="544685554">
      <w:bodyDiv w:val="1"/>
      <w:marLeft w:val="0"/>
      <w:marRight w:val="0"/>
      <w:marTop w:val="0"/>
      <w:marBottom w:val="0"/>
      <w:divBdr>
        <w:top w:val="none" w:sz="0" w:space="0" w:color="auto"/>
        <w:left w:val="none" w:sz="0" w:space="0" w:color="auto"/>
        <w:bottom w:val="none" w:sz="0" w:space="0" w:color="auto"/>
        <w:right w:val="none" w:sz="0" w:space="0" w:color="auto"/>
      </w:divBdr>
    </w:div>
    <w:div w:id="560598209">
      <w:bodyDiv w:val="1"/>
      <w:marLeft w:val="0"/>
      <w:marRight w:val="0"/>
      <w:marTop w:val="0"/>
      <w:marBottom w:val="0"/>
      <w:divBdr>
        <w:top w:val="none" w:sz="0" w:space="0" w:color="auto"/>
        <w:left w:val="none" w:sz="0" w:space="0" w:color="auto"/>
        <w:bottom w:val="none" w:sz="0" w:space="0" w:color="auto"/>
        <w:right w:val="none" w:sz="0" w:space="0" w:color="auto"/>
      </w:divBdr>
    </w:div>
    <w:div w:id="567308612">
      <w:bodyDiv w:val="1"/>
      <w:marLeft w:val="0"/>
      <w:marRight w:val="0"/>
      <w:marTop w:val="0"/>
      <w:marBottom w:val="0"/>
      <w:divBdr>
        <w:top w:val="none" w:sz="0" w:space="0" w:color="auto"/>
        <w:left w:val="none" w:sz="0" w:space="0" w:color="auto"/>
        <w:bottom w:val="none" w:sz="0" w:space="0" w:color="auto"/>
        <w:right w:val="none" w:sz="0" w:space="0" w:color="auto"/>
      </w:divBdr>
      <w:divsChild>
        <w:div w:id="900553017">
          <w:marLeft w:val="0"/>
          <w:marRight w:val="0"/>
          <w:marTop w:val="0"/>
          <w:marBottom w:val="0"/>
          <w:divBdr>
            <w:top w:val="none" w:sz="0" w:space="0" w:color="auto"/>
            <w:left w:val="none" w:sz="0" w:space="0" w:color="auto"/>
            <w:bottom w:val="none" w:sz="0" w:space="0" w:color="auto"/>
            <w:right w:val="none" w:sz="0" w:space="0" w:color="auto"/>
          </w:divBdr>
        </w:div>
      </w:divsChild>
    </w:div>
    <w:div w:id="580528893">
      <w:bodyDiv w:val="1"/>
      <w:marLeft w:val="0"/>
      <w:marRight w:val="0"/>
      <w:marTop w:val="0"/>
      <w:marBottom w:val="0"/>
      <w:divBdr>
        <w:top w:val="none" w:sz="0" w:space="0" w:color="auto"/>
        <w:left w:val="none" w:sz="0" w:space="0" w:color="auto"/>
        <w:bottom w:val="none" w:sz="0" w:space="0" w:color="auto"/>
        <w:right w:val="none" w:sz="0" w:space="0" w:color="auto"/>
      </w:divBdr>
    </w:div>
    <w:div w:id="589777046">
      <w:bodyDiv w:val="1"/>
      <w:marLeft w:val="0"/>
      <w:marRight w:val="0"/>
      <w:marTop w:val="0"/>
      <w:marBottom w:val="0"/>
      <w:divBdr>
        <w:top w:val="none" w:sz="0" w:space="0" w:color="auto"/>
        <w:left w:val="none" w:sz="0" w:space="0" w:color="auto"/>
        <w:bottom w:val="none" w:sz="0" w:space="0" w:color="auto"/>
        <w:right w:val="none" w:sz="0" w:space="0" w:color="auto"/>
      </w:divBdr>
    </w:div>
    <w:div w:id="672149574">
      <w:bodyDiv w:val="1"/>
      <w:marLeft w:val="0"/>
      <w:marRight w:val="0"/>
      <w:marTop w:val="0"/>
      <w:marBottom w:val="0"/>
      <w:divBdr>
        <w:top w:val="none" w:sz="0" w:space="0" w:color="auto"/>
        <w:left w:val="none" w:sz="0" w:space="0" w:color="auto"/>
        <w:bottom w:val="none" w:sz="0" w:space="0" w:color="auto"/>
        <w:right w:val="none" w:sz="0" w:space="0" w:color="auto"/>
      </w:divBdr>
    </w:div>
    <w:div w:id="808789038">
      <w:bodyDiv w:val="1"/>
      <w:marLeft w:val="0"/>
      <w:marRight w:val="0"/>
      <w:marTop w:val="0"/>
      <w:marBottom w:val="0"/>
      <w:divBdr>
        <w:top w:val="none" w:sz="0" w:space="0" w:color="auto"/>
        <w:left w:val="none" w:sz="0" w:space="0" w:color="auto"/>
        <w:bottom w:val="none" w:sz="0" w:space="0" w:color="auto"/>
        <w:right w:val="none" w:sz="0" w:space="0" w:color="auto"/>
      </w:divBdr>
    </w:div>
    <w:div w:id="811215571">
      <w:bodyDiv w:val="1"/>
      <w:marLeft w:val="0"/>
      <w:marRight w:val="0"/>
      <w:marTop w:val="0"/>
      <w:marBottom w:val="0"/>
      <w:divBdr>
        <w:top w:val="none" w:sz="0" w:space="0" w:color="auto"/>
        <w:left w:val="none" w:sz="0" w:space="0" w:color="auto"/>
        <w:bottom w:val="none" w:sz="0" w:space="0" w:color="auto"/>
        <w:right w:val="none" w:sz="0" w:space="0" w:color="auto"/>
      </w:divBdr>
    </w:div>
    <w:div w:id="850526881">
      <w:bodyDiv w:val="1"/>
      <w:marLeft w:val="0"/>
      <w:marRight w:val="0"/>
      <w:marTop w:val="0"/>
      <w:marBottom w:val="0"/>
      <w:divBdr>
        <w:top w:val="none" w:sz="0" w:space="0" w:color="auto"/>
        <w:left w:val="none" w:sz="0" w:space="0" w:color="auto"/>
        <w:bottom w:val="none" w:sz="0" w:space="0" w:color="auto"/>
        <w:right w:val="none" w:sz="0" w:space="0" w:color="auto"/>
      </w:divBdr>
    </w:div>
    <w:div w:id="866604268">
      <w:bodyDiv w:val="1"/>
      <w:marLeft w:val="0"/>
      <w:marRight w:val="0"/>
      <w:marTop w:val="0"/>
      <w:marBottom w:val="0"/>
      <w:divBdr>
        <w:top w:val="none" w:sz="0" w:space="0" w:color="auto"/>
        <w:left w:val="none" w:sz="0" w:space="0" w:color="auto"/>
        <w:bottom w:val="none" w:sz="0" w:space="0" w:color="auto"/>
        <w:right w:val="none" w:sz="0" w:space="0" w:color="auto"/>
      </w:divBdr>
    </w:div>
    <w:div w:id="906500678">
      <w:bodyDiv w:val="1"/>
      <w:marLeft w:val="0"/>
      <w:marRight w:val="0"/>
      <w:marTop w:val="0"/>
      <w:marBottom w:val="0"/>
      <w:divBdr>
        <w:top w:val="none" w:sz="0" w:space="0" w:color="auto"/>
        <w:left w:val="none" w:sz="0" w:space="0" w:color="auto"/>
        <w:bottom w:val="none" w:sz="0" w:space="0" w:color="auto"/>
        <w:right w:val="none" w:sz="0" w:space="0" w:color="auto"/>
      </w:divBdr>
    </w:div>
    <w:div w:id="908925193">
      <w:bodyDiv w:val="1"/>
      <w:marLeft w:val="0"/>
      <w:marRight w:val="0"/>
      <w:marTop w:val="0"/>
      <w:marBottom w:val="0"/>
      <w:divBdr>
        <w:top w:val="none" w:sz="0" w:space="0" w:color="auto"/>
        <w:left w:val="none" w:sz="0" w:space="0" w:color="auto"/>
        <w:bottom w:val="none" w:sz="0" w:space="0" w:color="auto"/>
        <w:right w:val="none" w:sz="0" w:space="0" w:color="auto"/>
      </w:divBdr>
    </w:div>
    <w:div w:id="950934291">
      <w:bodyDiv w:val="1"/>
      <w:marLeft w:val="0"/>
      <w:marRight w:val="0"/>
      <w:marTop w:val="0"/>
      <w:marBottom w:val="0"/>
      <w:divBdr>
        <w:top w:val="none" w:sz="0" w:space="0" w:color="auto"/>
        <w:left w:val="none" w:sz="0" w:space="0" w:color="auto"/>
        <w:bottom w:val="none" w:sz="0" w:space="0" w:color="auto"/>
        <w:right w:val="none" w:sz="0" w:space="0" w:color="auto"/>
      </w:divBdr>
    </w:div>
    <w:div w:id="955479020">
      <w:bodyDiv w:val="1"/>
      <w:marLeft w:val="0"/>
      <w:marRight w:val="0"/>
      <w:marTop w:val="0"/>
      <w:marBottom w:val="0"/>
      <w:divBdr>
        <w:top w:val="none" w:sz="0" w:space="0" w:color="auto"/>
        <w:left w:val="none" w:sz="0" w:space="0" w:color="auto"/>
        <w:bottom w:val="none" w:sz="0" w:space="0" w:color="auto"/>
        <w:right w:val="none" w:sz="0" w:space="0" w:color="auto"/>
      </w:divBdr>
    </w:div>
    <w:div w:id="965744803">
      <w:bodyDiv w:val="1"/>
      <w:marLeft w:val="0"/>
      <w:marRight w:val="0"/>
      <w:marTop w:val="0"/>
      <w:marBottom w:val="0"/>
      <w:divBdr>
        <w:top w:val="none" w:sz="0" w:space="0" w:color="auto"/>
        <w:left w:val="none" w:sz="0" w:space="0" w:color="auto"/>
        <w:bottom w:val="none" w:sz="0" w:space="0" w:color="auto"/>
        <w:right w:val="none" w:sz="0" w:space="0" w:color="auto"/>
      </w:divBdr>
    </w:div>
    <w:div w:id="1108551472">
      <w:bodyDiv w:val="1"/>
      <w:marLeft w:val="0"/>
      <w:marRight w:val="0"/>
      <w:marTop w:val="0"/>
      <w:marBottom w:val="0"/>
      <w:divBdr>
        <w:top w:val="none" w:sz="0" w:space="0" w:color="auto"/>
        <w:left w:val="none" w:sz="0" w:space="0" w:color="auto"/>
        <w:bottom w:val="none" w:sz="0" w:space="0" w:color="auto"/>
        <w:right w:val="none" w:sz="0" w:space="0" w:color="auto"/>
      </w:divBdr>
    </w:div>
    <w:div w:id="1120611403">
      <w:bodyDiv w:val="1"/>
      <w:marLeft w:val="0"/>
      <w:marRight w:val="0"/>
      <w:marTop w:val="0"/>
      <w:marBottom w:val="0"/>
      <w:divBdr>
        <w:top w:val="none" w:sz="0" w:space="0" w:color="auto"/>
        <w:left w:val="none" w:sz="0" w:space="0" w:color="auto"/>
        <w:bottom w:val="none" w:sz="0" w:space="0" w:color="auto"/>
        <w:right w:val="none" w:sz="0" w:space="0" w:color="auto"/>
      </w:divBdr>
    </w:div>
    <w:div w:id="1131707342">
      <w:bodyDiv w:val="1"/>
      <w:marLeft w:val="0"/>
      <w:marRight w:val="0"/>
      <w:marTop w:val="0"/>
      <w:marBottom w:val="0"/>
      <w:divBdr>
        <w:top w:val="none" w:sz="0" w:space="0" w:color="auto"/>
        <w:left w:val="none" w:sz="0" w:space="0" w:color="auto"/>
        <w:bottom w:val="none" w:sz="0" w:space="0" w:color="auto"/>
        <w:right w:val="none" w:sz="0" w:space="0" w:color="auto"/>
      </w:divBdr>
    </w:div>
    <w:div w:id="1141385240">
      <w:bodyDiv w:val="1"/>
      <w:marLeft w:val="0"/>
      <w:marRight w:val="0"/>
      <w:marTop w:val="0"/>
      <w:marBottom w:val="0"/>
      <w:divBdr>
        <w:top w:val="none" w:sz="0" w:space="0" w:color="auto"/>
        <w:left w:val="none" w:sz="0" w:space="0" w:color="auto"/>
        <w:bottom w:val="none" w:sz="0" w:space="0" w:color="auto"/>
        <w:right w:val="none" w:sz="0" w:space="0" w:color="auto"/>
      </w:divBdr>
    </w:div>
    <w:div w:id="1148208712">
      <w:bodyDiv w:val="1"/>
      <w:marLeft w:val="0"/>
      <w:marRight w:val="0"/>
      <w:marTop w:val="0"/>
      <w:marBottom w:val="0"/>
      <w:divBdr>
        <w:top w:val="none" w:sz="0" w:space="0" w:color="auto"/>
        <w:left w:val="none" w:sz="0" w:space="0" w:color="auto"/>
        <w:bottom w:val="none" w:sz="0" w:space="0" w:color="auto"/>
        <w:right w:val="none" w:sz="0" w:space="0" w:color="auto"/>
      </w:divBdr>
    </w:div>
    <w:div w:id="1161505758">
      <w:bodyDiv w:val="1"/>
      <w:marLeft w:val="0"/>
      <w:marRight w:val="0"/>
      <w:marTop w:val="0"/>
      <w:marBottom w:val="0"/>
      <w:divBdr>
        <w:top w:val="none" w:sz="0" w:space="0" w:color="auto"/>
        <w:left w:val="none" w:sz="0" w:space="0" w:color="auto"/>
        <w:bottom w:val="none" w:sz="0" w:space="0" w:color="auto"/>
        <w:right w:val="none" w:sz="0" w:space="0" w:color="auto"/>
      </w:divBdr>
    </w:div>
    <w:div w:id="1242907381">
      <w:bodyDiv w:val="1"/>
      <w:marLeft w:val="0"/>
      <w:marRight w:val="0"/>
      <w:marTop w:val="0"/>
      <w:marBottom w:val="0"/>
      <w:divBdr>
        <w:top w:val="none" w:sz="0" w:space="0" w:color="auto"/>
        <w:left w:val="none" w:sz="0" w:space="0" w:color="auto"/>
        <w:bottom w:val="none" w:sz="0" w:space="0" w:color="auto"/>
        <w:right w:val="none" w:sz="0" w:space="0" w:color="auto"/>
      </w:divBdr>
    </w:div>
    <w:div w:id="1250383886">
      <w:bodyDiv w:val="1"/>
      <w:marLeft w:val="0"/>
      <w:marRight w:val="0"/>
      <w:marTop w:val="0"/>
      <w:marBottom w:val="0"/>
      <w:divBdr>
        <w:top w:val="none" w:sz="0" w:space="0" w:color="auto"/>
        <w:left w:val="none" w:sz="0" w:space="0" w:color="auto"/>
        <w:bottom w:val="none" w:sz="0" w:space="0" w:color="auto"/>
        <w:right w:val="none" w:sz="0" w:space="0" w:color="auto"/>
      </w:divBdr>
    </w:div>
    <w:div w:id="1262762050">
      <w:bodyDiv w:val="1"/>
      <w:marLeft w:val="0"/>
      <w:marRight w:val="0"/>
      <w:marTop w:val="0"/>
      <w:marBottom w:val="0"/>
      <w:divBdr>
        <w:top w:val="none" w:sz="0" w:space="0" w:color="auto"/>
        <w:left w:val="none" w:sz="0" w:space="0" w:color="auto"/>
        <w:bottom w:val="none" w:sz="0" w:space="0" w:color="auto"/>
        <w:right w:val="none" w:sz="0" w:space="0" w:color="auto"/>
      </w:divBdr>
    </w:div>
    <w:div w:id="1322656557">
      <w:bodyDiv w:val="1"/>
      <w:marLeft w:val="0"/>
      <w:marRight w:val="0"/>
      <w:marTop w:val="0"/>
      <w:marBottom w:val="0"/>
      <w:divBdr>
        <w:top w:val="none" w:sz="0" w:space="0" w:color="auto"/>
        <w:left w:val="none" w:sz="0" w:space="0" w:color="auto"/>
        <w:bottom w:val="none" w:sz="0" w:space="0" w:color="auto"/>
        <w:right w:val="none" w:sz="0" w:space="0" w:color="auto"/>
      </w:divBdr>
    </w:div>
    <w:div w:id="1326469974">
      <w:bodyDiv w:val="1"/>
      <w:marLeft w:val="0"/>
      <w:marRight w:val="0"/>
      <w:marTop w:val="0"/>
      <w:marBottom w:val="0"/>
      <w:divBdr>
        <w:top w:val="none" w:sz="0" w:space="0" w:color="auto"/>
        <w:left w:val="none" w:sz="0" w:space="0" w:color="auto"/>
        <w:bottom w:val="none" w:sz="0" w:space="0" w:color="auto"/>
        <w:right w:val="none" w:sz="0" w:space="0" w:color="auto"/>
      </w:divBdr>
    </w:div>
    <w:div w:id="1326787543">
      <w:bodyDiv w:val="1"/>
      <w:marLeft w:val="0"/>
      <w:marRight w:val="0"/>
      <w:marTop w:val="0"/>
      <w:marBottom w:val="0"/>
      <w:divBdr>
        <w:top w:val="none" w:sz="0" w:space="0" w:color="auto"/>
        <w:left w:val="none" w:sz="0" w:space="0" w:color="auto"/>
        <w:bottom w:val="none" w:sz="0" w:space="0" w:color="auto"/>
        <w:right w:val="none" w:sz="0" w:space="0" w:color="auto"/>
      </w:divBdr>
    </w:div>
    <w:div w:id="1345131045">
      <w:bodyDiv w:val="1"/>
      <w:marLeft w:val="0"/>
      <w:marRight w:val="0"/>
      <w:marTop w:val="0"/>
      <w:marBottom w:val="0"/>
      <w:divBdr>
        <w:top w:val="none" w:sz="0" w:space="0" w:color="auto"/>
        <w:left w:val="none" w:sz="0" w:space="0" w:color="auto"/>
        <w:bottom w:val="none" w:sz="0" w:space="0" w:color="auto"/>
        <w:right w:val="none" w:sz="0" w:space="0" w:color="auto"/>
      </w:divBdr>
    </w:div>
    <w:div w:id="1365639826">
      <w:bodyDiv w:val="1"/>
      <w:marLeft w:val="0"/>
      <w:marRight w:val="0"/>
      <w:marTop w:val="0"/>
      <w:marBottom w:val="0"/>
      <w:divBdr>
        <w:top w:val="none" w:sz="0" w:space="0" w:color="auto"/>
        <w:left w:val="none" w:sz="0" w:space="0" w:color="auto"/>
        <w:bottom w:val="none" w:sz="0" w:space="0" w:color="auto"/>
        <w:right w:val="none" w:sz="0" w:space="0" w:color="auto"/>
      </w:divBdr>
    </w:div>
    <w:div w:id="1450927075">
      <w:bodyDiv w:val="1"/>
      <w:marLeft w:val="0"/>
      <w:marRight w:val="0"/>
      <w:marTop w:val="0"/>
      <w:marBottom w:val="0"/>
      <w:divBdr>
        <w:top w:val="none" w:sz="0" w:space="0" w:color="auto"/>
        <w:left w:val="none" w:sz="0" w:space="0" w:color="auto"/>
        <w:bottom w:val="none" w:sz="0" w:space="0" w:color="auto"/>
        <w:right w:val="none" w:sz="0" w:space="0" w:color="auto"/>
      </w:divBdr>
    </w:div>
    <w:div w:id="1482849515">
      <w:bodyDiv w:val="1"/>
      <w:marLeft w:val="0"/>
      <w:marRight w:val="0"/>
      <w:marTop w:val="0"/>
      <w:marBottom w:val="0"/>
      <w:divBdr>
        <w:top w:val="none" w:sz="0" w:space="0" w:color="auto"/>
        <w:left w:val="none" w:sz="0" w:space="0" w:color="auto"/>
        <w:bottom w:val="none" w:sz="0" w:space="0" w:color="auto"/>
        <w:right w:val="none" w:sz="0" w:space="0" w:color="auto"/>
      </w:divBdr>
    </w:div>
    <w:div w:id="1506746196">
      <w:bodyDiv w:val="1"/>
      <w:marLeft w:val="0"/>
      <w:marRight w:val="0"/>
      <w:marTop w:val="0"/>
      <w:marBottom w:val="0"/>
      <w:divBdr>
        <w:top w:val="none" w:sz="0" w:space="0" w:color="auto"/>
        <w:left w:val="none" w:sz="0" w:space="0" w:color="auto"/>
        <w:bottom w:val="none" w:sz="0" w:space="0" w:color="auto"/>
        <w:right w:val="none" w:sz="0" w:space="0" w:color="auto"/>
      </w:divBdr>
    </w:div>
    <w:div w:id="1559364523">
      <w:bodyDiv w:val="1"/>
      <w:marLeft w:val="0"/>
      <w:marRight w:val="0"/>
      <w:marTop w:val="0"/>
      <w:marBottom w:val="0"/>
      <w:divBdr>
        <w:top w:val="none" w:sz="0" w:space="0" w:color="auto"/>
        <w:left w:val="none" w:sz="0" w:space="0" w:color="auto"/>
        <w:bottom w:val="none" w:sz="0" w:space="0" w:color="auto"/>
        <w:right w:val="none" w:sz="0" w:space="0" w:color="auto"/>
      </w:divBdr>
    </w:div>
    <w:div w:id="1616869734">
      <w:bodyDiv w:val="1"/>
      <w:marLeft w:val="0"/>
      <w:marRight w:val="0"/>
      <w:marTop w:val="0"/>
      <w:marBottom w:val="0"/>
      <w:divBdr>
        <w:top w:val="none" w:sz="0" w:space="0" w:color="auto"/>
        <w:left w:val="none" w:sz="0" w:space="0" w:color="auto"/>
        <w:bottom w:val="none" w:sz="0" w:space="0" w:color="auto"/>
        <w:right w:val="none" w:sz="0" w:space="0" w:color="auto"/>
      </w:divBdr>
    </w:div>
    <w:div w:id="1682392450">
      <w:bodyDiv w:val="1"/>
      <w:marLeft w:val="0"/>
      <w:marRight w:val="0"/>
      <w:marTop w:val="0"/>
      <w:marBottom w:val="0"/>
      <w:divBdr>
        <w:top w:val="none" w:sz="0" w:space="0" w:color="auto"/>
        <w:left w:val="none" w:sz="0" w:space="0" w:color="auto"/>
        <w:bottom w:val="none" w:sz="0" w:space="0" w:color="auto"/>
        <w:right w:val="none" w:sz="0" w:space="0" w:color="auto"/>
      </w:divBdr>
    </w:div>
    <w:div w:id="1699967364">
      <w:bodyDiv w:val="1"/>
      <w:marLeft w:val="0"/>
      <w:marRight w:val="0"/>
      <w:marTop w:val="0"/>
      <w:marBottom w:val="0"/>
      <w:divBdr>
        <w:top w:val="none" w:sz="0" w:space="0" w:color="auto"/>
        <w:left w:val="none" w:sz="0" w:space="0" w:color="auto"/>
        <w:bottom w:val="none" w:sz="0" w:space="0" w:color="auto"/>
        <w:right w:val="none" w:sz="0" w:space="0" w:color="auto"/>
      </w:divBdr>
    </w:div>
    <w:div w:id="1740789688">
      <w:bodyDiv w:val="1"/>
      <w:marLeft w:val="0"/>
      <w:marRight w:val="0"/>
      <w:marTop w:val="0"/>
      <w:marBottom w:val="0"/>
      <w:divBdr>
        <w:top w:val="none" w:sz="0" w:space="0" w:color="auto"/>
        <w:left w:val="none" w:sz="0" w:space="0" w:color="auto"/>
        <w:bottom w:val="none" w:sz="0" w:space="0" w:color="auto"/>
        <w:right w:val="none" w:sz="0" w:space="0" w:color="auto"/>
      </w:divBdr>
    </w:div>
    <w:div w:id="1805267096">
      <w:bodyDiv w:val="1"/>
      <w:marLeft w:val="0"/>
      <w:marRight w:val="0"/>
      <w:marTop w:val="0"/>
      <w:marBottom w:val="0"/>
      <w:divBdr>
        <w:top w:val="none" w:sz="0" w:space="0" w:color="auto"/>
        <w:left w:val="none" w:sz="0" w:space="0" w:color="auto"/>
        <w:bottom w:val="none" w:sz="0" w:space="0" w:color="auto"/>
        <w:right w:val="none" w:sz="0" w:space="0" w:color="auto"/>
      </w:divBdr>
    </w:div>
    <w:div w:id="1817989866">
      <w:bodyDiv w:val="1"/>
      <w:marLeft w:val="0"/>
      <w:marRight w:val="0"/>
      <w:marTop w:val="0"/>
      <w:marBottom w:val="0"/>
      <w:divBdr>
        <w:top w:val="none" w:sz="0" w:space="0" w:color="auto"/>
        <w:left w:val="none" w:sz="0" w:space="0" w:color="auto"/>
        <w:bottom w:val="none" w:sz="0" w:space="0" w:color="auto"/>
        <w:right w:val="none" w:sz="0" w:space="0" w:color="auto"/>
      </w:divBdr>
    </w:div>
    <w:div w:id="1818641434">
      <w:bodyDiv w:val="1"/>
      <w:marLeft w:val="0"/>
      <w:marRight w:val="0"/>
      <w:marTop w:val="0"/>
      <w:marBottom w:val="0"/>
      <w:divBdr>
        <w:top w:val="none" w:sz="0" w:space="0" w:color="auto"/>
        <w:left w:val="none" w:sz="0" w:space="0" w:color="auto"/>
        <w:bottom w:val="none" w:sz="0" w:space="0" w:color="auto"/>
        <w:right w:val="none" w:sz="0" w:space="0" w:color="auto"/>
      </w:divBdr>
    </w:div>
    <w:div w:id="1822967231">
      <w:bodyDiv w:val="1"/>
      <w:marLeft w:val="0"/>
      <w:marRight w:val="0"/>
      <w:marTop w:val="0"/>
      <w:marBottom w:val="0"/>
      <w:divBdr>
        <w:top w:val="none" w:sz="0" w:space="0" w:color="auto"/>
        <w:left w:val="none" w:sz="0" w:space="0" w:color="auto"/>
        <w:bottom w:val="none" w:sz="0" w:space="0" w:color="auto"/>
        <w:right w:val="none" w:sz="0" w:space="0" w:color="auto"/>
      </w:divBdr>
    </w:div>
    <w:div w:id="1894348031">
      <w:bodyDiv w:val="1"/>
      <w:marLeft w:val="0"/>
      <w:marRight w:val="0"/>
      <w:marTop w:val="0"/>
      <w:marBottom w:val="0"/>
      <w:divBdr>
        <w:top w:val="none" w:sz="0" w:space="0" w:color="auto"/>
        <w:left w:val="none" w:sz="0" w:space="0" w:color="auto"/>
        <w:bottom w:val="none" w:sz="0" w:space="0" w:color="auto"/>
        <w:right w:val="none" w:sz="0" w:space="0" w:color="auto"/>
      </w:divBdr>
    </w:div>
    <w:div w:id="1928885775">
      <w:bodyDiv w:val="1"/>
      <w:marLeft w:val="0"/>
      <w:marRight w:val="0"/>
      <w:marTop w:val="0"/>
      <w:marBottom w:val="0"/>
      <w:divBdr>
        <w:top w:val="none" w:sz="0" w:space="0" w:color="auto"/>
        <w:left w:val="none" w:sz="0" w:space="0" w:color="auto"/>
        <w:bottom w:val="none" w:sz="0" w:space="0" w:color="auto"/>
        <w:right w:val="none" w:sz="0" w:space="0" w:color="auto"/>
      </w:divBdr>
    </w:div>
    <w:div w:id="1935436339">
      <w:bodyDiv w:val="1"/>
      <w:marLeft w:val="0"/>
      <w:marRight w:val="0"/>
      <w:marTop w:val="0"/>
      <w:marBottom w:val="0"/>
      <w:divBdr>
        <w:top w:val="none" w:sz="0" w:space="0" w:color="auto"/>
        <w:left w:val="none" w:sz="0" w:space="0" w:color="auto"/>
        <w:bottom w:val="none" w:sz="0" w:space="0" w:color="auto"/>
        <w:right w:val="none" w:sz="0" w:space="0" w:color="auto"/>
      </w:divBdr>
    </w:div>
    <w:div w:id="1964068428">
      <w:bodyDiv w:val="1"/>
      <w:marLeft w:val="0"/>
      <w:marRight w:val="0"/>
      <w:marTop w:val="0"/>
      <w:marBottom w:val="0"/>
      <w:divBdr>
        <w:top w:val="none" w:sz="0" w:space="0" w:color="auto"/>
        <w:left w:val="none" w:sz="0" w:space="0" w:color="auto"/>
        <w:bottom w:val="none" w:sz="0" w:space="0" w:color="auto"/>
        <w:right w:val="none" w:sz="0" w:space="0" w:color="auto"/>
      </w:divBdr>
    </w:div>
    <w:div w:id="1965192983">
      <w:bodyDiv w:val="1"/>
      <w:marLeft w:val="0"/>
      <w:marRight w:val="0"/>
      <w:marTop w:val="0"/>
      <w:marBottom w:val="0"/>
      <w:divBdr>
        <w:top w:val="none" w:sz="0" w:space="0" w:color="auto"/>
        <w:left w:val="none" w:sz="0" w:space="0" w:color="auto"/>
        <w:bottom w:val="none" w:sz="0" w:space="0" w:color="auto"/>
        <w:right w:val="none" w:sz="0" w:space="0" w:color="auto"/>
      </w:divBdr>
    </w:div>
    <w:div w:id="1993482443">
      <w:bodyDiv w:val="1"/>
      <w:marLeft w:val="0"/>
      <w:marRight w:val="0"/>
      <w:marTop w:val="0"/>
      <w:marBottom w:val="0"/>
      <w:divBdr>
        <w:top w:val="none" w:sz="0" w:space="0" w:color="auto"/>
        <w:left w:val="none" w:sz="0" w:space="0" w:color="auto"/>
        <w:bottom w:val="none" w:sz="0" w:space="0" w:color="auto"/>
        <w:right w:val="none" w:sz="0" w:space="0" w:color="auto"/>
      </w:divBdr>
    </w:div>
    <w:div w:id="2060545601">
      <w:bodyDiv w:val="1"/>
      <w:marLeft w:val="0"/>
      <w:marRight w:val="0"/>
      <w:marTop w:val="0"/>
      <w:marBottom w:val="0"/>
      <w:divBdr>
        <w:top w:val="none" w:sz="0" w:space="0" w:color="auto"/>
        <w:left w:val="none" w:sz="0" w:space="0" w:color="auto"/>
        <w:bottom w:val="none" w:sz="0" w:space="0" w:color="auto"/>
        <w:right w:val="none" w:sz="0" w:space="0" w:color="auto"/>
      </w:divBdr>
    </w:div>
    <w:div w:id="2066441443">
      <w:bodyDiv w:val="1"/>
      <w:marLeft w:val="0"/>
      <w:marRight w:val="0"/>
      <w:marTop w:val="0"/>
      <w:marBottom w:val="0"/>
      <w:divBdr>
        <w:top w:val="none" w:sz="0" w:space="0" w:color="auto"/>
        <w:left w:val="none" w:sz="0" w:space="0" w:color="auto"/>
        <w:bottom w:val="none" w:sz="0" w:space="0" w:color="auto"/>
        <w:right w:val="none" w:sz="0" w:space="0" w:color="auto"/>
      </w:divBdr>
    </w:div>
    <w:div w:id="2086536966">
      <w:bodyDiv w:val="1"/>
      <w:marLeft w:val="0"/>
      <w:marRight w:val="0"/>
      <w:marTop w:val="0"/>
      <w:marBottom w:val="0"/>
      <w:divBdr>
        <w:top w:val="none" w:sz="0" w:space="0" w:color="auto"/>
        <w:left w:val="none" w:sz="0" w:space="0" w:color="auto"/>
        <w:bottom w:val="none" w:sz="0" w:space="0" w:color="auto"/>
        <w:right w:val="none" w:sz="0" w:space="0" w:color="auto"/>
      </w:divBdr>
    </w:div>
    <w:div w:id="21432309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E3A375-01A1-4C8D-80C7-A28E30D12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8</TotalTime>
  <Pages>115</Pages>
  <Words>36885</Words>
  <Characters>210249</Characters>
  <Application>Microsoft Office Word</Application>
  <DocSecurity>0</DocSecurity>
  <Lines>1752</Lines>
  <Paragraphs>493</Paragraphs>
  <ScaleCrop>false</ScaleCrop>
  <HeadingPairs>
    <vt:vector size="2" baseType="variant">
      <vt:variant>
        <vt:lpstr>Title</vt:lpstr>
      </vt:variant>
      <vt:variant>
        <vt:i4>1</vt:i4>
      </vt:variant>
    </vt:vector>
  </HeadingPairs>
  <TitlesOfParts>
    <vt:vector size="1" baseType="lpstr">
      <vt:lpstr/>
    </vt:vector>
  </TitlesOfParts>
  <Company>Bureau of the Census</Company>
  <LinksUpToDate>false</LinksUpToDate>
  <CharactersWithSpaces>246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 Ghanbartehrani</dc:creator>
  <cp:keywords/>
  <dc:description/>
  <cp:lastModifiedBy>Saeed Tehrani</cp:lastModifiedBy>
  <cp:revision>112</cp:revision>
  <dcterms:created xsi:type="dcterms:W3CDTF">2020-01-01T20:28:00Z</dcterms:created>
  <dcterms:modified xsi:type="dcterms:W3CDTF">2020-01-06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09T00:00:00Z</vt:filetime>
  </property>
  <property fmtid="{D5CDD505-2E9C-101B-9397-08002B2CF9AE}" pid="3" name="Creator">
    <vt:lpwstr>Microsoft® Word for Office 365</vt:lpwstr>
  </property>
  <property fmtid="{D5CDD505-2E9C-101B-9397-08002B2CF9AE}" pid="4" name="LastSaved">
    <vt:filetime>2019-01-09T00:00:00Z</vt:filetime>
  </property>
  <property fmtid="{D5CDD505-2E9C-101B-9397-08002B2CF9AE}" pid="5" name="ZOTERO_PREF_1">
    <vt:lpwstr>&lt;data data-version="3" zotero-version="5.0.80"&gt;&lt;session id="5LBdVvh8"/&gt;&lt;style id="http://www.zotero.org/styles/apa" locale="en-US" hasBibliography="1" bibliographyStyleHasBeenSet="1"/&gt;&lt;prefs&gt;&lt;pref name="fieldType" value="Field"/&gt;&lt;/prefs&gt;&lt;/data&gt;</vt:lpwstr>
  </property>
</Properties>
</file>